
<file path=[Content_Types].xml><?xml version="1.0" encoding="utf-8"?>
<Types xmlns="http://schemas.openxmlformats.org/package/2006/content-types">
  <Default Extension="xml" ContentType="application/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0A1EE5" w:rsidRPr="000A1EE5" w:rsidRDefault="00F70DBE" w:rsidP="000A1EE5">
      <w:pPr>
        <w:ind w:left="720"/>
        <w:jc w:val="center"/>
        <w:rPr>
          <w:b/>
        </w:rPr>
      </w:pPr>
      <w:r w:rsidRPr="000A1EE5">
        <w:rPr>
          <w:b/>
        </w:rPr>
        <w:t>Cardiovascular Health in Turner Syndrome</w:t>
      </w:r>
      <w:r w:rsidR="000A1EE5" w:rsidRPr="000A1EE5">
        <w:rPr>
          <w:b/>
        </w:rPr>
        <w:t xml:space="preserve"> Bib</w:t>
      </w:r>
      <w:r w:rsidR="00D730A8">
        <w:rPr>
          <w:b/>
        </w:rPr>
        <w:t>l</w:t>
      </w:r>
      <w:bookmarkStart w:id="0" w:name="_GoBack"/>
      <w:bookmarkEnd w:id="0"/>
      <w:r w:rsidR="000A1EE5" w:rsidRPr="000A1EE5">
        <w:rPr>
          <w:b/>
        </w:rPr>
        <w:t>iography</w:t>
      </w:r>
    </w:p>
    <w:p w:rsidR="00F70DBE" w:rsidRPr="000A1EE5" w:rsidRDefault="001E0092" w:rsidP="000A1EE5">
      <w:pPr>
        <w:ind w:left="720"/>
        <w:jc w:val="center"/>
        <w:rPr>
          <w:b/>
        </w:rPr>
      </w:pPr>
      <w:r w:rsidRPr="000A1EE5">
        <w:rPr>
          <w:b/>
        </w:rPr>
        <w:t>(</w:t>
      </w:r>
      <w:proofErr w:type="gramStart"/>
      <w:r w:rsidRPr="000A1EE5">
        <w:rPr>
          <w:b/>
        </w:rPr>
        <w:t>contains</w:t>
      </w:r>
      <w:proofErr w:type="gramEnd"/>
      <w:r w:rsidRPr="000A1EE5">
        <w:rPr>
          <w:b/>
        </w:rPr>
        <w:t xml:space="preserve"> </w:t>
      </w:r>
      <w:proofErr w:type="spellStart"/>
      <w:r w:rsidRPr="000A1EE5">
        <w:rPr>
          <w:b/>
        </w:rPr>
        <w:t>EndNote</w:t>
      </w:r>
      <w:proofErr w:type="spellEnd"/>
      <w:r w:rsidRPr="000A1EE5">
        <w:rPr>
          <w:b/>
        </w:rPr>
        <w:t xml:space="preserve"> tags</w:t>
      </w:r>
      <w:r w:rsidR="00C35F46" w:rsidRPr="000A1EE5">
        <w:rPr>
          <w:b/>
        </w:rPr>
        <w:t>*</w:t>
      </w:r>
      <w:r w:rsidRPr="000A1EE5">
        <w:rPr>
          <w:b/>
        </w:rPr>
        <w:t>)</w:t>
      </w:r>
    </w:p>
    <w:p w:rsidR="00C35F46" w:rsidRDefault="00C35F46" w:rsidP="0018184E">
      <w:pPr>
        <w:ind w:left="720"/>
      </w:pPr>
    </w:p>
    <w:p w:rsidR="00DF74F1" w:rsidRPr="00DF74F1" w:rsidRDefault="00F70DBE" w:rsidP="00DF74F1">
      <w:pPr>
        <w:shd w:val="clear" w:color="auto" w:fill="FFFFFF"/>
        <w:rPr>
          <w:color w:val="000000"/>
          <w:szCs w:val="18"/>
        </w:rPr>
      </w:pPr>
      <w:r>
        <w:t xml:space="preserve">This document contains 1270 citations that were </w:t>
      </w:r>
      <w:r w:rsidR="00944B81">
        <w:t>reviewed</w:t>
      </w:r>
      <w:r>
        <w:t xml:space="preserve"> by the international Turner syndrome CV Health Task Force</w:t>
      </w:r>
      <w:r w:rsidR="00944B81">
        <w:t xml:space="preserve"> to write the American Heart Association Scientific Statement “</w:t>
      </w:r>
      <w:r w:rsidR="001E0092">
        <w:t>Cardiovas</w:t>
      </w:r>
      <w:r w:rsidR="00944B81">
        <w:t>cular Health in Turner Syndrome”</w:t>
      </w:r>
      <w:r w:rsidR="00DF74F1">
        <w:t xml:space="preserve"> </w:t>
      </w:r>
      <w:r w:rsidR="00DF74F1" w:rsidRPr="00DF74F1">
        <w:rPr>
          <w:color w:val="000000"/>
          <w:szCs w:val="18"/>
        </w:rPr>
        <w:t>Circulation: Genomic and Precision Medicine. 2018</w:t>
      </w:r>
      <w:proofErr w:type="gramStart"/>
      <w:r w:rsidR="00DF74F1" w:rsidRPr="00DF74F1">
        <w:rPr>
          <w:color w:val="000000"/>
          <w:szCs w:val="18"/>
        </w:rPr>
        <w:t>;11:e000048</w:t>
      </w:r>
      <w:proofErr w:type="gramEnd"/>
      <w:r w:rsidR="00DF74F1">
        <w:rPr>
          <w:color w:val="000000"/>
          <w:szCs w:val="18"/>
        </w:rPr>
        <w:t>.</w:t>
      </w:r>
    </w:p>
    <w:p w:rsidR="00C35F46" w:rsidRDefault="00C35F46" w:rsidP="0018184E">
      <w:pPr>
        <w:ind w:left="720"/>
      </w:pPr>
    </w:p>
    <w:p w:rsidR="00FF7F09" w:rsidRDefault="00C35F46" w:rsidP="00DF74F1">
      <w:pPr>
        <w:ind w:left="720" w:right="1620"/>
      </w:pPr>
      <w:r>
        <w:t xml:space="preserve">*Note that the </w:t>
      </w:r>
      <w:proofErr w:type="spellStart"/>
      <w:r>
        <w:t>EndNote</w:t>
      </w:r>
      <w:proofErr w:type="spellEnd"/>
      <w:r>
        <w:t xml:space="preserve"> application</w:t>
      </w:r>
      <w:r w:rsidR="000A1EE5">
        <w:t xml:space="preserve"> can be used to export this list of citations to the </w:t>
      </w:r>
      <w:proofErr w:type="spellStart"/>
      <w:r w:rsidR="000A1EE5">
        <w:t>EndNote</w:t>
      </w:r>
      <w:proofErr w:type="spellEnd"/>
      <w:r w:rsidR="000A1EE5">
        <w:t xml:space="preserve"> reference manager and provide you with an </w:t>
      </w:r>
      <w:proofErr w:type="spellStart"/>
      <w:r w:rsidR="000A1EE5">
        <w:t>EndNo</w:t>
      </w:r>
      <w:r w:rsidR="003C1623">
        <w:t>te</w:t>
      </w:r>
      <w:proofErr w:type="spellEnd"/>
      <w:r w:rsidR="003C1623">
        <w:t xml:space="preserve"> library.  To accomplish this: </w:t>
      </w:r>
      <w:r w:rsidR="000A1EE5">
        <w:t xml:space="preserve"> </w:t>
      </w:r>
      <w:r w:rsidR="00DF74F1">
        <w:t xml:space="preserve">From this document, </w:t>
      </w:r>
      <w:r w:rsidR="000A1EE5">
        <w:t xml:space="preserve">go to the </w:t>
      </w:r>
      <w:proofErr w:type="spellStart"/>
      <w:r w:rsidR="000A1EE5">
        <w:t>EndNote</w:t>
      </w:r>
      <w:proofErr w:type="spellEnd"/>
      <w:r w:rsidR="000A1EE5">
        <w:t xml:space="preserve"> tab and select “Export Traveling Library” from the “Tools” menu. </w:t>
      </w:r>
      <w:r>
        <w:t xml:space="preserve"> </w:t>
      </w:r>
      <w:r w:rsidR="00DE13D0">
        <w:fldChar w:fldCharType="begin">
          <w:fldData xml:space="preserve">OS8xMTwvZWRpdGlvbj48a2V5d29yZHM+PGtleXdvcmQ+KkFibm9ybWFsaXRpZXMsIE11bHRpcGxl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y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==
</w:fldData>
        </w:fldChar>
      </w:r>
      <w:r w:rsidR="0018184E">
        <w:instrText xml:space="preserve"> ADDIN EN.CITE </w:instrText>
      </w:r>
      <w:r w:rsidR="00DE13D0">
        <w:fldChar w:fldCharType="begin">
          <w:fldData xml:space="preserve">PEVuZE5vdGU+PENpdGU+PFllYXI+MjAwNTwvWWVhcj48UmVjTnVtPjE3NDc8L1JlY051bT48cmVj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==
</w:fldData>
        </w:fldChar>
      </w:r>
      <w:r w:rsidR="0018184E">
        <w:instrText xml:space="preserve"> ADDIN EN.CITE.DATA </w:instrText>
      </w:r>
      <w:r w:rsidR="00DE13D0">
        <w:fldChar w:fldCharType="end"/>
      </w:r>
      <w:r w:rsidR="00DE13D0">
        <w:fldChar w:fldCharType="begin">
          <w:fldData xml:space="preserve">PC9yZWNvcmQ+PC9DaXRlPjxDaXRlPjxBdXRob3I+QWt5dXJlazwvQXV0aG9yPjxZZWFyPjIwMTQ8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EwMzctOTwvcGFnZXM+PHZvbHVtZT4xMTwv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==
</w:fldData>
        </w:fldChar>
      </w:r>
      <w:r w:rsidR="0018184E">
        <w:instrText xml:space="preserve"> ADDIN EN.CITE.DATA </w:instrText>
      </w:r>
      <w:r w:rsidR="00DE13D0">
        <w:fldChar w:fldCharType="end"/>
      </w:r>
      <w:r w:rsidR="00DE13D0">
        <w:fldChar w:fldCharType="begin">
          <w:fldData xml:space="preserve">ZT48c2Vjb25kYXJ5LXRpdGxlPkhlYXJ0PC9zZWNvbmRhcnktdGl0bGU+PC90aXRsZXM+PHBlcmlv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E3MDc2NzA8L3VybD48L3JlbGF0ZWQtdXJscz48L3VybHM+PGxh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==
</w:fldData>
        </w:fldChar>
      </w:r>
      <w:r w:rsidR="0018184E">
        <w:instrText xml:space="preserve"> ADDIN EN.CITE.DATA </w:instrText>
      </w:r>
      <w:r w:rsidR="00DE13D0">
        <w:fldChar w:fldCharType="end"/>
      </w:r>
      <w:r w:rsidR="00DE13D0">
        <w:fldChar w:fldCharType="begin">
          <w:fldData xml:space="preserve">aG9ycz48YXV0aG9yPkF0dG91dCwgTC48L2F1dGhvcj48YXV0aG9yPk5vZWwsIE0uIFAuPC9hdXRo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==
</w:fldData>
        </w:fldChar>
      </w:r>
      <w:r w:rsidR="0018184E">
        <w:instrText xml:space="preserve"> ADDIN EN.CITE.DATA </w:instrText>
      </w:r>
      <w:r w:rsidR="00DE13D0">
        <w:fldChar w:fldCharType="end"/>
      </w:r>
      <w:r w:rsidR="00DE13D0">
        <w:fldChar w:fldCharType="begin">
          <w:fldData xml:space="preserve">PjxDaXRlPjxBdXRob3I+QmFrYWxvdjwvQXV0aG9yPjxZZWFyPjIwMDQ8L1llYXI+PFJlY051bT4x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==
</w:fldData>
        </w:fldChar>
      </w:r>
      <w:r w:rsidR="0018184E">
        <w:instrText xml:space="preserve"> ADDIN EN.CITE.DATA </w:instrText>
      </w:r>
      <w:r w:rsidR="00DE13D0">
        <w:fldChar w:fldCharType="end"/>
      </w:r>
      <w:r w:rsidR="00DE13D0">
        <w:fldChar w:fldCharType="begin">
          <w:fldData xml:space="preserve">ZWYtdHlwZSBuYW1lPSJKb3VybmFsIEFydGljbGUiPjE3PC9yZWYtdHlwZT48Y29udHJpYnV0b3Jz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k0LTk8L3BhZ2VzPjx2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==
</w:fldData>
        </w:fldChar>
      </w:r>
      <w:r w:rsidR="0018184E">
        <w:instrText xml:space="preserve"> ADDIN EN.CITE.DATA </w:instrText>
      </w:r>
      <w:r w:rsidR="00DE13D0">
        <w:fldChar w:fldCharType="end"/>
      </w:r>
      <w:r w:rsidR="00DE13D0">
        <w:fldChar w:fldCharType="begin">
          <w:fldData xml:space="preserve">aHR0cDovL3d3dy5uY2JpLm5sbS5uaWguZ292L3B1Ym1lZC8xNTAwOTcyNjwvdXJsPjwvcmVsYXRl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MwMi05PC9wYWdlcz48dm9sdW1lPjYw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==
</w:fldData>
        </w:fldChar>
      </w:r>
      <w:r w:rsidR="0018184E">
        <w:instrText xml:space="preserve"> ADDIN EN.CITE.DATA </w:instrText>
      </w:r>
      <w:r w:rsidR="00DE13D0">
        <w:fldChar w:fldCharType="end"/>
      </w:r>
      <w:r w:rsidR="00DE13D0">
        <w:fldChar w:fldCharType="begin">
          <w:fldData xml:space="preserve">ZWQvNTQzNzgxMjwvdXJsPjwvcmVsYXRlZC11cmxzPjwvdXJscz48bGFuZ3VhZ2U+ZW5nPC9sYW5n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wvcGVyaW9kaWNhbD48YWx0LXBlcmlvZGljYWw+PGZ1bGwtdGl0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g2Ni03PC9wYWdlcz48dm9s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L3BlcmlvZGljYWw+PGFsdC1wZXJpb2RpY2FsPjxmdWxsLXRpdGxlPkogQ2xpbiBFbmRvY3Jp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==
</w:fldData>
        </w:fldChar>
      </w:r>
      <w:r w:rsidR="0018184E">
        <w:instrText xml:space="preserve"> ADDIN EN.CITE.DATA </w:instrText>
      </w:r>
      <w:r w:rsidR="00DE13D0">
        <w:fldChar w:fldCharType="end"/>
      </w:r>
      <w:r w:rsidR="00DE13D0">
        <w:fldChar w:fldCharType="begin">
          <w:fldData xml:space="preserve">L2Z1bGwtdGl0bGU+PC9wZXJpb2RpY2FsPjxhbHQtcGVyaW9kaWNhbD48ZnVsbC10aXRsZT5KIENs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==
</w:fldData>
        </w:fldChar>
      </w:r>
      <w:r w:rsidR="0018184E">
        <w:instrText xml:space="preserve"> ADDIN EN.CITE.DATA </w:instrText>
      </w:r>
      <w:r w:rsidR="00DE13D0">
        <w:fldChar w:fldCharType="end"/>
      </w:r>
      <w:r w:rsidR="00DE13D0">
        <w:fldChar w:fldCharType="begin">
          <w:fldData xml:space="preserve">d3QiIHRpbWVzdGFtcD0iMTUxMTQ0Njc1MSI+MTY5Njwva2V5PjwvZm9yZWlnbi1rZXlzPjxyZWYt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==
</w:fldData>
        </w:fldChar>
      </w:r>
      <w:r w:rsidR="0018184E">
        <w:instrText xml:space="preserve"> ADDIN EN.CITE.DATA </w:instrText>
      </w:r>
      <w:r w:rsidR="00DE13D0">
        <w:fldChar w:fldCharType="end"/>
      </w:r>
      <w:r w:rsidR="00DE13D0">
        <w:fldChar w:fldCharType="begin">
          <w:fldData xml:space="preserve">L2RhdGU+PC9wdWItZGF0ZXM+PC9kYXRlcz48b3JpZy1wdWI+Rm9sbG93LXVwIHZhbiB2b2x3YXNz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c1LTc8L3Bh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==
</w:fldData>
        </w:fldChar>
      </w:r>
      <w:r w:rsidR="0018184E">
        <w:instrText xml:space="preserve"> ADDIN EN.CITE.DATA </w:instrText>
      </w:r>
      <w:r w:rsidR="00DE13D0">
        <w:fldChar w:fldCharType="end"/>
      </w:r>
      <w:r w:rsidR="00DE13D0">
        <w:fldChar w:fldCharType="begin">
          <w:fldData xml:space="preserve">cz48L2NvbnRyaWJ1dG9ycz48YXV0aC1hZGRyZXNzPkRlcGFydG1lbnQgb2YgQ2xpbmljYWwgYW5k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YWx0LXBlcmlvZGljYWw+PGZ1bGwtdGl0bGU+SiBD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==
</w:fldData>
        </w:fldChar>
      </w:r>
      <w:r w:rsidR="0018184E">
        <w:instrText xml:space="preserve"> ADDIN EN.CITE.DATA </w:instrText>
      </w:r>
      <w:r w:rsidR="00DE13D0">
        <w:fldChar w:fldCharType="end"/>
      </w:r>
      <w:r w:rsidR="00DE13D0">
        <w:fldChar w:fldCharType="begin">
          <w:fldData xml:space="preserve">aXRsZT5FbmRvY3IgRGV2PC9mdWxsLXRpdGxlPjxhYmJyLTE+RW5kb2NyaW5lIGRldmVsb3BtZW50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==
</w:fldData>
        </w:fldChar>
      </w:r>
      <w:r w:rsidR="0018184E">
        <w:instrText xml:space="preserve"> ADDIN EN.CITE.DATA </w:instrText>
      </w:r>
      <w:r w:rsidR="00DE13D0">
        <w:fldChar w:fldCharType="end"/>
      </w:r>
      <w:r w:rsidR="00DE13D0">
        <w:fldChar w:fldCharType="begin">
          <w:fldData xml:space="preserve">UmVnaW9uYWwgQmxvb2QgRmxvdy9kcnVnIGVmZmVjdHM8L2tleXdvcmQ+PGtleXdvcmQ+VHVybmVy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==
</w:fldData>
        </w:fldChar>
      </w:r>
      <w:r w:rsidR="0018184E">
        <w:instrText xml:space="preserve"> ADDIN EN.CITE.DATA </w:instrText>
      </w:r>
      <w:r w:rsidR="00DE13D0">
        <w:fldChar w:fldCharType="end"/>
      </w:r>
      <w:r w:rsidR="00DE13D0">
        <w:fldChar w:fldCharType="begin">
          <w:fldData xml:space="preserve">OS8xMTwvZWRpdGlvbj48a2V5d29yZHM+PGtleXdvcmQ+KkFibm9ybWFsaXRpZXMsIE11bHRpcGxl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y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==
</w:fldData>
        </w:fldChar>
      </w:r>
      <w:r w:rsidR="0018184E">
        <w:instrText xml:space="preserve"> ADDIN EN.CITE.DATA </w:instrText>
      </w:r>
      <w:r w:rsidR="00DE13D0">
        <w:fldChar w:fldCharType="end"/>
      </w:r>
      <w:r w:rsidR="00DE13D0">
        <w:fldChar w:fldCharType="end"/>
      </w:r>
    </w:p>
    <w:p w:rsidR="00FF7F09" w:rsidRDefault="00FF7F09"/>
    <w:p w:rsidR="00ED21A5" w:rsidRPr="00ED21A5" w:rsidRDefault="00DE13D0" w:rsidP="00ED21A5">
      <w:pPr>
        <w:pStyle w:val="EndNoteBibliography"/>
        <w:spacing w:after="240"/>
        <w:ind w:left="720" w:hanging="720"/>
        <w:rPr>
          <w:noProof/>
        </w:rPr>
      </w:pPr>
      <w:r w:rsidRPr="00DE13D0">
        <w:fldChar w:fldCharType="begin"/>
      </w:r>
      <w:r w:rsidR="00FF7F09">
        <w:instrText xml:space="preserve"> ADDIN EN.REFLIST </w:instrText>
      </w:r>
      <w:r w:rsidRPr="00DE13D0">
        <w:fldChar w:fldCharType="separate"/>
      </w:r>
      <w:r w:rsidR="00ED21A5" w:rsidRPr="00ED21A5">
        <w:rPr>
          <w:noProof/>
        </w:rPr>
        <w:t>1.</w:t>
      </w:r>
      <w:r w:rsidR="00ED21A5" w:rsidRPr="00ED21A5">
        <w:rPr>
          <w:noProof/>
        </w:rPr>
        <w:tab/>
        <w:t xml:space="preserve">Increased maternal cardiovascular mortality associated with pregnancy in women with Turner syndrome. </w:t>
      </w:r>
      <w:r w:rsidR="00ED21A5" w:rsidRPr="00ED21A5">
        <w:rPr>
          <w:i/>
          <w:noProof/>
        </w:rPr>
        <w:t>Fertil Steril</w:t>
      </w:r>
      <w:r w:rsidR="00ED21A5" w:rsidRPr="00ED21A5">
        <w:rPr>
          <w:noProof/>
        </w:rPr>
        <w:t>. 2005;83:1074-5.</w:t>
      </w:r>
    </w:p>
    <w:p w:rsidR="00ED21A5" w:rsidRPr="00ED21A5" w:rsidRDefault="00ED21A5" w:rsidP="00ED21A5">
      <w:pPr>
        <w:pStyle w:val="EndNoteBibliography"/>
        <w:spacing w:after="240"/>
        <w:ind w:left="720" w:hanging="720"/>
        <w:rPr>
          <w:noProof/>
        </w:rPr>
      </w:pPr>
      <w:r w:rsidRPr="00ED21A5">
        <w:rPr>
          <w:noProof/>
        </w:rPr>
        <w:t>2.</w:t>
      </w:r>
      <w:r w:rsidRPr="00ED21A5">
        <w:rPr>
          <w:noProof/>
        </w:rPr>
        <w:tab/>
        <w:t xml:space="preserve">Increased maternal cardiovascular mortality associated with pregnancy in women with Turner syndrome. </w:t>
      </w:r>
      <w:r w:rsidRPr="00ED21A5">
        <w:rPr>
          <w:i/>
          <w:noProof/>
        </w:rPr>
        <w:t>Fertil Steril</w:t>
      </w:r>
      <w:r w:rsidRPr="00ED21A5">
        <w:rPr>
          <w:noProof/>
        </w:rPr>
        <w:t>. 2006;86:S127-8.</w:t>
      </w:r>
    </w:p>
    <w:p w:rsidR="00ED21A5" w:rsidRPr="00ED21A5" w:rsidRDefault="00ED21A5" w:rsidP="00ED21A5">
      <w:pPr>
        <w:pStyle w:val="EndNoteBibliography"/>
        <w:spacing w:after="240"/>
        <w:ind w:left="720" w:hanging="720"/>
        <w:rPr>
          <w:noProof/>
        </w:rPr>
      </w:pPr>
      <w:r w:rsidRPr="00ED21A5">
        <w:rPr>
          <w:noProof/>
        </w:rPr>
        <w:t>3.</w:t>
      </w:r>
      <w:r w:rsidRPr="00ED21A5">
        <w:rPr>
          <w:noProof/>
        </w:rPr>
        <w:tab/>
        <w:t xml:space="preserve">Increased maternal cardiovascular mortality associated with pregnancy in women with Turner syndrome. </w:t>
      </w:r>
      <w:r w:rsidRPr="00ED21A5">
        <w:rPr>
          <w:i/>
          <w:noProof/>
        </w:rPr>
        <w:t>Fertility and Sterility</w:t>
      </w:r>
      <w:r w:rsidRPr="00ED21A5">
        <w:rPr>
          <w:noProof/>
        </w:rPr>
        <w:t>. 2008;90:S185-S186.</w:t>
      </w:r>
    </w:p>
    <w:p w:rsidR="00ED21A5" w:rsidRPr="00ED21A5" w:rsidRDefault="00ED21A5" w:rsidP="00ED21A5">
      <w:pPr>
        <w:pStyle w:val="EndNoteBibliography"/>
        <w:spacing w:after="240"/>
        <w:ind w:left="720" w:hanging="720"/>
        <w:rPr>
          <w:noProof/>
        </w:rPr>
      </w:pPr>
      <w:r w:rsidRPr="00ED21A5">
        <w:rPr>
          <w:noProof/>
        </w:rPr>
        <w:t>4.</w:t>
      </w:r>
      <w:r w:rsidRPr="00ED21A5">
        <w:rPr>
          <w:noProof/>
        </w:rPr>
        <w:tab/>
        <w:t xml:space="preserve">Summaries for patients. Adding electrocardiography to medical history and physical examination for evaluation before sports participation in college athletes. </w:t>
      </w:r>
      <w:r w:rsidRPr="00ED21A5">
        <w:rPr>
          <w:i/>
          <w:noProof/>
        </w:rPr>
        <w:t>Annals of internal medicine</w:t>
      </w:r>
      <w:r w:rsidRPr="00ED21A5">
        <w:rPr>
          <w:noProof/>
        </w:rPr>
        <w:t>. 2010;152:I13.</w:t>
      </w:r>
    </w:p>
    <w:p w:rsidR="00ED21A5" w:rsidRPr="00ED21A5" w:rsidRDefault="00ED21A5" w:rsidP="00ED21A5">
      <w:pPr>
        <w:pStyle w:val="EndNoteBibliography"/>
        <w:spacing w:after="240"/>
        <w:ind w:left="720" w:hanging="720"/>
        <w:rPr>
          <w:noProof/>
        </w:rPr>
      </w:pPr>
      <w:r w:rsidRPr="00ED21A5">
        <w:rPr>
          <w:noProof/>
        </w:rPr>
        <w:t>5.</w:t>
      </w:r>
      <w:r w:rsidRPr="00ED21A5">
        <w:rPr>
          <w:noProof/>
        </w:rPr>
        <w:tab/>
        <w:t xml:space="preserve">Summaries for patients. Cost-effectiveness of different types of evaluations before sports participation in young athletes. </w:t>
      </w:r>
      <w:r w:rsidRPr="00ED21A5">
        <w:rPr>
          <w:i/>
          <w:noProof/>
        </w:rPr>
        <w:t>Annals of internal medicine</w:t>
      </w:r>
      <w:r w:rsidRPr="00ED21A5">
        <w:rPr>
          <w:noProof/>
        </w:rPr>
        <w:t>. 2010;152:I40.</w:t>
      </w:r>
    </w:p>
    <w:p w:rsidR="00ED21A5" w:rsidRPr="00ED21A5" w:rsidRDefault="00ED21A5" w:rsidP="00ED21A5">
      <w:pPr>
        <w:pStyle w:val="EndNoteBibliography"/>
        <w:spacing w:after="240"/>
        <w:ind w:left="720" w:hanging="720"/>
        <w:rPr>
          <w:noProof/>
        </w:rPr>
      </w:pPr>
      <w:r w:rsidRPr="00ED21A5">
        <w:rPr>
          <w:noProof/>
        </w:rPr>
        <w:t>6.</w:t>
      </w:r>
      <w:r w:rsidRPr="00ED21A5">
        <w:rPr>
          <w:noProof/>
        </w:rPr>
        <w:tab/>
        <w:t xml:space="preserve">Increased maternal cardiovascular mortality associated with pregnancy in women with Turner syndrome. </w:t>
      </w:r>
      <w:r w:rsidRPr="00ED21A5">
        <w:rPr>
          <w:i/>
          <w:noProof/>
        </w:rPr>
        <w:t>Fertil Steril</w:t>
      </w:r>
      <w:r w:rsidRPr="00ED21A5">
        <w:rPr>
          <w:noProof/>
        </w:rPr>
        <w:t>. 2012;97:282-4.</w:t>
      </w:r>
    </w:p>
    <w:p w:rsidR="00ED21A5" w:rsidRPr="00ED21A5" w:rsidRDefault="00ED21A5" w:rsidP="00ED21A5">
      <w:pPr>
        <w:pStyle w:val="EndNoteBibliography"/>
        <w:spacing w:after="240"/>
        <w:ind w:left="720" w:hanging="720"/>
        <w:rPr>
          <w:noProof/>
        </w:rPr>
      </w:pPr>
      <w:r w:rsidRPr="00ED21A5">
        <w:rPr>
          <w:noProof/>
        </w:rPr>
        <w:t>7.</w:t>
      </w:r>
      <w:r w:rsidRPr="00ED21A5">
        <w:rPr>
          <w:noProof/>
        </w:rPr>
        <w:tab/>
        <w:t xml:space="preserve">ADDENDUM: Laboratory guideline for Turner syndrome. </w:t>
      </w:r>
      <w:r w:rsidRPr="00ED21A5">
        <w:rPr>
          <w:i/>
          <w:noProof/>
        </w:rPr>
        <w:t>Genetics in medicine : official journal of the American College of Medical Genetics</w:t>
      </w:r>
      <w:r w:rsidRPr="00ED21A5">
        <w:rPr>
          <w:noProof/>
        </w:rPr>
        <w:t>. 2016;18:107.</w:t>
      </w:r>
    </w:p>
    <w:p w:rsidR="00ED21A5" w:rsidRPr="00ED21A5" w:rsidRDefault="00ED21A5" w:rsidP="00ED21A5">
      <w:pPr>
        <w:pStyle w:val="EndNoteBibliography"/>
        <w:spacing w:after="240"/>
        <w:ind w:left="720" w:hanging="720"/>
        <w:rPr>
          <w:noProof/>
        </w:rPr>
      </w:pPr>
      <w:r w:rsidRPr="00ED21A5">
        <w:rPr>
          <w:noProof/>
        </w:rPr>
        <w:t>8.</w:t>
      </w:r>
      <w:r w:rsidRPr="00ED21A5">
        <w:rPr>
          <w:noProof/>
        </w:rPr>
        <w:tab/>
        <w:t xml:space="preserve">Clinical Practice Guidelines for the Care of Girls and Women With Turner Syndrome. </w:t>
      </w:r>
      <w:r w:rsidRPr="00ED21A5">
        <w:rPr>
          <w:i/>
          <w:noProof/>
        </w:rPr>
        <w:t>Pediatrics</w:t>
      </w:r>
      <w:r w:rsidRPr="00ED21A5">
        <w:rPr>
          <w:noProof/>
        </w:rPr>
        <w:t>. 2017;140.</w:t>
      </w:r>
    </w:p>
    <w:p w:rsidR="00ED21A5" w:rsidRPr="00ED21A5" w:rsidRDefault="00ED21A5" w:rsidP="00ED21A5">
      <w:pPr>
        <w:pStyle w:val="EndNoteBibliography"/>
        <w:spacing w:after="240"/>
        <w:ind w:left="720" w:hanging="720"/>
        <w:rPr>
          <w:noProof/>
        </w:rPr>
      </w:pPr>
      <w:r w:rsidRPr="00ED21A5">
        <w:rPr>
          <w:noProof/>
        </w:rPr>
        <w:t>9.</w:t>
      </w:r>
      <w:r w:rsidRPr="00ED21A5">
        <w:rPr>
          <w:noProof/>
        </w:rPr>
        <w:tab/>
        <w:t xml:space="preserve">Aaronson IA. Upper moiety pelviureteric obstruction in infant with Turner syndrome. </w:t>
      </w:r>
      <w:r w:rsidRPr="00ED21A5">
        <w:rPr>
          <w:i/>
          <w:noProof/>
        </w:rPr>
        <w:t>Urology</w:t>
      </w:r>
      <w:r w:rsidRPr="00ED21A5">
        <w:rPr>
          <w:noProof/>
        </w:rPr>
        <w:t>. 1986;27:158-9.</w:t>
      </w:r>
    </w:p>
    <w:p w:rsidR="00ED21A5" w:rsidRPr="00ED21A5" w:rsidRDefault="00ED21A5" w:rsidP="00ED21A5">
      <w:pPr>
        <w:pStyle w:val="EndNoteBibliography"/>
        <w:spacing w:after="240"/>
        <w:ind w:left="720" w:hanging="720"/>
        <w:rPr>
          <w:noProof/>
        </w:rPr>
      </w:pPr>
      <w:r w:rsidRPr="00ED21A5">
        <w:rPr>
          <w:noProof/>
        </w:rPr>
        <w:t>10.</w:t>
      </w:r>
      <w:r w:rsidRPr="00ED21A5">
        <w:rPr>
          <w:noProof/>
        </w:rPr>
        <w:tab/>
        <w:t xml:space="preserve">Abd SE, Wilson L, Howlin P, Patton MA, Wintgens AM and Wilson R. Agenesis of the corpus callosum in Turner syndrome with ring X. </w:t>
      </w:r>
      <w:r w:rsidRPr="00ED21A5">
        <w:rPr>
          <w:i/>
          <w:noProof/>
        </w:rPr>
        <w:t>Developmental medicine and child neurology</w:t>
      </w:r>
      <w:r w:rsidRPr="00ED21A5">
        <w:rPr>
          <w:noProof/>
        </w:rPr>
        <w:t>. 1997;39:119-24.</w:t>
      </w:r>
    </w:p>
    <w:p w:rsidR="00ED21A5" w:rsidRPr="00ED21A5" w:rsidRDefault="00ED21A5" w:rsidP="00ED21A5">
      <w:pPr>
        <w:pStyle w:val="EndNoteBibliography"/>
        <w:spacing w:after="240"/>
        <w:ind w:left="720" w:hanging="720"/>
        <w:rPr>
          <w:noProof/>
        </w:rPr>
      </w:pPr>
      <w:r w:rsidRPr="00ED21A5">
        <w:rPr>
          <w:noProof/>
        </w:rPr>
        <w:t>11.</w:t>
      </w:r>
      <w:r w:rsidRPr="00ED21A5">
        <w:rPr>
          <w:noProof/>
        </w:rPr>
        <w:tab/>
        <w:t xml:space="preserve">Abd-Elmoniem KZ, Bakalov VK, Matta JR, Muldoon N, Hanover JA, Bondy CA and Gharib AM. X chromosome parental origin and aortic stiffness in turner syndrome. </w:t>
      </w:r>
      <w:r w:rsidRPr="00ED21A5">
        <w:rPr>
          <w:i/>
          <w:noProof/>
        </w:rPr>
        <w:t>Clin Endocrinol (Oxf)</w:t>
      </w:r>
      <w:r w:rsidRPr="00ED21A5">
        <w:rPr>
          <w:noProof/>
        </w:rPr>
        <w:t>. 2014;81:467-70.</w:t>
      </w:r>
    </w:p>
    <w:p w:rsidR="00ED21A5" w:rsidRPr="00ED21A5" w:rsidRDefault="00ED21A5" w:rsidP="00ED21A5">
      <w:pPr>
        <w:pStyle w:val="EndNoteBibliography"/>
        <w:spacing w:after="240"/>
        <w:ind w:left="720" w:hanging="720"/>
        <w:rPr>
          <w:noProof/>
        </w:rPr>
      </w:pPr>
      <w:r w:rsidRPr="00ED21A5">
        <w:rPr>
          <w:noProof/>
        </w:rPr>
        <w:t>12.</w:t>
      </w:r>
      <w:r w:rsidRPr="00ED21A5">
        <w:rPr>
          <w:noProof/>
        </w:rPr>
        <w:tab/>
        <w:t xml:space="preserve">Abd-Elmoniem KZ, Bondy CA and Gharib AM. The relation between X chromosome parental origin and aortic stiffness in patients with Turner's syndrome: role of hypertension and antihypertensive drugs. </w:t>
      </w:r>
      <w:r w:rsidRPr="00ED21A5">
        <w:rPr>
          <w:i/>
          <w:noProof/>
        </w:rPr>
        <w:t>Clin Endocrinol (Oxf)</w:t>
      </w:r>
      <w:r w:rsidRPr="00ED21A5">
        <w:rPr>
          <w:noProof/>
        </w:rPr>
        <w:t>. 2015;82:156-7.</w:t>
      </w:r>
    </w:p>
    <w:p w:rsidR="00ED21A5" w:rsidRPr="00ED21A5" w:rsidRDefault="00ED21A5" w:rsidP="00ED21A5">
      <w:pPr>
        <w:pStyle w:val="EndNoteBibliography"/>
        <w:spacing w:after="240"/>
        <w:ind w:left="720" w:hanging="720"/>
        <w:rPr>
          <w:noProof/>
        </w:rPr>
      </w:pPr>
      <w:r w:rsidRPr="00ED21A5">
        <w:rPr>
          <w:noProof/>
        </w:rPr>
        <w:t>13.</w:t>
      </w:r>
      <w:r w:rsidRPr="00ED21A5">
        <w:rPr>
          <w:noProof/>
        </w:rPr>
        <w:tab/>
        <w:t xml:space="preserve">Aboussair N, Jaouad IC, Dequaqui SC, Sbiti A, Elkerch F, Yahya B, Natiq A and Sefiani A. Cytogenetic analysis of 5572 patients referred for suspected chromosomal abnormalities in Morocco. </w:t>
      </w:r>
      <w:r w:rsidRPr="00ED21A5">
        <w:rPr>
          <w:i/>
          <w:noProof/>
        </w:rPr>
        <w:t>Genetic testing and molecular biomarkers</w:t>
      </w:r>
      <w:r w:rsidRPr="00ED21A5">
        <w:rPr>
          <w:noProof/>
        </w:rPr>
        <w:t>. 2012;16:569-73.</w:t>
      </w:r>
    </w:p>
    <w:p w:rsidR="00ED21A5" w:rsidRPr="00ED21A5" w:rsidRDefault="00ED21A5" w:rsidP="00ED21A5">
      <w:pPr>
        <w:pStyle w:val="EndNoteBibliography"/>
        <w:spacing w:after="240"/>
        <w:ind w:left="720" w:hanging="720"/>
        <w:rPr>
          <w:noProof/>
        </w:rPr>
      </w:pPr>
      <w:r w:rsidRPr="00ED21A5">
        <w:rPr>
          <w:noProof/>
        </w:rPr>
        <w:t>14.</w:t>
      </w:r>
      <w:r w:rsidRPr="00ED21A5">
        <w:rPr>
          <w:noProof/>
        </w:rPr>
        <w:tab/>
        <w:t xml:space="preserve">Abramowitz LK, Olivier-Van Stichelen S and Hanover JA. Chromosome imbalance as a driver of sex disparity in disease. </w:t>
      </w:r>
      <w:r w:rsidRPr="00ED21A5">
        <w:rPr>
          <w:i/>
          <w:noProof/>
        </w:rPr>
        <w:t>Journal of genomics</w:t>
      </w:r>
      <w:r w:rsidRPr="00ED21A5">
        <w:rPr>
          <w:noProof/>
        </w:rPr>
        <w:t>. 2014;2:77-88.</w:t>
      </w:r>
    </w:p>
    <w:p w:rsidR="00ED21A5" w:rsidRPr="00ED21A5" w:rsidRDefault="00ED21A5" w:rsidP="00ED21A5">
      <w:pPr>
        <w:pStyle w:val="EndNoteBibliography"/>
        <w:spacing w:after="240"/>
        <w:ind w:left="720" w:hanging="720"/>
        <w:rPr>
          <w:noProof/>
        </w:rPr>
      </w:pPr>
      <w:r w:rsidRPr="00ED21A5">
        <w:rPr>
          <w:noProof/>
        </w:rPr>
        <w:t>15.</w:t>
      </w:r>
      <w:r w:rsidRPr="00ED21A5">
        <w:rPr>
          <w:noProof/>
        </w:rPr>
        <w:tab/>
        <w:t xml:space="preserve">Adamo L and Braverman AC. Surgical threshold for bicuspid aortic valve aneurysm: a case for individual decision-making. </w:t>
      </w:r>
      <w:r w:rsidRPr="00ED21A5">
        <w:rPr>
          <w:i/>
          <w:noProof/>
        </w:rPr>
        <w:t>Heart</w:t>
      </w:r>
      <w:r w:rsidRPr="00ED21A5">
        <w:rPr>
          <w:noProof/>
        </w:rPr>
        <w:t>. 2015;101:1361-7.</w:t>
      </w:r>
    </w:p>
    <w:p w:rsidR="00ED21A5" w:rsidRPr="00ED21A5" w:rsidRDefault="00ED21A5" w:rsidP="00ED21A5">
      <w:pPr>
        <w:pStyle w:val="EndNoteBibliography"/>
        <w:spacing w:after="240"/>
        <w:ind w:left="720" w:hanging="720"/>
        <w:rPr>
          <w:noProof/>
        </w:rPr>
      </w:pPr>
      <w:r w:rsidRPr="00ED21A5">
        <w:rPr>
          <w:noProof/>
        </w:rPr>
        <w:t>16.</w:t>
      </w:r>
      <w:r w:rsidRPr="00ED21A5">
        <w:rPr>
          <w:noProof/>
        </w:rPr>
        <w:tab/>
        <w:t xml:space="preserve">Adeyokunnu AA. The incidence of Turner's syndrome in Ibadan, Nigeria. </w:t>
      </w:r>
      <w:r w:rsidRPr="00ED21A5">
        <w:rPr>
          <w:i/>
          <w:noProof/>
        </w:rPr>
        <w:t>African journal of medicine and medical sciences</w:t>
      </w:r>
      <w:r w:rsidRPr="00ED21A5">
        <w:rPr>
          <w:noProof/>
        </w:rPr>
        <w:t>. 1982;11:105-12.</w:t>
      </w:r>
    </w:p>
    <w:p w:rsidR="00ED21A5" w:rsidRPr="00ED21A5" w:rsidRDefault="00ED21A5" w:rsidP="00ED21A5">
      <w:pPr>
        <w:pStyle w:val="EndNoteBibliography"/>
        <w:spacing w:after="240"/>
        <w:ind w:left="720" w:hanging="720"/>
        <w:rPr>
          <w:noProof/>
        </w:rPr>
      </w:pPr>
      <w:r w:rsidRPr="00ED21A5">
        <w:rPr>
          <w:noProof/>
        </w:rPr>
        <w:t>17.</w:t>
      </w:r>
      <w:r w:rsidRPr="00ED21A5">
        <w:rPr>
          <w:noProof/>
        </w:rPr>
        <w:tab/>
        <w:t xml:space="preserve">Aguigha G, Buchinger G and Gekle D. [Kidney anomalies in Ullrich-Turner-syndrome (author's transl)]. </w:t>
      </w:r>
      <w:r w:rsidRPr="00ED21A5">
        <w:rPr>
          <w:i/>
          <w:noProof/>
        </w:rPr>
        <w:t>Klin Padiatr</w:t>
      </w:r>
      <w:r w:rsidRPr="00ED21A5">
        <w:rPr>
          <w:noProof/>
        </w:rPr>
        <w:t>. 1976;188:116-23.</w:t>
      </w:r>
    </w:p>
    <w:p w:rsidR="00ED21A5" w:rsidRPr="00ED21A5" w:rsidRDefault="00ED21A5" w:rsidP="00ED21A5">
      <w:pPr>
        <w:pStyle w:val="EndNoteBibliography"/>
        <w:spacing w:after="240"/>
        <w:ind w:left="720" w:hanging="720"/>
        <w:rPr>
          <w:noProof/>
        </w:rPr>
      </w:pPr>
      <w:r w:rsidRPr="00ED21A5">
        <w:rPr>
          <w:noProof/>
        </w:rPr>
        <w:t>18.</w:t>
      </w:r>
      <w:r w:rsidRPr="00ED21A5">
        <w:rPr>
          <w:noProof/>
        </w:rPr>
        <w:tab/>
        <w:t xml:space="preserve">Ainsworth C. Genetics: Sex and the single cell. </w:t>
      </w:r>
      <w:r w:rsidRPr="00ED21A5">
        <w:rPr>
          <w:i/>
          <w:noProof/>
        </w:rPr>
        <w:t>Nature</w:t>
      </w:r>
      <w:r w:rsidRPr="00ED21A5">
        <w:rPr>
          <w:noProof/>
        </w:rPr>
        <w:t>. 2017;550:S6-S8.</w:t>
      </w:r>
    </w:p>
    <w:p w:rsidR="00ED21A5" w:rsidRPr="00ED21A5" w:rsidRDefault="00ED21A5" w:rsidP="00ED21A5">
      <w:pPr>
        <w:pStyle w:val="EndNoteBibliography"/>
        <w:spacing w:after="240"/>
        <w:ind w:left="720" w:hanging="720"/>
        <w:rPr>
          <w:noProof/>
        </w:rPr>
      </w:pPr>
      <w:r w:rsidRPr="00ED21A5">
        <w:rPr>
          <w:noProof/>
        </w:rPr>
        <w:t>19.</w:t>
      </w:r>
      <w:r w:rsidRPr="00ED21A5">
        <w:rPr>
          <w:noProof/>
        </w:rPr>
        <w:tab/>
        <w:t xml:space="preserve">Akasaka T, Mitsuishi T, Nakajima H, Suzuki R and Shimizu S. Aneurysm of the left subclavian artery associated with Turner's syndrome. Successful surgical treatment. </w:t>
      </w:r>
      <w:r w:rsidRPr="00ED21A5">
        <w:rPr>
          <w:i/>
          <w:noProof/>
        </w:rPr>
        <w:t>J Cardiovasc Surg (Torino)</w:t>
      </w:r>
      <w:r w:rsidRPr="00ED21A5">
        <w:rPr>
          <w:noProof/>
        </w:rPr>
        <w:t>. 1989;30:945-7.</w:t>
      </w:r>
    </w:p>
    <w:p w:rsidR="00ED21A5" w:rsidRPr="00ED21A5" w:rsidRDefault="00ED21A5" w:rsidP="00ED21A5">
      <w:pPr>
        <w:pStyle w:val="EndNoteBibliography"/>
        <w:spacing w:after="240"/>
        <w:ind w:left="720" w:hanging="720"/>
        <w:rPr>
          <w:noProof/>
        </w:rPr>
      </w:pPr>
      <w:r w:rsidRPr="00ED21A5">
        <w:rPr>
          <w:noProof/>
        </w:rPr>
        <w:t>20.</w:t>
      </w:r>
      <w:r w:rsidRPr="00ED21A5">
        <w:rPr>
          <w:noProof/>
        </w:rPr>
        <w:tab/>
        <w:t xml:space="preserve">Akimoto N, Shimizu T, Ishikawa M, Ishimaru S and Furukawa K. The surgical treatment of aortic dissection in a patient with Turner's syndrome: report of a case. </w:t>
      </w:r>
      <w:r w:rsidRPr="00ED21A5">
        <w:rPr>
          <w:i/>
          <w:noProof/>
        </w:rPr>
        <w:t>Surg Today</w:t>
      </w:r>
      <w:r w:rsidRPr="00ED21A5">
        <w:rPr>
          <w:noProof/>
        </w:rPr>
        <w:t>. 1994;24:929-32.</w:t>
      </w:r>
    </w:p>
    <w:p w:rsidR="00ED21A5" w:rsidRPr="00ED21A5" w:rsidRDefault="00ED21A5" w:rsidP="00ED21A5">
      <w:pPr>
        <w:pStyle w:val="EndNoteBibliography"/>
        <w:spacing w:after="240"/>
        <w:ind w:left="720" w:hanging="720"/>
        <w:rPr>
          <w:noProof/>
        </w:rPr>
      </w:pPr>
      <w:r w:rsidRPr="00ED21A5">
        <w:rPr>
          <w:noProof/>
        </w:rPr>
        <w:t>21.</w:t>
      </w:r>
      <w:r w:rsidRPr="00ED21A5">
        <w:rPr>
          <w:noProof/>
        </w:rPr>
        <w:tab/>
        <w:t xml:space="preserve">Akimoto N, Shimizu T, Ishikawa M, Ishimaru S and Furukawa K. The surgical treatment of aortic dissection in a patient with Turner's syndrome: report of a case. </w:t>
      </w:r>
      <w:r w:rsidRPr="00ED21A5">
        <w:rPr>
          <w:i/>
          <w:noProof/>
        </w:rPr>
        <w:t>Surg Today</w:t>
      </w:r>
      <w:r w:rsidRPr="00ED21A5">
        <w:rPr>
          <w:noProof/>
        </w:rPr>
        <w:t>. 1994;24:929-32.</w:t>
      </w:r>
    </w:p>
    <w:p w:rsidR="00ED21A5" w:rsidRPr="00ED21A5" w:rsidRDefault="00ED21A5" w:rsidP="00ED21A5">
      <w:pPr>
        <w:pStyle w:val="EndNoteBibliography"/>
        <w:spacing w:after="240"/>
        <w:ind w:left="720" w:hanging="720"/>
        <w:rPr>
          <w:noProof/>
        </w:rPr>
      </w:pPr>
      <w:r w:rsidRPr="00ED21A5">
        <w:rPr>
          <w:noProof/>
        </w:rPr>
        <w:t>22.</w:t>
      </w:r>
      <w:r w:rsidRPr="00ED21A5">
        <w:rPr>
          <w:noProof/>
        </w:rPr>
        <w:tab/>
        <w:t xml:space="preserve">Akyurek N, Atabek ME, Eklioglu BS and Alp H. Ambulatory blood pressure and subclinical cardiovascular disease in children with turner syndrome. </w:t>
      </w:r>
      <w:r w:rsidRPr="00ED21A5">
        <w:rPr>
          <w:i/>
          <w:noProof/>
        </w:rPr>
        <w:t>Pediatr Cardiol</w:t>
      </w:r>
      <w:r w:rsidRPr="00ED21A5">
        <w:rPr>
          <w:noProof/>
        </w:rPr>
        <w:t>. 2014;35:57-62.</w:t>
      </w:r>
    </w:p>
    <w:p w:rsidR="00ED21A5" w:rsidRPr="00ED21A5" w:rsidRDefault="00ED21A5" w:rsidP="00ED21A5">
      <w:pPr>
        <w:pStyle w:val="EndNoteBibliography"/>
        <w:spacing w:after="240"/>
        <w:ind w:left="720" w:hanging="720"/>
        <w:rPr>
          <w:noProof/>
        </w:rPr>
      </w:pPr>
      <w:r w:rsidRPr="00ED21A5">
        <w:rPr>
          <w:noProof/>
        </w:rPr>
        <w:t>23.</w:t>
      </w:r>
      <w:r w:rsidRPr="00ED21A5">
        <w:rPr>
          <w:noProof/>
        </w:rPr>
        <w:tab/>
        <w:t xml:space="preserve">Al-Mulhim AN and Kamal HM. Ambiguous genitalia in neonates: a 4-year prospective study in a localized area. </w:t>
      </w:r>
      <w:r w:rsidRPr="00ED21A5">
        <w:rPr>
          <w:i/>
          <w:noProof/>
        </w:rPr>
        <w:t>East Mediterr Health J</w:t>
      </w:r>
      <w:r w:rsidRPr="00ED21A5">
        <w:rPr>
          <w:noProof/>
        </w:rPr>
        <w:t>. 2010;16:214-7.</w:t>
      </w:r>
    </w:p>
    <w:p w:rsidR="00ED21A5" w:rsidRPr="00ED21A5" w:rsidRDefault="00ED21A5" w:rsidP="00ED21A5">
      <w:pPr>
        <w:pStyle w:val="EndNoteBibliography"/>
        <w:spacing w:after="240"/>
        <w:ind w:left="720" w:hanging="720"/>
        <w:rPr>
          <w:noProof/>
        </w:rPr>
      </w:pPr>
      <w:r w:rsidRPr="00ED21A5">
        <w:rPr>
          <w:noProof/>
        </w:rPr>
        <w:t>24.</w:t>
      </w:r>
      <w:r w:rsidRPr="00ED21A5">
        <w:rPr>
          <w:noProof/>
        </w:rPr>
        <w:tab/>
        <w:t xml:space="preserve">Albareda MM, Gallego A, Enriquez J, Rodriguez JL and Webb SM. Biochemical liver abnormalities in Turner's syndrome. </w:t>
      </w:r>
      <w:r w:rsidRPr="00ED21A5">
        <w:rPr>
          <w:i/>
          <w:noProof/>
        </w:rPr>
        <w:t>European journal of gastroenterology &amp; hepatology</w:t>
      </w:r>
      <w:r w:rsidRPr="00ED21A5">
        <w:rPr>
          <w:noProof/>
        </w:rPr>
        <w:t>. 1999;11:1037-9.</w:t>
      </w:r>
    </w:p>
    <w:p w:rsidR="00ED21A5" w:rsidRPr="00ED21A5" w:rsidRDefault="00ED21A5" w:rsidP="00ED21A5">
      <w:pPr>
        <w:pStyle w:val="EndNoteBibliography"/>
        <w:spacing w:after="240"/>
        <w:ind w:left="720" w:hanging="720"/>
        <w:rPr>
          <w:noProof/>
        </w:rPr>
      </w:pPr>
      <w:r w:rsidRPr="00ED21A5">
        <w:rPr>
          <w:noProof/>
        </w:rPr>
        <w:t>25.</w:t>
      </w:r>
      <w:r w:rsidRPr="00ED21A5">
        <w:rPr>
          <w:noProof/>
        </w:rPr>
        <w:tab/>
        <w:t xml:space="preserve">Aldegheri R. Distraction osteogenesis for lengthening of the tibia in patients who have limb-length discrepancy or short stature. </w:t>
      </w:r>
      <w:r w:rsidRPr="00ED21A5">
        <w:rPr>
          <w:i/>
          <w:noProof/>
        </w:rPr>
        <w:t>The Journal of bone and joint surgery American volume</w:t>
      </w:r>
      <w:r w:rsidRPr="00ED21A5">
        <w:rPr>
          <w:noProof/>
        </w:rPr>
        <w:t>. 1999;81:624-34.</w:t>
      </w:r>
    </w:p>
    <w:p w:rsidR="00ED21A5" w:rsidRPr="00ED21A5" w:rsidRDefault="00ED21A5" w:rsidP="00ED21A5">
      <w:pPr>
        <w:pStyle w:val="EndNoteBibliography"/>
        <w:spacing w:after="240"/>
        <w:ind w:left="720" w:hanging="720"/>
        <w:rPr>
          <w:noProof/>
        </w:rPr>
      </w:pPr>
      <w:r w:rsidRPr="00ED21A5">
        <w:rPr>
          <w:noProof/>
        </w:rPr>
        <w:t>26.</w:t>
      </w:r>
      <w:r w:rsidRPr="00ED21A5">
        <w:rPr>
          <w:noProof/>
        </w:rPr>
        <w:tab/>
        <w:t xml:space="preserve">Alexioy E, Alexioy E, Trakakis E, Kassanos D, Farmakidis G, Kondylios A, Laggas D, Salamalekis E, Florentin L, Kanavakis E, Basios G, Trompoukis P, Georgiadoy L and Panagiotopoulos T. Predictive value of increased nuchal translucency as a screening test for the detection of fetal chromosomal abnormalities. </w:t>
      </w:r>
      <w:r w:rsidRPr="00ED21A5">
        <w:rPr>
          <w:i/>
          <w:noProof/>
        </w:rPr>
        <w:t>J Matern Fetal Neonatal Med</w:t>
      </w:r>
      <w:r w:rsidRPr="00ED21A5">
        <w:rPr>
          <w:noProof/>
        </w:rPr>
        <w:t>. 2009;22:857-62.</w:t>
      </w:r>
    </w:p>
    <w:p w:rsidR="00ED21A5" w:rsidRPr="00ED21A5" w:rsidRDefault="00ED21A5" w:rsidP="00ED21A5">
      <w:pPr>
        <w:pStyle w:val="EndNoteBibliography"/>
        <w:spacing w:after="240"/>
        <w:ind w:left="720" w:hanging="720"/>
        <w:rPr>
          <w:noProof/>
        </w:rPr>
      </w:pPr>
      <w:r w:rsidRPr="00ED21A5">
        <w:rPr>
          <w:noProof/>
        </w:rPr>
        <w:t>27.</w:t>
      </w:r>
      <w:r w:rsidRPr="00ED21A5">
        <w:rPr>
          <w:noProof/>
        </w:rPr>
        <w:tab/>
        <w:t xml:space="preserve">Aligeti VR and Horn HR. Turner's syndrome and coronary artery disease. </w:t>
      </w:r>
      <w:r w:rsidRPr="00ED21A5">
        <w:rPr>
          <w:i/>
          <w:noProof/>
        </w:rPr>
        <w:t>Am J Cardiol</w:t>
      </w:r>
      <w:r w:rsidRPr="00ED21A5">
        <w:rPr>
          <w:noProof/>
        </w:rPr>
        <w:t>. 2007;99:741-2.</w:t>
      </w:r>
    </w:p>
    <w:p w:rsidR="00ED21A5" w:rsidRPr="00ED21A5" w:rsidRDefault="00ED21A5" w:rsidP="00ED21A5">
      <w:pPr>
        <w:pStyle w:val="EndNoteBibliography"/>
        <w:spacing w:after="240"/>
        <w:ind w:left="720" w:hanging="720"/>
        <w:rPr>
          <w:noProof/>
        </w:rPr>
      </w:pPr>
      <w:r w:rsidRPr="00ED21A5">
        <w:rPr>
          <w:noProof/>
        </w:rPr>
        <w:t>28.</w:t>
      </w:r>
      <w:r w:rsidRPr="00ED21A5">
        <w:rPr>
          <w:noProof/>
        </w:rPr>
        <w:tab/>
        <w:t xml:space="preserve">Allemann J, Muller G and Legat M. [Rare variant of a Turner-Ullrich syndrome]. </w:t>
      </w:r>
      <w:r w:rsidRPr="00ED21A5">
        <w:rPr>
          <w:i/>
          <w:noProof/>
        </w:rPr>
        <w:t>Schweiz Med Wochenschr</w:t>
      </w:r>
      <w:r w:rsidRPr="00ED21A5">
        <w:rPr>
          <w:noProof/>
        </w:rPr>
        <w:t>. 1982;112:1249-55.</w:t>
      </w:r>
    </w:p>
    <w:p w:rsidR="00ED21A5" w:rsidRPr="00ED21A5" w:rsidRDefault="00ED21A5" w:rsidP="00ED21A5">
      <w:pPr>
        <w:pStyle w:val="EndNoteBibliography"/>
        <w:spacing w:after="240"/>
        <w:ind w:left="720" w:hanging="720"/>
        <w:rPr>
          <w:noProof/>
        </w:rPr>
      </w:pPr>
      <w:r w:rsidRPr="00ED21A5">
        <w:rPr>
          <w:noProof/>
        </w:rPr>
        <w:t>29.</w:t>
      </w:r>
      <w:r w:rsidRPr="00ED21A5">
        <w:rPr>
          <w:noProof/>
        </w:rPr>
        <w:tab/>
        <w:t xml:space="preserve">Allen DB. Safety of human growth hormone therapy: current topics. </w:t>
      </w:r>
      <w:r w:rsidRPr="00ED21A5">
        <w:rPr>
          <w:i/>
          <w:noProof/>
        </w:rPr>
        <w:t>J Pediatr</w:t>
      </w:r>
      <w:r w:rsidRPr="00ED21A5">
        <w:rPr>
          <w:noProof/>
        </w:rPr>
        <w:t>. 1996;128:S8-13.</w:t>
      </w:r>
    </w:p>
    <w:p w:rsidR="00ED21A5" w:rsidRPr="00ED21A5" w:rsidRDefault="00ED21A5" w:rsidP="00ED21A5">
      <w:pPr>
        <w:pStyle w:val="EndNoteBibliography"/>
        <w:spacing w:after="240"/>
        <w:ind w:left="720" w:hanging="720"/>
        <w:rPr>
          <w:noProof/>
        </w:rPr>
      </w:pPr>
      <w:r w:rsidRPr="00ED21A5">
        <w:rPr>
          <w:noProof/>
        </w:rPr>
        <w:t>30.</w:t>
      </w:r>
      <w:r w:rsidRPr="00ED21A5">
        <w:rPr>
          <w:noProof/>
        </w:rPr>
        <w:tab/>
        <w:t xml:space="preserve">Alpman A, Cogulu O, Akgul M, Arikan EA, Durmaz B, Karaca E, Sagol S, Ozkinay C and Ozkinay F. Prenatally diagnosed Turner syndrome and cystic hygroma: incidence and reasons for referrals. </w:t>
      </w:r>
      <w:r w:rsidRPr="00ED21A5">
        <w:rPr>
          <w:i/>
          <w:noProof/>
        </w:rPr>
        <w:t>Fetal diagnosis and therapy</w:t>
      </w:r>
      <w:r w:rsidRPr="00ED21A5">
        <w:rPr>
          <w:noProof/>
        </w:rPr>
        <w:t>. 2009;25:58-61.</w:t>
      </w:r>
    </w:p>
    <w:p w:rsidR="00ED21A5" w:rsidRPr="00ED21A5" w:rsidRDefault="00ED21A5" w:rsidP="00ED21A5">
      <w:pPr>
        <w:pStyle w:val="EndNoteBibliography"/>
        <w:spacing w:after="240"/>
        <w:ind w:left="720" w:hanging="720"/>
        <w:rPr>
          <w:noProof/>
        </w:rPr>
      </w:pPr>
      <w:r w:rsidRPr="00ED21A5">
        <w:rPr>
          <w:noProof/>
        </w:rPr>
        <w:t>31.</w:t>
      </w:r>
      <w:r w:rsidRPr="00ED21A5">
        <w:rPr>
          <w:noProof/>
        </w:rPr>
        <w:tab/>
        <w:t xml:space="preserve">Alslev J and Reinwein H. [Familial incidence of so-called Ullrich-Turner syndrome and the existence of a pterygium colli, a cryptorchidism and of Meig's syndrome in two brothers with congenital anomalies]. </w:t>
      </w:r>
      <w:r w:rsidRPr="00ED21A5">
        <w:rPr>
          <w:i/>
          <w:noProof/>
        </w:rPr>
        <w:t>Dtsch Med Wochenschr</w:t>
      </w:r>
      <w:r w:rsidRPr="00ED21A5">
        <w:rPr>
          <w:noProof/>
        </w:rPr>
        <w:t>. 1958;83:601-4.</w:t>
      </w:r>
    </w:p>
    <w:p w:rsidR="00ED21A5" w:rsidRPr="00ED21A5" w:rsidRDefault="00ED21A5" w:rsidP="00ED21A5">
      <w:pPr>
        <w:pStyle w:val="EndNoteBibliography"/>
        <w:spacing w:after="240"/>
        <w:ind w:left="720" w:hanging="720"/>
        <w:rPr>
          <w:noProof/>
        </w:rPr>
      </w:pPr>
      <w:r w:rsidRPr="00ED21A5">
        <w:rPr>
          <w:noProof/>
        </w:rPr>
        <w:t>32.</w:t>
      </w:r>
      <w:r w:rsidRPr="00ED21A5">
        <w:rPr>
          <w:noProof/>
        </w:rPr>
        <w:tab/>
        <w:t xml:space="preserve">Altenberger J, Hasenauer G, Granitz M, Stollberger C and Finsterer J. Disappearance of left ventricular hypertrabeculation/noncompaction and sudden death in a patient with Turner mosaic syndrome. </w:t>
      </w:r>
      <w:r w:rsidRPr="00ED21A5">
        <w:rPr>
          <w:i/>
          <w:noProof/>
        </w:rPr>
        <w:t>Am J Cardiol</w:t>
      </w:r>
      <w:r w:rsidRPr="00ED21A5">
        <w:rPr>
          <w:noProof/>
        </w:rPr>
        <w:t>. 2012;110:314-5.</w:t>
      </w:r>
    </w:p>
    <w:p w:rsidR="00ED21A5" w:rsidRPr="00ED21A5" w:rsidRDefault="00ED21A5" w:rsidP="00ED21A5">
      <w:pPr>
        <w:pStyle w:val="EndNoteBibliography"/>
        <w:spacing w:after="240"/>
        <w:ind w:left="720" w:hanging="720"/>
        <w:rPr>
          <w:noProof/>
        </w:rPr>
      </w:pPr>
      <w:r w:rsidRPr="00ED21A5">
        <w:rPr>
          <w:noProof/>
        </w:rPr>
        <w:t>33.</w:t>
      </w:r>
      <w:r w:rsidRPr="00ED21A5">
        <w:rPr>
          <w:noProof/>
        </w:rPr>
        <w:tab/>
        <w:t xml:space="preserve">Alvaro Mercadal B, Imbert R, Demeestere I, Englert Y and Delbaere A. Pregnancy outcome after oocyte donation in patients with Turner's syndrome and partial X monosomy. </w:t>
      </w:r>
      <w:r w:rsidRPr="00ED21A5">
        <w:rPr>
          <w:i/>
          <w:noProof/>
        </w:rPr>
        <w:t>Hum Reprod</w:t>
      </w:r>
      <w:r w:rsidRPr="00ED21A5">
        <w:rPr>
          <w:noProof/>
        </w:rPr>
        <w:t>. 2011;26:2061-8.</w:t>
      </w:r>
    </w:p>
    <w:p w:rsidR="00ED21A5" w:rsidRPr="00ED21A5" w:rsidRDefault="00ED21A5" w:rsidP="00ED21A5">
      <w:pPr>
        <w:pStyle w:val="EndNoteBibliography"/>
        <w:spacing w:after="240"/>
        <w:ind w:left="720" w:hanging="720"/>
        <w:rPr>
          <w:noProof/>
        </w:rPr>
      </w:pPr>
      <w:r w:rsidRPr="00ED21A5">
        <w:rPr>
          <w:noProof/>
        </w:rPr>
        <w:t>34.</w:t>
      </w:r>
      <w:r w:rsidRPr="00ED21A5">
        <w:rPr>
          <w:noProof/>
        </w:rPr>
        <w:tab/>
        <w:t xml:space="preserve">Alvesalo L, Mayhall JT and Varrela J. Torus mandibularis in 45,X females (Turner syndrome). </w:t>
      </w:r>
      <w:r w:rsidRPr="00ED21A5">
        <w:rPr>
          <w:i/>
          <w:noProof/>
        </w:rPr>
        <w:t>American journal of physical anthropology</w:t>
      </w:r>
      <w:r w:rsidRPr="00ED21A5">
        <w:rPr>
          <w:noProof/>
        </w:rPr>
        <w:t>. 1996;101:145-9.</w:t>
      </w:r>
    </w:p>
    <w:p w:rsidR="00ED21A5" w:rsidRPr="00ED21A5" w:rsidRDefault="00ED21A5" w:rsidP="00ED21A5">
      <w:pPr>
        <w:pStyle w:val="EndNoteBibliography"/>
        <w:spacing w:after="240"/>
        <w:ind w:left="720" w:hanging="720"/>
        <w:rPr>
          <w:noProof/>
        </w:rPr>
      </w:pPr>
      <w:r w:rsidRPr="00ED21A5">
        <w:rPr>
          <w:noProof/>
        </w:rPr>
        <w:t>35.</w:t>
      </w:r>
      <w:r w:rsidRPr="00ED21A5">
        <w:rPr>
          <w:noProof/>
        </w:rPr>
        <w:tab/>
        <w:t xml:space="preserve">Amedro P, Tahhan N, Bertet H, Jeandel C, Guillaumont S, Mura T and Picot MC. Health-related quality of life among children with Turner syndrome: controlled cross-sectional study. </w:t>
      </w:r>
      <w:r w:rsidRPr="00ED21A5">
        <w:rPr>
          <w:i/>
          <w:noProof/>
        </w:rPr>
        <w:t>J Pediatr Endocrinol Metab</w:t>
      </w:r>
      <w:r w:rsidRPr="00ED21A5">
        <w:rPr>
          <w:noProof/>
        </w:rPr>
        <w:t>. 2017;30:863-868.</w:t>
      </w:r>
    </w:p>
    <w:p w:rsidR="00ED21A5" w:rsidRPr="00ED21A5" w:rsidRDefault="00ED21A5" w:rsidP="00ED21A5">
      <w:pPr>
        <w:pStyle w:val="EndNoteBibliography"/>
        <w:spacing w:after="240"/>
        <w:ind w:left="720" w:hanging="720"/>
        <w:rPr>
          <w:noProof/>
        </w:rPr>
      </w:pPr>
      <w:r w:rsidRPr="00ED21A5">
        <w:rPr>
          <w:noProof/>
        </w:rPr>
        <w:t>36.</w:t>
      </w:r>
      <w:r w:rsidRPr="00ED21A5">
        <w:rPr>
          <w:noProof/>
        </w:rPr>
        <w:tab/>
        <w:t xml:space="preserve">American Academy of P, American Academy of Family P, American College of P, Transitions Clinical Report Authoring G, Cooley WC and Sagerman PJ. Supporting the health care transition from adolescence to adulthood in the medical home. </w:t>
      </w:r>
      <w:r w:rsidRPr="00ED21A5">
        <w:rPr>
          <w:i/>
          <w:noProof/>
        </w:rPr>
        <w:t>Pediatrics</w:t>
      </w:r>
      <w:r w:rsidRPr="00ED21A5">
        <w:rPr>
          <w:noProof/>
        </w:rPr>
        <w:t>. 2011;128:182-200.</w:t>
      </w:r>
    </w:p>
    <w:p w:rsidR="00ED21A5" w:rsidRPr="00ED21A5" w:rsidRDefault="00ED21A5" w:rsidP="00ED21A5">
      <w:pPr>
        <w:pStyle w:val="EndNoteBibliography"/>
        <w:spacing w:after="240"/>
        <w:ind w:left="720" w:hanging="720"/>
        <w:rPr>
          <w:noProof/>
        </w:rPr>
      </w:pPr>
      <w:r w:rsidRPr="00ED21A5">
        <w:rPr>
          <w:noProof/>
        </w:rPr>
        <w:t>37.</w:t>
      </w:r>
      <w:r w:rsidRPr="00ED21A5">
        <w:rPr>
          <w:noProof/>
        </w:rPr>
        <w:tab/>
        <w:t xml:space="preserve">An HS, Baek JS, Kim GB, Lee YA, Song MK, Kwon BS, Bae EJ and Noh CI. Impaired Vascular Function of the Aorta in Adolescents with Turner Syndrome. </w:t>
      </w:r>
      <w:r w:rsidRPr="00ED21A5">
        <w:rPr>
          <w:i/>
          <w:noProof/>
        </w:rPr>
        <w:t>Pediatr Cardiol</w:t>
      </w:r>
      <w:r w:rsidRPr="00ED21A5">
        <w:rPr>
          <w:noProof/>
        </w:rPr>
        <w:t>. 2017;38:20-26.</w:t>
      </w:r>
    </w:p>
    <w:p w:rsidR="00ED21A5" w:rsidRPr="00ED21A5" w:rsidRDefault="00ED21A5" w:rsidP="00ED21A5">
      <w:pPr>
        <w:pStyle w:val="EndNoteBibliography"/>
        <w:spacing w:after="240"/>
        <w:ind w:left="720" w:hanging="720"/>
        <w:rPr>
          <w:noProof/>
        </w:rPr>
      </w:pPr>
      <w:r w:rsidRPr="00ED21A5">
        <w:rPr>
          <w:noProof/>
        </w:rPr>
        <w:t>38.</w:t>
      </w:r>
      <w:r w:rsidRPr="00ED21A5">
        <w:rPr>
          <w:noProof/>
        </w:rPr>
        <w:tab/>
        <w:t xml:space="preserve">Anabtawi IN, Ellison RG, Yeh TJ and Hall DP. Dissecting Aneurysm of Aorta Associated with Turner's Syndrome. </w:t>
      </w:r>
      <w:r w:rsidRPr="00ED21A5">
        <w:rPr>
          <w:i/>
          <w:noProof/>
        </w:rPr>
        <w:t>J Thorac Cardiovasc Surg</w:t>
      </w:r>
      <w:r w:rsidRPr="00ED21A5">
        <w:rPr>
          <w:noProof/>
        </w:rPr>
        <w:t>. 1964;47:750-4.</w:t>
      </w:r>
    </w:p>
    <w:p w:rsidR="00ED21A5" w:rsidRPr="00ED21A5" w:rsidRDefault="00ED21A5" w:rsidP="00ED21A5">
      <w:pPr>
        <w:pStyle w:val="EndNoteBibliography"/>
        <w:spacing w:after="240"/>
        <w:ind w:left="720" w:hanging="720"/>
        <w:rPr>
          <w:noProof/>
        </w:rPr>
      </w:pPr>
      <w:r w:rsidRPr="00ED21A5">
        <w:rPr>
          <w:noProof/>
        </w:rPr>
        <w:t>39.</w:t>
      </w:r>
      <w:r w:rsidRPr="00ED21A5">
        <w:rPr>
          <w:noProof/>
        </w:rPr>
        <w:tab/>
        <w:t xml:space="preserve">Andersen NH, Hjerrild BE, Sorensen K, Pedersen EM, Stochholm K, Gormsen LC, Horlyck A, Christiansen JS and Gravholt CH. Subclinical left ventricular dysfunction in normotensive women with Turner's syndrome. </w:t>
      </w:r>
      <w:r w:rsidRPr="00ED21A5">
        <w:rPr>
          <w:i/>
          <w:noProof/>
        </w:rPr>
        <w:t>Heart</w:t>
      </w:r>
      <w:r w:rsidRPr="00ED21A5">
        <w:rPr>
          <w:noProof/>
        </w:rPr>
        <w:t>. 2006;92:1516-7.</w:t>
      </w:r>
    </w:p>
    <w:p w:rsidR="00ED21A5" w:rsidRPr="00ED21A5" w:rsidRDefault="00ED21A5" w:rsidP="00ED21A5">
      <w:pPr>
        <w:pStyle w:val="EndNoteBibliography"/>
        <w:spacing w:after="240"/>
        <w:ind w:left="720" w:hanging="720"/>
        <w:rPr>
          <w:noProof/>
        </w:rPr>
      </w:pPr>
      <w:r w:rsidRPr="00ED21A5">
        <w:rPr>
          <w:noProof/>
        </w:rPr>
        <w:t>40.</w:t>
      </w:r>
      <w:r w:rsidRPr="00ED21A5">
        <w:rPr>
          <w:noProof/>
        </w:rPr>
        <w:tab/>
        <w:t xml:space="preserve">Anderson CL and Brown CJ. Polymorphic X-chromosome inactivation of the human TIMP1 gene. </w:t>
      </w:r>
      <w:r w:rsidRPr="00ED21A5">
        <w:rPr>
          <w:i/>
          <w:noProof/>
        </w:rPr>
        <w:t>Am J Hum Genet</w:t>
      </w:r>
      <w:r w:rsidRPr="00ED21A5">
        <w:rPr>
          <w:noProof/>
        </w:rPr>
        <w:t>. 1999;65:699-708.</w:t>
      </w:r>
    </w:p>
    <w:p w:rsidR="00ED21A5" w:rsidRPr="00ED21A5" w:rsidRDefault="00ED21A5" w:rsidP="00ED21A5">
      <w:pPr>
        <w:pStyle w:val="EndNoteBibliography"/>
        <w:spacing w:after="240"/>
        <w:ind w:left="720" w:hanging="720"/>
        <w:rPr>
          <w:noProof/>
        </w:rPr>
      </w:pPr>
      <w:r w:rsidRPr="00ED21A5">
        <w:rPr>
          <w:noProof/>
        </w:rPr>
        <w:t>41.</w:t>
      </w:r>
      <w:r w:rsidRPr="00ED21A5">
        <w:rPr>
          <w:noProof/>
        </w:rPr>
        <w:tab/>
        <w:t xml:space="preserve">Anderson CL and Brown CJ. Epigenetic predisposition to expression of TIMP1 from the human inactive X chromosome. </w:t>
      </w:r>
      <w:r w:rsidRPr="00ED21A5">
        <w:rPr>
          <w:i/>
          <w:noProof/>
        </w:rPr>
        <w:t>BMC Genet</w:t>
      </w:r>
      <w:r w:rsidRPr="00ED21A5">
        <w:rPr>
          <w:noProof/>
        </w:rPr>
        <w:t>. 2005;6:48.</w:t>
      </w:r>
    </w:p>
    <w:p w:rsidR="00ED21A5" w:rsidRPr="00ED21A5" w:rsidRDefault="00ED21A5" w:rsidP="00ED21A5">
      <w:pPr>
        <w:pStyle w:val="EndNoteBibliography"/>
        <w:spacing w:after="240"/>
        <w:ind w:left="720" w:hanging="720"/>
        <w:rPr>
          <w:noProof/>
        </w:rPr>
      </w:pPr>
      <w:r w:rsidRPr="00ED21A5">
        <w:rPr>
          <w:noProof/>
        </w:rPr>
        <w:t>42.</w:t>
      </w:r>
      <w:r w:rsidRPr="00ED21A5">
        <w:rPr>
          <w:noProof/>
        </w:rPr>
        <w:tab/>
        <w:t xml:space="preserve">Andrade RJ, Alcantara R, Fraile JM, Lazo MD, Llamas A, Carmona C and Franquelo E. [Chronic asymptomatic intrahepatic cholestasis associated with Turner's syndrome]. </w:t>
      </w:r>
      <w:r w:rsidRPr="00ED21A5">
        <w:rPr>
          <w:i/>
          <w:noProof/>
        </w:rPr>
        <w:t>Gastroenterol Hepatol</w:t>
      </w:r>
      <w:r w:rsidRPr="00ED21A5">
        <w:rPr>
          <w:noProof/>
        </w:rPr>
        <w:t>. 1995;18:375-8.</w:t>
      </w:r>
    </w:p>
    <w:p w:rsidR="00ED21A5" w:rsidRPr="00ED21A5" w:rsidRDefault="00ED21A5" w:rsidP="00ED21A5">
      <w:pPr>
        <w:pStyle w:val="EndNoteBibliography"/>
        <w:spacing w:after="240"/>
        <w:ind w:left="720" w:hanging="720"/>
        <w:rPr>
          <w:noProof/>
        </w:rPr>
      </w:pPr>
      <w:r w:rsidRPr="00ED21A5">
        <w:rPr>
          <w:noProof/>
        </w:rPr>
        <w:t>43.</w:t>
      </w:r>
      <w:r w:rsidRPr="00ED21A5">
        <w:rPr>
          <w:noProof/>
        </w:rPr>
        <w:tab/>
        <w:t xml:space="preserve">Angheloni T, Covic M, Zbranca E, Dimofte I, Stoica O, Volosciuc M, Ciovica M and Gherman E. [Sex chromosome anomalies in a selected group of 725 patients]. </w:t>
      </w:r>
      <w:r w:rsidRPr="00ED21A5">
        <w:rPr>
          <w:i/>
          <w:noProof/>
        </w:rPr>
        <w:t>Revista medico-chirurgicala a Societatii de Medici si Naturalisti din Iasi</w:t>
      </w:r>
      <w:r w:rsidRPr="00ED21A5">
        <w:rPr>
          <w:noProof/>
        </w:rPr>
        <w:t>. 1988;92:735-9.</w:t>
      </w:r>
    </w:p>
    <w:p w:rsidR="00ED21A5" w:rsidRPr="00ED21A5" w:rsidRDefault="00ED21A5" w:rsidP="00ED21A5">
      <w:pPr>
        <w:pStyle w:val="EndNoteBibliography"/>
        <w:spacing w:after="240"/>
        <w:ind w:left="720" w:hanging="720"/>
        <w:rPr>
          <w:noProof/>
        </w:rPr>
      </w:pPr>
      <w:r w:rsidRPr="00ED21A5">
        <w:rPr>
          <w:noProof/>
        </w:rPr>
        <w:t>44.</w:t>
      </w:r>
      <w:r w:rsidRPr="00ED21A5">
        <w:rPr>
          <w:noProof/>
        </w:rPr>
        <w:tab/>
        <w:t xml:space="preserve">Anglani F, Baccichetti C, Artifoni L, Lenzini E and Tenconi R. Frequency of abnormal karyotypes in relation to the ascertainment method in females referred for suspected sex chromosome abnormality. </w:t>
      </w:r>
      <w:r w:rsidRPr="00ED21A5">
        <w:rPr>
          <w:i/>
          <w:noProof/>
        </w:rPr>
        <w:t>Clinical genetics</w:t>
      </w:r>
      <w:r w:rsidRPr="00ED21A5">
        <w:rPr>
          <w:noProof/>
        </w:rPr>
        <w:t>. 1984;25:242-7.</w:t>
      </w:r>
    </w:p>
    <w:p w:rsidR="00ED21A5" w:rsidRPr="00ED21A5" w:rsidRDefault="00ED21A5" w:rsidP="00ED21A5">
      <w:pPr>
        <w:pStyle w:val="EndNoteBibliography"/>
        <w:spacing w:after="240"/>
        <w:ind w:left="720" w:hanging="720"/>
        <w:rPr>
          <w:noProof/>
        </w:rPr>
      </w:pPr>
      <w:r w:rsidRPr="00ED21A5">
        <w:rPr>
          <w:noProof/>
        </w:rPr>
        <w:t>45.</w:t>
      </w:r>
      <w:r w:rsidRPr="00ED21A5">
        <w:rPr>
          <w:noProof/>
        </w:rPr>
        <w:tab/>
        <w:t>Anonymous. [Sudden death in Turner's syndrome]. [Hebrew].</w:t>
      </w:r>
    </w:p>
    <w:p w:rsidR="00ED21A5" w:rsidRPr="00ED21A5" w:rsidRDefault="00ED21A5" w:rsidP="00ED21A5">
      <w:pPr>
        <w:pStyle w:val="EndNoteBibliography"/>
        <w:spacing w:after="240"/>
        <w:ind w:left="720" w:hanging="720"/>
        <w:rPr>
          <w:noProof/>
        </w:rPr>
      </w:pPr>
      <w:r w:rsidRPr="00ED21A5">
        <w:rPr>
          <w:noProof/>
        </w:rPr>
        <w:t>46.</w:t>
      </w:r>
      <w:r w:rsidRPr="00ED21A5">
        <w:rPr>
          <w:noProof/>
        </w:rPr>
        <w:tab/>
        <w:t xml:space="preserve">Antonakoudis HG, Poulimenos LE and Antonakoudis GH. Participation in sports and leisure activities of young people with known cardiovascular abnormalities. </w:t>
      </w:r>
      <w:r w:rsidRPr="00ED21A5">
        <w:rPr>
          <w:i/>
          <w:noProof/>
        </w:rPr>
        <w:t>Hellenic J Cardiol</w:t>
      </w:r>
      <w:r w:rsidRPr="00ED21A5">
        <w:rPr>
          <w:noProof/>
        </w:rPr>
        <w:t>. 2008;49:176-85.</w:t>
      </w:r>
    </w:p>
    <w:p w:rsidR="00ED21A5" w:rsidRPr="00ED21A5" w:rsidRDefault="00ED21A5" w:rsidP="00ED21A5">
      <w:pPr>
        <w:pStyle w:val="EndNoteBibliography"/>
        <w:spacing w:after="240"/>
        <w:ind w:left="720" w:hanging="720"/>
        <w:rPr>
          <w:noProof/>
        </w:rPr>
      </w:pPr>
      <w:r w:rsidRPr="00ED21A5">
        <w:rPr>
          <w:noProof/>
        </w:rPr>
        <w:t>47.</w:t>
      </w:r>
      <w:r w:rsidRPr="00ED21A5">
        <w:rPr>
          <w:noProof/>
        </w:rPr>
        <w:tab/>
        <w:t xml:space="preserve">Apostolopoulos T, Kyriakidis M and Toutouzas P. Endarteritis of the aortic arch in Turner's syndrome with cystic degeneration of the aorta. </w:t>
      </w:r>
      <w:r w:rsidRPr="00ED21A5">
        <w:rPr>
          <w:i/>
          <w:noProof/>
        </w:rPr>
        <w:t>Int J Cardiol</w:t>
      </w:r>
      <w:r w:rsidRPr="00ED21A5">
        <w:rPr>
          <w:noProof/>
        </w:rPr>
        <w:t>. 1992;35:417-9.</w:t>
      </w:r>
    </w:p>
    <w:p w:rsidR="00ED21A5" w:rsidRPr="00ED21A5" w:rsidRDefault="00ED21A5" w:rsidP="00ED21A5">
      <w:pPr>
        <w:pStyle w:val="EndNoteBibliography"/>
        <w:spacing w:after="240"/>
        <w:ind w:left="720" w:hanging="720"/>
        <w:rPr>
          <w:noProof/>
        </w:rPr>
      </w:pPr>
      <w:r w:rsidRPr="00ED21A5">
        <w:rPr>
          <w:noProof/>
        </w:rPr>
        <w:t>48.</w:t>
      </w:r>
      <w:r w:rsidRPr="00ED21A5">
        <w:rPr>
          <w:noProof/>
        </w:rPr>
        <w:tab/>
        <w:t xml:space="preserve">Argente J, Pozo J and Hernandez M. [Therapeutic implications of growth hormone in infancy and childhood]. </w:t>
      </w:r>
      <w:r w:rsidRPr="00ED21A5">
        <w:rPr>
          <w:i/>
          <w:noProof/>
        </w:rPr>
        <w:t>An Esp Pediatr</w:t>
      </w:r>
      <w:r w:rsidRPr="00ED21A5">
        <w:rPr>
          <w:noProof/>
        </w:rPr>
        <w:t>. 1992;36 Suppl 50:125-33.</w:t>
      </w:r>
    </w:p>
    <w:p w:rsidR="00ED21A5" w:rsidRPr="00ED21A5" w:rsidRDefault="00ED21A5" w:rsidP="00ED21A5">
      <w:pPr>
        <w:pStyle w:val="EndNoteBibliography"/>
        <w:spacing w:after="240"/>
        <w:ind w:left="720" w:hanging="720"/>
        <w:rPr>
          <w:noProof/>
        </w:rPr>
      </w:pPr>
      <w:r w:rsidRPr="00ED21A5">
        <w:rPr>
          <w:noProof/>
        </w:rPr>
        <w:t>49.</w:t>
      </w:r>
      <w:r w:rsidRPr="00ED21A5">
        <w:rPr>
          <w:noProof/>
        </w:rPr>
        <w:tab/>
        <w:t xml:space="preserve">Arnold R, Neu M, Hirtler D, Gimpel C, Markl M and Geiger J. Magnetic resonance imaging 4-D flow-based analysis of aortic hemodynamics in Turner syndrome. </w:t>
      </w:r>
      <w:r w:rsidRPr="00ED21A5">
        <w:rPr>
          <w:i/>
          <w:noProof/>
        </w:rPr>
        <w:t>Pediatr Radiol</w:t>
      </w:r>
      <w:r w:rsidRPr="00ED21A5">
        <w:rPr>
          <w:noProof/>
        </w:rPr>
        <w:t>. 2017;47:382-390.</w:t>
      </w:r>
    </w:p>
    <w:p w:rsidR="00ED21A5" w:rsidRPr="00ED21A5" w:rsidRDefault="00ED21A5" w:rsidP="00ED21A5">
      <w:pPr>
        <w:pStyle w:val="EndNoteBibliography"/>
        <w:spacing w:after="240"/>
        <w:ind w:left="720" w:hanging="720"/>
        <w:rPr>
          <w:noProof/>
        </w:rPr>
      </w:pPr>
      <w:r w:rsidRPr="00ED21A5">
        <w:rPr>
          <w:noProof/>
        </w:rPr>
        <w:t>50.</w:t>
      </w:r>
      <w:r w:rsidRPr="00ED21A5">
        <w:rPr>
          <w:noProof/>
        </w:rPr>
        <w:tab/>
        <w:t xml:space="preserve">Arvidsson D, Slinde F, Hulthen L and Sunnegardh J. Physical activity, sports participation and aerobic fitness in children who have undergone surgery for congenital heart defects. </w:t>
      </w:r>
      <w:r w:rsidRPr="00ED21A5">
        <w:rPr>
          <w:i/>
          <w:noProof/>
        </w:rPr>
        <w:t>Acta Paediatr</w:t>
      </w:r>
      <w:r w:rsidRPr="00ED21A5">
        <w:rPr>
          <w:noProof/>
        </w:rPr>
        <w:t>. 2009;98:1475-82.</w:t>
      </w:r>
    </w:p>
    <w:p w:rsidR="00ED21A5" w:rsidRPr="00ED21A5" w:rsidRDefault="00ED21A5" w:rsidP="00ED21A5">
      <w:pPr>
        <w:pStyle w:val="EndNoteBibliography"/>
        <w:spacing w:after="240"/>
        <w:ind w:left="720" w:hanging="720"/>
        <w:rPr>
          <w:noProof/>
        </w:rPr>
      </w:pPr>
      <w:r w:rsidRPr="00ED21A5">
        <w:rPr>
          <w:noProof/>
        </w:rPr>
        <w:t>51.</w:t>
      </w:r>
      <w:r w:rsidRPr="00ED21A5">
        <w:rPr>
          <w:noProof/>
        </w:rPr>
        <w:tab/>
        <w:t xml:space="preserve">Asakawa K, Hizuka N, Takano K, Fukuda I, Sukegawa I, Demura H and Shizume K. Radioimmunoassay for insulin-like growth factor II (IGF-II). </w:t>
      </w:r>
      <w:r w:rsidRPr="00ED21A5">
        <w:rPr>
          <w:i/>
          <w:noProof/>
        </w:rPr>
        <w:t>Endocrinol Jpn</w:t>
      </w:r>
      <w:r w:rsidRPr="00ED21A5">
        <w:rPr>
          <w:noProof/>
        </w:rPr>
        <w:t>. 1990;37:607-14.</w:t>
      </w:r>
    </w:p>
    <w:p w:rsidR="00ED21A5" w:rsidRPr="00ED21A5" w:rsidRDefault="00ED21A5" w:rsidP="00ED21A5">
      <w:pPr>
        <w:pStyle w:val="EndNoteBibliography"/>
        <w:spacing w:after="240"/>
        <w:ind w:left="720" w:hanging="720"/>
        <w:rPr>
          <w:noProof/>
        </w:rPr>
      </w:pPr>
      <w:r w:rsidRPr="00ED21A5">
        <w:rPr>
          <w:noProof/>
        </w:rPr>
        <w:t>52.</w:t>
      </w:r>
      <w:r w:rsidRPr="00ED21A5">
        <w:rPr>
          <w:noProof/>
        </w:rPr>
        <w:tab/>
        <w:t xml:space="preserve">Asch AJ. Turner's syndrome occurring with Horner's syndrome. Seen with coarctation of the aorta and aortic aneurysm. </w:t>
      </w:r>
      <w:r w:rsidRPr="00ED21A5">
        <w:rPr>
          <w:i/>
          <w:noProof/>
        </w:rPr>
        <w:t>Am J Dis Child</w:t>
      </w:r>
      <w:r w:rsidRPr="00ED21A5">
        <w:rPr>
          <w:noProof/>
        </w:rPr>
        <w:t>. 1979;133:827-30.</w:t>
      </w:r>
    </w:p>
    <w:p w:rsidR="00ED21A5" w:rsidRPr="00ED21A5" w:rsidRDefault="00ED21A5" w:rsidP="00ED21A5">
      <w:pPr>
        <w:pStyle w:val="EndNoteBibliography"/>
        <w:spacing w:after="240"/>
        <w:ind w:left="720" w:hanging="720"/>
        <w:rPr>
          <w:noProof/>
        </w:rPr>
      </w:pPr>
      <w:r w:rsidRPr="00ED21A5">
        <w:rPr>
          <w:noProof/>
        </w:rPr>
        <w:t>53.</w:t>
      </w:r>
      <w:r w:rsidRPr="00ED21A5">
        <w:rPr>
          <w:noProof/>
        </w:rPr>
        <w:tab/>
        <w:t xml:space="preserve">Asch SM, Gifford AL, Bozzette SA, Turner B, Mathews WC, Kuromiya K, Cunningham W, Andersen R, Shapiro M, Rastegar A and McCutchan JA. Underuse of primary Mycobacterium avium complex and Pneumocystis carinii prophylaxis in the United States. </w:t>
      </w:r>
      <w:r w:rsidRPr="00ED21A5">
        <w:rPr>
          <w:i/>
          <w:noProof/>
        </w:rPr>
        <w:t>J Acquir Immune Defic Syndr</w:t>
      </w:r>
      <w:r w:rsidRPr="00ED21A5">
        <w:rPr>
          <w:noProof/>
        </w:rPr>
        <w:t>. 2001;28:340-4.</w:t>
      </w:r>
    </w:p>
    <w:p w:rsidR="00ED21A5" w:rsidRPr="00ED21A5" w:rsidRDefault="00ED21A5" w:rsidP="00ED21A5">
      <w:pPr>
        <w:pStyle w:val="EndNoteBibliography"/>
        <w:spacing w:after="240"/>
        <w:ind w:left="720" w:hanging="720"/>
        <w:rPr>
          <w:noProof/>
        </w:rPr>
      </w:pPr>
      <w:r w:rsidRPr="00ED21A5">
        <w:rPr>
          <w:noProof/>
        </w:rPr>
        <w:t>54.</w:t>
      </w:r>
      <w:r w:rsidRPr="00ED21A5">
        <w:rPr>
          <w:noProof/>
        </w:rPr>
        <w:tab/>
        <w:t xml:space="preserve">Ashley-Koch AE, Robinson H, Glicksman AE, Nolin SL, Schwartz CE, Brown WT, Turner G and Sherman SL. Examination of factors associated with instability of the FMR1 CGG repeat. </w:t>
      </w:r>
      <w:r w:rsidRPr="00ED21A5">
        <w:rPr>
          <w:i/>
          <w:noProof/>
        </w:rPr>
        <w:t>Am J Hum Genet</w:t>
      </w:r>
      <w:r w:rsidRPr="00ED21A5">
        <w:rPr>
          <w:noProof/>
        </w:rPr>
        <w:t>. 1998;63:776-85.</w:t>
      </w:r>
    </w:p>
    <w:p w:rsidR="00ED21A5" w:rsidRPr="00ED21A5" w:rsidRDefault="00ED21A5" w:rsidP="00ED21A5">
      <w:pPr>
        <w:pStyle w:val="EndNoteBibliography"/>
        <w:spacing w:after="240"/>
        <w:ind w:left="720" w:hanging="720"/>
        <w:rPr>
          <w:noProof/>
        </w:rPr>
      </w:pPr>
      <w:r w:rsidRPr="00ED21A5">
        <w:rPr>
          <w:noProof/>
        </w:rPr>
        <w:t>55.</w:t>
      </w:r>
      <w:r w:rsidRPr="00ED21A5">
        <w:rPr>
          <w:noProof/>
        </w:rPr>
        <w:tab/>
        <w:t xml:space="preserve">Ataman E, Cogulu O, Durmaz A, Karaca E, Durmaz B, Akin H and Ozkinay F. The rate of sex chromosome aneuploidies in prenatal diagnosis and subsequent decisions in Western Turkey. </w:t>
      </w:r>
      <w:r w:rsidRPr="00ED21A5">
        <w:rPr>
          <w:i/>
          <w:noProof/>
        </w:rPr>
        <w:t>Genetic testing and molecular biomarkers</w:t>
      </w:r>
      <w:r w:rsidRPr="00ED21A5">
        <w:rPr>
          <w:noProof/>
        </w:rPr>
        <w:t>. 2012;16:150-3.</w:t>
      </w:r>
    </w:p>
    <w:p w:rsidR="00ED21A5" w:rsidRPr="00ED21A5" w:rsidRDefault="00ED21A5" w:rsidP="00ED21A5">
      <w:pPr>
        <w:pStyle w:val="EndNoteBibliography"/>
        <w:spacing w:after="240"/>
        <w:ind w:left="720" w:hanging="720"/>
        <w:rPr>
          <w:noProof/>
        </w:rPr>
      </w:pPr>
      <w:r w:rsidRPr="00ED21A5">
        <w:rPr>
          <w:noProof/>
        </w:rPr>
        <w:t>56.</w:t>
      </w:r>
      <w:r w:rsidRPr="00ED21A5">
        <w:rPr>
          <w:noProof/>
        </w:rPr>
        <w:tab/>
        <w:t xml:space="preserve">Attout L, Noel MP, Nassogne MC and Rousselle L. The role of short-term memory and visuo-spatial skills in numerical magnitude processing: Evidence from Turner syndrome. </w:t>
      </w:r>
      <w:r w:rsidRPr="00ED21A5">
        <w:rPr>
          <w:i/>
          <w:noProof/>
        </w:rPr>
        <w:t>PLoS One</w:t>
      </w:r>
      <w:r w:rsidRPr="00ED21A5">
        <w:rPr>
          <w:noProof/>
        </w:rPr>
        <w:t>. 2017;12:e0171454.</w:t>
      </w:r>
    </w:p>
    <w:p w:rsidR="00ED21A5" w:rsidRPr="00ED21A5" w:rsidRDefault="00ED21A5" w:rsidP="00ED21A5">
      <w:pPr>
        <w:pStyle w:val="EndNoteBibliography"/>
        <w:spacing w:after="240"/>
        <w:ind w:left="720" w:hanging="720"/>
        <w:rPr>
          <w:noProof/>
        </w:rPr>
      </w:pPr>
      <w:r w:rsidRPr="00ED21A5">
        <w:rPr>
          <w:noProof/>
        </w:rPr>
        <w:t>57.</w:t>
      </w:r>
      <w:r w:rsidRPr="00ED21A5">
        <w:rPr>
          <w:noProof/>
        </w:rPr>
        <w:tab/>
        <w:t xml:space="preserve">Aucejo F, Ibrahim Z, Hashimoto K, Quintini C, Kelly D, Vogt D, Eghtesad B, Fung J, Miller C and Tuthill R. Cruveilhier-Baumgarten disease in a patient with Turner syndrome: case report of a rare indication for liver transplantation. </w:t>
      </w:r>
      <w:r w:rsidRPr="00ED21A5">
        <w:rPr>
          <w:i/>
          <w:noProof/>
        </w:rPr>
        <w:t>Liver Transpl</w:t>
      </w:r>
      <w:r w:rsidRPr="00ED21A5">
        <w:rPr>
          <w:noProof/>
        </w:rPr>
        <w:t>. 2008;14:299-302.</w:t>
      </w:r>
    </w:p>
    <w:p w:rsidR="00ED21A5" w:rsidRPr="00ED21A5" w:rsidRDefault="00ED21A5" w:rsidP="00ED21A5">
      <w:pPr>
        <w:pStyle w:val="EndNoteBibliography"/>
        <w:spacing w:after="240"/>
        <w:ind w:left="720" w:hanging="720"/>
        <w:rPr>
          <w:noProof/>
        </w:rPr>
      </w:pPr>
      <w:r w:rsidRPr="00ED21A5">
        <w:rPr>
          <w:noProof/>
        </w:rPr>
        <w:t>58.</w:t>
      </w:r>
      <w:r w:rsidRPr="00ED21A5">
        <w:rPr>
          <w:noProof/>
        </w:rPr>
        <w:tab/>
        <w:t xml:space="preserve">Auge WK, 2nd and Velazquez PA. Parsonage-Turner syndrome in the Native American Indian. </w:t>
      </w:r>
      <w:r w:rsidRPr="00ED21A5">
        <w:rPr>
          <w:i/>
          <w:noProof/>
        </w:rPr>
        <w:t>Journal of shoulder and elbow surgery / American Shoulder and Elbow Surgeons  [et al]</w:t>
      </w:r>
      <w:r w:rsidRPr="00ED21A5">
        <w:rPr>
          <w:noProof/>
        </w:rPr>
        <w:t>. 2000;9:99-103.</w:t>
      </w:r>
    </w:p>
    <w:p w:rsidR="00ED21A5" w:rsidRPr="00ED21A5" w:rsidRDefault="00ED21A5" w:rsidP="00ED21A5">
      <w:pPr>
        <w:pStyle w:val="EndNoteBibliography"/>
        <w:spacing w:after="240"/>
        <w:ind w:left="720" w:hanging="720"/>
        <w:rPr>
          <w:noProof/>
        </w:rPr>
      </w:pPr>
      <w:r w:rsidRPr="00ED21A5">
        <w:rPr>
          <w:noProof/>
        </w:rPr>
        <w:t>59.</w:t>
      </w:r>
      <w:r w:rsidRPr="00ED21A5">
        <w:rPr>
          <w:noProof/>
        </w:rPr>
        <w:tab/>
        <w:t xml:space="preserve">Avila JD. Letter: Phrenic Nerve Palsy Secondary to Parsonage-Turner Syndrome. </w:t>
      </w:r>
      <w:r w:rsidRPr="00ED21A5">
        <w:rPr>
          <w:i/>
          <w:noProof/>
        </w:rPr>
        <w:t>Lung</w:t>
      </w:r>
      <w:r w:rsidRPr="00ED21A5">
        <w:rPr>
          <w:noProof/>
        </w:rPr>
        <w:t>. 2017;195:527.</w:t>
      </w:r>
    </w:p>
    <w:p w:rsidR="00ED21A5" w:rsidRPr="00ED21A5" w:rsidRDefault="00ED21A5" w:rsidP="00ED21A5">
      <w:pPr>
        <w:pStyle w:val="EndNoteBibliography"/>
        <w:spacing w:after="240"/>
        <w:ind w:left="720" w:hanging="720"/>
        <w:rPr>
          <w:noProof/>
        </w:rPr>
      </w:pPr>
      <w:r w:rsidRPr="00ED21A5">
        <w:rPr>
          <w:noProof/>
        </w:rPr>
        <w:t>60.</w:t>
      </w:r>
      <w:r w:rsidRPr="00ED21A5">
        <w:rPr>
          <w:noProof/>
        </w:rPr>
        <w:tab/>
        <w:t xml:space="preserve">AvRuskin TW, Crigler JF, Jr. and Soeldner JS. Turner's syndrome and carbohydrate metabolism. I. Impaired insulin secretion after tolbutamide and glucagon stimulation tests: evidence of insulin deficiency. </w:t>
      </w:r>
      <w:r w:rsidRPr="00ED21A5">
        <w:rPr>
          <w:i/>
          <w:noProof/>
        </w:rPr>
        <w:t>Am J Med Sci</w:t>
      </w:r>
      <w:r w:rsidRPr="00ED21A5">
        <w:rPr>
          <w:noProof/>
        </w:rPr>
        <w:t>. 1979;277:145-52.</w:t>
      </w:r>
    </w:p>
    <w:p w:rsidR="00ED21A5" w:rsidRPr="00ED21A5" w:rsidRDefault="00ED21A5" w:rsidP="00ED21A5">
      <w:pPr>
        <w:pStyle w:val="EndNoteBibliography"/>
        <w:spacing w:after="240"/>
        <w:ind w:left="720" w:hanging="720"/>
        <w:rPr>
          <w:noProof/>
        </w:rPr>
      </w:pPr>
      <w:r w:rsidRPr="00ED21A5">
        <w:rPr>
          <w:noProof/>
        </w:rPr>
        <w:t>61.</w:t>
      </w:r>
      <w:r w:rsidRPr="00ED21A5">
        <w:rPr>
          <w:noProof/>
        </w:rPr>
        <w:tab/>
        <w:t xml:space="preserve">Aypar E, Sert A, Gokmen Z, Aslan E and Odabas D. Isolated left ventricular noncompaction in a newborn with pierre-robin sequence. </w:t>
      </w:r>
      <w:r w:rsidRPr="00ED21A5">
        <w:rPr>
          <w:i/>
          <w:noProof/>
        </w:rPr>
        <w:t>Pediatr Cardiol</w:t>
      </w:r>
      <w:r w:rsidRPr="00ED21A5">
        <w:rPr>
          <w:noProof/>
        </w:rPr>
        <w:t>. 2013;34:452-4.</w:t>
      </w:r>
    </w:p>
    <w:p w:rsidR="00ED21A5" w:rsidRPr="00ED21A5" w:rsidRDefault="00ED21A5" w:rsidP="00ED21A5">
      <w:pPr>
        <w:pStyle w:val="EndNoteBibliography"/>
        <w:spacing w:after="240"/>
        <w:ind w:left="720" w:hanging="720"/>
        <w:rPr>
          <w:noProof/>
        </w:rPr>
      </w:pPr>
      <w:r w:rsidRPr="00ED21A5">
        <w:rPr>
          <w:noProof/>
        </w:rPr>
        <w:t>62.</w:t>
      </w:r>
      <w:r w:rsidRPr="00ED21A5">
        <w:rPr>
          <w:noProof/>
        </w:rPr>
        <w:tab/>
        <w:t xml:space="preserve">Backeljauw PF, Bondy C, Chernausek SD, Cernich JT, Cole DA, Fasciano LP, Foodim J, Hawley S, Hong DS, Knickmeyer RC, Kruszka P, Lin AE, Lippe BM, Lorigan GA, Maslen CL, Mauras N, Page DC, Pemberton VL, Prakash SK, Quigley CA, Ranallo KC, Reiss AL, Sandberg DE, Scurlock C and Silberbach M. Proceedings from the Turner Resource Network symposium: The crossroads of health care research and health care delivery. </w:t>
      </w:r>
      <w:r w:rsidRPr="00ED21A5">
        <w:rPr>
          <w:i/>
          <w:noProof/>
        </w:rPr>
        <w:t>Am J Med Genet A</w:t>
      </w:r>
      <w:r w:rsidRPr="00ED21A5">
        <w:rPr>
          <w:noProof/>
        </w:rPr>
        <w:t>. 2015.</w:t>
      </w:r>
    </w:p>
    <w:p w:rsidR="00ED21A5" w:rsidRPr="00ED21A5" w:rsidRDefault="00ED21A5" w:rsidP="00ED21A5">
      <w:pPr>
        <w:pStyle w:val="EndNoteBibliography"/>
        <w:spacing w:after="240"/>
        <w:ind w:left="720" w:hanging="720"/>
        <w:rPr>
          <w:noProof/>
        </w:rPr>
      </w:pPr>
      <w:r w:rsidRPr="00ED21A5">
        <w:rPr>
          <w:noProof/>
        </w:rPr>
        <w:t>63.</w:t>
      </w:r>
      <w:r w:rsidRPr="00ED21A5">
        <w:rPr>
          <w:noProof/>
        </w:rPr>
        <w:tab/>
        <w:t xml:space="preserve">Badmanaban B, Mole D and Sarsam MA. Descending aortic dissection post coarctation repair in a patient with Turner's syndrome. </w:t>
      </w:r>
      <w:r w:rsidRPr="00ED21A5">
        <w:rPr>
          <w:i/>
          <w:noProof/>
        </w:rPr>
        <w:t>J Card Surg</w:t>
      </w:r>
      <w:r w:rsidRPr="00ED21A5">
        <w:rPr>
          <w:noProof/>
        </w:rPr>
        <w:t>. 2003;18:153-4.</w:t>
      </w:r>
    </w:p>
    <w:p w:rsidR="00ED21A5" w:rsidRPr="00ED21A5" w:rsidRDefault="00ED21A5" w:rsidP="00ED21A5">
      <w:pPr>
        <w:pStyle w:val="EndNoteBibliography"/>
        <w:spacing w:after="240"/>
        <w:ind w:left="720" w:hanging="720"/>
        <w:rPr>
          <w:noProof/>
        </w:rPr>
      </w:pPr>
      <w:r w:rsidRPr="00ED21A5">
        <w:rPr>
          <w:noProof/>
        </w:rPr>
        <w:t>64.</w:t>
      </w:r>
      <w:r w:rsidRPr="00ED21A5">
        <w:rPr>
          <w:noProof/>
        </w:rPr>
        <w:tab/>
        <w:t xml:space="preserve">Baer TG, Freeman CE, Cujar C, Mansukhani M, Singh B, Chen X, Abellar R, Oberfield SE and Levy B. Prevalence and Physical Distribution of SRY in the Gonads of a Woman with Turner Syndrome: Phenotypic Presentation, Tubal Formation, and Malignancy Risk. </w:t>
      </w:r>
      <w:r w:rsidRPr="00ED21A5">
        <w:rPr>
          <w:i/>
          <w:noProof/>
        </w:rPr>
        <w:t>Horm Res Paediatr</w:t>
      </w:r>
      <w:r w:rsidRPr="00ED21A5">
        <w:rPr>
          <w:noProof/>
        </w:rPr>
        <w:t>. 2017;88:291-297.</w:t>
      </w:r>
    </w:p>
    <w:p w:rsidR="00ED21A5" w:rsidRPr="00ED21A5" w:rsidRDefault="00ED21A5" w:rsidP="00ED21A5">
      <w:pPr>
        <w:pStyle w:val="EndNoteBibliography"/>
        <w:spacing w:after="240"/>
        <w:ind w:left="720" w:hanging="720"/>
        <w:rPr>
          <w:noProof/>
        </w:rPr>
      </w:pPr>
      <w:r w:rsidRPr="00ED21A5">
        <w:rPr>
          <w:noProof/>
        </w:rPr>
        <w:t>65.</w:t>
      </w:r>
      <w:r w:rsidRPr="00ED21A5">
        <w:rPr>
          <w:noProof/>
        </w:rPr>
        <w:tab/>
        <w:t xml:space="preserve">Baguet JP, Douchin S, Pierre H, Rossignol AM, Bost M and Mallion JM. Structural and functional abnormalities of large arteries in the Turner syndrome. </w:t>
      </w:r>
      <w:r w:rsidRPr="00ED21A5">
        <w:rPr>
          <w:i/>
          <w:noProof/>
        </w:rPr>
        <w:t>Heart</w:t>
      </w:r>
      <w:r w:rsidRPr="00ED21A5">
        <w:rPr>
          <w:noProof/>
        </w:rPr>
        <w:t>. 2005;91:1442-6.</w:t>
      </w:r>
    </w:p>
    <w:p w:rsidR="00ED21A5" w:rsidRPr="00ED21A5" w:rsidRDefault="00ED21A5" w:rsidP="00ED21A5">
      <w:pPr>
        <w:pStyle w:val="EndNoteBibliography"/>
        <w:spacing w:after="240"/>
        <w:ind w:left="720" w:hanging="720"/>
        <w:rPr>
          <w:noProof/>
        </w:rPr>
      </w:pPr>
      <w:r w:rsidRPr="00ED21A5">
        <w:rPr>
          <w:noProof/>
        </w:rPr>
        <w:t>66.</w:t>
      </w:r>
      <w:r w:rsidRPr="00ED21A5">
        <w:rPr>
          <w:noProof/>
        </w:rPr>
        <w:tab/>
        <w:t xml:space="preserve">Bailey C and Turner J. Social security in Africa: a brief review. </w:t>
      </w:r>
      <w:r w:rsidRPr="00ED21A5">
        <w:rPr>
          <w:i/>
          <w:noProof/>
        </w:rPr>
        <w:t>Journal of aging &amp; social policy</w:t>
      </w:r>
      <w:r w:rsidRPr="00ED21A5">
        <w:rPr>
          <w:noProof/>
        </w:rPr>
        <w:t>. 2002;14:105-14.</w:t>
      </w:r>
    </w:p>
    <w:p w:rsidR="00ED21A5" w:rsidRPr="00ED21A5" w:rsidRDefault="00ED21A5" w:rsidP="00ED21A5">
      <w:pPr>
        <w:pStyle w:val="EndNoteBibliography"/>
        <w:spacing w:after="240"/>
        <w:ind w:left="720" w:hanging="720"/>
        <w:rPr>
          <w:noProof/>
        </w:rPr>
      </w:pPr>
      <w:r w:rsidRPr="00ED21A5">
        <w:rPr>
          <w:noProof/>
        </w:rPr>
        <w:t>67.</w:t>
      </w:r>
      <w:r w:rsidRPr="00ED21A5">
        <w:rPr>
          <w:noProof/>
        </w:rPr>
        <w:tab/>
        <w:t xml:space="preserve">Bakalov VK, Axelrod L, Baron J, Hanton L, Nelson LM, Reynolds JC, Hill S, Troendle J and Bondy CA. Selective reduction in cortical bone mineral density in turner syndrome independent of ovarian hormone deficiency. </w:t>
      </w:r>
      <w:r w:rsidRPr="00ED21A5">
        <w:rPr>
          <w:i/>
          <w:noProof/>
        </w:rPr>
        <w:t>J Clin Endocrinol Metab</w:t>
      </w:r>
      <w:r w:rsidRPr="00ED21A5">
        <w:rPr>
          <w:noProof/>
        </w:rPr>
        <w:t>. 2003;88:5717-22.</w:t>
      </w:r>
    </w:p>
    <w:p w:rsidR="00ED21A5" w:rsidRPr="00ED21A5" w:rsidRDefault="00ED21A5" w:rsidP="00ED21A5">
      <w:pPr>
        <w:pStyle w:val="EndNoteBibliography"/>
        <w:spacing w:after="240"/>
        <w:ind w:left="720" w:hanging="720"/>
        <w:rPr>
          <w:noProof/>
        </w:rPr>
      </w:pPr>
      <w:r w:rsidRPr="00ED21A5">
        <w:rPr>
          <w:noProof/>
        </w:rPr>
        <w:t>68.</w:t>
      </w:r>
      <w:r w:rsidRPr="00ED21A5">
        <w:rPr>
          <w:noProof/>
        </w:rPr>
        <w:tab/>
        <w:t xml:space="preserve">Bakalov VK, Chen ML, Baron J, Hanton LB, Reynolds JC, Stratakis CA, Axelrod LE and Bondy CA. Bone mineral density and fractures in Turner syndrome. </w:t>
      </w:r>
      <w:r w:rsidRPr="00ED21A5">
        <w:rPr>
          <w:i/>
          <w:noProof/>
        </w:rPr>
        <w:t>Am J Med</w:t>
      </w:r>
      <w:r w:rsidRPr="00ED21A5">
        <w:rPr>
          <w:noProof/>
        </w:rPr>
        <w:t>. 2003;115:259-64.</w:t>
      </w:r>
    </w:p>
    <w:p w:rsidR="00ED21A5" w:rsidRPr="00ED21A5" w:rsidRDefault="00ED21A5" w:rsidP="00ED21A5">
      <w:pPr>
        <w:pStyle w:val="EndNoteBibliography"/>
        <w:spacing w:after="240"/>
        <w:ind w:left="720" w:hanging="720"/>
        <w:rPr>
          <w:noProof/>
        </w:rPr>
      </w:pPr>
      <w:r w:rsidRPr="00ED21A5">
        <w:rPr>
          <w:noProof/>
        </w:rPr>
        <w:t>69.</w:t>
      </w:r>
      <w:r w:rsidRPr="00ED21A5">
        <w:rPr>
          <w:noProof/>
        </w:rPr>
        <w:tab/>
        <w:t xml:space="preserve">Bakalov VK, Cheng C, Zhou J and Bondy CA. X-chromosome gene dosage and the risk of diabetes in Turner syndrome. </w:t>
      </w:r>
      <w:r w:rsidRPr="00ED21A5">
        <w:rPr>
          <w:i/>
          <w:noProof/>
        </w:rPr>
        <w:t>J Clin Endocrinol Metab</w:t>
      </w:r>
      <w:r w:rsidRPr="00ED21A5">
        <w:rPr>
          <w:noProof/>
        </w:rPr>
        <w:t>. 2009;94:3289-96.</w:t>
      </w:r>
    </w:p>
    <w:p w:rsidR="00ED21A5" w:rsidRPr="00ED21A5" w:rsidRDefault="00ED21A5" w:rsidP="00ED21A5">
      <w:pPr>
        <w:pStyle w:val="EndNoteBibliography"/>
        <w:spacing w:after="240"/>
        <w:ind w:left="720" w:hanging="720"/>
        <w:rPr>
          <w:noProof/>
        </w:rPr>
      </w:pPr>
      <w:r w:rsidRPr="00ED21A5">
        <w:rPr>
          <w:noProof/>
        </w:rPr>
        <w:t>70.</w:t>
      </w:r>
      <w:r w:rsidRPr="00ED21A5">
        <w:rPr>
          <w:noProof/>
        </w:rPr>
        <w:tab/>
        <w:t xml:space="preserve">Bakalov VK, Cooley MM, Quon MJ, Luo ML, Yanovski JA, Nelson LM, Sullivan G and Bondy CA. Impaired insulin secretion in the Turner metabolic syndrome. </w:t>
      </w:r>
      <w:r w:rsidRPr="00ED21A5">
        <w:rPr>
          <w:i/>
          <w:noProof/>
        </w:rPr>
        <w:t>J Clin Endocrinol Metab</w:t>
      </w:r>
      <w:r w:rsidRPr="00ED21A5">
        <w:rPr>
          <w:noProof/>
        </w:rPr>
        <w:t>. 2004;89:3516-20.</w:t>
      </w:r>
    </w:p>
    <w:p w:rsidR="00ED21A5" w:rsidRPr="00ED21A5" w:rsidRDefault="00ED21A5" w:rsidP="00ED21A5">
      <w:pPr>
        <w:pStyle w:val="EndNoteBibliography"/>
        <w:spacing w:after="240"/>
        <w:ind w:left="720" w:hanging="720"/>
        <w:rPr>
          <w:noProof/>
        </w:rPr>
      </w:pPr>
      <w:r w:rsidRPr="00ED21A5">
        <w:rPr>
          <w:noProof/>
        </w:rPr>
        <w:t>71.</w:t>
      </w:r>
      <w:r w:rsidRPr="00ED21A5">
        <w:rPr>
          <w:noProof/>
        </w:rPr>
        <w:tab/>
        <w:t xml:space="preserve">Bakalov VK, Cooley MM, Troendle J and Bondy CA. The prevalence of diabetes mellitus in the parents of women with Turner's syndrome. </w:t>
      </w:r>
      <w:r w:rsidRPr="00ED21A5">
        <w:rPr>
          <w:i/>
          <w:noProof/>
        </w:rPr>
        <w:t>Clin Endocrinol (Oxf)</w:t>
      </w:r>
      <w:r w:rsidRPr="00ED21A5">
        <w:rPr>
          <w:noProof/>
        </w:rPr>
        <w:t>. 2004;60:272.</w:t>
      </w:r>
    </w:p>
    <w:p w:rsidR="00ED21A5" w:rsidRPr="00ED21A5" w:rsidRDefault="00ED21A5" w:rsidP="00ED21A5">
      <w:pPr>
        <w:pStyle w:val="EndNoteBibliography"/>
        <w:spacing w:after="240"/>
        <w:ind w:left="720" w:hanging="720"/>
        <w:rPr>
          <w:noProof/>
        </w:rPr>
      </w:pPr>
      <w:r w:rsidRPr="00ED21A5">
        <w:rPr>
          <w:noProof/>
        </w:rPr>
        <w:t>72.</w:t>
      </w:r>
      <w:r w:rsidRPr="00ED21A5">
        <w:rPr>
          <w:noProof/>
        </w:rPr>
        <w:tab/>
        <w:t xml:space="preserve">Bakalov VK, Gutin L, Cheng CM, Zhou J, Sheth P, Shah K, Arepalli S, Vanderhoof V, Nelson LM and Bondy CA. Autoimmune disorders in women with turner syndrome and women with karyotypically normal primary ovarian insufficiency. </w:t>
      </w:r>
      <w:r w:rsidRPr="00ED21A5">
        <w:rPr>
          <w:i/>
          <w:noProof/>
        </w:rPr>
        <w:t>Journal of autoimmunity</w:t>
      </w:r>
      <w:r w:rsidRPr="00ED21A5">
        <w:rPr>
          <w:noProof/>
        </w:rPr>
        <w:t>. 2012;38:315-21.</w:t>
      </w:r>
    </w:p>
    <w:p w:rsidR="00ED21A5" w:rsidRPr="00ED21A5" w:rsidRDefault="00ED21A5" w:rsidP="00ED21A5">
      <w:pPr>
        <w:pStyle w:val="EndNoteBibliography"/>
        <w:spacing w:after="240"/>
        <w:ind w:left="720" w:hanging="720"/>
        <w:rPr>
          <w:noProof/>
        </w:rPr>
      </w:pPr>
      <w:r w:rsidRPr="00ED21A5">
        <w:rPr>
          <w:noProof/>
        </w:rPr>
        <w:t>73.</w:t>
      </w:r>
      <w:r w:rsidRPr="00ED21A5">
        <w:rPr>
          <w:noProof/>
        </w:rPr>
        <w:tab/>
        <w:t xml:space="preserve">Bakalov VK, Van PL, Baron J, Reynolds JC and Bondy CA. Growth hormone therapy and bone mineral density in Turner syndrome. </w:t>
      </w:r>
      <w:r w:rsidRPr="00ED21A5">
        <w:rPr>
          <w:i/>
          <w:noProof/>
        </w:rPr>
        <w:t>J Clin Endocrinol Metab</w:t>
      </w:r>
      <w:r w:rsidRPr="00ED21A5">
        <w:rPr>
          <w:noProof/>
        </w:rPr>
        <w:t>. 2004;89:4886-9.</w:t>
      </w:r>
    </w:p>
    <w:p w:rsidR="00ED21A5" w:rsidRPr="00ED21A5" w:rsidRDefault="00ED21A5" w:rsidP="00ED21A5">
      <w:pPr>
        <w:pStyle w:val="EndNoteBibliography"/>
        <w:spacing w:after="240"/>
        <w:ind w:left="720" w:hanging="720"/>
        <w:rPr>
          <w:noProof/>
        </w:rPr>
      </w:pPr>
      <w:r w:rsidRPr="00ED21A5">
        <w:rPr>
          <w:noProof/>
        </w:rPr>
        <w:t>74.</w:t>
      </w:r>
      <w:r w:rsidRPr="00ED21A5">
        <w:rPr>
          <w:noProof/>
        </w:rPr>
        <w:tab/>
        <w:t xml:space="preserve">Bala P, McKiernan J, Gardiner C, O'Connor G and Murray A. Turner's syndrome and benign intracranial hypertension with or without growth hormone treatment. </w:t>
      </w:r>
      <w:r w:rsidRPr="00ED21A5">
        <w:rPr>
          <w:i/>
          <w:noProof/>
        </w:rPr>
        <w:t>J Pediatr Endocrinol Metab</w:t>
      </w:r>
      <w:r w:rsidRPr="00ED21A5">
        <w:rPr>
          <w:noProof/>
        </w:rPr>
        <w:t>. 2004;17:1243-4.</w:t>
      </w:r>
    </w:p>
    <w:p w:rsidR="00ED21A5" w:rsidRPr="00ED21A5" w:rsidRDefault="00ED21A5" w:rsidP="00ED21A5">
      <w:pPr>
        <w:pStyle w:val="EndNoteBibliography"/>
        <w:spacing w:after="240"/>
        <w:ind w:left="720" w:hanging="720"/>
        <w:rPr>
          <w:noProof/>
        </w:rPr>
      </w:pPr>
      <w:r w:rsidRPr="00ED21A5">
        <w:rPr>
          <w:noProof/>
        </w:rPr>
        <w:t>75.</w:t>
      </w:r>
      <w:r w:rsidRPr="00ED21A5">
        <w:rPr>
          <w:noProof/>
        </w:rPr>
        <w:tab/>
        <w:t xml:space="preserve">Balasch J, Arroyo V, Fabregues F, Salo J, Jimenez W, Pare JC and Vanrell JA. Neurohormonal and hemodynamic changes in severe cases of the ovarian hyperstimulation syndrome. </w:t>
      </w:r>
      <w:r w:rsidRPr="00ED21A5">
        <w:rPr>
          <w:i/>
          <w:noProof/>
        </w:rPr>
        <w:t>Annals of internal medicine</w:t>
      </w:r>
      <w:r w:rsidRPr="00ED21A5">
        <w:rPr>
          <w:noProof/>
        </w:rPr>
        <w:t>. 1994;121:27-33.</w:t>
      </w:r>
    </w:p>
    <w:p w:rsidR="00ED21A5" w:rsidRPr="00ED21A5" w:rsidRDefault="00ED21A5" w:rsidP="00ED21A5">
      <w:pPr>
        <w:pStyle w:val="EndNoteBibliography"/>
        <w:spacing w:after="240"/>
        <w:ind w:left="720" w:hanging="720"/>
        <w:rPr>
          <w:noProof/>
        </w:rPr>
      </w:pPr>
      <w:r w:rsidRPr="00ED21A5">
        <w:rPr>
          <w:noProof/>
        </w:rPr>
        <w:t>76.</w:t>
      </w:r>
      <w:r w:rsidRPr="00ED21A5">
        <w:rPr>
          <w:noProof/>
        </w:rPr>
        <w:tab/>
        <w:t xml:space="preserve">Baman TS, Gupta S and Day SM. Cardiovascular health, part 2: sports participation in athletes with cardiovascular conditions. </w:t>
      </w:r>
      <w:r w:rsidRPr="00ED21A5">
        <w:rPr>
          <w:i/>
          <w:noProof/>
        </w:rPr>
        <w:t>Sports Health</w:t>
      </w:r>
      <w:r w:rsidRPr="00ED21A5">
        <w:rPr>
          <w:noProof/>
        </w:rPr>
        <w:t>. 2010;2:19-28.</w:t>
      </w:r>
    </w:p>
    <w:p w:rsidR="00ED21A5" w:rsidRPr="00ED21A5" w:rsidRDefault="00ED21A5" w:rsidP="00ED21A5">
      <w:pPr>
        <w:pStyle w:val="EndNoteBibliography"/>
        <w:spacing w:after="240"/>
        <w:ind w:left="720" w:hanging="720"/>
        <w:rPr>
          <w:noProof/>
        </w:rPr>
      </w:pPr>
      <w:r w:rsidRPr="00ED21A5">
        <w:rPr>
          <w:noProof/>
        </w:rPr>
        <w:t>77.</w:t>
      </w:r>
      <w:r w:rsidRPr="00ED21A5">
        <w:rPr>
          <w:noProof/>
        </w:rPr>
        <w:tab/>
        <w:t xml:space="preserve">Banerji D, Martinez F, Abbara S and Truong QA. Turner syndrome with aberrant right subclavian artery and partial anomalous pulmonary venous return. </w:t>
      </w:r>
      <w:r w:rsidRPr="00ED21A5">
        <w:rPr>
          <w:i/>
          <w:noProof/>
        </w:rPr>
        <w:t>J Cardiovasc Comput Tomogr</w:t>
      </w:r>
      <w:r w:rsidRPr="00ED21A5">
        <w:rPr>
          <w:noProof/>
        </w:rPr>
        <w:t>. 2011;5:189-91.</w:t>
      </w:r>
    </w:p>
    <w:p w:rsidR="00ED21A5" w:rsidRPr="00ED21A5" w:rsidRDefault="00ED21A5" w:rsidP="00ED21A5">
      <w:pPr>
        <w:pStyle w:val="EndNoteBibliography"/>
        <w:spacing w:after="240"/>
        <w:ind w:left="720" w:hanging="720"/>
        <w:rPr>
          <w:noProof/>
        </w:rPr>
      </w:pPr>
      <w:r w:rsidRPr="00ED21A5">
        <w:rPr>
          <w:noProof/>
        </w:rPr>
        <w:t>78.</w:t>
      </w:r>
      <w:r w:rsidRPr="00ED21A5">
        <w:rPr>
          <w:noProof/>
        </w:rPr>
        <w:tab/>
        <w:t xml:space="preserve">Barakat AY and Butler MG. Renal and urinary tract abnormalities associated with chromosome aberrations. </w:t>
      </w:r>
      <w:r w:rsidRPr="00ED21A5">
        <w:rPr>
          <w:i/>
          <w:noProof/>
        </w:rPr>
        <w:t>Int J Pediatr Nephrol</w:t>
      </w:r>
      <w:r w:rsidRPr="00ED21A5">
        <w:rPr>
          <w:noProof/>
        </w:rPr>
        <w:t>. 1987;8:215-26.</w:t>
      </w:r>
    </w:p>
    <w:p w:rsidR="00ED21A5" w:rsidRPr="00ED21A5" w:rsidRDefault="00ED21A5" w:rsidP="00ED21A5">
      <w:pPr>
        <w:pStyle w:val="EndNoteBibliography"/>
        <w:spacing w:after="240"/>
        <w:ind w:left="720" w:hanging="720"/>
        <w:rPr>
          <w:noProof/>
        </w:rPr>
      </w:pPr>
      <w:r w:rsidRPr="00ED21A5">
        <w:rPr>
          <w:noProof/>
        </w:rPr>
        <w:t>79.</w:t>
      </w:r>
      <w:r w:rsidRPr="00ED21A5">
        <w:rPr>
          <w:noProof/>
        </w:rPr>
        <w:tab/>
        <w:t xml:space="preserve">Baronio F, Mazzanti L, Girtler Y, Tamburrino F, Lupi F, Longhi S, Fanolla A and Radetti G. The Influence of GH Treatment on Glucose Homeostasis in Girls With Turner Syndrome: A 7-Year Study. </w:t>
      </w:r>
      <w:r w:rsidRPr="00ED21A5">
        <w:rPr>
          <w:i/>
          <w:noProof/>
        </w:rPr>
        <w:t>J Clin Endocrinol Metab</w:t>
      </w:r>
      <w:r w:rsidRPr="00ED21A5">
        <w:rPr>
          <w:noProof/>
        </w:rPr>
        <w:t>. 2017;102:878-883.</w:t>
      </w:r>
    </w:p>
    <w:p w:rsidR="00ED21A5" w:rsidRPr="00ED21A5" w:rsidRDefault="00ED21A5" w:rsidP="00ED21A5">
      <w:pPr>
        <w:pStyle w:val="EndNoteBibliography"/>
        <w:spacing w:after="240"/>
        <w:ind w:left="720" w:hanging="720"/>
        <w:rPr>
          <w:noProof/>
        </w:rPr>
      </w:pPr>
      <w:r w:rsidRPr="00ED21A5">
        <w:rPr>
          <w:noProof/>
        </w:rPr>
        <w:t>80.</w:t>
      </w:r>
      <w:r w:rsidRPr="00ED21A5">
        <w:rPr>
          <w:noProof/>
        </w:rPr>
        <w:tab/>
        <w:t xml:space="preserve">Barr M, Jr. and Oman-Ganes L. Turner syndrome morphology and morphometrics: Cardiac hypoplasia as a cause of midgestation death.[comment]. </w:t>
      </w:r>
      <w:r w:rsidRPr="00ED21A5">
        <w:rPr>
          <w:i/>
          <w:noProof/>
        </w:rPr>
        <w:t>Teratology</w:t>
      </w:r>
      <w:r w:rsidRPr="00ED21A5">
        <w:rPr>
          <w:noProof/>
        </w:rPr>
        <w:t>. 2002;66:65-72.</w:t>
      </w:r>
    </w:p>
    <w:p w:rsidR="00ED21A5" w:rsidRPr="00ED21A5" w:rsidRDefault="00ED21A5" w:rsidP="00ED21A5">
      <w:pPr>
        <w:pStyle w:val="EndNoteBibliography"/>
        <w:spacing w:after="240"/>
        <w:ind w:left="720" w:hanging="720"/>
        <w:rPr>
          <w:noProof/>
        </w:rPr>
      </w:pPr>
      <w:r w:rsidRPr="00ED21A5">
        <w:rPr>
          <w:noProof/>
        </w:rPr>
        <w:t>81.</w:t>
      </w:r>
      <w:r w:rsidRPr="00ED21A5">
        <w:rPr>
          <w:noProof/>
        </w:rPr>
        <w:tab/>
        <w:t xml:space="preserve">Bartlema KA, Hogervorst M, Akkersdijk GJ, Seelen J, Hoogland P and de Vries AC. Isolated abdominal aortic dissection in a patient with Turner's syndrome. </w:t>
      </w:r>
      <w:r w:rsidRPr="00ED21A5">
        <w:rPr>
          <w:i/>
          <w:noProof/>
        </w:rPr>
        <w:t>Surgery</w:t>
      </w:r>
      <w:r w:rsidRPr="00ED21A5">
        <w:rPr>
          <w:noProof/>
        </w:rPr>
        <w:t>. 1995;117:116-7.</w:t>
      </w:r>
    </w:p>
    <w:p w:rsidR="00ED21A5" w:rsidRPr="00ED21A5" w:rsidRDefault="00ED21A5" w:rsidP="00ED21A5">
      <w:pPr>
        <w:pStyle w:val="EndNoteBibliography"/>
        <w:spacing w:after="240"/>
        <w:ind w:left="720" w:hanging="720"/>
        <w:rPr>
          <w:noProof/>
        </w:rPr>
      </w:pPr>
      <w:r w:rsidRPr="00ED21A5">
        <w:rPr>
          <w:noProof/>
        </w:rPr>
        <w:t>82.</w:t>
      </w:r>
      <w:r w:rsidRPr="00ED21A5">
        <w:rPr>
          <w:noProof/>
        </w:rPr>
        <w:tab/>
        <w:t xml:space="preserve">Bastianon V, Pasquino AM, Giglioni E, Bosco G, Tebaldi L, Cives C and Colloridi V. Mitral valve prolapse in Turner syndrome. </w:t>
      </w:r>
      <w:r w:rsidRPr="00ED21A5">
        <w:rPr>
          <w:i/>
          <w:noProof/>
        </w:rPr>
        <w:t>Eur J Pediatr</w:t>
      </w:r>
      <w:r w:rsidRPr="00ED21A5">
        <w:rPr>
          <w:noProof/>
        </w:rPr>
        <w:t>. 1989;148:533-4.</w:t>
      </w:r>
    </w:p>
    <w:p w:rsidR="00ED21A5" w:rsidRPr="00ED21A5" w:rsidRDefault="00ED21A5" w:rsidP="00ED21A5">
      <w:pPr>
        <w:pStyle w:val="EndNoteBibliography"/>
        <w:spacing w:after="240"/>
        <w:ind w:left="720" w:hanging="720"/>
        <w:rPr>
          <w:noProof/>
        </w:rPr>
      </w:pPr>
      <w:r w:rsidRPr="00ED21A5">
        <w:rPr>
          <w:noProof/>
        </w:rPr>
        <w:t>83.</w:t>
      </w:r>
      <w:r w:rsidRPr="00ED21A5">
        <w:rPr>
          <w:noProof/>
        </w:rPr>
        <w:tab/>
        <w:t xml:space="preserve">Battaglia G and Zerbini E. [Cardiovascular Anomalies in the Ullrich-Turner Syndrome]. </w:t>
      </w:r>
      <w:r w:rsidRPr="00ED21A5">
        <w:rPr>
          <w:i/>
          <w:noProof/>
        </w:rPr>
        <w:t>Recenti Prog Med</w:t>
      </w:r>
      <w:r w:rsidRPr="00ED21A5">
        <w:rPr>
          <w:noProof/>
        </w:rPr>
        <w:t>. 1963;35:284-308.</w:t>
      </w:r>
    </w:p>
    <w:p w:rsidR="00ED21A5" w:rsidRPr="00ED21A5" w:rsidRDefault="00ED21A5" w:rsidP="00ED21A5">
      <w:pPr>
        <w:pStyle w:val="EndNoteBibliography"/>
        <w:spacing w:after="240"/>
        <w:ind w:left="720" w:hanging="720"/>
        <w:rPr>
          <w:noProof/>
        </w:rPr>
      </w:pPr>
      <w:r w:rsidRPr="00ED21A5">
        <w:rPr>
          <w:noProof/>
        </w:rPr>
        <w:t>84.</w:t>
      </w:r>
      <w:r w:rsidRPr="00ED21A5">
        <w:rPr>
          <w:noProof/>
        </w:rPr>
        <w:tab/>
        <w:t xml:space="preserve">Battin J. [Present status of Turner's syndrome]. </w:t>
      </w:r>
      <w:r w:rsidRPr="00ED21A5">
        <w:rPr>
          <w:i/>
          <w:noProof/>
        </w:rPr>
        <w:t>Contracept Fertil Sex</w:t>
      </w:r>
      <w:r w:rsidRPr="00ED21A5">
        <w:rPr>
          <w:noProof/>
        </w:rPr>
        <w:t>. 1993;21:881-5.</w:t>
      </w:r>
    </w:p>
    <w:p w:rsidR="00ED21A5" w:rsidRPr="00ED21A5" w:rsidRDefault="00ED21A5" w:rsidP="00ED21A5">
      <w:pPr>
        <w:pStyle w:val="EndNoteBibliography"/>
        <w:spacing w:after="240"/>
        <w:ind w:left="720" w:hanging="720"/>
        <w:rPr>
          <w:noProof/>
        </w:rPr>
      </w:pPr>
      <w:r w:rsidRPr="00ED21A5">
        <w:rPr>
          <w:noProof/>
        </w:rPr>
        <w:t>85.</w:t>
      </w:r>
      <w:r w:rsidRPr="00ED21A5">
        <w:rPr>
          <w:noProof/>
        </w:rPr>
        <w:tab/>
        <w:t xml:space="preserve">Baumgartner H, Budts W, Chessa M, Deanfield J, Eicken A, Holm J, Iserin L, Meijboom F, Stein J, Szatmari A, Trindade PT, Walker F and Working Group on Grown-up Congenital Heart Disease of the European Society of C. Recommendations for organization of care for adults with congenital heart disease and for training in the subspecialty of 'Grown-up Congenital Heart Disease' in Europe: a position paper of the Working Group on Grown-up Congenital Heart Disease of the European Society of Cardiology. </w:t>
      </w:r>
      <w:r w:rsidRPr="00ED21A5">
        <w:rPr>
          <w:i/>
          <w:noProof/>
        </w:rPr>
        <w:t>Eur Heart J</w:t>
      </w:r>
      <w:r w:rsidRPr="00ED21A5">
        <w:rPr>
          <w:noProof/>
        </w:rPr>
        <w:t>. 2014;35:686-90.</w:t>
      </w:r>
    </w:p>
    <w:p w:rsidR="00ED21A5" w:rsidRPr="00ED21A5" w:rsidRDefault="00ED21A5" w:rsidP="00ED21A5">
      <w:pPr>
        <w:pStyle w:val="EndNoteBibliography"/>
        <w:spacing w:after="240"/>
        <w:ind w:left="720" w:hanging="720"/>
        <w:rPr>
          <w:noProof/>
        </w:rPr>
      </w:pPr>
      <w:r w:rsidRPr="00ED21A5">
        <w:rPr>
          <w:noProof/>
        </w:rPr>
        <w:t>86.</w:t>
      </w:r>
      <w:r w:rsidRPr="00ED21A5">
        <w:rPr>
          <w:noProof/>
        </w:rPr>
        <w:tab/>
        <w:t xml:space="preserve">Beals RK. Orthopedic aspects of the XO (Turner's) syndrome. </w:t>
      </w:r>
      <w:r w:rsidRPr="00ED21A5">
        <w:rPr>
          <w:i/>
          <w:noProof/>
        </w:rPr>
        <w:t>Clin Orthop Relat Res</w:t>
      </w:r>
      <w:r w:rsidRPr="00ED21A5">
        <w:rPr>
          <w:noProof/>
        </w:rPr>
        <w:t>. 1973:19-30.</w:t>
      </w:r>
    </w:p>
    <w:p w:rsidR="00ED21A5" w:rsidRPr="00ED21A5" w:rsidRDefault="00ED21A5" w:rsidP="00ED21A5">
      <w:pPr>
        <w:pStyle w:val="EndNoteBibliography"/>
        <w:spacing w:after="240"/>
        <w:ind w:left="720" w:hanging="720"/>
        <w:rPr>
          <w:noProof/>
        </w:rPr>
      </w:pPr>
      <w:r w:rsidRPr="00ED21A5">
        <w:rPr>
          <w:noProof/>
        </w:rPr>
        <w:t>87.</w:t>
      </w:r>
      <w:r w:rsidRPr="00ED21A5">
        <w:rPr>
          <w:noProof/>
        </w:rPr>
        <w:tab/>
        <w:t xml:space="preserve">Bearn J, Evans A, Kelleher M, Turner K and Lees A. Recognition of a dopamine replacement therapy dependence syndrome in Parkinson's disease: a pilot study. </w:t>
      </w:r>
      <w:r w:rsidRPr="00ED21A5">
        <w:rPr>
          <w:i/>
          <w:noProof/>
        </w:rPr>
        <w:t>Drug and alcohol dependence</w:t>
      </w:r>
      <w:r w:rsidRPr="00ED21A5">
        <w:rPr>
          <w:noProof/>
        </w:rPr>
        <w:t>. 2004;76:305-10.</w:t>
      </w:r>
    </w:p>
    <w:p w:rsidR="00ED21A5" w:rsidRPr="00ED21A5" w:rsidRDefault="00ED21A5" w:rsidP="00ED21A5">
      <w:pPr>
        <w:pStyle w:val="EndNoteBibliography"/>
        <w:spacing w:after="240"/>
        <w:ind w:left="720" w:hanging="720"/>
        <w:rPr>
          <w:noProof/>
        </w:rPr>
      </w:pPr>
      <w:r w:rsidRPr="00ED21A5">
        <w:rPr>
          <w:noProof/>
        </w:rPr>
        <w:t>88.</w:t>
      </w:r>
      <w:r w:rsidRPr="00ED21A5">
        <w:rPr>
          <w:noProof/>
        </w:rPr>
        <w:tab/>
        <w:t xml:space="preserve">Beauchesne LM, Connolly HM, Ammash NM and Warnes CA. Coarctation of the aorta: outcome of pregnancy. </w:t>
      </w:r>
      <w:r w:rsidRPr="00ED21A5">
        <w:rPr>
          <w:i/>
          <w:noProof/>
        </w:rPr>
        <w:t>J Am Coll Cardiol</w:t>
      </w:r>
      <w:r w:rsidRPr="00ED21A5">
        <w:rPr>
          <w:noProof/>
        </w:rPr>
        <w:t>. 2001;38:1728-33.</w:t>
      </w:r>
    </w:p>
    <w:p w:rsidR="00ED21A5" w:rsidRPr="00ED21A5" w:rsidRDefault="00ED21A5" w:rsidP="00ED21A5">
      <w:pPr>
        <w:pStyle w:val="EndNoteBibliography"/>
        <w:spacing w:after="240"/>
        <w:ind w:left="720" w:hanging="720"/>
        <w:rPr>
          <w:noProof/>
        </w:rPr>
      </w:pPr>
      <w:r w:rsidRPr="00ED21A5">
        <w:rPr>
          <w:noProof/>
        </w:rPr>
        <w:t>89.</w:t>
      </w:r>
      <w:r w:rsidRPr="00ED21A5">
        <w:rPr>
          <w:noProof/>
        </w:rPr>
        <w:tab/>
        <w:t xml:space="preserve">Bebak JA, Welch TJ, Starliper CE, Baya AM and Garner MM. Improved husbandry to control an outbreak of rainbow trout fry syndrome caused by infection with Flavobacterium psychrophilum. </w:t>
      </w:r>
      <w:r w:rsidRPr="00ED21A5">
        <w:rPr>
          <w:i/>
          <w:noProof/>
        </w:rPr>
        <w:t>Journal of the American Veterinary Medical Association</w:t>
      </w:r>
      <w:r w:rsidRPr="00ED21A5">
        <w:rPr>
          <w:noProof/>
        </w:rPr>
        <w:t>. 2007;231:114-6.</w:t>
      </w:r>
    </w:p>
    <w:p w:rsidR="00ED21A5" w:rsidRPr="00ED21A5" w:rsidRDefault="00ED21A5" w:rsidP="00ED21A5">
      <w:pPr>
        <w:pStyle w:val="EndNoteBibliography"/>
        <w:spacing w:after="240"/>
        <w:ind w:left="720" w:hanging="720"/>
        <w:rPr>
          <w:noProof/>
        </w:rPr>
      </w:pPr>
      <w:r w:rsidRPr="00ED21A5">
        <w:rPr>
          <w:noProof/>
        </w:rPr>
        <w:t>90.</w:t>
      </w:r>
      <w:r w:rsidRPr="00ED21A5">
        <w:rPr>
          <w:noProof/>
        </w:rPr>
        <w:tab/>
        <w:t xml:space="preserve">Bech C, Huttner B, Patterson JA and Perrenoud JJ. Unusual evolution of a non-hacek Gram-negative endocarditis in a patient with Turner syndrome. </w:t>
      </w:r>
      <w:r w:rsidRPr="00ED21A5">
        <w:rPr>
          <w:i/>
          <w:noProof/>
        </w:rPr>
        <w:t>Age and ageing</w:t>
      </w:r>
      <w:r w:rsidRPr="00ED21A5">
        <w:rPr>
          <w:noProof/>
        </w:rPr>
        <w:t>. 2009;38:485-6.</w:t>
      </w:r>
    </w:p>
    <w:p w:rsidR="00ED21A5" w:rsidRPr="00ED21A5" w:rsidRDefault="00ED21A5" w:rsidP="00ED21A5">
      <w:pPr>
        <w:pStyle w:val="EndNoteBibliography"/>
        <w:spacing w:after="240"/>
        <w:ind w:left="720" w:hanging="720"/>
        <w:rPr>
          <w:noProof/>
        </w:rPr>
      </w:pPr>
      <w:r w:rsidRPr="00ED21A5">
        <w:rPr>
          <w:noProof/>
        </w:rPr>
        <w:t>91.</w:t>
      </w:r>
      <w:r w:rsidRPr="00ED21A5">
        <w:rPr>
          <w:noProof/>
        </w:rPr>
        <w:tab/>
        <w:t xml:space="preserve">Bechtold S, Rauch F, Noelle V, Donhauser S, Neu CM, Schoenau E and Schwarz HP. Musculoskeletal analyses of the forearm in young women with Turner syndrome: a study using peripheral quantitative computed tomography. </w:t>
      </w:r>
      <w:r w:rsidRPr="00ED21A5">
        <w:rPr>
          <w:i/>
          <w:noProof/>
        </w:rPr>
        <w:t>J Clin Endocrinol Metab</w:t>
      </w:r>
      <w:r w:rsidRPr="00ED21A5">
        <w:rPr>
          <w:noProof/>
        </w:rPr>
        <w:t>. 2001;86:5819-23.</w:t>
      </w:r>
    </w:p>
    <w:p w:rsidR="00ED21A5" w:rsidRPr="00ED21A5" w:rsidRDefault="00ED21A5" w:rsidP="00ED21A5">
      <w:pPr>
        <w:pStyle w:val="EndNoteBibliography"/>
        <w:spacing w:after="240"/>
        <w:ind w:left="720" w:hanging="720"/>
        <w:rPr>
          <w:noProof/>
        </w:rPr>
      </w:pPr>
      <w:r w:rsidRPr="00ED21A5">
        <w:rPr>
          <w:noProof/>
        </w:rPr>
        <w:t>92.</w:t>
      </w:r>
      <w:r w:rsidRPr="00ED21A5">
        <w:rPr>
          <w:noProof/>
        </w:rPr>
        <w:tab/>
        <w:t xml:space="preserve">Bejarano Ramirez N, Redondo Calvo FJ and Galan Gomez E. Complications related to Turner syndrome. </w:t>
      </w:r>
      <w:r w:rsidRPr="00ED21A5">
        <w:rPr>
          <w:i/>
          <w:noProof/>
        </w:rPr>
        <w:t>Med Clin (Barc)</w:t>
      </w:r>
      <w:r w:rsidRPr="00ED21A5">
        <w:rPr>
          <w:noProof/>
        </w:rPr>
        <w:t>. 2017;149:39-40.</w:t>
      </w:r>
    </w:p>
    <w:p w:rsidR="00ED21A5" w:rsidRPr="00ED21A5" w:rsidRDefault="00ED21A5" w:rsidP="00ED21A5">
      <w:pPr>
        <w:pStyle w:val="EndNoteBibliography"/>
        <w:spacing w:after="240"/>
        <w:ind w:left="720" w:hanging="720"/>
        <w:rPr>
          <w:noProof/>
        </w:rPr>
      </w:pPr>
      <w:r w:rsidRPr="00ED21A5">
        <w:rPr>
          <w:noProof/>
        </w:rPr>
        <w:t>93.</w:t>
      </w:r>
      <w:r w:rsidRPr="00ED21A5">
        <w:rPr>
          <w:noProof/>
        </w:rPr>
        <w:tab/>
        <w:t xml:space="preserve">Bell J, Parker KL, Swinford RD, Hoffman AR, Maneatis T and Lippe B. Long-term safety of recombinant human growth hormone in children. </w:t>
      </w:r>
      <w:r w:rsidRPr="00ED21A5">
        <w:rPr>
          <w:i/>
          <w:noProof/>
        </w:rPr>
        <w:t>J Clin Endocrinol Metab</w:t>
      </w:r>
      <w:r w:rsidRPr="00ED21A5">
        <w:rPr>
          <w:noProof/>
        </w:rPr>
        <w:t>. 2010;95:167-77.</w:t>
      </w:r>
    </w:p>
    <w:p w:rsidR="00ED21A5" w:rsidRPr="00ED21A5" w:rsidRDefault="00ED21A5" w:rsidP="00ED21A5">
      <w:pPr>
        <w:pStyle w:val="EndNoteBibliography"/>
        <w:spacing w:after="240"/>
        <w:ind w:left="720" w:hanging="720"/>
        <w:rPr>
          <w:noProof/>
        </w:rPr>
      </w:pPr>
      <w:r w:rsidRPr="00ED21A5">
        <w:rPr>
          <w:noProof/>
        </w:rPr>
        <w:t>94.</w:t>
      </w:r>
      <w:r w:rsidRPr="00ED21A5">
        <w:rPr>
          <w:noProof/>
        </w:rPr>
        <w:tab/>
        <w:t xml:space="preserve">Bellott DW, Hughes JF, Skaletsky H, Brown LG, Pyntikova T, Cho TJ, Koutseva N, Zaghlul S, Graves T, Rock S, Kremitzki C, Fulton RS, Dugan S, Ding Y, Morton D, Khan Z, Lewis L, Buhay C, Wang Q, Watt J, Holder M, Lee S, Nazareth L, Rozen S, Muzny DM, Warren WC, Gibbs RA, Wilson RK and Page DC. Mammalian Y chromosomes retain widely expressed dosage-sensitive regulators. </w:t>
      </w:r>
      <w:r w:rsidRPr="00ED21A5">
        <w:rPr>
          <w:i/>
          <w:noProof/>
        </w:rPr>
        <w:t>Nature</w:t>
      </w:r>
      <w:r w:rsidRPr="00ED21A5">
        <w:rPr>
          <w:noProof/>
        </w:rPr>
        <w:t>. 2014;508:494-9.</w:t>
      </w:r>
    </w:p>
    <w:p w:rsidR="00ED21A5" w:rsidRPr="00ED21A5" w:rsidRDefault="00ED21A5" w:rsidP="00ED21A5">
      <w:pPr>
        <w:pStyle w:val="EndNoteBibliography"/>
        <w:spacing w:after="240"/>
        <w:ind w:left="720" w:hanging="720"/>
        <w:rPr>
          <w:noProof/>
        </w:rPr>
      </w:pPr>
      <w:r w:rsidRPr="00ED21A5">
        <w:rPr>
          <w:noProof/>
        </w:rPr>
        <w:t>95.</w:t>
      </w:r>
      <w:r w:rsidRPr="00ED21A5">
        <w:rPr>
          <w:noProof/>
        </w:rPr>
        <w:tab/>
        <w:t xml:space="preserve">Benjamin B and al-Harbi N. Renal agenesis and ureteropelvic junction obstruction in an infant with Turner syndrome. </w:t>
      </w:r>
      <w:r w:rsidRPr="00ED21A5">
        <w:rPr>
          <w:i/>
          <w:noProof/>
        </w:rPr>
        <w:t>Ann Trop Paediatr</w:t>
      </w:r>
      <w:r w:rsidRPr="00ED21A5">
        <w:rPr>
          <w:noProof/>
        </w:rPr>
        <w:t>. 1997;17:101-3.</w:t>
      </w:r>
    </w:p>
    <w:p w:rsidR="00ED21A5" w:rsidRPr="00ED21A5" w:rsidRDefault="00ED21A5" w:rsidP="00ED21A5">
      <w:pPr>
        <w:pStyle w:val="EndNoteBibliography"/>
        <w:spacing w:after="240"/>
        <w:ind w:left="720" w:hanging="720"/>
        <w:rPr>
          <w:noProof/>
        </w:rPr>
      </w:pPr>
      <w:r w:rsidRPr="00ED21A5">
        <w:rPr>
          <w:noProof/>
        </w:rPr>
        <w:t>96.</w:t>
      </w:r>
      <w:r w:rsidRPr="00ED21A5">
        <w:rPr>
          <w:noProof/>
        </w:rPr>
        <w:tab/>
        <w:t xml:space="preserve">Benson PF and King MM. An Increased Incidence of Congenital Pyloric Stenosis in Patients with Ovarian Dysgenesis. </w:t>
      </w:r>
      <w:r w:rsidRPr="00ED21A5">
        <w:rPr>
          <w:i/>
          <w:noProof/>
        </w:rPr>
        <w:t>Guy's Hospital reports</w:t>
      </w:r>
      <w:r w:rsidRPr="00ED21A5">
        <w:rPr>
          <w:noProof/>
        </w:rPr>
        <w:t>. 1964;113:354-9.</w:t>
      </w:r>
    </w:p>
    <w:p w:rsidR="00ED21A5" w:rsidRPr="00ED21A5" w:rsidRDefault="00ED21A5" w:rsidP="00ED21A5">
      <w:pPr>
        <w:pStyle w:val="EndNoteBibliography"/>
        <w:spacing w:after="240"/>
        <w:ind w:left="720" w:hanging="720"/>
        <w:rPr>
          <w:noProof/>
        </w:rPr>
      </w:pPr>
      <w:r w:rsidRPr="00ED21A5">
        <w:rPr>
          <w:noProof/>
        </w:rPr>
        <w:t>97.</w:t>
      </w:r>
      <w:r w:rsidRPr="00ED21A5">
        <w:rPr>
          <w:noProof/>
        </w:rPr>
        <w:tab/>
        <w:t xml:space="preserve">Berdahl LD, Wenstrom KD and Hanson JW. Web neck anomaly and its association with congenital heart disease. </w:t>
      </w:r>
      <w:r w:rsidRPr="00ED21A5">
        <w:rPr>
          <w:i/>
          <w:noProof/>
        </w:rPr>
        <w:t>Am J Med Genet</w:t>
      </w:r>
      <w:r w:rsidRPr="00ED21A5">
        <w:rPr>
          <w:noProof/>
        </w:rPr>
        <w:t>. 1995;56:304-7.</w:t>
      </w:r>
    </w:p>
    <w:p w:rsidR="00ED21A5" w:rsidRPr="00ED21A5" w:rsidRDefault="00ED21A5" w:rsidP="00ED21A5">
      <w:pPr>
        <w:pStyle w:val="EndNoteBibliography"/>
        <w:spacing w:after="240"/>
        <w:ind w:left="720" w:hanging="720"/>
        <w:rPr>
          <w:noProof/>
        </w:rPr>
      </w:pPr>
      <w:r w:rsidRPr="00ED21A5">
        <w:rPr>
          <w:noProof/>
        </w:rPr>
        <w:t>98.</w:t>
      </w:r>
      <w:r w:rsidRPr="00ED21A5">
        <w:rPr>
          <w:noProof/>
        </w:rPr>
        <w:tab/>
        <w:t xml:space="preserve">Bereket A, Turan S, Elcioglu N, Hacihanefioglu S, Memioglu N, Bas F, Bundak R, Darendeliler F, Gunoz H, Saka N, Ercan O, Arslanoglu I, Isguven P, Yildiz M, Can S, Ozerkan E, Coker M, Darcan S, Ozkan B, Orbak Z, Oztas S, Palanduz S, Sezgin I, Atabek E, Erkul I and Erdogan G. Adult height in Turkish patients with Turner syndrome without growth hormone treatment. </w:t>
      </w:r>
      <w:r w:rsidRPr="00ED21A5">
        <w:rPr>
          <w:i/>
          <w:noProof/>
        </w:rPr>
        <w:t>The Turkish journal of pediatrics</w:t>
      </w:r>
      <w:r w:rsidRPr="00ED21A5">
        <w:rPr>
          <w:noProof/>
        </w:rPr>
        <w:t>. 2008;50:415-7.</w:t>
      </w:r>
    </w:p>
    <w:p w:rsidR="00ED21A5" w:rsidRPr="00ED21A5" w:rsidRDefault="00ED21A5" w:rsidP="00ED21A5">
      <w:pPr>
        <w:pStyle w:val="EndNoteBibliography"/>
        <w:spacing w:after="240"/>
        <w:ind w:left="720" w:hanging="720"/>
        <w:rPr>
          <w:noProof/>
        </w:rPr>
      </w:pPr>
      <w:r w:rsidRPr="00ED21A5">
        <w:rPr>
          <w:noProof/>
        </w:rPr>
        <w:t>99.</w:t>
      </w:r>
      <w:r w:rsidRPr="00ED21A5">
        <w:rPr>
          <w:noProof/>
        </w:rPr>
        <w:tab/>
        <w:t xml:space="preserve">Berg KA, Clark EB, Astemborski JA and Boughman JA. Prenatal detection of cardiovascular malformations by echocardiography: an indication for cytogenetic evaluation. </w:t>
      </w:r>
      <w:r w:rsidRPr="00ED21A5">
        <w:rPr>
          <w:i/>
          <w:noProof/>
        </w:rPr>
        <w:t>Am J Obstet Gynecol</w:t>
      </w:r>
      <w:r w:rsidRPr="00ED21A5">
        <w:rPr>
          <w:noProof/>
        </w:rPr>
        <w:t>. 1988;159:477-81.</w:t>
      </w:r>
    </w:p>
    <w:p w:rsidR="00ED21A5" w:rsidRPr="00ED21A5" w:rsidRDefault="00ED21A5" w:rsidP="00ED21A5">
      <w:pPr>
        <w:pStyle w:val="EndNoteBibliography"/>
        <w:spacing w:after="240"/>
        <w:ind w:left="720" w:hanging="720"/>
        <w:rPr>
          <w:noProof/>
        </w:rPr>
      </w:pPr>
      <w:r w:rsidRPr="00ED21A5">
        <w:rPr>
          <w:noProof/>
        </w:rPr>
        <w:t>100.</w:t>
      </w:r>
      <w:r w:rsidRPr="00ED21A5">
        <w:rPr>
          <w:noProof/>
        </w:rPr>
        <w:tab/>
        <w:t xml:space="preserve">Bergada C, Farias NE, Romero de Behar BM and Cullen M. Abnormal sex chromatin pattern in cryptorchidism, girls with short stature and other endocrine patients. </w:t>
      </w:r>
      <w:r w:rsidRPr="00ED21A5">
        <w:rPr>
          <w:i/>
          <w:noProof/>
        </w:rPr>
        <w:t>Helv Paediatr Acta</w:t>
      </w:r>
      <w:r w:rsidRPr="00ED21A5">
        <w:rPr>
          <w:noProof/>
        </w:rPr>
        <w:t>. 1969;24:372-7.</w:t>
      </w:r>
    </w:p>
    <w:p w:rsidR="00ED21A5" w:rsidRPr="00ED21A5" w:rsidRDefault="00ED21A5" w:rsidP="00ED21A5">
      <w:pPr>
        <w:pStyle w:val="EndNoteBibliography"/>
        <w:spacing w:after="240"/>
        <w:ind w:left="720" w:hanging="720"/>
        <w:rPr>
          <w:noProof/>
        </w:rPr>
      </w:pPr>
      <w:r w:rsidRPr="00ED21A5">
        <w:rPr>
          <w:noProof/>
        </w:rPr>
        <w:t>101.</w:t>
      </w:r>
      <w:r w:rsidRPr="00ED21A5">
        <w:rPr>
          <w:noProof/>
        </w:rPr>
        <w:tab/>
        <w:t xml:space="preserve">Bergamaschi R, Bergonzoni C, Mazzanti L, Scarano E, Mencarelli F, Messina F, Rosano M, Iughetti L and Cicognani A. Hearing loss in Turner syndrome: results of a multicentric study. </w:t>
      </w:r>
      <w:r w:rsidRPr="00ED21A5">
        <w:rPr>
          <w:i/>
          <w:noProof/>
        </w:rPr>
        <w:t>J Endocrinol Invest</w:t>
      </w:r>
      <w:r w:rsidRPr="00ED21A5">
        <w:rPr>
          <w:noProof/>
        </w:rPr>
        <w:t>. 2008;31:779-83.</w:t>
      </w:r>
    </w:p>
    <w:p w:rsidR="00ED21A5" w:rsidRPr="00ED21A5" w:rsidRDefault="00ED21A5" w:rsidP="00ED21A5">
      <w:pPr>
        <w:pStyle w:val="EndNoteBibliography"/>
        <w:spacing w:after="240"/>
        <w:ind w:left="720" w:hanging="720"/>
        <w:rPr>
          <w:noProof/>
        </w:rPr>
      </w:pPr>
      <w:r w:rsidRPr="00ED21A5">
        <w:rPr>
          <w:noProof/>
        </w:rPr>
        <w:t>102.</w:t>
      </w:r>
      <w:r w:rsidRPr="00ED21A5">
        <w:rPr>
          <w:noProof/>
        </w:rPr>
        <w:tab/>
        <w:t xml:space="preserve">Bernard V, Donadille B, Zenaty D, Courtillot C, Salenave S, Brac de la Perriere A, Albarel F, Fevre A, Kerlan V, Brue T, Delemer B, Borson-Chazot F, Carel JC, Chanson P, Leger J, Touraine P, Christin-Maitre S and Disease CCfR. Spontaneous fertility and pregnancy outcomes amongst 480 women with Turner syndrome. </w:t>
      </w:r>
      <w:r w:rsidRPr="00ED21A5">
        <w:rPr>
          <w:i/>
          <w:noProof/>
        </w:rPr>
        <w:t>Hum Reprod</w:t>
      </w:r>
      <w:r w:rsidRPr="00ED21A5">
        <w:rPr>
          <w:noProof/>
        </w:rPr>
        <w:t>. 2016;31:782-8.</w:t>
      </w:r>
    </w:p>
    <w:p w:rsidR="00ED21A5" w:rsidRPr="00ED21A5" w:rsidRDefault="00ED21A5" w:rsidP="00ED21A5">
      <w:pPr>
        <w:pStyle w:val="EndNoteBibliography"/>
        <w:spacing w:after="240"/>
        <w:ind w:left="720" w:hanging="720"/>
        <w:rPr>
          <w:noProof/>
        </w:rPr>
      </w:pPr>
      <w:r w:rsidRPr="00ED21A5">
        <w:rPr>
          <w:noProof/>
        </w:rPr>
        <w:t>103.</w:t>
      </w:r>
      <w:r w:rsidRPr="00ED21A5">
        <w:rPr>
          <w:noProof/>
        </w:rPr>
        <w:tab/>
        <w:t xml:space="preserve">Bernasconi S, Larizza D, Benso L, Volta C, Vannelli S, Milani S, Aicardi G, Berardi R, Borrelli P, Boscherini B and et al. Turner's syndrome in Italy: familial characteristics, neonatal data, standards for birth weight and for height and weight from infancy to adulthood. </w:t>
      </w:r>
      <w:r w:rsidRPr="00ED21A5">
        <w:rPr>
          <w:i/>
          <w:noProof/>
        </w:rPr>
        <w:t>Acta Paediatr</w:t>
      </w:r>
      <w:r w:rsidRPr="00ED21A5">
        <w:rPr>
          <w:noProof/>
        </w:rPr>
        <w:t>. 1994;83:292-8.</w:t>
      </w:r>
    </w:p>
    <w:p w:rsidR="00ED21A5" w:rsidRPr="00ED21A5" w:rsidRDefault="00ED21A5" w:rsidP="00ED21A5">
      <w:pPr>
        <w:pStyle w:val="EndNoteBibliography"/>
        <w:spacing w:after="240"/>
        <w:ind w:left="720" w:hanging="720"/>
        <w:rPr>
          <w:noProof/>
        </w:rPr>
      </w:pPr>
      <w:r w:rsidRPr="00ED21A5">
        <w:rPr>
          <w:noProof/>
        </w:rPr>
        <w:t>104.</w:t>
      </w:r>
      <w:r w:rsidRPr="00ED21A5">
        <w:rPr>
          <w:noProof/>
        </w:rPr>
        <w:tab/>
        <w:t xml:space="preserve">Berrios DC, Hearst N, Coates TJ, Stall R, Hudes ES, Turner H, Eversley R and Catania J. HIV antibody testing among those at risk for infection. The National AIDS Behavioral Surveys. </w:t>
      </w:r>
      <w:r w:rsidRPr="00ED21A5">
        <w:rPr>
          <w:i/>
          <w:noProof/>
        </w:rPr>
        <w:t>JAMA</w:t>
      </w:r>
      <w:r w:rsidRPr="00ED21A5">
        <w:rPr>
          <w:noProof/>
        </w:rPr>
        <w:t>. 1993;270:1576-80.</w:t>
      </w:r>
    </w:p>
    <w:p w:rsidR="00ED21A5" w:rsidRPr="00ED21A5" w:rsidRDefault="00ED21A5" w:rsidP="00ED21A5">
      <w:pPr>
        <w:pStyle w:val="EndNoteBibliography"/>
        <w:spacing w:after="240"/>
        <w:ind w:left="720" w:hanging="720"/>
        <w:rPr>
          <w:noProof/>
        </w:rPr>
      </w:pPr>
      <w:r w:rsidRPr="00ED21A5">
        <w:rPr>
          <w:noProof/>
        </w:rPr>
        <w:t>105.</w:t>
      </w:r>
      <w:r w:rsidRPr="00ED21A5">
        <w:rPr>
          <w:noProof/>
        </w:rPr>
        <w:tab/>
        <w:t xml:space="preserve">Bertram CG, Gaut RM, Barrett JH, Randerson-Moor J, Whitaker L, Turner F, Bataille V, dos Santos Silva I, Swerdlow AJ, Bishop DT and Newton Bishop JA. An assessment of a variant of the DNA repair gene XRCC3 as a possible nevus or melanoma susceptibility genotype. </w:t>
      </w:r>
      <w:r w:rsidRPr="00ED21A5">
        <w:rPr>
          <w:i/>
          <w:noProof/>
        </w:rPr>
        <w:t>The Journal of investigative dermatology</w:t>
      </w:r>
      <w:r w:rsidRPr="00ED21A5">
        <w:rPr>
          <w:noProof/>
        </w:rPr>
        <w:t>. 2004;122:429-32.</w:t>
      </w:r>
    </w:p>
    <w:p w:rsidR="00ED21A5" w:rsidRPr="00ED21A5" w:rsidRDefault="00ED21A5" w:rsidP="00ED21A5">
      <w:pPr>
        <w:pStyle w:val="EndNoteBibliography"/>
        <w:spacing w:after="240"/>
        <w:ind w:left="720" w:hanging="720"/>
        <w:rPr>
          <w:noProof/>
        </w:rPr>
      </w:pPr>
      <w:r w:rsidRPr="00ED21A5">
        <w:rPr>
          <w:noProof/>
        </w:rPr>
        <w:t>106.</w:t>
      </w:r>
      <w:r w:rsidRPr="00ED21A5">
        <w:rPr>
          <w:noProof/>
        </w:rPr>
        <w:tab/>
        <w:t xml:space="preserve">Bianchi DW, Parker RL, Wentworth J, Madankumar R, Saffer C, Das AF, Craig JA, Chudova DI, Devers PL, Jones KW, Oliver K, Rava RP, Sehnert AJ and Group CS. DNA sequencing versus standard prenatal aneuploidy screening. </w:t>
      </w:r>
      <w:r w:rsidRPr="00ED21A5">
        <w:rPr>
          <w:i/>
          <w:noProof/>
        </w:rPr>
        <w:t>N Engl J Med</w:t>
      </w:r>
      <w:r w:rsidRPr="00ED21A5">
        <w:rPr>
          <w:noProof/>
        </w:rPr>
        <w:t>. 2014;370:799-808.</w:t>
      </w:r>
    </w:p>
    <w:p w:rsidR="00ED21A5" w:rsidRPr="00ED21A5" w:rsidRDefault="00ED21A5" w:rsidP="00ED21A5">
      <w:pPr>
        <w:pStyle w:val="EndNoteBibliography"/>
        <w:spacing w:after="240"/>
        <w:ind w:left="720" w:hanging="720"/>
        <w:rPr>
          <w:noProof/>
        </w:rPr>
      </w:pPr>
      <w:r w:rsidRPr="00ED21A5">
        <w:rPr>
          <w:noProof/>
        </w:rPr>
        <w:t>107.</w:t>
      </w:r>
      <w:r w:rsidRPr="00ED21A5">
        <w:rPr>
          <w:noProof/>
        </w:rPr>
        <w:tab/>
        <w:t xml:space="preserve">Bianchi I, Lleo A, Gershwin ME and Invernizzi P. The X chromosome and immune associated genes. </w:t>
      </w:r>
      <w:r w:rsidRPr="00ED21A5">
        <w:rPr>
          <w:i/>
          <w:noProof/>
        </w:rPr>
        <w:t>Journal of autoimmunity</w:t>
      </w:r>
      <w:r w:rsidRPr="00ED21A5">
        <w:rPr>
          <w:noProof/>
        </w:rPr>
        <w:t>. 2012;38:J187-92.</w:t>
      </w:r>
    </w:p>
    <w:p w:rsidR="00ED21A5" w:rsidRPr="00ED21A5" w:rsidRDefault="00ED21A5" w:rsidP="00ED21A5">
      <w:pPr>
        <w:pStyle w:val="EndNoteBibliography"/>
        <w:spacing w:after="240"/>
        <w:ind w:left="720" w:hanging="720"/>
        <w:rPr>
          <w:noProof/>
        </w:rPr>
      </w:pPr>
      <w:r w:rsidRPr="00ED21A5">
        <w:rPr>
          <w:noProof/>
        </w:rPr>
        <w:t>108.</w:t>
      </w:r>
      <w:r w:rsidRPr="00ED21A5">
        <w:rPr>
          <w:noProof/>
        </w:rPr>
        <w:tab/>
        <w:t xml:space="preserve">Bidwell JP, Bennet GC, Bell MJ and Witherow PJ. Leg lengthening for short stature in Turner's syndrome. </w:t>
      </w:r>
      <w:r w:rsidRPr="00ED21A5">
        <w:rPr>
          <w:i/>
          <w:noProof/>
        </w:rPr>
        <w:t>The Journal of bone and joint surgery British volume</w:t>
      </w:r>
      <w:r w:rsidRPr="00ED21A5">
        <w:rPr>
          <w:noProof/>
        </w:rPr>
        <w:t>. 2000;82:1174-6.</w:t>
      </w:r>
    </w:p>
    <w:p w:rsidR="00ED21A5" w:rsidRPr="00ED21A5" w:rsidRDefault="00ED21A5" w:rsidP="00ED21A5">
      <w:pPr>
        <w:pStyle w:val="EndNoteBibliography"/>
        <w:spacing w:after="240"/>
        <w:ind w:left="720" w:hanging="720"/>
        <w:rPr>
          <w:noProof/>
        </w:rPr>
      </w:pPr>
      <w:r w:rsidRPr="00ED21A5">
        <w:rPr>
          <w:noProof/>
        </w:rPr>
        <w:t>109.</w:t>
      </w:r>
      <w:r w:rsidRPr="00ED21A5">
        <w:rPr>
          <w:noProof/>
        </w:rPr>
        <w:tab/>
        <w:t xml:space="preserve">Bierich JR. [The clinical use of anabolic steroids]. </w:t>
      </w:r>
      <w:r w:rsidRPr="00ED21A5">
        <w:rPr>
          <w:i/>
          <w:noProof/>
        </w:rPr>
        <w:t>Monatsschr Kinderheilkd</w:t>
      </w:r>
      <w:r w:rsidRPr="00ED21A5">
        <w:rPr>
          <w:noProof/>
        </w:rPr>
        <w:t>. 1966;114:444-54.</w:t>
      </w:r>
    </w:p>
    <w:p w:rsidR="00ED21A5" w:rsidRPr="00ED21A5" w:rsidRDefault="00ED21A5" w:rsidP="00ED21A5">
      <w:pPr>
        <w:pStyle w:val="EndNoteBibliography"/>
        <w:spacing w:after="240"/>
        <w:ind w:left="720" w:hanging="720"/>
        <w:rPr>
          <w:noProof/>
        </w:rPr>
      </w:pPr>
      <w:r w:rsidRPr="00ED21A5">
        <w:rPr>
          <w:noProof/>
        </w:rPr>
        <w:t>110.</w:t>
      </w:r>
      <w:r w:rsidRPr="00ED21A5">
        <w:rPr>
          <w:noProof/>
        </w:rPr>
        <w:tab/>
        <w:t xml:space="preserve">Biferali F, Paventi S and Taglieri C. [Rare association of a bicuspid aortic valve and accessory azygous lobe in Turner syndrome. Echocardiographic and clinical findings]. </w:t>
      </w:r>
      <w:r w:rsidRPr="00ED21A5">
        <w:rPr>
          <w:i/>
          <w:noProof/>
        </w:rPr>
        <w:t>Minerva Cardioangiologica</w:t>
      </w:r>
      <w:r w:rsidRPr="00ED21A5">
        <w:rPr>
          <w:noProof/>
        </w:rPr>
        <w:t>. 1996;44:361-4.</w:t>
      </w:r>
    </w:p>
    <w:p w:rsidR="00ED21A5" w:rsidRPr="00ED21A5" w:rsidRDefault="00ED21A5" w:rsidP="00ED21A5">
      <w:pPr>
        <w:pStyle w:val="EndNoteBibliography"/>
        <w:spacing w:after="240"/>
        <w:ind w:left="720" w:hanging="720"/>
        <w:rPr>
          <w:noProof/>
        </w:rPr>
      </w:pPr>
      <w:r w:rsidRPr="00ED21A5">
        <w:rPr>
          <w:noProof/>
        </w:rPr>
        <w:t>111.</w:t>
      </w:r>
      <w:r w:rsidRPr="00ED21A5">
        <w:rPr>
          <w:noProof/>
        </w:rPr>
        <w:tab/>
        <w:t xml:space="preserve">Bigozzi U, Borghi A, Zurli A and Giusti G. [Genealogic studies in female phenotype gonadal dysgenesis]. </w:t>
      </w:r>
      <w:r w:rsidRPr="00ED21A5">
        <w:rPr>
          <w:i/>
          <w:noProof/>
        </w:rPr>
        <w:t>Rassegna di neurologia vegetativa</w:t>
      </w:r>
      <w:r w:rsidRPr="00ED21A5">
        <w:rPr>
          <w:noProof/>
        </w:rPr>
        <w:t>. 1966;20:189-203.</w:t>
      </w:r>
    </w:p>
    <w:p w:rsidR="00ED21A5" w:rsidRPr="00ED21A5" w:rsidRDefault="00ED21A5" w:rsidP="00ED21A5">
      <w:pPr>
        <w:pStyle w:val="EndNoteBibliography"/>
        <w:spacing w:after="240"/>
        <w:ind w:left="720" w:hanging="720"/>
        <w:rPr>
          <w:noProof/>
        </w:rPr>
      </w:pPr>
      <w:r w:rsidRPr="00ED21A5">
        <w:rPr>
          <w:noProof/>
        </w:rPr>
        <w:t>112.</w:t>
      </w:r>
      <w:r w:rsidRPr="00ED21A5">
        <w:rPr>
          <w:noProof/>
        </w:rPr>
        <w:tab/>
        <w:t xml:space="preserve">Bilge I, Kayserili H, Emre S, Nayir A, Sirin A, Tukel T, Bas F, Kilic G, Basaran S, Gunoz H and Apak M. Frequency of renal malformations in Turner syndrome: analysis of 82 Turkish children. </w:t>
      </w:r>
      <w:r w:rsidRPr="00ED21A5">
        <w:rPr>
          <w:i/>
          <w:noProof/>
        </w:rPr>
        <w:t>Pediatr Nephrol</w:t>
      </w:r>
      <w:r w:rsidRPr="00ED21A5">
        <w:rPr>
          <w:noProof/>
        </w:rPr>
        <w:t>. 2000;14:1111-4.</w:t>
      </w:r>
    </w:p>
    <w:p w:rsidR="00ED21A5" w:rsidRPr="00ED21A5" w:rsidRDefault="00ED21A5" w:rsidP="00ED21A5">
      <w:pPr>
        <w:pStyle w:val="EndNoteBibliography"/>
        <w:spacing w:after="240"/>
        <w:ind w:left="720" w:hanging="720"/>
        <w:rPr>
          <w:noProof/>
        </w:rPr>
      </w:pPr>
      <w:r w:rsidRPr="00ED21A5">
        <w:rPr>
          <w:noProof/>
        </w:rPr>
        <w:t>113.</w:t>
      </w:r>
      <w:r w:rsidRPr="00ED21A5">
        <w:rPr>
          <w:noProof/>
        </w:rPr>
        <w:tab/>
        <w:t xml:space="preserve">Biljan MM, Taylor CT, Matijevic R, Jones SV, Garden AS, Fraser WD, Diver MJ and Kingsland CR. Exaggerated effects of progestogen on uterine artery pulsatility index in Turner's syndrome patients receiving hormone replacement therapy. </w:t>
      </w:r>
      <w:r w:rsidRPr="00ED21A5">
        <w:rPr>
          <w:i/>
          <w:noProof/>
        </w:rPr>
        <w:t>Fertil Steril</w:t>
      </w:r>
      <w:r w:rsidRPr="00ED21A5">
        <w:rPr>
          <w:noProof/>
        </w:rPr>
        <w:t>. 1995;64:1104-8.</w:t>
      </w:r>
    </w:p>
    <w:p w:rsidR="00ED21A5" w:rsidRPr="00ED21A5" w:rsidRDefault="00ED21A5" w:rsidP="00ED21A5">
      <w:pPr>
        <w:pStyle w:val="EndNoteBibliography"/>
        <w:spacing w:after="240"/>
        <w:ind w:left="720" w:hanging="720"/>
        <w:rPr>
          <w:noProof/>
        </w:rPr>
      </w:pPr>
      <w:r w:rsidRPr="00ED21A5">
        <w:rPr>
          <w:noProof/>
        </w:rPr>
        <w:t>114.</w:t>
      </w:r>
      <w:r w:rsidRPr="00ED21A5">
        <w:rPr>
          <w:noProof/>
        </w:rPr>
        <w:tab/>
        <w:t xml:space="preserve">Binder G, Frank L, Ziegler J, Blumenstock G and Schweizer R. Resting energy expenditure in girls with Turner syndrome. </w:t>
      </w:r>
      <w:r w:rsidRPr="00ED21A5">
        <w:rPr>
          <w:i/>
          <w:noProof/>
        </w:rPr>
        <w:t>J Pediatr Endocrinol Metab</w:t>
      </w:r>
      <w:r w:rsidRPr="00ED21A5">
        <w:rPr>
          <w:noProof/>
        </w:rPr>
        <w:t>. 2017;30:327-332.</w:t>
      </w:r>
    </w:p>
    <w:p w:rsidR="00ED21A5" w:rsidRPr="00ED21A5" w:rsidRDefault="00ED21A5" w:rsidP="00ED21A5">
      <w:pPr>
        <w:pStyle w:val="EndNoteBibliography"/>
        <w:spacing w:after="240"/>
        <w:ind w:left="720" w:hanging="720"/>
        <w:rPr>
          <w:noProof/>
        </w:rPr>
      </w:pPr>
      <w:r w:rsidRPr="00ED21A5">
        <w:rPr>
          <w:noProof/>
        </w:rPr>
        <w:t>115.</w:t>
      </w:r>
      <w:r w:rsidRPr="00ED21A5">
        <w:rPr>
          <w:noProof/>
        </w:rPr>
        <w:tab/>
        <w:t xml:space="preserve">Birdsall M and Kennedy S. The risk of aortic dissection in women with Turner syndrome. </w:t>
      </w:r>
      <w:r w:rsidRPr="00ED21A5">
        <w:rPr>
          <w:i/>
          <w:noProof/>
        </w:rPr>
        <w:t>Human Reproduction</w:t>
      </w:r>
      <w:r w:rsidRPr="00ED21A5">
        <w:rPr>
          <w:noProof/>
        </w:rPr>
        <w:t>. 1996;11:1587.</w:t>
      </w:r>
    </w:p>
    <w:p w:rsidR="00ED21A5" w:rsidRPr="00ED21A5" w:rsidRDefault="00ED21A5" w:rsidP="00ED21A5">
      <w:pPr>
        <w:pStyle w:val="EndNoteBibliography"/>
        <w:spacing w:after="240"/>
        <w:ind w:left="720" w:hanging="720"/>
        <w:rPr>
          <w:noProof/>
        </w:rPr>
      </w:pPr>
      <w:r w:rsidRPr="00ED21A5">
        <w:rPr>
          <w:noProof/>
        </w:rPr>
        <w:t>116.</w:t>
      </w:r>
      <w:r w:rsidRPr="00ED21A5">
        <w:rPr>
          <w:noProof/>
        </w:rPr>
        <w:tab/>
        <w:t xml:space="preserve">Blackett PR, Rundle AC, Frane J and Blethen SL. Body mass index (BMI) in Turner Syndrome before and during growth hormone (GH) therapy. </w:t>
      </w:r>
      <w:r w:rsidRPr="00ED21A5">
        <w:rPr>
          <w:i/>
          <w:noProof/>
        </w:rPr>
        <w:t>International Journal of Obesity &amp; Related Metabolic Disorders: Journal of the International Association for the Study of Obesity</w:t>
      </w:r>
      <w:r w:rsidRPr="00ED21A5">
        <w:rPr>
          <w:noProof/>
        </w:rPr>
        <w:t>. 2000;24:232-5.</w:t>
      </w:r>
    </w:p>
    <w:p w:rsidR="00ED21A5" w:rsidRPr="00ED21A5" w:rsidRDefault="00ED21A5" w:rsidP="00ED21A5">
      <w:pPr>
        <w:pStyle w:val="EndNoteBibliography"/>
        <w:spacing w:after="240"/>
        <w:ind w:left="720" w:hanging="720"/>
        <w:rPr>
          <w:noProof/>
        </w:rPr>
      </w:pPr>
      <w:r w:rsidRPr="00ED21A5">
        <w:rPr>
          <w:noProof/>
        </w:rPr>
        <w:t>117.</w:t>
      </w:r>
      <w:r w:rsidRPr="00ED21A5">
        <w:rPr>
          <w:noProof/>
        </w:rPr>
        <w:tab/>
        <w:t xml:space="preserve">Bleacher J, Turner ME, Quivers E and Schwartz MZ. Renal autotransplantation for renovascular hypertension caused by midaortic syndrome. </w:t>
      </w:r>
      <w:r w:rsidRPr="00ED21A5">
        <w:rPr>
          <w:i/>
          <w:noProof/>
        </w:rPr>
        <w:t>J Pediatr Surg</w:t>
      </w:r>
      <w:r w:rsidRPr="00ED21A5">
        <w:rPr>
          <w:noProof/>
        </w:rPr>
        <w:t>. 1997;32:248-50; discussion 250-1.</w:t>
      </w:r>
    </w:p>
    <w:p w:rsidR="00ED21A5" w:rsidRPr="00ED21A5" w:rsidRDefault="00ED21A5" w:rsidP="00ED21A5">
      <w:pPr>
        <w:pStyle w:val="EndNoteBibliography"/>
        <w:spacing w:after="240"/>
        <w:ind w:left="720" w:hanging="720"/>
        <w:rPr>
          <w:noProof/>
        </w:rPr>
      </w:pPr>
      <w:r w:rsidRPr="00ED21A5">
        <w:rPr>
          <w:noProof/>
        </w:rPr>
        <w:t>118.</w:t>
      </w:r>
      <w:r w:rsidRPr="00ED21A5">
        <w:rPr>
          <w:noProof/>
        </w:rPr>
        <w:tab/>
        <w:t xml:space="preserve">Blethen SL. Complications of growth hormone therapy in children. </w:t>
      </w:r>
      <w:r w:rsidRPr="00ED21A5">
        <w:rPr>
          <w:i/>
          <w:noProof/>
        </w:rPr>
        <w:t>Curr Opin Pediatr</w:t>
      </w:r>
      <w:r w:rsidRPr="00ED21A5">
        <w:rPr>
          <w:noProof/>
        </w:rPr>
        <w:t>. 1995;7:466-71.</w:t>
      </w:r>
    </w:p>
    <w:p w:rsidR="00ED21A5" w:rsidRPr="00ED21A5" w:rsidRDefault="00ED21A5" w:rsidP="00ED21A5">
      <w:pPr>
        <w:pStyle w:val="EndNoteBibliography"/>
        <w:spacing w:after="240"/>
        <w:ind w:left="720" w:hanging="720"/>
        <w:rPr>
          <w:noProof/>
        </w:rPr>
      </w:pPr>
      <w:r w:rsidRPr="00ED21A5">
        <w:rPr>
          <w:noProof/>
        </w:rPr>
        <w:t>119.</w:t>
      </w:r>
      <w:r w:rsidRPr="00ED21A5">
        <w:rPr>
          <w:noProof/>
        </w:rPr>
        <w:tab/>
        <w:t xml:space="preserve">Blethen SL and MacGillivray MH. A risk-benefit assessment of growth hormone use in children. </w:t>
      </w:r>
      <w:r w:rsidRPr="00ED21A5">
        <w:rPr>
          <w:i/>
          <w:noProof/>
        </w:rPr>
        <w:t>Drug Saf</w:t>
      </w:r>
      <w:r w:rsidRPr="00ED21A5">
        <w:rPr>
          <w:noProof/>
        </w:rPr>
        <w:t>. 1997;17:303-16.</w:t>
      </w:r>
    </w:p>
    <w:p w:rsidR="00ED21A5" w:rsidRPr="00ED21A5" w:rsidRDefault="00ED21A5" w:rsidP="00ED21A5">
      <w:pPr>
        <w:pStyle w:val="EndNoteBibliography"/>
        <w:spacing w:after="240"/>
        <w:ind w:left="720" w:hanging="720"/>
        <w:rPr>
          <w:noProof/>
        </w:rPr>
      </w:pPr>
      <w:r w:rsidRPr="00ED21A5">
        <w:rPr>
          <w:noProof/>
        </w:rPr>
        <w:t>120.</w:t>
      </w:r>
      <w:r w:rsidRPr="00ED21A5">
        <w:rPr>
          <w:noProof/>
        </w:rPr>
        <w:tab/>
        <w:t xml:space="preserve">Blum WF and Ranke MB. Use of insulin-like growth factor-binding protein 3 for the evaluation of growth disorders. </w:t>
      </w:r>
      <w:r w:rsidRPr="00ED21A5">
        <w:rPr>
          <w:i/>
          <w:noProof/>
        </w:rPr>
        <w:t>Horm Res</w:t>
      </w:r>
      <w:r w:rsidRPr="00ED21A5">
        <w:rPr>
          <w:noProof/>
        </w:rPr>
        <w:t>. 1990;33 Suppl 4:31-7.</w:t>
      </w:r>
    </w:p>
    <w:p w:rsidR="00ED21A5" w:rsidRPr="00ED21A5" w:rsidRDefault="00ED21A5" w:rsidP="00ED21A5">
      <w:pPr>
        <w:pStyle w:val="EndNoteBibliography"/>
        <w:spacing w:after="240"/>
        <w:ind w:left="720" w:hanging="720"/>
        <w:rPr>
          <w:noProof/>
        </w:rPr>
      </w:pPr>
      <w:r w:rsidRPr="00ED21A5">
        <w:rPr>
          <w:noProof/>
        </w:rPr>
        <w:t>121.</w:t>
      </w:r>
      <w:r w:rsidRPr="00ED21A5">
        <w:rPr>
          <w:noProof/>
        </w:rPr>
        <w:tab/>
        <w:t xml:space="preserve">Boccia R, Anne PR, Bourhis J, Brizel D, Daly C, Holloway N, 3rd, Hymes S, Koukourakis M, Kozloff M, Turner M and Wasserman T. Assessment and management of cutaneous reactions with amifostine administration: findings of the ethyol (amifostine) cutaneous treatment advisory panel (ECTAP). </w:t>
      </w:r>
      <w:r w:rsidRPr="00ED21A5">
        <w:rPr>
          <w:i/>
          <w:noProof/>
        </w:rPr>
        <w:t>International journal of radiation oncology, biology, physics</w:t>
      </w:r>
      <w:r w:rsidRPr="00ED21A5">
        <w:rPr>
          <w:noProof/>
        </w:rPr>
        <w:t>. 2004;60:302-9.</w:t>
      </w:r>
    </w:p>
    <w:p w:rsidR="00ED21A5" w:rsidRPr="00ED21A5" w:rsidRDefault="00ED21A5" w:rsidP="00ED21A5">
      <w:pPr>
        <w:pStyle w:val="EndNoteBibliography"/>
        <w:spacing w:after="240"/>
        <w:ind w:left="720" w:hanging="720"/>
        <w:rPr>
          <w:noProof/>
        </w:rPr>
      </w:pPr>
      <w:r w:rsidRPr="00ED21A5">
        <w:rPr>
          <w:noProof/>
        </w:rPr>
        <w:t>122.</w:t>
      </w:r>
      <w:r w:rsidRPr="00ED21A5">
        <w:rPr>
          <w:noProof/>
        </w:rPr>
        <w:tab/>
        <w:t xml:space="preserve">Boczkowski K. Further observations on the syndrome of pure gonadal dysgenesis. </w:t>
      </w:r>
      <w:r w:rsidRPr="00ED21A5">
        <w:rPr>
          <w:i/>
          <w:noProof/>
        </w:rPr>
        <w:t>Am J Obstet Gynecol</w:t>
      </w:r>
      <w:r w:rsidRPr="00ED21A5">
        <w:rPr>
          <w:noProof/>
        </w:rPr>
        <w:t>. 1970;106:1177-83.</w:t>
      </w:r>
    </w:p>
    <w:p w:rsidR="00ED21A5" w:rsidRPr="00ED21A5" w:rsidRDefault="00ED21A5" w:rsidP="00ED21A5">
      <w:pPr>
        <w:pStyle w:val="EndNoteBibliography"/>
        <w:spacing w:after="240"/>
        <w:ind w:left="720" w:hanging="720"/>
        <w:rPr>
          <w:noProof/>
        </w:rPr>
      </w:pPr>
      <w:r w:rsidRPr="00ED21A5">
        <w:rPr>
          <w:noProof/>
        </w:rPr>
        <w:t>123.</w:t>
      </w:r>
      <w:r w:rsidRPr="00ED21A5">
        <w:rPr>
          <w:noProof/>
        </w:rPr>
        <w:tab/>
        <w:t xml:space="preserve">Bodri D, Vernaeve V, Figueras F, Vidal R, Guillen JJ and Coll O. Oocyte donation in patients with Turner's syndrome: a successful technique but with an accompanying high risk of hypertensive disorders during pregnancy. </w:t>
      </w:r>
      <w:r w:rsidRPr="00ED21A5">
        <w:rPr>
          <w:i/>
          <w:noProof/>
        </w:rPr>
        <w:t>Hum Reprod</w:t>
      </w:r>
      <w:r w:rsidRPr="00ED21A5">
        <w:rPr>
          <w:noProof/>
        </w:rPr>
        <w:t>. 2006;21:829-32.</w:t>
      </w:r>
    </w:p>
    <w:p w:rsidR="00ED21A5" w:rsidRPr="00ED21A5" w:rsidRDefault="00ED21A5" w:rsidP="00ED21A5">
      <w:pPr>
        <w:pStyle w:val="EndNoteBibliography"/>
        <w:spacing w:after="240"/>
        <w:ind w:left="720" w:hanging="720"/>
        <w:rPr>
          <w:noProof/>
        </w:rPr>
      </w:pPr>
      <w:r w:rsidRPr="00ED21A5">
        <w:rPr>
          <w:noProof/>
        </w:rPr>
        <w:t>124.</w:t>
      </w:r>
      <w:r w:rsidRPr="00ED21A5">
        <w:rPr>
          <w:noProof/>
        </w:rPr>
        <w:tab/>
        <w:t xml:space="preserve">Boileau C, Guo DC, Hanna N, Regalado ES, Detaint D, Gong L, Varret M, Prakash SK, Li AH, d'Indy H, Braverman AC, Grandchamp B, Kwartler CS, Gouya L, Santos-Cortez RL, Abifadel M, Leal SM, Muti C, Shendure J, Gross MS, Rieder MJ, Vahanian A, Nickerson DA, Michel JB, National Heart L, Blood Institute Go Exome Sequencing P, Jondeau G and Milewicz DM. TGFB2 mutations cause familial thoracic aortic aneurysms and dissections associated with mild systemic features of Marfan syndrome. </w:t>
      </w:r>
      <w:r w:rsidRPr="00ED21A5">
        <w:rPr>
          <w:i/>
          <w:noProof/>
        </w:rPr>
        <w:t>Nature genetics</w:t>
      </w:r>
      <w:r w:rsidRPr="00ED21A5">
        <w:rPr>
          <w:noProof/>
        </w:rPr>
        <w:t>. 2012;44:916-21.</w:t>
      </w:r>
    </w:p>
    <w:p w:rsidR="00ED21A5" w:rsidRPr="00ED21A5" w:rsidRDefault="00ED21A5" w:rsidP="00ED21A5">
      <w:pPr>
        <w:pStyle w:val="EndNoteBibliography"/>
        <w:spacing w:after="240"/>
        <w:ind w:left="720" w:hanging="720"/>
        <w:rPr>
          <w:noProof/>
        </w:rPr>
      </w:pPr>
      <w:r w:rsidRPr="00ED21A5">
        <w:rPr>
          <w:noProof/>
        </w:rPr>
        <w:t>125.</w:t>
      </w:r>
      <w:r w:rsidRPr="00ED21A5">
        <w:rPr>
          <w:noProof/>
        </w:rPr>
        <w:tab/>
        <w:t xml:space="preserve">Bois E, Nassar M, Zenaty D, Leger J, Van Den Abbeele T and Teissier N. Otologic disorders in Turner syndrome. </w:t>
      </w:r>
      <w:r w:rsidRPr="00ED21A5">
        <w:rPr>
          <w:i/>
          <w:noProof/>
        </w:rPr>
        <w:t>Eur Ann Otorhinolaryngol Head Neck Dis</w:t>
      </w:r>
      <w:r w:rsidRPr="00ED21A5">
        <w:rPr>
          <w:noProof/>
        </w:rPr>
        <w:t>. 2017.</w:t>
      </w:r>
    </w:p>
    <w:p w:rsidR="00ED21A5" w:rsidRPr="00ED21A5" w:rsidRDefault="00ED21A5" w:rsidP="00ED21A5">
      <w:pPr>
        <w:pStyle w:val="EndNoteBibliography"/>
        <w:spacing w:after="240"/>
        <w:ind w:left="720" w:hanging="720"/>
        <w:rPr>
          <w:noProof/>
        </w:rPr>
      </w:pPr>
      <w:r w:rsidRPr="00ED21A5">
        <w:rPr>
          <w:noProof/>
        </w:rPr>
        <w:t>126.</w:t>
      </w:r>
      <w:r w:rsidRPr="00ED21A5">
        <w:rPr>
          <w:noProof/>
        </w:rPr>
        <w:tab/>
        <w:t xml:space="preserve">Boissonnas CC, Davy C, Bornes M, Arnaout L, Meune C, Tsatsatris V, Mignon A and Jouannet P. Careful cardiovascular screening and follow-up of women with Turner syndrome before and during pregnancy is necessary to prevent maternal mortality. </w:t>
      </w:r>
      <w:r w:rsidRPr="00ED21A5">
        <w:rPr>
          <w:i/>
          <w:noProof/>
        </w:rPr>
        <w:t>Fertil Steril</w:t>
      </w:r>
      <w:r w:rsidRPr="00ED21A5">
        <w:rPr>
          <w:noProof/>
        </w:rPr>
        <w:t>. 2008.</w:t>
      </w:r>
    </w:p>
    <w:p w:rsidR="00ED21A5" w:rsidRPr="00ED21A5" w:rsidRDefault="00ED21A5" w:rsidP="00ED21A5">
      <w:pPr>
        <w:pStyle w:val="EndNoteBibliography"/>
        <w:spacing w:after="240"/>
        <w:ind w:left="720" w:hanging="720"/>
        <w:rPr>
          <w:noProof/>
        </w:rPr>
      </w:pPr>
      <w:r w:rsidRPr="00ED21A5">
        <w:rPr>
          <w:noProof/>
        </w:rPr>
        <w:t>127.</w:t>
      </w:r>
      <w:r w:rsidRPr="00ED21A5">
        <w:rPr>
          <w:noProof/>
        </w:rPr>
        <w:tab/>
        <w:t xml:space="preserve">Bolande RP. Neoplasia of early life and its relationships to teratogenesis. </w:t>
      </w:r>
      <w:r w:rsidRPr="00ED21A5">
        <w:rPr>
          <w:i/>
          <w:noProof/>
        </w:rPr>
        <w:t>Perspect Pediatr Pathol</w:t>
      </w:r>
      <w:r w:rsidRPr="00ED21A5">
        <w:rPr>
          <w:noProof/>
        </w:rPr>
        <w:t>. 1976;3:145-83.</w:t>
      </w:r>
    </w:p>
    <w:p w:rsidR="00ED21A5" w:rsidRPr="00ED21A5" w:rsidRDefault="00ED21A5" w:rsidP="00ED21A5">
      <w:pPr>
        <w:pStyle w:val="EndNoteBibliography"/>
        <w:spacing w:after="240"/>
        <w:ind w:left="720" w:hanging="720"/>
        <w:rPr>
          <w:noProof/>
        </w:rPr>
      </w:pPr>
      <w:r w:rsidRPr="00ED21A5">
        <w:rPr>
          <w:noProof/>
        </w:rPr>
        <w:t>128.</w:t>
      </w:r>
      <w:r w:rsidRPr="00ED21A5">
        <w:rPr>
          <w:noProof/>
        </w:rPr>
        <w:tab/>
        <w:t xml:space="preserve">Bolar K, Hoffman AR, Maneatis T and Lippe B. Long-term safety of recombinant human growth hormone in turner syndrome. </w:t>
      </w:r>
      <w:r w:rsidRPr="00ED21A5">
        <w:rPr>
          <w:i/>
          <w:noProof/>
        </w:rPr>
        <w:t>J Clin Endocrinol Metab</w:t>
      </w:r>
      <w:r w:rsidRPr="00ED21A5">
        <w:rPr>
          <w:noProof/>
        </w:rPr>
        <w:t>. 2008;93:344-51.</w:t>
      </w:r>
    </w:p>
    <w:p w:rsidR="00ED21A5" w:rsidRPr="00ED21A5" w:rsidRDefault="00ED21A5" w:rsidP="00ED21A5">
      <w:pPr>
        <w:pStyle w:val="EndNoteBibliography"/>
        <w:spacing w:after="240"/>
        <w:ind w:left="720" w:hanging="720"/>
        <w:rPr>
          <w:noProof/>
        </w:rPr>
      </w:pPr>
      <w:r w:rsidRPr="00ED21A5">
        <w:rPr>
          <w:noProof/>
        </w:rPr>
        <w:t>129.</w:t>
      </w:r>
      <w:r w:rsidRPr="00ED21A5">
        <w:rPr>
          <w:noProof/>
        </w:rPr>
        <w:tab/>
        <w:t xml:space="preserve">Bonamico M, Pasquino AM, Mariani P, Danesi HM, Culasso F, Mazzanti L, Petri A and Bona G. Prevalence and clinical picture of celiac disease in Turner syndrome. </w:t>
      </w:r>
      <w:r w:rsidRPr="00ED21A5">
        <w:rPr>
          <w:i/>
          <w:noProof/>
        </w:rPr>
        <w:t>J Clin Endocrinol Metab</w:t>
      </w:r>
      <w:r w:rsidRPr="00ED21A5">
        <w:rPr>
          <w:noProof/>
        </w:rPr>
        <w:t>. 2002;87:5495-8.</w:t>
      </w:r>
    </w:p>
    <w:p w:rsidR="00ED21A5" w:rsidRPr="00ED21A5" w:rsidRDefault="00ED21A5" w:rsidP="00ED21A5">
      <w:pPr>
        <w:pStyle w:val="EndNoteBibliography"/>
        <w:spacing w:after="240"/>
        <w:ind w:left="720" w:hanging="720"/>
        <w:rPr>
          <w:noProof/>
        </w:rPr>
      </w:pPr>
      <w:r w:rsidRPr="00ED21A5">
        <w:rPr>
          <w:noProof/>
        </w:rPr>
        <w:t>130.</w:t>
      </w:r>
      <w:r w:rsidRPr="00ED21A5">
        <w:rPr>
          <w:noProof/>
        </w:rPr>
        <w:tab/>
        <w:t xml:space="preserve">Bonanni A, Pasetti F, Ghiggeri GM and Gandolfo C. Renal denervation for severe hypertension in a small child with Turner syndrome: miniaturisation of the procedure and results. </w:t>
      </w:r>
      <w:r w:rsidRPr="00ED21A5">
        <w:rPr>
          <w:i/>
          <w:noProof/>
        </w:rPr>
        <w:t>BMJ Case Rep</w:t>
      </w:r>
      <w:r w:rsidRPr="00ED21A5">
        <w:rPr>
          <w:noProof/>
        </w:rPr>
        <w:t>. 2015;2015.</w:t>
      </w:r>
    </w:p>
    <w:p w:rsidR="00ED21A5" w:rsidRPr="00ED21A5" w:rsidRDefault="00ED21A5" w:rsidP="00ED21A5">
      <w:pPr>
        <w:pStyle w:val="EndNoteBibliography"/>
        <w:spacing w:after="240"/>
        <w:ind w:left="720" w:hanging="720"/>
        <w:rPr>
          <w:noProof/>
        </w:rPr>
      </w:pPr>
      <w:r w:rsidRPr="00ED21A5">
        <w:rPr>
          <w:noProof/>
        </w:rPr>
        <w:t>131.</w:t>
      </w:r>
      <w:r w:rsidRPr="00ED21A5">
        <w:rPr>
          <w:noProof/>
        </w:rPr>
        <w:tab/>
        <w:t xml:space="preserve">Bondy C, Bakalov VK, Cheng C, Olivieri L, Rosing DR and Arai AE. Bicuspid aortic valve and aortic coarctation are linked to deletion of the X chromosome short arm in Turner syndrome. </w:t>
      </w:r>
      <w:r w:rsidRPr="00ED21A5">
        <w:rPr>
          <w:i/>
          <w:noProof/>
        </w:rPr>
        <w:t>J Med Genet</w:t>
      </w:r>
      <w:r w:rsidRPr="00ED21A5">
        <w:rPr>
          <w:noProof/>
        </w:rPr>
        <w:t>. 2013;50:662-5.</w:t>
      </w:r>
    </w:p>
    <w:p w:rsidR="00ED21A5" w:rsidRPr="00ED21A5" w:rsidRDefault="00ED21A5" w:rsidP="00ED21A5">
      <w:pPr>
        <w:pStyle w:val="EndNoteBibliography"/>
        <w:spacing w:after="240"/>
        <w:ind w:left="720" w:hanging="720"/>
        <w:rPr>
          <w:noProof/>
        </w:rPr>
      </w:pPr>
      <w:r w:rsidRPr="00ED21A5">
        <w:rPr>
          <w:noProof/>
        </w:rPr>
        <w:t>132.</w:t>
      </w:r>
      <w:r w:rsidRPr="00ED21A5">
        <w:rPr>
          <w:noProof/>
        </w:rPr>
        <w:tab/>
        <w:t xml:space="preserve">Bondy C, Bakalov VK, Lange ED and Ceniceros I. Deficient medical care for adults with the Turner syndrome. </w:t>
      </w:r>
      <w:r w:rsidRPr="00ED21A5">
        <w:rPr>
          <w:i/>
          <w:noProof/>
        </w:rPr>
        <w:t>Annals of internal medicine</w:t>
      </w:r>
      <w:r w:rsidRPr="00ED21A5">
        <w:rPr>
          <w:noProof/>
        </w:rPr>
        <w:t>. 2006;145:866-7.</w:t>
      </w:r>
    </w:p>
    <w:p w:rsidR="00ED21A5" w:rsidRPr="00ED21A5" w:rsidRDefault="00ED21A5" w:rsidP="00ED21A5">
      <w:pPr>
        <w:pStyle w:val="EndNoteBibliography"/>
        <w:spacing w:after="240"/>
        <w:ind w:left="720" w:hanging="720"/>
        <w:rPr>
          <w:noProof/>
        </w:rPr>
      </w:pPr>
      <w:r w:rsidRPr="00ED21A5">
        <w:rPr>
          <w:noProof/>
        </w:rPr>
        <w:t>133.</w:t>
      </w:r>
      <w:r w:rsidRPr="00ED21A5">
        <w:rPr>
          <w:noProof/>
        </w:rPr>
        <w:tab/>
        <w:t xml:space="preserve">Bondy C, Rosing D and Reindollar R. Cardiovascular risks of pregnancy in women with Turner syndrome. </w:t>
      </w:r>
      <w:r w:rsidRPr="00ED21A5">
        <w:rPr>
          <w:i/>
          <w:noProof/>
        </w:rPr>
        <w:t>Fertil Steril</w:t>
      </w:r>
      <w:r w:rsidRPr="00ED21A5">
        <w:rPr>
          <w:noProof/>
        </w:rPr>
        <w:t>. 2009;91:e31-2; author reply e34.</w:t>
      </w:r>
    </w:p>
    <w:p w:rsidR="00ED21A5" w:rsidRPr="00ED21A5" w:rsidRDefault="00ED21A5" w:rsidP="00ED21A5">
      <w:pPr>
        <w:pStyle w:val="EndNoteBibliography"/>
        <w:spacing w:after="240"/>
        <w:ind w:left="720" w:hanging="720"/>
        <w:rPr>
          <w:noProof/>
        </w:rPr>
      </w:pPr>
      <w:r w:rsidRPr="00ED21A5">
        <w:rPr>
          <w:noProof/>
        </w:rPr>
        <w:t>134.</w:t>
      </w:r>
      <w:r w:rsidRPr="00ED21A5">
        <w:rPr>
          <w:noProof/>
        </w:rPr>
        <w:tab/>
        <w:t xml:space="preserve">Bondy CA. Care of girls and women with turner syndrome: a guideline of the turner syndrome study group. </w:t>
      </w:r>
      <w:r w:rsidRPr="00ED21A5">
        <w:rPr>
          <w:i/>
          <w:noProof/>
        </w:rPr>
        <w:t>J Clin Endocrinol Metab</w:t>
      </w:r>
      <w:r w:rsidRPr="00ED21A5">
        <w:rPr>
          <w:noProof/>
        </w:rPr>
        <w:t>. 2007;92:10-25.</w:t>
      </w:r>
    </w:p>
    <w:p w:rsidR="00ED21A5" w:rsidRPr="00ED21A5" w:rsidRDefault="00ED21A5" w:rsidP="00ED21A5">
      <w:pPr>
        <w:pStyle w:val="EndNoteBibliography"/>
        <w:spacing w:after="240"/>
        <w:ind w:left="720" w:hanging="720"/>
        <w:rPr>
          <w:noProof/>
        </w:rPr>
      </w:pPr>
      <w:r w:rsidRPr="00ED21A5">
        <w:rPr>
          <w:noProof/>
        </w:rPr>
        <w:t>135.</w:t>
      </w:r>
      <w:r w:rsidRPr="00ED21A5">
        <w:rPr>
          <w:noProof/>
        </w:rPr>
        <w:tab/>
        <w:t xml:space="preserve">Bondy CA. Congenital cardiovascular disease in Turner syndrome. </w:t>
      </w:r>
      <w:r w:rsidRPr="00ED21A5">
        <w:rPr>
          <w:i/>
          <w:noProof/>
        </w:rPr>
        <w:t>Congenit Heart Dis</w:t>
      </w:r>
      <w:r w:rsidRPr="00ED21A5">
        <w:rPr>
          <w:noProof/>
        </w:rPr>
        <w:t>. 2008;3:2-15.</w:t>
      </w:r>
    </w:p>
    <w:p w:rsidR="00ED21A5" w:rsidRPr="00ED21A5" w:rsidRDefault="00ED21A5" w:rsidP="00ED21A5">
      <w:pPr>
        <w:pStyle w:val="EndNoteBibliography"/>
        <w:spacing w:after="240"/>
        <w:ind w:left="720" w:hanging="720"/>
        <w:rPr>
          <w:noProof/>
        </w:rPr>
      </w:pPr>
      <w:r w:rsidRPr="00ED21A5">
        <w:rPr>
          <w:noProof/>
        </w:rPr>
        <w:t>136.</w:t>
      </w:r>
      <w:r w:rsidRPr="00ED21A5">
        <w:rPr>
          <w:noProof/>
        </w:rPr>
        <w:tab/>
        <w:t xml:space="preserve">Bondy CA. Aortic dissection in Turner syndrome. </w:t>
      </w:r>
      <w:r w:rsidRPr="00ED21A5">
        <w:rPr>
          <w:i/>
          <w:noProof/>
        </w:rPr>
        <w:t>Curr Opin Cardiol</w:t>
      </w:r>
      <w:r w:rsidRPr="00ED21A5">
        <w:rPr>
          <w:noProof/>
        </w:rPr>
        <w:t>. 2008;23:519-26.</w:t>
      </w:r>
    </w:p>
    <w:p w:rsidR="00ED21A5" w:rsidRPr="00ED21A5" w:rsidRDefault="00ED21A5" w:rsidP="00ED21A5">
      <w:pPr>
        <w:pStyle w:val="EndNoteBibliography"/>
        <w:spacing w:after="240"/>
        <w:ind w:left="720" w:hanging="720"/>
        <w:rPr>
          <w:noProof/>
        </w:rPr>
      </w:pPr>
      <w:r w:rsidRPr="00ED21A5">
        <w:rPr>
          <w:noProof/>
        </w:rPr>
        <w:t>137.</w:t>
      </w:r>
      <w:r w:rsidRPr="00ED21A5">
        <w:rPr>
          <w:noProof/>
        </w:rPr>
        <w:tab/>
        <w:t xml:space="preserve">Bondy CA. Turner syndrome 2008. </w:t>
      </w:r>
      <w:r w:rsidRPr="00ED21A5">
        <w:rPr>
          <w:i/>
          <w:noProof/>
        </w:rPr>
        <w:t>Horm Res</w:t>
      </w:r>
      <w:r w:rsidRPr="00ED21A5">
        <w:rPr>
          <w:noProof/>
        </w:rPr>
        <w:t>. 2009;71 Suppl 1:52-6.</w:t>
      </w:r>
    </w:p>
    <w:p w:rsidR="00ED21A5" w:rsidRPr="00ED21A5" w:rsidRDefault="00ED21A5" w:rsidP="00ED21A5">
      <w:pPr>
        <w:pStyle w:val="EndNoteBibliography"/>
        <w:spacing w:after="240"/>
        <w:ind w:left="720" w:hanging="720"/>
        <w:rPr>
          <w:noProof/>
        </w:rPr>
      </w:pPr>
      <w:r w:rsidRPr="00ED21A5">
        <w:rPr>
          <w:noProof/>
        </w:rPr>
        <w:t>138.</w:t>
      </w:r>
      <w:r w:rsidRPr="00ED21A5">
        <w:rPr>
          <w:noProof/>
        </w:rPr>
        <w:tab/>
        <w:t xml:space="preserve">Bondy CA, Ceniceros I, Van PL, Bakalov VK and Rosing DR. Prolonged rate-corrected QT interval and other electrocardiogram abnormalities in girls with Turner syndrome. </w:t>
      </w:r>
      <w:r w:rsidRPr="00ED21A5">
        <w:rPr>
          <w:i/>
          <w:noProof/>
        </w:rPr>
        <w:t>Pediatrics</w:t>
      </w:r>
      <w:r w:rsidRPr="00ED21A5">
        <w:rPr>
          <w:noProof/>
        </w:rPr>
        <w:t>. 2006;118:e1220-5.</w:t>
      </w:r>
    </w:p>
    <w:p w:rsidR="00ED21A5" w:rsidRPr="00ED21A5" w:rsidRDefault="00ED21A5" w:rsidP="00ED21A5">
      <w:pPr>
        <w:pStyle w:val="EndNoteBibliography"/>
        <w:spacing w:after="240"/>
        <w:ind w:left="720" w:hanging="720"/>
        <w:rPr>
          <w:noProof/>
        </w:rPr>
      </w:pPr>
      <w:r w:rsidRPr="00ED21A5">
        <w:rPr>
          <w:noProof/>
        </w:rPr>
        <w:t>139.</w:t>
      </w:r>
      <w:r w:rsidRPr="00ED21A5">
        <w:rPr>
          <w:noProof/>
        </w:rPr>
        <w:tab/>
        <w:t xml:space="preserve">Bondy CA and Turner Syndrome Study G. Care of girls and women with Turner syndrome: a guideline of the Turner Syndrome Study Group. </w:t>
      </w:r>
      <w:r w:rsidRPr="00ED21A5">
        <w:rPr>
          <w:i/>
          <w:noProof/>
        </w:rPr>
        <w:t>J Clin Endocrinol Metab</w:t>
      </w:r>
      <w:r w:rsidRPr="00ED21A5">
        <w:rPr>
          <w:noProof/>
        </w:rPr>
        <w:t>. 2007;92:10-25.</w:t>
      </w:r>
    </w:p>
    <w:p w:rsidR="00ED21A5" w:rsidRPr="00ED21A5" w:rsidRDefault="00ED21A5" w:rsidP="00ED21A5">
      <w:pPr>
        <w:pStyle w:val="EndNoteBibliography"/>
        <w:spacing w:after="240"/>
        <w:ind w:left="720" w:hanging="720"/>
        <w:rPr>
          <w:noProof/>
        </w:rPr>
      </w:pPr>
      <w:r w:rsidRPr="00ED21A5">
        <w:rPr>
          <w:noProof/>
        </w:rPr>
        <w:t>140.</w:t>
      </w:r>
      <w:r w:rsidRPr="00ED21A5">
        <w:rPr>
          <w:noProof/>
        </w:rPr>
        <w:tab/>
        <w:t xml:space="preserve">Bondy CA, Van PL, Bakalov VK and Ho VB. Growth hormone treatment and aortic dimensions in Turner syndrome. </w:t>
      </w:r>
      <w:r w:rsidRPr="00ED21A5">
        <w:rPr>
          <w:i/>
          <w:noProof/>
        </w:rPr>
        <w:t>J Clin Endocrinol Metab</w:t>
      </w:r>
      <w:r w:rsidRPr="00ED21A5">
        <w:rPr>
          <w:noProof/>
        </w:rPr>
        <w:t>. 2006;91:1785-8.</w:t>
      </w:r>
    </w:p>
    <w:p w:rsidR="00ED21A5" w:rsidRPr="00ED21A5" w:rsidRDefault="00ED21A5" w:rsidP="00ED21A5">
      <w:pPr>
        <w:pStyle w:val="EndNoteBibliography"/>
        <w:spacing w:after="240"/>
        <w:ind w:left="720" w:hanging="720"/>
        <w:rPr>
          <w:noProof/>
        </w:rPr>
      </w:pPr>
      <w:r w:rsidRPr="00ED21A5">
        <w:rPr>
          <w:noProof/>
        </w:rPr>
        <w:t>141.</w:t>
      </w:r>
      <w:r w:rsidRPr="00ED21A5">
        <w:rPr>
          <w:noProof/>
        </w:rPr>
        <w:tab/>
        <w:t xml:space="preserve">Bondy CA, Van PL, Bakalov VK, Sachdev V, Malone CA, Ho VB and Rosing DR. Prolongation of the cardiac QTc interval in Turner syndrome. </w:t>
      </w:r>
      <w:r w:rsidRPr="00ED21A5">
        <w:rPr>
          <w:i/>
          <w:noProof/>
        </w:rPr>
        <w:t>Medicine</w:t>
      </w:r>
      <w:r w:rsidRPr="00ED21A5">
        <w:rPr>
          <w:noProof/>
        </w:rPr>
        <w:t>. 2006;85:75-81.</w:t>
      </w:r>
    </w:p>
    <w:p w:rsidR="00ED21A5" w:rsidRPr="00ED21A5" w:rsidRDefault="00ED21A5" w:rsidP="00ED21A5">
      <w:pPr>
        <w:pStyle w:val="EndNoteBibliography"/>
        <w:spacing w:after="240"/>
        <w:ind w:left="720" w:hanging="720"/>
        <w:rPr>
          <w:noProof/>
        </w:rPr>
      </w:pPr>
      <w:r w:rsidRPr="00ED21A5">
        <w:rPr>
          <w:noProof/>
        </w:rPr>
        <w:t>142.</w:t>
      </w:r>
      <w:r w:rsidRPr="00ED21A5">
        <w:rPr>
          <w:noProof/>
        </w:rPr>
        <w:tab/>
        <w:t xml:space="preserve">Bonnard A, Hederstierna C, Bark R and Hultcrantz M. Audiometric features in young adults with Turner syndrome. </w:t>
      </w:r>
      <w:r w:rsidRPr="00ED21A5">
        <w:rPr>
          <w:i/>
          <w:noProof/>
        </w:rPr>
        <w:t>Int J Audiol</w:t>
      </w:r>
      <w:r w:rsidRPr="00ED21A5">
        <w:rPr>
          <w:noProof/>
        </w:rPr>
        <w:t>. 2017;56:650-656.</w:t>
      </w:r>
    </w:p>
    <w:p w:rsidR="00ED21A5" w:rsidRPr="00ED21A5" w:rsidRDefault="00ED21A5" w:rsidP="00ED21A5">
      <w:pPr>
        <w:pStyle w:val="EndNoteBibliography"/>
        <w:spacing w:after="240"/>
        <w:ind w:left="720" w:hanging="720"/>
        <w:rPr>
          <w:noProof/>
        </w:rPr>
      </w:pPr>
      <w:r w:rsidRPr="00ED21A5">
        <w:rPr>
          <w:noProof/>
        </w:rPr>
        <w:t>143.</w:t>
      </w:r>
      <w:r w:rsidRPr="00ED21A5">
        <w:rPr>
          <w:noProof/>
        </w:rPr>
        <w:tab/>
        <w:t xml:space="preserve">Boodhwani M, Andelfinger G, Leipsic J, Lindsay T, McMurtry MS, Therrien J, Siu SC and Canadian Cardiovascular S. Canadian Cardiovascular Society position statement on the management of thoracic aortic disease. </w:t>
      </w:r>
      <w:r w:rsidRPr="00ED21A5">
        <w:rPr>
          <w:i/>
          <w:noProof/>
        </w:rPr>
        <w:t>Can J Cardiol</w:t>
      </w:r>
      <w:r w:rsidRPr="00ED21A5">
        <w:rPr>
          <w:noProof/>
        </w:rPr>
        <w:t>. 2014;30:577-89.</w:t>
      </w:r>
    </w:p>
    <w:p w:rsidR="00ED21A5" w:rsidRPr="00ED21A5" w:rsidRDefault="00ED21A5" w:rsidP="00ED21A5">
      <w:pPr>
        <w:pStyle w:val="EndNoteBibliography"/>
        <w:spacing w:after="240"/>
        <w:ind w:left="720" w:hanging="720"/>
        <w:rPr>
          <w:noProof/>
        </w:rPr>
      </w:pPr>
      <w:r w:rsidRPr="00ED21A5">
        <w:rPr>
          <w:noProof/>
        </w:rPr>
        <w:t>144.</w:t>
      </w:r>
      <w:r w:rsidRPr="00ED21A5">
        <w:rPr>
          <w:noProof/>
        </w:rPr>
        <w:tab/>
        <w:t xml:space="preserve">Boon WH and Seng CT. The significance of human chromosome abnormalities in Singapore. </w:t>
      </w:r>
      <w:r w:rsidRPr="00ED21A5">
        <w:rPr>
          <w:i/>
          <w:noProof/>
        </w:rPr>
        <w:t>The Journal of the Singapore Paediatric Society</w:t>
      </w:r>
      <w:r w:rsidRPr="00ED21A5">
        <w:rPr>
          <w:noProof/>
        </w:rPr>
        <w:t>. 1979;21:38-45.</w:t>
      </w:r>
    </w:p>
    <w:p w:rsidR="00ED21A5" w:rsidRPr="00ED21A5" w:rsidRDefault="00ED21A5" w:rsidP="00ED21A5">
      <w:pPr>
        <w:pStyle w:val="EndNoteBibliography"/>
        <w:spacing w:after="240"/>
        <w:ind w:left="720" w:hanging="720"/>
        <w:rPr>
          <w:noProof/>
        </w:rPr>
      </w:pPr>
      <w:r w:rsidRPr="00ED21A5">
        <w:rPr>
          <w:noProof/>
        </w:rPr>
        <w:t>145.</w:t>
      </w:r>
      <w:r w:rsidRPr="00ED21A5">
        <w:rPr>
          <w:noProof/>
        </w:rPr>
        <w:tab/>
        <w:t xml:space="preserve">Bordeleau L, Cwinn A, Turek M, Barron-Klauninger K and Victor G. Aortic dissection and Turner's syndrome: case report and review of the literature. </w:t>
      </w:r>
      <w:r w:rsidRPr="00ED21A5">
        <w:rPr>
          <w:i/>
          <w:noProof/>
        </w:rPr>
        <w:t>J Emerg Med</w:t>
      </w:r>
      <w:r w:rsidRPr="00ED21A5">
        <w:rPr>
          <w:noProof/>
        </w:rPr>
        <w:t>. 1998;16:593-6.</w:t>
      </w:r>
    </w:p>
    <w:p w:rsidR="00ED21A5" w:rsidRPr="00ED21A5" w:rsidRDefault="00ED21A5" w:rsidP="00ED21A5">
      <w:pPr>
        <w:pStyle w:val="EndNoteBibliography"/>
        <w:spacing w:after="240"/>
        <w:ind w:left="720" w:hanging="720"/>
        <w:rPr>
          <w:noProof/>
        </w:rPr>
      </w:pPr>
      <w:r w:rsidRPr="00ED21A5">
        <w:rPr>
          <w:noProof/>
        </w:rPr>
        <w:t>146.</w:t>
      </w:r>
      <w:r w:rsidRPr="00ED21A5">
        <w:rPr>
          <w:noProof/>
        </w:rPr>
        <w:tab/>
        <w:t xml:space="preserve">Bossone E, Pyeritz RE, O'Gara P, Harris KM, Braverman AC, Pape L, Russo MJ, Hughes GC, Tsai TT, Montgomery DG, Nienaber CA, Isselbacher EM, Eagle KA and International Registry of Acute Aortic Dissection I. Acute aortic dissection in blacks: insights from the International Registry of Acute Aortic Dissection. </w:t>
      </w:r>
      <w:r w:rsidRPr="00ED21A5">
        <w:rPr>
          <w:i/>
          <w:noProof/>
        </w:rPr>
        <w:t>Am J Med</w:t>
      </w:r>
      <w:r w:rsidRPr="00ED21A5">
        <w:rPr>
          <w:noProof/>
        </w:rPr>
        <w:t>. 2013;126:909-15.</w:t>
      </w:r>
    </w:p>
    <w:p w:rsidR="00ED21A5" w:rsidRPr="00ED21A5" w:rsidRDefault="00ED21A5" w:rsidP="00ED21A5">
      <w:pPr>
        <w:pStyle w:val="EndNoteBibliography"/>
        <w:spacing w:after="240"/>
        <w:ind w:left="720" w:hanging="720"/>
        <w:rPr>
          <w:noProof/>
        </w:rPr>
      </w:pPr>
      <w:r w:rsidRPr="00ED21A5">
        <w:rPr>
          <w:noProof/>
        </w:rPr>
        <w:t>147.</w:t>
      </w:r>
      <w:r w:rsidRPr="00ED21A5">
        <w:rPr>
          <w:noProof/>
        </w:rPr>
        <w:tab/>
        <w:t xml:space="preserve">Bossone E, Yuriditsky E, Desale S, Ferrara F, Vriz O and Asch FM. Normal Values and Differences in Ascending Aortic Diameter in a Healthy Population of Adults as Measured by the Pediatric versus Adult American Society of Echocardiography Guidelines. </w:t>
      </w:r>
      <w:r w:rsidRPr="00ED21A5">
        <w:rPr>
          <w:i/>
          <w:noProof/>
        </w:rPr>
        <w:t>J Am Soc Echocardiogr</w:t>
      </w:r>
      <w:r w:rsidRPr="00ED21A5">
        <w:rPr>
          <w:noProof/>
        </w:rPr>
        <w:t>. 2015.</w:t>
      </w:r>
    </w:p>
    <w:p w:rsidR="00ED21A5" w:rsidRPr="00ED21A5" w:rsidRDefault="00ED21A5" w:rsidP="00ED21A5">
      <w:pPr>
        <w:pStyle w:val="EndNoteBibliography"/>
        <w:spacing w:after="240"/>
        <w:ind w:left="720" w:hanging="720"/>
        <w:rPr>
          <w:noProof/>
        </w:rPr>
      </w:pPr>
      <w:r w:rsidRPr="00ED21A5">
        <w:rPr>
          <w:noProof/>
        </w:rPr>
        <w:t>148.</w:t>
      </w:r>
      <w:r w:rsidRPr="00ED21A5">
        <w:rPr>
          <w:noProof/>
        </w:rPr>
        <w:tab/>
        <w:t xml:space="preserve">Bosze P, Gaal M, Toth A and Laszlo J. Endometriosis and streak gonad syndrome. </w:t>
      </w:r>
      <w:r w:rsidRPr="00ED21A5">
        <w:rPr>
          <w:i/>
          <w:noProof/>
        </w:rPr>
        <w:t>Archives of gynecology</w:t>
      </w:r>
      <w:r w:rsidRPr="00ED21A5">
        <w:rPr>
          <w:noProof/>
        </w:rPr>
        <w:t>. 1987;240:253-4.</w:t>
      </w:r>
    </w:p>
    <w:p w:rsidR="00ED21A5" w:rsidRPr="00ED21A5" w:rsidRDefault="00ED21A5" w:rsidP="00ED21A5">
      <w:pPr>
        <w:pStyle w:val="EndNoteBibliography"/>
        <w:spacing w:after="240"/>
        <w:ind w:left="720" w:hanging="720"/>
        <w:rPr>
          <w:noProof/>
        </w:rPr>
      </w:pPr>
      <w:r w:rsidRPr="00ED21A5">
        <w:rPr>
          <w:noProof/>
        </w:rPr>
        <w:t>149.</w:t>
      </w:r>
      <w:r w:rsidRPr="00ED21A5">
        <w:rPr>
          <w:noProof/>
        </w:rPr>
        <w:tab/>
        <w:t xml:space="preserve">Bouayed Abdelmoula N, Portnoi MF, Amouri A, Arladan A, Chakroun M, Saad A, Hchicha M, Turki H and Rebai T. Turner syndrome female with a small ring X chromosome lacking the XIST, an unexpectedly mild phenotype and an atypical association with alopecia universalis. </w:t>
      </w:r>
      <w:r w:rsidRPr="00ED21A5">
        <w:rPr>
          <w:i/>
          <w:noProof/>
        </w:rPr>
        <w:t>Annales de genetique</w:t>
      </w:r>
      <w:r w:rsidRPr="00ED21A5">
        <w:rPr>
          <w:noProof/>
        </w:rPr>
        <w:t>. 2004;47:305-13.</w:t>
      </w:r>
    </w:p>
    <w:p w:rsidR="00ED21A5" w:rsidRPr="00ED21A5" w:rsidRDefault="00ED21A5" w:rsidP="00ED21A5">
      <w:pPr>
        <w:pStyle w:val="EndNoteBibliography"/>
        <w:spacing w:after="240"/>
        <w:ind w:left="720" w:hanging="720"/>
        <w:rPr>
          <w:noProof/>
        </w:rPr>
      </w:pPr>
      <w:r w:rsidRPr="00ED21A5">
        <w:rPr>
          <w:noProof/>
        </w:rPr>
        <w:t>150.</w:t>
      </w:r>
      <w:r w:rsidRPr="00ED21A5">
        <w:rPr>
          <w:noProof/>
        </w:rPr>
        <w:tab/>
        <w:t xml:space="preserve">Bove KE. Gonadal dysgenesis in a newborn with XO karyotype. </w:t>
      </w:r>
      <w:r w:rsidRPr="00ED21A5">
        <w:rPr>
          <w:i/>
          <w:noProof/>
        </w:rPr>
        <w:t>Am J Dis Child</w:t>
      </w:r>
      <w:r w:rsidRPr="00ED21A5">
        <w:rPr>
          <w:noProof/>
        </w:rPr>
        <w:t>. 1970;120:363-6.</w:t>
      </w:r>
    </w:p>
    <w:p w:rsidR="00ED21A5" w:rsidRPr="00ED21A5" w:rsidRDefault="00ED21A5" w:rsidP="00ED21A5">
      <w:pPr>
        <w:pStyle w:val="EndNoteBibliography"/>
        <w:spacing w:after="240"/>
        <w:ind w:left="720" w:hanging="720"/>
        <w:rPr>
          <w:noProof/>
        </w:rPr>
      </w:pPr>
      <w:r w:rsidRPr="00ED21A5">
        <w:rPr>
          <w:noProof/>
        </w:rPr>
        <w:t>151.</w:t>
      </w:r>
      <w:r w:rsidRPr="00ED21A5">
        <w:rPr>
          <w:noProof/>
        </w:rPr>
        <w:tab/>
        <w:t xml:space="preserve">Boyle MJ, Swanson CE, Turner JJ, Thompson IL, Roberts J, Penny R and Cooper DA. Definition of two distinct types of AIDS-associated non-Hodgkin lymphoma. </w:t>
      </w:r>
      <w:r w:rsidRPr="00ED21A5">
        <w:rPr>
          <w:i/>
          <w:noProof/>
        </w:rPr>
        <w:t>British journal of haematology</w:t>
      </w:r>
      <w:r w:rsidRPr="00ED21A5">
        <w:rPr>
          <w:noProof/>
        </w:rPr>
        <w:t>. 1990;76:506-12.</w:t>
      </w:r>
    </w:p>
    <w:p w:rsidR="00ED21A5" w:rsidRPr="00ED21A5" w:rsidRDefault="00ED21A5" w:rsidP="00ED21A5">
      <w:pPr>
        <w:pStyle w:val="EndNoteBibliography"/>
        <w:spacing w:after="240"/>
        <w:ind w:left="720" w:hanging="720"/>
        <w:rPr>
          <w:noProof/>
        </w:rPr>
      </w:pPr>
      <w:r w:rsidRPr="00ED21A5">
        <w:rPr>
          <w:noProof/>
        </w:rPr>
        <w:t>152.</w:t>
      </w:r>
      <w:r w:rsidRPr="00ED21A5">
        <w:rPr>
          <w:noProof/>
        </w:rPr>
        <w:tab/>
        <w:t xml:space="preserve">Bradford CM, Tupa L, Wiese D, Hurley TJ and Zimmerman R. Unusual Turner syndrome mosaic with a triple x cell line (47,X/49,XXX) in a western lowland gorilla (Gorilla gorilla gorilla). </w:t>
      </w:r>
      <w:r w:rsidRPr="00ED21A5">
        <w:rPr>
          <w:i/>
          <w:noProof/>
        </w:rPr>
        <w:t>J Zoo Wildl Med</w:t>
      </w:r>
      <w:r w:rsidRPr="00ED21A5">
        <w:rPr>
          <w:noProof/>
        </w:rPr>
        <w:t>. 2013;44:1055-8.</w:t>
      </w:r>
    </w:p>
    <w:p w:rsidR="00ED21A5" w:rsidRPr="00ED21A5" w:rsidRDefault="00ED21A5" w:rsidP="00ED21A5">
      <w:pPr>
        <w:pStyle w:val="EndNoteBibliography"/>
        <w:spacing w:after="240"/>
        <w:ind w:left="720" w:hanging="720"/>
        <w:rPr>
          <w:noProof/>
        </w:rPr>
      </w:pPr>
      <w:r w:rsidRPr="00ED21A5">
        <w:rPr>
          <w:noProof/>
        </w:rPr>
        <w:t>153.</w:t>
      </w:r>
      <w:r w:rsidRPr="00ED21A5">
        <w:rPr>
          <w:noProof/>
        </w:rPr>
        <w:tab/>
        <w:t xml:space="preserve">Braley KT, Tang X, Makil ES, Borroughs-Ray D and Collins RT. The impact of body weight on the diagnosis of aortic dilation-misdiagnosis in overweight and underweight groups. </w:t>
      </w:r>
      <w:r w:rsidRPr="00ED21A5">
        <w:rPr>
          <w:i/>
          <w:noProof/>
        </w:rPr>
        <w:t>Echocardiography</w:t>
      </w:r>
      <w:r w:rsidRPr="00ED21A5">
        <w:rPr>
          <w:noProof/>
        </w:rPr>
        <w:t>. 2017;34:1029-1034.</w:t>
      </w:r>
    </w:p>
    <w:p w:rsidR="00ED21A5" w:rsidRPr="00ED21A5" w:rsidRDefault="00ED21A5" w:rsidP="00ED21A5">
      <w:pPr>
        <w:pStyle w:val="EndNoteBibliography"/>
        <w:spacing w:after="240"/>
        <w:ind w:left="720" w:hanging="720"/>
        <w:rPr>
          <w:noProof/>
        </w:rPr>
      </w:pPr>
      <w:r w:rsidRPr="00ED21A5">
        <w:rPr>
          <w:noProof/>
        </w:rPr>
        <w:t>154.</w:t>
      </w:r>
      <w:r w:rsidRPr="00ED21A5">
        <w:rPr>
          <w:noProof/>
        </w:rPr>
        <w:tab/>
        <w:t xml:space="preserve">Brandt B, 3rd, Heintz SE, Rose EF, Ehrenhaft JL and Clark EB. Repair of coarctation of the aorta in children with Turner syndrome. </w:t>
      </w:r>
      <w:r w:rsidRPr="00ED21A5">
        <w:rPr>
          <w:i/>
          <w:noProof/>
        </w:rPr>
        <w:t>Pediatr Cardiol</w:t>
      </w:r>
      <w:r w:rsidRPr="00ED21A5">
        <w:rPr>
          <w:noProof/>
        </w:rPr>
        <w:t>. 1984;5:175-7.</w:t>
      </w:r>
    </w:p>
    <w:p w:rsidR="00ED21A5" w:rsidRPr="00ED21A5" w:rsidRDefault="00ED21A5" w:rsidP="00ED21A5">
      <w:pPr>
        <w:pStyle w:val="EndNoteBibliography"/>
        <w:spacing w:after="240"/>
        <w:ind w:left="720" w:hanging="720"/>
        <w:rPr>
          <w:noProof/>
        </w:rPr>
      </w:pPr>
      <w:r w:rsidRPr="00ED21A5">
        <w:rPr>
          <w:noProof/>
        </w:rPr>
        <w:t>155.</w:t>
      </w:r>
      <w:r w:rsidRPr="00ED21A5">
        <w:rPr>
          <w:noProof/>
        </w:rPr>
        <w:tab/>
        <w:t xml:space="preserve">Brankaer C, Ghesquiere P, De Wel A, Swillen A and De Smedt B. Numerical magnitude processing impairments in genetic syndromes: a cross-syndrome comparison of Turner and 22q11.2 deletion syndromes. </w:t>
      </w:r>
      <w:r w:rsidRPr="00ED21A5">
        <w:rPr>
          <w:i/>
          <w:noProof/>
        </w:rPr>
        <w:t>Dev Sci</w:t>
      </w:r>
      <w:r w:rsidRPr="00ED21A5">
        <w:rPr>
          <w:noProof/>
        </w:rPr>
        <w:t>. 2017;20.</w:t>
      </w:r>
    </w:p>
    <w:p w:rsidR="00ED21A5" w:rsidRPr="00ED21A5" w:rsidRDefault="00ED21A5" w:rsidP="00ED21A5">
      <w:pPr>
        <w:pStyle w:val="EndNoteBibliography"/>
        <w:spacing w:after="240"/>
        <w:ind w:left="720" w:hanging="720"/>
        <w:rPr>
          <w:noProof/>
        </w:rPr>
      </w:pPr>
      <w:r w:rsidRPr="00ED21A5">
        <w:rPr>
          <w:noProof/>
        </w:rPr>
        <w:t>156.</w:t>
      </w:r>
      <w:r w:rsidRPr="00ED21A5">
        <w:rPr>
          <w:noProof/>
        </w:rPr>
        <w:tab/>
        <w:t xml:space="preserve">Brassil MJ, Turner MJ, Egan DM and MacDonald DW. Obstetric outcome in first-time mothers aged 40 years and over. </w:t>
      </w:r>
      <w:r w:rsidRPr="00ED21A5">
        <w:rPr>
          <w:i/>
          <w:noProof/>
        </w:rPr>
        <w:t>Eur J Obstet Gynecol Reprod Biol</w:t>
      </w:r>
      <w:r w:rsidRPr="00ED21A5">
        <w:rPr>
          <w:noProof/>
        </w:rPr>
        <w:t>. 1987;25:115-20.</w:t>
      </w:r>
    </w:p>
    <w:p w:rsidR="00ED21A5" w:rsidRPr="00ED21A5" w:rsidRDefault="00ED21A5" w:rsidP="00ED21A5">
      <w:pPr>
        <w:pStyle w:val="EndNoteBibliography"/>
        <w:spacing w:after="240"/>
        <w:ind w:left="720" w:hanging="720"/>
        <w:rPr>
          <w:noProof/>
        </w:rPr>
      </w:pPr>
      <w:r w:rsidRPr="00ED21A5">
        <w:rPr>
          <w:noProof/>
        </w:rPr>
        <w:t>157.</w:t>
      </w:r>
      <w:r w:rsidRPr="00ED21A5">
        <w:rPr>
          <w:noProof/>
        </w:rPr>
        <w:tab/>
        <w:t xml:space="preserve">Braverman A, Harris,K.,Pyeritz,R., et al. Aortic dissection during pregnancy: result from the internatinal registry of acute aortic dissection (IRAD). </w:t>
      </w:r>
      <w:r w:rsidRPr="00ED21A5">
        <w:rPr>
          <w:i/>
          <w:noProof/>
        </w:rPr>
        <w:t>Journal of the American College of Cardiology</w:t>
      </w:r>
      <w:r w:rsidRPr="00ED21A5">
        <w:rPr>
          <w:noProof/>
        </w:rPr>
        <w:t>. 2012;59:E1903.</w:t>
      </w:r>
    </w:p>
    <w:p w:rsidR="00ED21A5" w:rsidRPr="00ED21A5" w:rsidRDefault="00ED21A5" w:rsidP="00ED21A5">
      <w:pPr>
        <w:pStyle w:val="EndNoteBibliography"/>
        <w:spacing w:after="240"/>
        <w:ind w:left="720" w:hanging="720"/>
        <w:rPr>
          <w:noProof/>
        </w:rPr>
      </w:pPr>
      <w:r w:rsidRPr="00ED21A5">
        <w:rPr>
          <w:noProof/>
        </w:rPr>
        <w:t>158.</w:t>
      </w:r>
      <w:r w:rsidRPr="00ED21A5">
        <w:rPr>
          <w:noProof/>
        </w:rPr>
        <w:tab/>
        <w:t xml:space="preserve">Braverman AC. Aortic dissection. </w:t>
      </w:r>
      <w:r w:rsidRPr="00ED21A5">
        <w:rPr>
          <w:i/>
          <w:noProof/>
        </w:rPr>
        <w:t>Curr Opin Cardiol</w:t>
      </w:r>
      <w:r w:rsidRPr="00ED21A5">
        <w:rPr>
          <w:noProof/>
        </w:rPr>
        <w:t>. 1997;12:389-90.</w:t>
      </w:r>
    </w:p>
    <w:p w:rsidR="00ED21A5" w:rsidRPr="00ED21A5" w:rsidRDefault="00ED21A5" w:rsidP="00ED21A5">
      <w:pPr>
        <w:pStyle w:val="EndNoteBibliography"/>
        <w:spacing w:after="240"/>
        <w:ind w:left="720" w:hanging="720"/>
        <w:rPr>
          <w:noProof/>
        </w:rPr>
      </w:pPr>
      <w:r w:rsidRPr="00ED21A5">
        <w:rPr>
          <w:noProof/>
        </w:rPr>
        <w:t>159.</w:t>
      </w:r>
      <w:r w:rsidRPr="00ED21A5">
        <w:rPr>
          <w:noProof/>
        </w:rPr>
        <w:tab/>
        <w:t xml:space="preserve">Braverman AC. Acute aortic dissection: clinician update. </w:t>
      </w:r>
      <w:r w:rsidRPr="00ED21A5">
        <w:rPr>
          <w:i/>
          <w:noProof/>
        </w:rPr>
        <w:t>Circulation</w:t>
      </w:r>
      <w:r w:rsidRPr="00ED21A5">
        <w:rPr>
          <w:noProof/>
        </w:rPr>
        <w:t>. 2010;122:184-8.</w:t>
      </w:r>
    </w:p>
    <w:p w:rsidR="00ED21A5" w:rsidRPr="00ED21A5" w:rsidRDefault="00ED21A5" w:rsidP="00ED21A5">
      <w:pPr>
        <w:pStyle w:val="EndNoteBibliography"/>
        <w:spacing w:after="240"/>
        <w:ind w:left="720" w:hanging="720"/>
        <w:rPr>
          <w:noProof/>
        </w:rPr>
      </w:pPr>
      <w:r w:rsidRPr="00ED21A5">
        <w:rPr>
          <w:noProof/>
        </w:rPr>
        <w:t>160.</w:t>
      </w:r>
      <w:r w:rsidRPr="00ED21A5">
        <w:rPr>
          <w:noProof/>
        </w:rPr>
        <w:tab/>
        <w:t xml:space="preserve">Braverman AC. Aortic dissection: prompt diagnosis and emergency treatment are critical. </w:t>
      </w:r>
      <w:r w:rsidRPr="00ED21A5">
        <w:rPr>
          <w:i/>
          <w:noProof/>
        </w:rPr>
        <w:t>Cleve Clin J Med</w:t>
      </w:r>
      <w:r w:rsidRPr="00ED21A5">
        <w:rPr>
          <w:noProof/>
        </w:rPr>
        <w:t>. 2011;78:685-96.</w:t>
      </w:r>
    </w:p>
    <w:p w:rsidR="00ED21A5" w:rsidRPr="00ED21A5" w:rsidRDefault="00ED21A5" w:rsidP="00ED21A5">
      <w:pPr>
        <w:pStyle w:val="EndNoteBibliography"/>
        <w:spacing w:after="240"/>
        <w:ind w:left="720" w:hanging="720"/>
        <w:rPr>
          <w:noProof/>
        </w:rPr>
      </w:pPr>
      <w:r w:rsidRPr="00ED21A5">
        <w:rPr>
          <w:noProof/>
        </w:rPr>
        <w:t>161.</w:t>
      </w:r>
      <w:r w:rsidRPr="00ED21A5">
        <w:rPr>
          <w:noProof/>
        </w:rPr>
        <w:tab/>
        <w:t xml:space="preserve">Braverman AC. Medical management of thoracic aortic aneurysm disease. </w:t>
      </w:r>
      <w:r w:rsidRPr="00ED21A5">
        <w:rPr>
          <w:i/>
          <w:noProof/>
        </w:rPr>
        <w:t>J Thorac Cardiovasc Surg</w:t>
      </w:r>
      <w:r w:rsidRPr="00ED21A5">
        <w:rPr>
          <w:noProof/>
        </w:rPr>
        <w:t>. 2013;145:S2-6.</w:t>
      </w:r>
    </w:p>
    <w:p w:rsidR="00ED21A5" w:rsidRPr="00ED21A5" w:rsidRDefault="00ED21A5" w:rsidP="00ED21A5">
      <w:pPr>
        <w:pStyle w:val="EndNoteBibliography"/>
        <w:spacing w:after="240"/>
        <w:ind w:left="720" w:hanging="720"/>
        <w:rPr>
          <w:noProof/>
        </w:rPr>
      </w:pPr>
      <w:r w:rsidRPr="00ED21A5">
        <w:rPr>
          <w:noProof/>
        </w:rPr>
        <w:t>162.</w:t>
      </w:r>
      <w:r w:rsidRPr="00ED21A5">
        <w:rPr>
          <w:noProof/>
        </w:rPr>
        <w:tab/>
        <w:t xml:space="preserve">Braverman AC. Guidelines for management of bicuspid aortic valve aneurysms: what's the clinician to do? </w:t>
      </w:r>
      <w:r w:rsidRPr="00ED21A5">
        <w:rPr>
          <w:i/>
          <w:noProof/>
        </w:rPr>
        <w:t>Curr Opin Cardiol</w:t>
      </w:r>
      <w:r w:rsidRPr="00ED21A5">
        <w:rPr>
          <w:noProof/>
        </w:rPr>
        <w:t>. 2014;29:489-91.</w:t>
      </w:r>
    </w:p>
    <w:p w:rsidR="00ED21A5" w:rsidRPr="00ED21A5" w:rsidRDefault="00ED21A5" w:rsidP="00ED21A5">
      <w:pPr>
        <w:pStyle w:val="EndNoteBibliography"/>
        <w:spacing w:after="240"/>
        <w:ind w:left="720" w:hanging="720"/>
        <w:rPr>
          <w:noProof/>
        </w:rPr>
      </w:pPr>
      <w:r w:rsidRPr="00ED21A5">
        <w:rPr>
          <w:noProof/>
        </w:rPr>
        <w:t>163.</w:t>
      </w:r>
      <w:r w:rsidRPr="00ED21A5">
        <w:rPr>
          <w:noProof/>
        </w:rPr>
        <w:tab/>
        <w:t xml:space="preserve">Braverman AC. Heritable thoracic aortic aneurysm disease: recognizing phenotypes, exploring genotypes. </w:t>
      </w:r>
      <w:r w:rsidRPr="00ED21A5">
        <w:rPr>
          <w:i/>
          <w:noProof/>
        </w:rPr>
        <w:t>J Am Coll Cardiol</w:t>
      </w:r>
      <w:r w:rsidRPr="00ED21A5">
        <w:rPr>
          <w:noProof/>
        </w:rPr>
        <w:t>. 2015;65:1337-9.</w:t>
      </w:r>
    </w:p>
    <w:p w:rsidR="00ED21A5" w:rsidRPr="00ED21A5" w:rsidRDefault="00ED21A5" w:rsidP="00ED21A5">
      <w:pPr>
        <w:pStyle w:val="EndNoteBibliography"/>
        <w:spacing w:after="240"/>
        <w:ind w:left="720" w:hanging="720"/>
        <w:rPr>
          <w:noProof/>
        </w:rPr>
      </w:pPr>
      <w:r w:rsidRPr="00ED21A5">
        <w:rPr>
          <w:noProof/>
        </w:rPr>
        <w:t>164.</w:t>
      </w:r>
      <w:r w:rsidRPr="00ED21A5">
        <w:rPr>
          <w:noProof/>
        </w:rPr>
        <w:tab/>
        <w:t xml:space="preserve">Braverman AC, Harris KM, Kovacs RJ, Maron BJ, American Heart Association E, Arrhythmias Committee of the Council on Clinical Cardiology CoCDitYCoC, Stroke Nursing CoFG, Translational B and the American College of C. Eligibility and Disqualification Recommendations for Competitive Athletes With Cardiovascular Abnormalities: Task Force 7: Aortic Diseases, Including Marfan Syndrome: A Scientific Statement From the American Heart Association and American College of Cardiology. </w:t>
      </w:r>
      <w:r w:rsidRPr="00ED21A5">
        <w:rPr>
          <w:i/>
          <w:noProof/>
        </w:rPr>
        <w:t>Circulation</w:t>
      </w:r>
      <w:r w:rsidRPr="00ED21A5">
        <w:rPr>
          <w:noProof/>
        </w:rPr>
        <w:t>. 2015;132:e303-9.</w:t>
      </w:r>
    </w:p>
    <w:p w:rsidR="00ED21A5" w:rsidRPr="00ED21A5" w:rsidRDefault="00ED21A5" w:rsidP="00ED21A5">
      <w:pPr>
        <w:pStyle w:val="EndNoteBibliography"/>
        <w:spacing w:after="240"/>
        <w:ind w:left="720" w:hanging="720"/>
        <w:rPr>
          <w:noProof/>
        </w:rPr>
      </w:pPr>
      <w:r w:rsidRPr="00ED21A5">
        <w:rPr>
          <w:noProof/>
        </w:rPr>
        <w:t>165.</w:t>
      </w:r>
      <w:r w:rsidRPr="00ED21A5">
        <w:rPr>
          <w:noProof/>
        </w:rPr>
        <w:tab/>
        <w:t xml:space="preserve">Braverman AC, Moon MR, Geraghty P, Willing M, Bach C and Kouchoukos NT. Pregnancy after aortic root replacement in Loeys-Dietz syndrome: High risk of aortic dissection. </w:t>
      </w:r>
      <w:r w:rsidRPr="00ED21A5">
        <w:rPr>
          <w:i/>
          <w:noProof/>
        </w:rPr>
        <w:t>Am J Med Genet A</w:t>
      </w:r>
      <w:r w:rsidRPr="00ED21A5">
        <w:rPr>
          <w:noProof/>
        </w:rPr>
        <w:t>. 2016;170:2177-80.</w:t>
      </w:r>
    </w:p>
    <w:p w:rsidR="00ED21A5" w:rsidRPr="00ED21A5" w:rsidRDefault="00ED21A5" w:rsidP="00ED21A5">
      <w:pPr>
        <w:pStyle w:val="EndNoteBibliography"/>
        <w:spacing w:after="240"/>
        <w:ind w:left="720" w:hanging="720"/>
        <w:rPr>
          <w:noProof/>
        </w:rPr>
      </w:pPr>
      <w:r w:rsidRPr="00ED21A5">
        <w:rPr>
          <w:noProof/>
        </w:rPr>
        <w:t>166.</w:t>
      </w:r>
      <w:r w:rsidRPr="00ED21A5">
        <w:rPr>
          <w:noProof/>
        </w:rPr>
        <w:tab/>
        <w:t xml:space="preserve">Bray S, Dunkin B, Hong DS and Reiss AL. Reduced functional connectivity during working memory in Turner syndrome. </w:t>
      </w:r>
      <w:r w:rsidRPr="00ED21A5">
        <w:rPr>
          <w:i/>
          <w:noProof/>
        </w:rPr>
        <w:t>Cereb Cortex</w:t>
      </w:r>
      <w:r w:rsidRPr="00ED21A5">
        <w:rPr>
          <w:noProof/>
        </w:rPr>
        <w:t>. 2011;21:2471-81.</w:t>
      </w:r>
    </w:p>
    <w:p w:rsidR="00ED21A5" w:rsidRPr="00ED21A5" w:rsidRDefault="00ED21A5" w:rsidP="00ED21A5">
      <w:pPr>
        <w:pStyle w:val="EndNoteBibliography"/>
        <w:spacing w:after="240"/>
        <w:ind w:left="720" w:hanging="720"/>
        <w:rPr>
          <w:noProof/>
        </w:rPr>
      </w:pPr>
      <w:r w:rsidRPr="00ED21A5">
        <w:rPr>
          <w:noProof/>
        </w:rPr>
        <w:t>167.</w:t>
      </w:r>
      <w:r w:rsidRPr="00ED21A5">
        <w:rPr>
          <w:noProof/>
        </w:rPr>
        <w:tab/>
        <w:t xml:space="preserve">Bray S, Hoeft F, Hong DS and Reiss AL. Aberrant functional network recruitment of posterior parietal cortex in Turner syndrome. </w:t>
      </w:r>
      <w:r w:rsidRPr="00ED21A5">
        <w:rPr>
          <w:i/>
          <w:noProof/>
        </w:rPr>
        <w:t>Human brain mapping</w:t>
      </w:r>
      <w:r w:rsidRPr="00ED21A5">
        <w:rPr>
          <w:noProof/>
        </w:rPr>
        <w:t>. 2013;34:3117-28.</w:t>
      </w:r>
    </w:p>
    <w:p w:rsidR="00ED21A5" w:rsidRPr="00ED21A5" w:rsidRDefault="00ED21A5" w:rsidP="00ED21A5">
      <w:pPr>
        <w:pStyle w:val="EndNoteBibliography"/>
        <w:spacing w:after="240"/>
        <w:ind w:left="720" w:hanging="720"/>
        <w:rPr>
          <w:noProof/>
        </w:rPr>
      </w:pPr>
      <w:r w:rsidRPr="00ED21A5">
        <w:rPr>
          <w:noProof/>
        </w:rPr>
        <w:t>168.</w:t>
      </w:r>
      <w:r w:rsidRPr="00ED21A5">
        <w:rPr>
          <w:noProof/>
        </w:rPr>
        <w:tab/>
        <w:t xml:space="preserve">Brazzelli V, Calcaterra V, Muzio F, Klersy C, Larizza D and Borroni G. Reduced sebum production in Turner syndrome: a study of twenty-two patients. </w:t>
      </w:r>
      <w:r w:rsidRPr="00ED21A5">
        <w:rPr>
          <w:i/>
          <w:noProof/>
        </w:rPr>
        <w:t>International journal of immunopathology and pharmacology</w:t>
      </w:r>
      <w:r w:rsidRPr="00ED21A5">
        <w:rPr>
          <w:noProof/>
        </w:rPr>
        <w:t>. 2011;24:789-92.</w:t>
      </w:r>
    </w:p>
    <w:p w:rsidR="00ED21A5" w:rsidRPr="00ED21A5" w:rsidRDefault="00ED21A5" w:rsidP="00ED21A5">
      <w:pPr>
        <w:pStyle w:val="EndNoteBibliography"/>
        <w:spacing w:after="240"/>
        <w:ind w:left="720" w:hanging="720"/>
        <w:rPr>
          <w:noProof/>
        </w:rPr>
      </w:pPr>
      <w:r w:rsidRPr="00ED21A5">
        <w:rPr>
          <w:noProof/>
        </w:rPr>
        <w:t>169.</w:t>
      </w:r>
      <w:r w:rsidRPr="00ED21A5">
        <w:rPr>
          <w:noProof/>
        </w:rPr>
        <w:tab/>
        <w:t xml:space="preserve">Brazzelli V, Larizza D, Martinetti M, Martinoli S, Calcaterra V, De Silvestri A, Pandolfi R and Borroni G. Halo nevus, rather than vitiligo, is a typical dermatologic finding of turner's syndrome: clinical, genetic, and immunogenetic study in 72 patients. </w:t>
      </w:r>
      <w:r w:rsidRPr="00ED21A5">
        <w:rPr>
          <w:i/>
          <w:noProof/>
        </w:rPr>
        <w:t>Journal of the American Academy of Dermatology</w:t>
      </w:r>
      <w:r w:rsidRPr="00ED21A5">
        <w:rPr>
          <w:noProof/>
        </w:rPr>
        <w:t>. 2004;51:354-8.</w:t>
      </w:r>
    </w:p>
    <w:p w:rsidR="00ED21A5" w:rsidRPr="00ED21A5" w:rsidRDefault="00ED21A5" w:rsidP="00ED21A5">
      <w:pPr>
        <w:pStyle w:val="EndNoteBibliography"/>
        <w:spacing w:after="240"/>
        <w:ind w:left="720" w:hanging="720"/>
        <w:rPr>
          <w:noProof/>
        </w:rPr>
      </w:pPr>
      <w:r w:rsidRPr="00ED21A5">
        <w:rPr>
          <w:noProof/>
        </w:rPr>
        <w:t>170.</w:t>
      </w:r>
      <w:r w:rsidRPr="00ED21A5">
        <w:rPr>
          <w:noProof/>
        </w:rPr>
        <w:tab/>
        <w:t xml:space="preserve">Brazzelli V, Larizza D, Muzio F, Calcaterra V, Fornara L, Klersy C and Borroni G. Low frequency of acne vulgaris in adolescent girls and women with Turner's syndrome: a clinical, genetic and hormonal study of 65 patients. </w:t>
      </w:r>
      <w:r w:rsidRPr="00ED21A5">
        <w:rPr>
          <w:i/>
          <w:noProof/>
        </w:rPr>
        <w:t>The British journal of dermatology</w:t>
      </w:r>
      <w:r w:rsidRPr="00ED21A5">
        <w:rPr>
          <w:noProof/>
        </w:rPr>
        <w:t>. 2008;159:1209-11.</w:t>
      </w:r>
    </w:p>
    <w:p w:rsidR="00ED21A5" w:rsidRPr="00ED21A5" w:rsidRDefault="00ED21A5" w:rsidP="00ED21A5">
      <w:pPr>
        <w:pStyle w:val="EndNoteBibliography"/>
        <w:spacing w:after="240"/>
        <w:ind w:left="720" w:hanging="720"/>
        <w:rPr>
          <w:noProof/>
        </w:rPr>
      </w:pPr>
      <w:r w:rsidRPr="00ED21A5">
        <w:rPr>
          <w:noProof/>
        </w:rPr>
        <w:t>171.</w:t>
      </w:r>
      <w:r w:rsidRPr="00ED21A5">
        <w:rPr>
          <w:noProof/>
        </w:rPr>
        <w:tab/>
        <w:t xml:space="preserve">Briese S, Claus M and Querfeld U. Arterial stiffness in children after renal transplantation. </w:t>
      </w:r>
      <w:r w:rsidRPr="00ED21A5">
        <w:rPr>
          <w:i/>
          <w:noProof/>
        </w:rPr>
        <w:t>Pediatr Nephrol</w:t>
      </w:r>
      <w:r w:rsidRPr="00ED21A5">
        <w:rPr>
          <w:noProof/>
        </w:rPr>
        <w:t>. 2008;23:2241-5.</w:t>
      </w:r>
    </w:p>
    <w:p w:rsidR="00ED21A5" w:rsidRPr="00ED21A5" w:rsidRDefault="00ED21A5" w:rsidP="00ED21A5">
      <w:pPr>
        <w:pStyle w:val="EndNoteBibliography"/>
        <w:spacing w:after="240"/>
        <w:ind w:left="720" w:hanging="720"/>
        <w:rPr>
          <w:noProof/>
        </w:rPr>
      </w:pPr>
      <w:r w:rsidRPr="00ED21A5">
        <w:rPr>
          <w:noProof/>
        </w:rPr>
        <w:t>172.</w:t>
      </w:r>
      <w:r w:rsidRPr="00ED21A5">
        <w:rPr>
          <w:noProof/>
        </w:rPr>
        <w:tab/>
        <w:t xml:space="preserve">Bright GM, Blizzard RM, Kaiser DL and Clarke WL. Organ-specific autoantibodies in children with common endocrine diseases. </w:t>
      </w:r>
      <w:r w:rsidRPr="00ED21A5">
        <w:rPr>
          <w:i/>
          <w:noProof/>
        </w:rPr>
        <w:t>J Pediatr</w:t>
      </w:r>
      <w:r w:rsidRPr="00ED21A5">
        <w:rPr>
          <w:noProof/>
        </w:rPr>
        <w:t>. 1982;100:8-14.</w:t>
      </w:r>
    </w:p>
    <w:p w:rsidR="00ED21A5" w:rsidRPr="00ED21A5" w:rsidRDefault="00ED21A5" w:rsidP="00ED21A5">
      <w:pPr>
        <w:pStyle w:val="EndNoteBibliography"/>
        <w:spacing w:after="240"/>
        <w:ind w:left="720" w:hanging="720"/>
        <w:rPr>
          <w:noProof/>
        </w:rPr>
      </w:pPr>
      <w:r w:rsidRPr="00ED21A5">
        <w:rPr>
          <w:noProof/>
        </w:rPr>
        <w:t>173.</w:t>
      </w:r>
      <w:r w:rsidRPr="00ED21A5">
        <w:rPr>
          <w:noProof/>
        </w:rPr>
        <w:tab/>
        <w:t xml:space="preserve">Brizot ML, Bersinger NA, Xydias G, Snijders RJ and Nicolaides KH. Maternal serum Schwangerschafts protein-1 (SP1) and fetal chromosomal abnormalities at 10-13 weeks' gestation. </w:t>
      </w:r>
      <w:r w:rsidRPr="00ED21A5">
        <w:rPr>
          <w:i/>
          <w:noProof/>
        </w:rPr>
        <w:t>Early human development</w:t>
      </w:r>
      <w:r w:rsidRPr="00ED21A5">
        <w:rPr>
          <w:noProof/>
        </w:rPr>
        <w:t>. 1995;43:31-6.</w:t>
      </w:r>
    </w:p>
    <w:p w:rsidR="00ED21A5" w:rsidRPr="00ED21A5" w:rsidRDefault="00ED21A5" w:rsidP="00ED21A5">
      <w:pPr>
        <w:pStyle w:val="EndNoteBibliography"/>
        <w:spacing w:after="240"/>
        <w:ind w:left="720" w:hanging="720"/>
        <w:rPr>
          <w:noProof/>
        </w:rPr>
      </w:pPr>
      <w:r w:rsidRPr="00ED21A5">
        <w:rPr>
          <w:noProof/>
        </w:rPr>
        <w:t>174.</w:t>
      </w:r>
      <w:r w:rsidRPr="00ED21A5">
        <w:rPr>
          <w:noProof/>
        </w:rPr>
        <w:tab/>
        <w:t xml:space="preserve">Broekhuijsen-van Henten DM and de Vroede M. [Follow-up of adult women with Turner's syndrome in a cohort study in Utrecht]. </w:t>
      </w:r>
      <w:r w:rsidRPr="00ED21A5">
        <w:rPr>
          <w:i/>
          <w:noProof/>
        </w:rPr>
        <w:t>Ned Tijdschr Geneeskd</w:t>
      </w:r>
      <w:r w:rsidRPr="00ED21A5">
        <w:rPr>
          <w:noProof/>
        </w:rPr>
        <w:t>. 2007;151:1630-4.</w:t>
      </w:r>
    </w:p>
    <w:p w:rsidR="00ED21A5" w:rsidRPr="00ED21A5" w:rsidRDefault="00ED21A5" w:rsidP="00ED21A5">
      <w:pPr>
        <w:pStyle w:val="EndNoteBibliography"/>
        <w:spacing w:after="240"/>
        <w:ind w:left="720" w:hanging="720"/>
        <w:rPr>
          <w:noProof/>
        </w:rPr>
      </w:pPr>
      <w:r w:rsidRPr="00ED21A5">
        <w:rPr>
          <w:noProof/>
        </w:rPr>
        <w:t>175.</w:t>
      </w:r>
      <w:r w:rsidRPr="00ED21A5">
        <w:rPr>
          <w:noProof/>
        </w:rPr>
        <w:tab/>
        <w:t xml:space="preserve">Bromley B, Doubilet P, Frigoletto FD, Jr., Krauss C, Estroff JA and Benacerraf BR. Is fetal hyperechoic bowel on second-trimester sonogram an indication for amniocentesis? </w:t>
      </w:r>
      <w:r w:rsidRPr="00ED21A5">
        <w:rPr>
          <w:i/>
          <w:noProof/>
        </w:rPr>
        <w:t>Obstet Gynecol</w:t>
      </w:r>
      <w:r w:rsidRPr="00ED21A5">
        <w:rPr>
          <w:noProof/>
        </w:rPr>
        <w:t>. 1994;83:647-51.</w:t>
      </w:r>
    </w:p>
    <w:p w:rsidR="00ED21A5" w:rsidRPr="00ED21A5" w:rsidRDefault="00ED21A5" w:rsidP="00ED21A5">
      <w:pPr>
        <w:pStyle w:val="EndNoteBibliography"/>
        <w:spacing w:after="240"/>
        <w:ind w:left="720" w:hanging="720"/>
        <w:rPr>
          <w:noProof/>
        </w:rPr>
      </w:pPr>
      <w:r w:rsidRPr="00ED21A5">
        <w:rPr>
          <w:noProof/>
        </w:rPr>
        <w:t>176.</w:t>
      </w:r>
      <w:r w:rsidRPr="00ED21A5">
        <w:rPr>
          <w:noProof/>
        </w:rPr>
        <w:tab/>
        <w:t xml:space="preserve">Brown BS. The ultrasonographic features of nonimmune hydrops fetalis: a study of 30 successive patients. </w:t>
      </w:r>
      <w:r w:rsidRPr="00ED21A5">
        <w:rPr>
          <w:i/>
          <w:noProof/>
        </w:rPr>
        <w:t>Canadian Association of Radiologists journal = Journal l'Association canadienne des radiologistes</w:t>
      </w:r>
      <w:r w:rsidRPr="00ED21A5">
        <w:rPr>
          <w:noProof/>
        </w:rPr>
        <w:t>. 1986;37:164-8.</w:t>
      </w:r>
    </w:p>
    <w:p w:rsidR="00ED21A5" w:rsidRPr="00ED21A5" w:rsidRDefault="00ED21A5" w:rsidP="00ED21A5">
      <w:pPr>
        <w:pStyle w:val="EndNoteBibliography"/>
        <w:spacing w:after="240"/>
        <w:ind w:left="720" w:hanging="720"/>
        <w:rPr>
          <w:noProof/>
        </w:rPr>
      </w:pPr>
      <w:r w:rsidRPr="00ED21A5">
        <w:rPr>
          <w:noProof/>
        </w:rPr>
        <w:t>177.</w:t>
      </w:r>
      <w:r w:rsidRPr="00ED21A5">
        <w:rPr>
          <w:noProof/>
        </w:rPr>
        <w:tab/>
        <w:t xml:space="preserve">Brown CJ, Hendrich BD, Rupert JL, Lafreniere RG, Xing Y, Lawrence J and Willard HF. The human XIST gene: analysis of a 17 kb inactive X-specific RNA that contains conserved repeats and is highly localized within the nucleus. </w:t>
      </w:r>
      <w:r w:rsidRPr="00ED21A5">
        <w:rPr>
          <w:i/>
          <w:noProof/>
        </w:rPr>
        <w:t>Cell</w:t>
      </w:r>
      <w:r w:rsidRPr="00ED21A5">
        <w:rPr>
          <w:noProof/>
        </w:rPr>
        <w:t>. 1992;71:527-42.</w:t>
      </w:r>
    </w:p>
    <w:p w:rsidR="00ED21A5" w:rsidRPr="00ED21A5" w:rsidRDefault="00ED21A5" w:rsidP="00ED21A5">
      <w:pPr>
        <w:pStyle w:val="EndNoteBibliography"/>
        <w:spacing w:after="240"/>
        <w:ind w:left="720" w:hanging="720"/>
        <w:rPr>
          <w:noProof/>
        </w:rPr>
      </w:pPr>
      <w:r w:rsidRPr="00ED21A5">
        <w:rPr>
          <w:noProof/>
        </w:rPr>
        <w:t>178.</w:t>
      </w:r>
      <w:r w:rsidRPr="00ED21A5">
        <w:rPr>
          <w:noProof/>
        </w:rPr>
        <w:tab/>
        <w:t xml:space="preserve">Brunnerova R, Lebl J, Krasny J and Pruhova S. [Ocular manifestations in Turner's syndrome]. </w:t>
      </w:r>
      <w:r w:rsidRPr="00ED21A5">
        <w:rPr>
          <w:i/>
          <w:noProof/>
        </w:rPr>
        <w:t>Ceska a slovenska oftalmologie : casopis Ceske oftalmologicke spolecnosti a Slovenske oftalmologicke spolecnosti</w:t>
      </w:r>
      <w:r w:rsidRPr="00ED21A5">
        <w:rPr>
          <w:noProof/>
        </w:rPr>
        <w:t>. 2007;63:176-84.</w:t>
      </w:r>
    </w:p>
    <w:p w:rsidR="00ED21A5" w:rsidRPr="00ED21A5" w:rsidRDefault="00ED21A5" w:rsidP="00ED21A5">
      <w:pPr>
        <w:pStyle w:val="EndNoteBibliography"/>
        <w:spacing w:after="240"/>
        <w:ind w:left="720" w:hanging="720"/>
        <w:rPr>
          <w:noProof/>
        </w:rPr>
      </w:pPr>
      <w:r w:rsidRPr="00ED21A5">
        <w:rPr>
          <w:noProof/>
        </w:rPr>
        <w:t>179.</w:t>
      </w:r>
      <w:r w:rsidRPr="00ED21A5">
        <w:rPr>
          <w:noProof/>
        </w:rPr>
        <w:tab/>
        <w:t xml:space="preserve">Bryman I, Sylven L, Berntorp K, Innala E, Bergstrom I, Hanson C, Oxholm M and Landin-Wilhelmsen K. Pregnancy rate and outcome in Swedish women with Turner syndrome. </w:t>
      </w:r>
      <w:r w:rsidRPr="00ED21A5">
        <w:rPr>
          <w:i/>
          <w:noProof/>
        </w:rPr>
        <w:t>Fertil Steril</w:t>
      </w:r>
      <w:r w:rsidRPr="00ED21A5">
        <w:rPr>
          <w:noProof/>
        </w:rPr>
        <w:t>. 2011;95:2507-10.</w:t>
      </w:r>
    </w:p>
    <w:p w:rsidR="00ED21A5" w:rsidRPr="00ED21A5" w:rsidRDefault="00ED21A5" w:rsidP="00ED21A5">
      <w:pPr>
        <w:pStyle w:val="EndNoteBibliography"/>
        <w:spacing w:after="240"/>
        <w:ind w:left="720" w:hanging="720"/>
        <w:rPr>
          <w:noProof/>
        </w:rPr>
      </w:pPr>
      <w:r w:rsidRPr="00ED21A5">
        <w:rPr>
          <w:noProof/>
        </w:rPr>
        <w:t>180.</w:t>
      </w:r>
      <w:r w:rsidRPr="00ED21A5">
        <w:rPr>
          <w:noProof/>
        </w:rPr>
        <w:tab/>
        <w:t xml:space="preserve">Buccafusco JJ, Marshall DC and Turner RM. A comparison of the inhibitory effects of clonidine and guanfacine on the behavioral and autonomic components of morphine withdrawal in rats. </w:t>
      </w:r>
      <w:r w:rsidRPr="00ED21A5">
        <w:rPr>
          <w:i/>
          <w:noProof/>
        </w:rPr>
        <w:t>Life Sci</w:t>
      </w:r>
      <w:r w:rsidRPr="00ED21A5">
        <w:rPr>
          <w:noProof/>
        </w:rPr>
        <w:t>. 1984;35:1401-8.</w:t>
      </w:r>
    </w:p>
    <w:p w:rsidR="00ED21A5" w:rsidRPr="00ED21A5" w:rsidRDefault="00ED21A5" w:rsidP="00ED21A5">
      <w:pPr>
        <w:pStyle w:val="EndNoteBibliography"/>
        <w:spacing w:after="240"/>
        <w:ind w:left="720" w:hanging="720"/>
        <w:rPr>
          <w:noProof/>
        </w:rPr>
      </w:pPr>
      <w:r w:rsidRPr="00ED21A5">
        <w:rPr>
          <w:noProof/>
        </w:rPr>
        <w:t>181.</w:t>
      </w:r>
      <w:r w:rsidRPr="00ED21A5">
        <w:rPr>
          <w:noProof/>
        </w:rPr>
        <w:tab/>
        <w:t xml:space="preserve">Bucerzan S, Miclea D, Popp R, Alkhzouz C, Lazea C, Pop IV and Grigorescu-Sido P. Clinical and genetic characteristics in a group of 45 patients with Turner syndrome (monocentric study). </w:t>
      </w:r>
      <w:r w:rsidRPr="00ED21A5">
        <w:rPr>
          <w:i/>
          <w:noProof/>
        </w:rPr>
        <w:t>Ther Clin Risk Manag</w:t>
      </w:r>
      <w:r w:rsidRPr="00ED21A5">
        <w:rPr>
          <w:noProof/>
        </w:rPr>
        <w:t>. 2017;13:613-622.</w:t>
      </w:r>
    </w:p>
    <w:p w:rsidR="00ED21A5" w:rsidRPr="00ED21A5" w:rsidRDefault="00ED21A5" w:rsidP="00ED21A5">
      <w:pPr>
        <w:pStyle w:val="EndNoteBibliography"/>
        <w:spacing w:after="240"/>
        <w:ind w:left="720" w:hanging="720"/>
        <w:rPr>
          <w:noProof/>
        </w:rPr>
      </w:pPr>
      <w:r w:rsidRPr="00ED21A5">
        <w:rPr>
          <w:noProof/>
        </w:rPr>
        <w:t>182.</w:t>
      </w:r>
      <w:r w:rsidRPr="00ED21A5">
        <w:rPr>
          <w:noProof/>
        </w:rPr>
        <w:tab/>
        <w:t xml:space="preserve">Buheitel G, Singer H and Hofbeck M. [Aortic aneurysms in Ullrich-Turner syndrome]. </w:t>
      </w:r>
      <w:r w:rsidRPr="00ED21A5">
        <w:rPr>
          <w:i/>
          <w:noProof/>
        </w:rPr>
        <w:t>Klin Padiatr</w:t>
      </w:r>
      <w:r w:rsidRPr="00ED21A5">
        <w:rPr>
          <w:noProof/>
        </w:rPr>
        <w:t>. 1996;208:42-5.</w:t>
      </w:r>
    </w:p>
    <w:p w:rsidR="00ED21A5" w:rsidRPr="00ED21A5" w:rsidRDefault="00ED21A5" w:rsidP="00ED21A5">
      <w:pPr>
        <w:pStyle w:val="EndNoteBibliography"/>
        <w:spacing w:after="240"/>
        <w:ind w:left="720" w:hanging="720"/>
        <w:rPr>
          <w:noProof/>
        </w:rPr>
      </w:pPr>
      <w:r w:rsidRPr="00ED21A5">
        <w:rPr>
          <w:noProof/>
        </w:rPr>
        <w:t>183.</w:t>
      </w:r>
      <w:r w:rsidRPr="00ED21A5">
        <w:rPr>
          <w:noProof/>
        </w:rPr>
        <w:tab/>
        <w:t xml:space="preserve">Buratti L, Luconi MP, Viticchi G, Provinciali L and Silvestrini M. Vitamin D supplementation: a useful strategy for restless legs syndrome exacerbation in a patient with Turner syndrome. </w:t>
      </w:r>
      <w:r w:rsidRPr="00ED21A5">
        <w:rPr>
          <w:i/>
          <w:noProof/>
        </w:rPr>
        <w:t>Neurol Sci</w:t>
      </w:r>
      <w:r w:rsidRPr="00ED21A5">
        <w:rPr>
          <w:noProof/>
        </w:rPr>
        <w:t>. 2017;38:1135-1136.</w:t>
      </w:r>
    </w:p>
    <w:p w:rsidR="00ED21A5" w:rsidRPr="00ED21A5" w:rsidRDefault="00ED21A5" w:rsidP="00ED21A5">
      <w:pPr>
        <w:pStyle w:val="EndNoteBibliography"/>
        <w:spacing w:after="240"/>
        <w:ind w:left="720" w:hanging="720"/>
        <w:rPr>
          <w:noProof/>
        </w:rPr>
      </w:pPr>
      <w:r w:rsidRPr="00ED21A5">
        <w:rPr>
          <w:noProof/>
        </w:rPr>
        <w:t>184.</w:t>
      </w:r>
      <w:r w:rsidRPr="00ED21A5">
        <w:rPr>
          <w:noProof/>
        </w:rPr>
        <w:tab/>
        <w:t xml:space="preserve">Burch PR. Klinefelter's syndrome, dizygotic twinning and diabetes mellitus. </w:t>
      </w:r>
      <w:r w:rsidRPr="00ED21A5">
        <w:rPr>
          <w:i/>
          <w:noProof/>
        </w:rPr>
        <w:t>Nature</w:t>
      </w:r>
      <w:r w:rsidRPr="00ED21A5">
        <w:rPr>
          <w:noProof/>
        </w:rPr>
        <w:t>. 1969;221:175-7.</w:t>
      </w:r>
    </w:p>
    <w:p w:rsidR="00ED21A5" w:rsidRPr="00ED21A5" w:rsidRDefault="00ED21A5" w:rsidP="00ED21A5">
      <w:pPr>
        <w:pStyle w:val="EndNoteBibliography"/>
        <w:spacing w:after="240"/>
        <w:ind w:left="720" w:hanging="720"/>
        <w:rPr>
          <w:noProof/>
        </w:rPr>
      </w:pPr>
      <w:r w:rsidRPr="00ED21A5">
        <w:rPr>
          <w:noProof/>
        </w:rPr>
        <w:t>185.</w:t>
      </w:r>
      <w:r w:rsidRPr="00ED21A5">
        <w:rPr>
          <w:noProof/>
        </w:rPr>
        <w:tab/>
        <w:t xml:space="preserve">Burcoveanu E and Gavrilita L. [Aspects of chronic marginal periodontal diseases in the Turner and Klinefelter syndromes]. </w:t>
      </w:r>
      <w:r w:rsidRPr="00ED21A5">
        <w:rPr>
          <w:i/>
          <w:noProof/>
        </w:rPr>
        <w:t>Revista medico-chirurgicala a Societatii de Medici si Naturalisti din Iasi</w:t>
      </w:r>
      <w:r w:rsidRPr="00ED21A5">
        <w:rPr>
          <w:noProof/>
        </w:rPr>
        <w:t>. 1978;82:115-7.</w:t>
      </w:r>
    </w:p>
    <w:p w:rsidR="00ED21A5" w:rsidRPr="00ED21A5" w:rsidRDefault="00ED21A5" w:rsidP="00ED21A5">
      <w:pPr>
        <w:pStyle w:val="EndNoteBibliography"/>
        <w:spacing w:after="240"/>
        <w:ind w:left="720" w:hanging="720"/>
        <w:rPr>
          <w:noProof/>
        </w:rPr>
      </w:pPr>
      <w:r w:rsidRPr="00ED21A5">
        <w:rPr>
          <w:noProof/>
        </w:rPr>
        <w:t>186.</w:t>
      </w:r>
      <w:r w:rsidRPr="00ED21A5">
        <w:rPr>
          <w:noProof/>
        </w:rPr>
        <w:tab/>
        <w:t xml:space="preserve">Burgoyne PS and Baker TG. Oocyte depletion in XO mice and their XX sibs from 12 to 200 days post partum. </w:t>
      </w:r>
      <w:r w:rsidRPr="00ED21A5">
        <w:rPr>
          <w:i/>
          <w:noProof/>
        </w:rPr>
        <w:t>Journal of reproduction and fertility</w:t>
      </w:r>
      <w:r w:rsidRPr="00ED21A5">
        <w:rPr>
          <w:noProof/>
        </w:rPr>
        <w:t>. 1981;61:207-12.</w:t>
      </w:r>
    </w:p>
    <w:p w:rsidR="00ED21A5" w:rsidRPr="00ED21A5" w:rsidRDefault="00ED21A5" w:rsidP="00ED21A5">
      <w:pPr>
        <w:pStyle w:val="EndNoteBibliography"/>
        <w:spacing w:after="240"/>
        <w:ind w:left="720" w:hanging="720"/>
        <w:rPr>
          <w:noProof/>
        </w:rPr>
      </w:pPr>
      <w:r w:rsidRPr="00ED21A5">
        <w:rPr>
          <w:noProof/>
        </w:rPr>
        <w:t>187.</w:t>
      </w:r>
      <w:r w:rsidRPr="00ED21A5">
        <w:rPr>
          <w:noProof/>
        </w:rPr>
        <w:tab/>
        <w:t xml:space="preserve">Burroni M, Catena Q, Franchi G, Gobbi U, Perrotta F, Ricci T, Valentini B and Milani Comparetti M. [Turner's syndrome in the newborn infant. Description of 3 cases]. </w:t>
      </w:r>
      <w:r w:rsidRPr="00ED21A5">
        <w:rPr>
          <w:i/>
          <w:noProof/>
        </w:rPr>
        <w:t>Minerva Pediatr</w:t>
      </w:r>
      <w:r w:rsidRPr="00ED21A5">
        <w:rPr>
          <w:noProof/>
        </w:rPr>
        <w:t>. 1980;32:119-24.</w:t>
      </w:r>
    </w:p>
    <w:p w:rsidR="00ED21A5" w:rsidRPr="00ED21A5" w:rsidRDefault="00ED21A5" w:rsidP="00ED21A5">
      <w:pPr>
        <w:pStyle w:val="EndNoteBibliography"/>
        <w:spacing w:after="240"/>
        <w:ind w:left="720" w:hanging="720"/>
        <w:rPr>
          <w:noProof/>
        </w:rPr>
      </w:pPr>
      <w:r w:rsidRPr="00ED21A5">
        <w:rPr>
          <w:noProof/>
        </w:rPr>
        <w:t>188.</w:t>
      </w:r>
      <w:r w:rsidRPr="00ED21A5">
        <w:rPr>
          <w:noProof/>
        </w:rPr>
        <w:tab/>
        <w:t xml:space="preserve">Cabanas P, Garcia-Caballero T, Barreiro J, Castro-Feijoo L, Gallego R, Arevalo T, Canete R and Pombo M. Papillary thyroid carcinoma after recombinant GH therapy for Turner syndrome. </w:t>
      </w:r>
      <w:r w:rsidRPr="00ED21A5">
        <w:rPr>
          <w:i/>
          <w:noProof/>
        </w:rPr>
        <w:t>Eur J Endocrinol</w:t>
      </w:r>
      <w:r w:rsidRPr="00ED21A5">
        <w:rPr>
          <w:noProof/>
        </w:rPr>
        <w:t>. 2005;153:499-502.</w:t>
      </w:r>
    </w:p>
    <w:p w:rsidR="00ED21A5" w:rsidRPr="00ED21A5" w:rsidRDefault="00ED21A5" w:rsidP="00ED21A5">
      <w:pPr>
        <w:pStyle w:val="EndNoteBibliography"/>
        <w:spacing w:after="240"/>
        <w:ind w:left="720" w:hanging="720"/>
        <w:rPr>
          <w:noProof/>
        </w:rPr>
      </w:pPr>
      <w:r w:rsidRPr="00ED21A5">
        <w:rPr>
          <w:noProof/>
        </w:rPr>
        <w:t>189.</w:t>
      </w:r>
      <w:r w:rsidRPr="00ED21A5">
        <w:rPr>
          <w:noProof/>
        </w:rPr>
        <w:tab/>
        <w:t xml:space="preserve">Cabanes L, Chalas C, Christin-Maitre S, Donadille B, Felten ML, Gaxotte V, Jondeau G, Lansac E, Lansac J, Letur H, N'Diaye T, Ohl J, Pariente-Khayat A, Roulot D, Thepot F and Zenaty D. Turner syndrome and pregnancy: clinical practice. Recommendations for the management of patients with Turner syndrome before and during pregnancy. </w:t>
      </w:r>
      <w:r w:rsidRPr="00ED21A5">
        <w:rPr>
          <w:i/>
          <w:noProof/>
        </w:rPr>
        <w:t>Eur J Obstet Gynecol Reprod Biol</w:t>
      </w:r>
      <w:r w:rsidRPr="00ED21A5">
        <w:rPr>
          <w:noProof/>
        </w:rPr>
        <w:t>. 2010;152:18-24.</w:t>
      </w:r>
    </w:p>
    <w:p w:rsidR="00ED21A5" w:rsidRPr="00ED21A5" w:rsidRDefault="00ED21A5" w:rsidP="00ED21A5">
      <w:pPr>
        <w:pStyle w:val="EndNoteBibliography"/>
        <w:spacing w:after="240"/>
        <w:ind w:left="720" w:hanging="720"/>
        <w:rPr>
          <w:noProof/>
        </w:rPr>
      </w:pPr>
      <w:r w:rsidRPr="00ED21A5">
        <w:rPr>
          <w:noProof/>
        </w:rPr>
        <w:t>190.</w:t>
      </w:r>
      <w:r w:rsidRPr="00ED21A5">
        <w:rPr>
          <w:noProof/>
        </w:rPr>
        <w:tab/>
        <w:t xml:space="preserve">Cabezon I, Barreiro G and Egurbide MV. Parsonage-Turner syndrome: A case report. </w:t>
      </w:r>
      <w:r w:rsidRPr="00ED21A5">
        <w:rPr>
          <w:i/>
          <w:noProof/>
        </w:rPr>
        <w:t>Reumatol Clin</w:t>
      </w:r>
      <w:r w:rsidRPr="00ED21A5">
        <w:rPr>
          <w:noProof/>
        </w:rPr>
        <w:t>. 2017;13:60-61.</w:t>
      </w:r>
    </w:p>
    <w:p w:rsidR="00ED21A5" w:rsidRPr="00ED21A5" w:rsidRDefault="00ED21A5" w:rsidP="00ED21A5">
      <w:pPr>
        <w:pStyle w:val="EndNoteBibliography"/>
        <w:spacing w:after="240"/>
        <w:ind w:left="720" w:hanging="720"/>
        <w:rPr>
          <w:noProof/>
        </w:rPr>
      </w:pPr>
      <w:r w:rsidRPr="00ED21A5">
        <w:rPr>
          <w:noProof/>
        </w:rPr>
        <w:t>191.</w:t>
      </w:r>
      <w:r w:rsidRPr="00ED21A5">
        <w:rPr>
          <w:noProof/>
        </w:rPr>
        <w:tab/>
        <w:t xml:space="preserve">Cabrol S. [Turner syndrome]. </w:t>
      </w:r>
      <w:r w:rsidRPr="00ED21A5">
        <w:rPr>
          <w:i/>
          <w:noProof/>
        </w:rPr>
        <w:t>Ann Endocrinol (Paris)</w:t>
      </w:r>
      <w:r w:rsidRPr="00ED21A5">
        <w:rPr>
          <w:noProof/>
        </w:rPr>
        <w:t>. 2007;68:2-9.</w:t>
      </w:r>
    </w:p>
    <w:p w:rsidR="00ED21A5" w:rsidRPr="00ED21A5" w:rsidRDefault="00ED21A5" w:rsidP="00ED21A5">
      <w:pPr>
        <w:pStyle w:val="EndNoteBibliography"/>
        <w:spacing w:after="240"/>
        <w:ind w:left="720" w:hanging="720"/>
        <w:rPr>
          <w:noProof/>
        </w:rPr>
      </w:pPr>
      <w:r w:rsidRPr="00ED21A5">
        <w:rPr>
          <w:noProof/>
        </w:rPr>
        <w:t>192.</w:t>
      </w:r>
      <w:r w:rsidRPr="00ED21A5">
        <w:rPr>
          <w:noProof/>
        </w:rPr>
        <w:tab/>
        <w:t xml:space="preserve">Caffarelli C, Santamaria F, Vottero A, Dascola CP, Mirra V, Sperli F and Bernasconi S. Progress in pediatrics in 2013: choices in allergology, endocrinology, gastroenterology, hypertension, infectious diseases, neonatology, neurology, nutrition and respiratory tract illnesses. </w:t>
      </w:r>
      <w:r w:rsidRPr="00ED21A5">
        <w:rPr>
          <w:i/>
          <w:noProof/>
        </w:rPr>
        <w:t>Ital J Pediatr</w:t>
      </w:r>
      <w:r w:rsidRPr="00ED21A5">
        <w:rPr>
          <w:noProof/>
        </w:rPr>
        <w:t>. 2014;40:62.</w:t>
      </w:r>
    </w:p>
    <w:p w:rsidR="00ED21A5" w:rsidRPr="00ED21A5" w:rsidRDefault="00ED21A5" w:rsidP="00ED21A5">
      <w:pPr>
        <w:pStyle w:val="EndNoteBibliography"/>
        <w:spacing w:after="240"/>
        <w:ind w:left="720" w:hanging="720"/>
        <w:rPr>
          <w:noProof/>
        </w:rPr>
      </w:pPr>
      <w:r w:rsidRPr="00ED21A5">
        <w:rPr>
          <w:noProof/>
        </w:rPr>
        <w:t>193.</w:t>
      </w:r>
      <w:r w:rsidRPr="00ED21A5">
        <w:rPr>
          <w:noProof/>
        </w:rPr>
        <w:tab/>
        <w:t xml:space="preserve">Calcaterra V, Brambilla P, Maffe GC, Klersy C, Albertini R, Introzzi F, Bozzola E, Bozzola M and Larizza D. Metabolic syndrome in Turner syndrome and relation between body composition and clinical, genetic, and ultrasonographic characteristics. </w:t>
      </w:r>
      <w:r w:rsidRPr="00ED21A5">
        <w:rPr>
          <w:i/>
          <w:noProof/>
        </w:rPr>
        <w:t>Metab Syndr Relat Disord</w:t>
      </w:r>
      <w:r w:rsidRPr="00ED21A5">
        <w:rPr>
          <w:noProof/>
        </w:rPr>
        <w:t>. 2014;12:159-64.</w:t>
      </w:r>
    </w:p>
    <w:p w:rsidR="00ED21A5" w:rsidRPr="00ED21A5" w:rsidRDefault="00ED21A5" w:rsidP="00ED21A5">
      <w:pPr>
        <w:pStyle w:val="EndNoteBibliography"/>
        <w:spacing w:after="240"/>
        <w:ind w:left="720" w:hanging="720"/>
        <w:rPr>
          <w:noProof/>
        </w:rPr>
      </w:pPr>
      <w:r w:rsidRPr="00ED21A5">
        <w:rPr>
          <w:noProof/>
        </w:rPr>
        <w:t>194.</w:t>
      </w:r>
      <w:r w:rsidRPr="00ED21A5">
        <w:rPr>
          <w:noProof/>
        </w:rPr>
        <w:tab/>
        <w:t xml:space="preserve">Calcaterra V, Brazzelli V, D'Alterio R, Martinoli S, Pandolfi R, Larizza D and Borroni G. [Halo Nevus (HN) in Turner's syndrome (ST): caracteristics and correlation with patient's age]. </w:t>
      </w:r>
      <w:r w:rsidRPr="00ED21A5">
        <w:rPr>
          <w:i/>
          <w:noProof/>
        </w:rPr>
        <w:t>Minerva Pediatr</w:t>
      </w:r>
      <w:r w:rsidRPr="00ED21A5">
        <w:rPr>
          <w:noProof/>
        </w:rPr>
        <w:t>. 2001;53:492.</w:t>
      </w:r>
    </w:p>
    <w:p w:rsidR="00ED21A5" w:rsidRPr="00ED21A5" w:rsidRDefault="00ED21A5" w:rsidP="00ED21A5">
      <w:pPr>
        <w:pStyle w:val="EndNoteBibliography"/>
        <w:spacing w:after="240"/>
        <w:ind w:left="720" w:hanging="720"/>
        <w:rPr>
          <w:noProof/>
        </w:rPr>
      </w:pPr>
      <w:r w:rsidRPr="00ED21A5">
        <w:rPr>
          <w:noProof/>
        </w:rPr>
        <w:t>195.</w:t>
      </w:r>
      <w:r w:rsidRPr="00ED21A5">
        <w:rPr>
          <w:noProof/>
        </w:rPr>
        <w:tab/>
        <w:t xml:space="preserve">Calcaterra V, Gamba G, Montani N, de Silvestri A, Terulla V, Lanati G and Larizza D. Thrombophilic screening in Turner syndrome. </w:t>
      </w:r>
      <w:r w:rsidRPr="00ED21A5">
        <w:rPr>
          <w:i/>
          <w:noProof/>
        </w:rPr>
        <w:t>J Endocrinol Invest</w:t>
      </w:r>
      <w:r w:rsidRPr="00ED21A5">
        <w:rPr>
          <w:noProof/>
        </w:rPr>
        <w:t>. 2011;34:676-9.</w:t>
      </w:r>
    </w:p>
    <w:p w:rsidR="00ED21A5" w:rsidRPr="00ED21A5" w:rsidRDefault="00ED21A5" w:rsidP="00ED21A5">
      <w:pPr>
        <w:pStyle w:val="EndNoteBibliography"/>
        <w:spacing w:after="240"/>
        <w:ind w:left="720" w:hanging="720"/>
        <w:rPr>
          <w:noProof/>
        </w:rPr>
      </w:pPr>
      <w:r w:rsidRPr="00ED21A5">
        <w:rPr>
          <w:noProof/>
        </w:rPr>
        <w:t>196.</w:t>
      </w:r>
      <w:r w:rsidRPr="00ED21A5">
        <w:rPr>
          <w:noProof/>
        </w:rPr>
        <w:tab/>
        <w:t xml:space="preserve">Calcaterra V, Lanzarini L, Guerci B, Mancini L, Giovenale D, Scaglia F, Albanesi M and Larizza D. Pregnancy in a woman with Turner syndrome and celiac disease. </w:t>
      </w:r>
      <w:r w:rsidRPr="00ED21A5">
        <w:rPr>
          <w:i/>
          <w:noProof/>
        </w:rPr>
        <w:t>J Endocrinol Invest</w:t>
      </w:r>
      <w:r w:rsidRPr="00ED21A5">
        <w:rPr>
          <w:noProof/>
        </w:rPr>
        <w:t>. 2007;30:598-600.</w:t>
      </w:r>
    </w:p>
    <w:p w:rsidR="00ED21A5" w:rsidRPr="00ED21A5" w:rsidRDefault="00ED21A5" w:rsidP="00ED21A5">
      <w:pPr>
        <w:pStyle w:val="EndNoteBibliography"/>
        <w:spacing w:after="240"/>
        <w:ind w:left="720" w:hanging="720"/>
        <w:rPr>
          <w:noProof/>
        </w:rPr>
      </w:pPr>
      <w:r w:rsidRPr="00ED21A5">
        <w:rPr>
          <w:noProof/>
        </w:rPr>
        <w:t>197.</w:t>
      </w:r>
      <w:r w:rsidRPr="00ED21A5">
        <w:rPr>
          <w:noProof/>
        </w:rPr>
        <w:tab/>
        <w:t xml:space="preserve">Callewaert T and Vandereycken W. [Development and treatment of anorexia nervosa in patients with Turner syndrome. A case study]. </w:t>
      </w:r>
      <w:r w:rsidRPr="00ED21A5">
        <w:rPr>
          <w:i/>
          <w:noProof/>
        </w:rPr>
        <w:t>Tijdschrift voor psychiatrie</w:t>
      </w:r>
      <w:r w:rsidRPr="00ED21A5">
        <w:rPr>
          <w:noProof/>
        </w:rPr>
        <w:t>. 2007;49:189-93.</w:t>
      </w:r>
    </w:p>
    <w:p w:rsidR="00ED21A5" w:rsidRPr="00ED21A5" w:rsidRDefault="00ED21A5" w:rsidP="00ED21A5">
      <w:pPr>
        <w:pStyle w:val="EndNoteBibliography"/>
        <w:spacing w:after="240"/>
        <w:ind w:left="720" w:hanging="720"/>
        <w:rPr>
          <w:noProof/>
        </w:rPr>
      </w:pPr>
      <w:r w:rsidRPr="00ED21A5">
        <w:rPr>
          <w:noProof/>
        </w:rPr>
        <w:t>198.</w:t>
      </w:r>
      <w:r w:rsidRPr="00ED21A5">
        <w:rPr>
          <w:noProof/>
        </w:rPr>
        <w:tab/>
        <w:t xml:space="preserve">Calo G, Guzzaloni G, Moro D, Grugni G, Ardizzi A, Mazzilli G, Tonelli E and Morabito F. [Social integration in adulthood in a group of subjects with Turner syndrome]. </w:t>
      </w:r>
      <w:r w:rsidRPr="00ED21A5">
        <w:rPr>
          <w:i/>
          <w:noProof/>
        </w:rPr>
        <w:t>Minerva Pediatr</w:t>
      </w:r>
      <w:r w:rsidRPr="00ED21A5">
        <w:rPr>
          <w:noProof/>
        </w:rPr>
        <w:t>. 1993;45:247-51.</w:t>
      </w:r>
    </w:p>
    <w:p w:rsidR="00ED21A5" w:rsidRPr="00ED21A5" w:rsidRDefault="00ED21A5" w:rsidP="00ED21A5">
      <w:pPr>
        <w:pStyle w:val="EndNoteBibliography"/>
        <w:spacing w:after="240"/>
        <w:ind w:left="720" w:hanging="720"/>
        <w:rPr>
          <w:noProof/>
        </w:rPr>
      </w:pPr>
      <w:r w:rsidRPr="00ED21A5">
        <w:rPr>
          <w:noProof/>
        </w:rPr>
        <w:t>199.</w:t>
      </w:r>
      <w:r w:rsidRPr="00ED21A5">
        <w:rPr>
          <w:noProof/>
        </w:rPr>
        <w:tab/>
        <w:t xml:space="preserve">Calzolari A, Giordano U, Di Giacinto B and Turchetta A. Exercise and sports participation after surgery for congenital heart disease: the European perspective. </w:t>
      </w:r>
      <w:r w:rsidRPr="00ED21A5">
        <w:rPr>
          <w:i/>
          <w:noProof/>
        </w:rPr>
        <w:t>Ital Heart J</w:t>
      </w:r>
      <w:r w:rsidRPr="00ED21A5">
        <w:rPr>
          <w:noProof/>
        </w:rPr>
        <w:t>. 2001;2:736-9.</w:t>
      </w:r>
    </w:p>
    <w:p w:rsidR="00ED21A5" w:rsidRPr="00ED21A5" w:rsidRDefault="00ED21A5" w:rsidP="00ED21A5">
      <w:pPr>
        <w:pStyle w:val="EndNoteBibliography"/>
        <w:spacing w:after="240"/>
        <w:ind w:left="720" w:hanging="720"/>
        <w:rPr>
          <w:noProof/>
        </w:rPr>
      </w:pPr>
      <w:r w:rsidRPr="00ED21A5">
        <w:rPr>
          <w:noProof/>
        </w:rPr>
        <w:t>200.</w:t>
      </w:r>
      <w:r w:rsidRPr="00ED21A5">
        <w:rPr>
          <w:noProof/>
        </w:rPr>
        <w:tab/>
        <w:t xml:space="preserve">Cameron JS, Turner DR, Heaton J, Williams DG, Ogg CS, Chantler C, Haycock GB and Hicks J. Idiopathic mesangiocapillary glomerulonephritis. Comparison of types I and II in children and adults and long-term prognosis. </w:t>
      </w:r>
      <w:r w:rsidRPr="00ED21A5">
        <w:rPr>
          <w:i/>
          <w:noProof/>
        </w:rPr>
        <w:t>Am J Med</w:t>
      </w:r>
      <w:r w:rsidRPr="00ED21A5">
        <w:rPr>
          <w:noProof/>
        </w:rPr>
        <w:t>. 1983;74:175-92.</w:t>
      </w:r>
    </w:p>
    <w:p w:rsidR="00ED21A5" w:rsidRPr="00ED21A5" w:rsidRDefault="00ED21A5" w:rsidP="00ED21A5">
      <w:pPr>
        <w:pStyle w:val="EndNoteBibliography"/>
        <w:spacing w:after="240"/>
        <w:ind w:left="720" w:hanging="720"/>
        <w:rPr>
          <w:noProof/>
        </w:rPr>
      </w:pPr>
      <w:r w:rsidRPr="00ED21A5">
        <w:rPr>
          <w:noProof/>
        </w:rPr>
        <w:t>201.</w:t>
      </w:r>
      <w:r w:rsidRPr="00ED21A5">
        <w:rPr>
          <w:noProof/>
        </w:rPr>
        <w:tab/>
        <w:t xml:space="preserve">Cameron JS, Turner DR, Ogg CS, Sharpstone P and Brown CB. The nephrotic syndrome in adults with 'minimal change' glomerular lesions. </w:t>
      </w:r>
      <w:r w:rsidRPr="00ED21A5">
        <w:rPr>
          <w:i/>
          <w:noProof/>
        </w:rPr>
        <w:t>Q J Med</w:t>
      </w:r>
      <w:r w:rsidRPr="00ED21A5">
        <w:rPr>
          <w:noProof/>
        </w:rPr>
        <w:t>. 1974;43:461-88.</w:t>
      </w:r>
    </w:p>
    <w:p w:rsidR="00ED21A5" w:rsidRPr="00ED21A5" w:rsidRDefault="00ED21A5" w:rsidP="00ED21A5">
      <w:pPr>
        <w:pStyle w:val="EndNoteBibliography"/>
        <w:spacing w:after="240"/>
        <w:ind w:left="720" w:hanging="720"/>
        <w:rPr>
          <w:noProof/>
        </w:rPr>
      </w:pPr>
      <w:r w:rsidRPr="00ED21A5">
        <w:rPr>
          <w:noProof/>
        </w:rPr>
        <w:t>202.</w:t>
      </w:r>
      <w:r w:rsidRPr="00ED21A5">
        <w:rPr>
          <w:noProof/>
        </w:rPr>
        <w:tab/>
        <w:t xml:space="preserve">Cameron-Pimblett A, La Rosa C, King TFJ, Davies MC and Conway GS. The Turner syndrome life course project: Karyotype-phenotype analyses across the lifespan. </w:t>
      </w:r>
      <w:r w:rsidRPr="00ED21A5">
        <w:rPr>
          <w:i/>
          <w:noProof/>
        </w:rPr>
        <w:t>Clin Endocrinol (Oxf)</w:t>
      </w:r>
      <w:r w:rsidRPr="00ED21A5">
        <w:rPr>
          <w:noProof/>
        </w:rPr>
        <w:t>. 2017;87:532-538.</w:t>
      </w:r>
    </w:p>
    <w:p w:rsidR="00ED21A5" w:rsidRPr="00ED21A5" w:rsidRDefault="00ED21A5" w:rsidP="00ED21A5">
      <w:pPr>
        <w:pStyle w:val="EndNoteBibliography"/>
        <w:spacing w:after="240"/>
        <w:ind w:left="720" w:hanging="720"/>
        <w:rPr>
          <w:noProof/>
        </w:rPr>
      </w:pPr>
      <w:r w:rsidRPr="00ED21A5">
        <w:rPr>
          <w:noProof/>
        </w:rPr>
        <w:t>203.</w:t>
      </w:r>
      <w:r w:rsidRPr="00ED21A5">
        <w:rPr>
          <w:noProof/>
        </w:rPr>
        <w:tab/>
        <w:t xml:space="preserve">Campbell RM, Benson LN, Williams WW and Adatia I. Chylopericardium after cardiac operations in children. </w:t>
      </w:r>
      <w:r w:rsidRPr="00ED21A5">
        <w:rPr>
          <w:i/>
          <w:noProof/>
        </w:rPr>
        <w:t>Ann Thorac Surg</w:t>
      </w:r>
      <w:r w:rsidRPr="00ED21A5">
        <w:rPr>
          <w:noProof/>
        </w:rPr>
        <w:t>. 2001;72:193-6.</w:t>
      </w:r>
    </w:p>
    <w:p w:rsidR="00ED21A5" w:rsidRPr="00ED21A5" w:rsidRDefault="00ED21A5" w:rsidP="00ED21A5">
      <w:pPr>
        <w:pStyle w:val="EndNoteBibliography"/>
        <w:spacing w:after="240"/>
        <w:ind w:left="720" w:hanging="720"/>
        <w:rPr>
          <w:noProof/>
        </w:rPr>
      </w:pPr>
      <w:r w:rsidRPr="00ED21A5">
        <w:rPr>
          <w:noProof/>
        </w:rPr>
        <w:t>204.</w:t>
      </w:r>
      <w:r w:rsidRPr="00ED21A5">
        <w:rPr>
          <w:noProof/>
        </w:rPr>
        <w:tab/>
        <w:t xml:space="preserve">Cantrell MA, Bicknell JN, Pagon RA, Page DC, Walker DC, Saal HM, Zinn AB and Disteche CM. Molecular analysis of 46,XY females and regional assignment of a new Y-chromosome-specific probe. </w:t>
      </w:r>
      <w:r w:rsidRPr="00ED21A5">
        <w:rPr>
          <w:i/>
          <w:noProof/>
        </w:rPr>
        <w:t>Hum Genet</w:t>
      </w:r>
      <w:r w:rsidRPr="00ED21A5">
        <w:rPr>
          <w:noProof/>
        </w:rPr>
        <w:t>. 1989;83:88-92.</w:t>
      </w:r>
    </w:p>
    <w:p w:rsidR="00ED21A5" w:rsidRPr="00ED21A5" w:rsidRDefault="00ED21A5" w:rsidP="00ED21A5">
      <w:pPr>
        <w:pStyle w:val="EndNoteBibliography"/>
        <w:spacing w:after="240"/>
        <w:ind w:left="720" w:hanging="720"/>
        <w:rPr>
          <w:noProof/>
        </w:rPr>
      </w:pPr>
      <w:r w:rsidRPr="00ED21A5">
        <w:rPr>
          <w:noProof/>
        </w:rPr>
        <w:t>205.</w:t>
      </w:r>
      <w:r w:rsidRPr="00ED21A5">
        <w:rPr>
          <w:noProof/>
        </w:rPr>
        <w:tab/>
        <w:t xml:space="preserve">Cantwell R, Clutton-Brock T, Cooper G, Dawson A, Drife J, Garrod D, Harper A, Hulbert D, Lucas S, McClure J, Millward-Sadler H, Neilson J, Nelson-Piercy C, Norman J, O'Herlihy C, Oates M, Shakespeare J, de Swiet M, Williamson C, Beale V, Knight M, Lennox C, Miller A, Parmar D, Rogers J and Springett A. Saving Mothers' Lives: Reviewing maternal deaths to make motherhood safer: 2006-2008. The Eighth Report of the Confidential Enquiries into Maternal Deaths in the United Kingdom. </w:t>
      </w:r>
      <w:r w:rsidRPr="00ED21A5">
        <w:rPr>
          <w:i/>
          <w:noProof/>
        </w:rPr>
        <w:t>BJOG</w:t>
      </w:r>
      <w:r w:rsidRPr="00ED21A5">
        <w:rPr>
          <w:noProof/>
        </w:rPr>
        <w:t>. 2011;118 Suppl 1:1-203.</w:t>
      </w:r>
    </w:p>
    <w:p w:rsidR="00ED21A5" w:rsidRPr="00ED21A5" w:rsidRDefault="00ED21A5" w:rsidP="00ED21A5">
      <w:pPr>
        <w:pStyle w:val="EndNoteBibliography"/>
        <w:spacing w:after="240"/>
        <w:ind w:left="720" w:hanging="720"/>
        <w:rPr>
          <w:noProof/>
        </w:rPr>
      </w:pPr>
      <w:r w:rsidRPr="00ED21A5">
        <w:rPr>
          <w:noProof/>
        </w:rPr>
        <w:t>206.</w:t>
      </w:r>
      <w:r w:rsidRPr="00ED21A5">
        <w:rPr>
          <w:noProof/>
        </w:rPr>
        <w:tab/>
        <w:t xml:space="preserve">Caprio S, Boulware S, Diamond M, Sherwin RS, Carpenter TO, Rubin K, Amiel S, Press M and Tamborlane WV. Insulin resistance: an early metabolic defect of Turner's syndrome. </w:t>
      </w:r>
      <w:r w:rsidRPr="00ED21A5">
        <w:rPr>
          <w:i/>
          <w:noProof/>
        </w:rPr>
        <w:t>J Clin Endocrinol Metab</w:t>
      </w:r>
      <w:r w:rsidRPr="00ED21A5">
        <w:rPr>
          <w:noProof/>
        </w:rPr>
        <w:t>. 1991;72:832-6.</w:t>
      </w:r>
    </w:p>
    <w:p w:rsidR="00ED21A5" w:rsidRPr="00ED21A5" w:rsidRDefault="00ED21A5" w:rsidP="00ED21A5">
      <w:pPr>
        <w:pStyle w:val="EndNoteBibliography"/>
        <w:spacing w:after="240"/>
        <w:ind w:left="720" w:hanging="720"/>
        <w:rPr>
          <w:noProof/>
        </w:rPr>
      </w:pPr>
      <w:r w:rsidRPr="00ED21A5">
        <w:rPr>
          <w:noProof/>
        </w:rPr>
        <w:t>207.</w:t>
      </w:r>
      <w:r w:rsidRPr="00ED21A5">
        <w:rPr>
          <w:noProof/>
        </w:rPr>
        <w:tab/>
        <w:t xml:space="preserve">Cardoso G, Daly R, Haq NA, Hanton L, Rubinow DR, Bondy CA and Schmidt P. Current and lifetime psychiatric illness in women with Turner syndrome. </w:t>
      </w:r>
      <w:r w:rsidRPr="00ED21A5">
        <w:rPr>
          <w:i/>
          <w:noProof/>
        </w:rPr>
        <w:t>Gynecol Endocrinol</w:t>
      </w:r>
      <w:r w:rsidRPr="00ED21A5">
        <w:rPr>
          <w:noProof/>
        </w:rPr>
        <w:t>. 2004;19:313-9.</w:t>
      </w:r>
    </w:p>
    <w:p w:rsidR="00ED21A5" w:rsidRPr="00ED21A5" w:rsidRDefault="00ED21A5" w:rsidP="00ED21A5">
      <w:pPr>
        <w:pStyle w:val="EndNoteBibliography"/>
        <w:spacing w:after="240"/>
        <w:ind w:left="720" w:hanging="720"/>
        <w:rPr>
          <w:noProof/>
        </w:rPr>
      </w:pPr>
      <w:r w:rsidRPr="00ED21A5">
        <w:rPr>
          <w:noProof/>
        </w:rPr>
        <w:t>208.</w:t>
      </w:r>
      <w:r w:rsidRPr="00ED21A5">
        <w:rPr>
          <w:noProof/>
        </w:rPr>
        <w:tab/>
        <w:t xml:space="preserve">Carel JC and Butler G. Safety of recombinant human growth hormone. </w:t>
      </w:r>
      <w:r w:rsidRPr="00ED21A5">
        <w:rPr>
          <w:i/>
          <w:noProof/>
        </w:rPr>
        <w:t>Endocrine development</w:t>
      </w:r>
      <w:r w:rsidRPr="00ED21A5">
        <w:rPr>
          <w:noProof/>
        </w:rPr>
        <w:t>. 2010;18:40-54.</w:t>
      </w:r>
    </w:p>
    <w:p w:rsidR="00ED21A5" w:rsidRPr="00ED21A5" w:rsidRDefault="00ED21A5" w:rsidP="00ED21A5">
      <w:pPr>
        <w:pStyle w:val="EndNoteBibliography"/>
        <w:spacing w:after="240"/>
        <w:ind w:left="720" w:hanging="720"/>
        <w:rPr>
          <w:noProof/>
        </w:rPr>
      </w:pPr>
      <w:r w:rsidRPr="00ED21A5">
        <w:rPr>
          <w:noProof/>
        </w:rPr>
        <w:t>209.</w:t>
      </w:r>
      <w:r w:rsidRPr="00ED21A5">
        <w:rPr>
          <w:noProof/>
        </w:rPr>
        <w:tab/>
        <w:t xml:space="preserve">Carel JC, Elie C, Ecosse E, Tauber M, Leger J, Cabrol S, Nicolino M, Brauner R, Chaussain JL and Coste J. Self-esteem and social adjustment in young women with Turner syndrome--influence of pubertal management and sexuality: population-based cohort study. </w:t>
      </w:r>
      <w:r w:rsidRPr="00ED21A5">
        <w:rPr>
          <w:i/>
          <w:noProof/>
        </w:rPr>
        <w:t>J Clin Endocrinol Metab</w:t>
      </w:r>
      <w:r w:rsidRPr="00ED21A5">
        <w:rPr>
          <w:noProof/>
        </w:rPr>
        <w:t>. 2006;91:2972-9.</w:t>
      </w:r>
    </w:p>
    <w:p w:rsidR="00ED21A5" w:rsidRPr="00ED21A5" w:rsidRDefault="00ED21A5" w:rsidP="00ED21A5">
      <w:pPr>
        <w:pStyle w:val="EndNoteBibliography"/>
        <w:spacing w:after="240"/>
        <w:ind w:left="720" w:hanging="720"/>
        <w:rPr>
          <w:noProof/>
        </w:rPr>
      </w:pPr>
      <w:r w:rsidRPr="00ED21A5">
        <w:rPr>
          <w:noProof/>
        </w:rPr>
        <w:t>210.</w:t>
      </w:r>
      <w:r w:rsidRPr="00ED21A5">
        <w:rPr>
          <w:noProof/>
        </w:rPr>
        <w:tab/>
        <w:t xml:space="preserve">Carlson M, Airhart N, Lopez L and Silberbach M. Moderate aortic enlargement and bicuspid aortic valve are associated with aortic dissection in Turner syndrome: report of the international turner syndrome aortic dissection registry. </w:t>
      </w:r>
      <w:r w:rsidRPr="00ED21A5">
        <w:rPr>
          <w:i/>
          <w:noProof/>
        </w:rPr>
        <w:t>Circulation</w:t>
      </w:r>
      <w:r w:rsidRPr="00ED21A5">
        <w:rPr>
          <w:noProof/>
        </w:rPr>
        <w:t>. 2012;126:2220-6.</w:t>
      </w:r>
    </w:p>
    <w:p w:rsidR="00ED21A5" w:rsidRPr="00ED21A5" w:rsidRDefault="00ED21A5" w:rsidP="00ED21A5">
      <w:pPr>
        <w:pStyle w:val="EndNoteBibliography"/>
        <w:spacing w:after="240"/>
        <w:ind w:left="720" w:hanging="720"/>
        <w:rPr>
          <w:noProof/>
        </w:rPr>
      </w:pPr>
      <w:r w:rsidRPr="00ED21A5">
        <w:rPr>
          <w:noProof/>
        </w:rPr>
        <w:t>211.</w:t>
      </w:r>
      <w:r w:rsidRPr="00ED21A5">
        <w:rPr>
          <w:noProof/>
        </w:rPr>
        <w:tab/>
        <w:t xml:space="preserve">Carlson M and Silberbach M. Dissection of the aorta in Turner syndrome: two cases and review of 85 cases in the literature. </w:t>
      </w:r>
      <w:r w:rsidRPr="00ED21A5">
        <w:rPr>
          <w:i/>
          <w:noProof/>
        </w:rPr>
        <w:t>Journal of Medical Genetics</w:t>
      </w:r>
      <w:r w:rsidRPr="00ED21A5">
        <w:rPr>
          <w:noProof/>
        </w:rPr>
        <w:t>. 2007;44:745-749.</w:t>
      </w:r>
    </w:p>
    <w:p w:rsidR="00ED21A5" w:rsidRPr="00ED21A5" w:rsidRDefault="00ED21A5" w:rsidP="00ED21A5">
      <w:pPr>
        <w:pStyle w:val="EndNoteBibliography"/>
        <w:spacing w:after="240"/>
        <w:ind w:left="720" w:hanging="720"/>
        <w:rPr>
          <w:noProof/>
        </w:rPr>
      </w:pPr>
      <w:r w:rsidRPr="00ED21A5">
        <w:rPr>
          <w:noProof/>
        </w:rPr>
        <w:t>212.</w:t>
      </w:r>
      <w:r w:rsidRPr="00ED21A5">
        <w:rPr>
          <w:noProof/>
        </w:rPr>
        <w:tab/>
        <w:t xml:space="preserve">Carothers AD, De Mey R, Daker M, Boyd E, Connor M, Ellis PM and Stevenson D. An aetiological study of isochromosome-X Turner's syndrome. </w:t>
      </w:r>
      <w:r w:rsidRPr="00ED21A5">
        <w:rPr>
          <w:i/>
          <w:noProof/>
        </w:rPr>
        <w:t>Clinical genetics</w:t>
      </w:r>
      <w:r w:rsidRPr="00ED21A5">
        <w:rPr>
          <w:noProof/>
        </w:rPr>
        <w:t>. 1989;36:53-8.</w:t>
      </w:r>
    </w:p>
    <w:p w:rsidR="00ED21A5" w:rsidRPr="00ED21A5" w:rsidRDefault="00ED21A5" w:rsidP="00ED21A5">
      <w:pPr>
        <w:pStyle w:val="EndNoteBibliography"/>
        <w:spacing w:after="240"/>
        <w:ind w:left="720" w:hanging="720"/>
        <w:rPr>
          <w:noProof/>
        </w:rPr>
      </w:pPr>
      <w:r w:rsidRPr="00ED21A5">
        <w:rPr>
          <w:noProof/>
        </w:rPr>
        <w:t>213.</w:t>
      </w:r>
      <w:r w:rsidRPr="00ED21A5">
        <w:rPr>
          <w:noProof/>
        </w:rPr>
        <w:tab/>
        <w:t xml:space="preserve">Carothers AD, Frackiewicz A, De Mey R, Collyer S, Polani PE, Osztovics M, Horvath K, Papp Z, May HM and Ferguson-Smith MA. A collaborative study of the aetiology of Turner syndrome. </w:t>
      </w:r>
      <w:r w:rsidRPr="00ED21A5">
        <w:rPr>
          <w:i/>
          <w:noProof/>
        </w:rPr>
        <w:t>Ann Hum Genet</w:t>
      </w:r>
      <w:r w:rsidRPr="00ED21A5">
        <w:rPr>
          <w:noProof/>
        </w:rPr>
        <w:t>. 1980;43:355-68.</w:t>
      </w:r>
    </w:p>
    <w:p w:rsidR="00ED21A5" w:rsidRPr="00ED21A5" w:rsidRDefault="00ED21A5" w:rsidP="00ED21A5">
      <w:pPr>
        <w:pStyle w:val="EndNoteBibliography"/>
        <w:spacing w:after="240"/>
        <w:ind w:left="720" w:hanging="720"/>
        <w:rPr>
          <w:noProof/>
        </w:rPr>
      </w:pPr>
      <w:r w:rsidRPr="00ED21A5">
        <w:rPr>
          <w:noProof/>
        </w:rPr>
        <w:t>214.</w:t>
      </w:r>
      <w:r w:rsidRPr="00ED21A5">
        <w:rPr>
          <w:noProof/>
        </w:rPr>
        <w:tab/>
        <w:t xml:space="preserve">Carroll C and Bass B. Winging of the scapula diagnosed as Parsonage-Turner syndrome: a case report. </w:t>
      </w:r>
      <w:r w:rsidRPr="00ED21A5">
        <w:rPr>
          <w:i/>
          <w:noProof/>
        </w:rPr>
        <w:t>US Army Med Dep J</w:t>
      </w:r>
      <w:r w:rsidRPr="00ED21A5">
        <w:rPr>
          <w:noProof/>
        </w:rPr>
        <w:t>. 2017:99-101.</w:t>
      </w:r>
    </w:p>
    <w:p w:rsidR="00ED21A5" w:rsidRPr="00ED21A5" w:rsidRDefault="00ED21A5" w:rsidP="00ED21A5">
      <w:pPr>
        <w:pStyle w:val="EndNoteBibliography"/>
        <w:spacing w:after="240"/>
        <w:ind w:left="720" w:hanging="720"/>
        <w:rPr>
          <w:noProof/>
        </w:rPr>
      </w:pPr>
      <w:r w:rsidRPr="00ED21A5">
        <w:rPr>
          <w:noProof/>
        </w:rPr>
        <w:t>215.</w:t>
      </w:r>
      <w:r w:rsidRPr="00ED21A5">
        <w:rPr>
          <w:noProof/>
        </w:rPr>
        <w:tab/>
        <w:t xml:space="preserve">Casteels-Van Daele M, Proesmans W, Van den Berghe H and Verresen H. Down's anomaly (21 trisomy) and Turner's syndrome (46, XXqi) in the same sibship. </w:t>
      </w:r>
      <w:r w:rsidRPr="00ED21A5">
        <w:rPr>
          <w:i/>
          <w:noProof/>
        </w:rPr>
        <w:t>Helv Paediatr Acta</w:t>
      </w:r>
      <w:r w:rsidRPr="00ED21A5">
        <w:rPr>
          <w:noProof/>
        </w:rPr>
        <w:t>. 1970;25:412-20.</w:t>
      </w:r>
    </w:p>
    <w:p w:rsidR="00ED21A5" w:rsidRPr="00ED21A5" w:rsidRDefault="00ED21A5" w:rsidP="00ED21A5">
      <w:pPr>
        <w:pStyle w:val="EndNoteBibliography"/>
        <w:spacing w:after="240"/>
        <w:ind w:left="720" w:hanging="720"/>
        <w:rPr>
          <w:noProof/>
        </w:rPr>
      </w:pPr>
      <w:r w:rsidRPr="00ED21A5">
        <w:rPr>
          <w:noProof/>
        </w:rPr>
        <w:t>216.</w:t>
      </w:r>
      <w:r w:rsidRPr="00ED21A5">
        <w:rPr>
          <w:noProof/>
        </w:rPr>
        <w:tab/>
        <w:t xml:space="preserve">Catinari S, Vass A and Heresco-Levy U. Psychiatric manifestations in Turner Syndrome: a brief survey. </w:t>
      </w:r>
      <w:r w:rsidRPr="00ED21A5">
        <w:rPr>
          <w:i/>
          <w:noProof/>
        </w:rPr>
        <w:t>The Israel journal of psychiatry and related sciences</w:t>
      </w:r>
      <w:r w:rsidRPr="00ED21A5">
        <w:rPr>
          <w:noProof/>
        </w:rPr>
        <w:t>. 2006;43:293-5.</w:t>
      </w:r>
    </w:p>
    <w:p w:rsidR="00ED21A5" w:rsidRPr="00ED21A5" w:rsidRDefault="00ED21A5" w:rsidP="00ED21A5">
      <w:pPr>
        <w:pStyle w:val="EndNoteBibliography"/>
        <w:spacing w:after="240"/>
        <w:ind w:left="720" w:hanging="720"/>
        <w:rPr>
          <w:noProof/>
        </w:rPr>
      </w:pPr>
      <w:r w:rsidRPr="00ED21A5">
        <w:rPr>
          <w:noProof/>
        </w:rPr>
        <w:t>217.</w:t>
      </w:r>
      <w:r w:rsidRPr="00ED21A5">
        <w:rPr>
          <w:noProof/>
        </w:rPr>
        <w:tab/>
        <w:t xml:space="preserve">Cavallo L and Gurrado R. Endogenous growth hormone secretion does not correlate with growth in patients with Turner's syndrome. Italian Study Group for Turner Syndrome. </w:t>
      </w:r>
      <w:r w:rsidRPr="00ED21A5">
        <w:rPr>
          <w:i/>
          <w:noProof/>
        </w:rPr>
        <w:t>Journal of Pediatric Endocrinology &amp; Metabolism</w:t>
      </w:r>
      <w:r w:rsidRPr="00ED21A5">
        <w:rPr>
          <w:noProof/>
        </w:rPr>
        <w:t>. 1999;12:623-7.</w:t>
      </w:r>
    </w:p>
    <w:p w:rsidR="00ED21A5" w:rsidRPr="00ED21A5" w:rsidRDefault="00ED21A5" w:rsidP="00ED21A5">
      <w:pPr>
        <w:pStyle w:val="EndNoteBibliography"/>
        <w:spacing w:after="240"/>
        <w:ind w:left="720" w:hanging="720"/>
        <w:rPr>
          <w:noProof/>
        </w:rPr>
      </w:pPr>
      <w:r w:rsidRPr="00ED21A5">
        <w:rPr>
          <w:noProof/>
        </w:rPr>
        <w:t>218.</w:t>
      </w:r>
      <w:r w:rsidRPr="00ED21A5">
        <w:rPr>
          <w:noProof/>
        </w:rPr>
        <w:tab/>
        <w:t xml:space="preserve">Cecchi F, Samoun M, Santoro G and Calamai G. [Chronic dissecting aortic aneurysm and Turner's syndrome. Apropos of a case]. </w:t>
      </w:r>
      <w:r w:rsidRPr="00ED21A5">
        <w:rPr>
          <w:i/>
          <w:noProof/>
        </w:rPr>
        <w:t>Arch Mal Coeur Vaiss</w:t>
      </w:r>
      <w:r w:rsidRPr="00ED21A5">
        <w:rPr>
          <w:noProof/>
        </w:rPr>
        <w:t>. 1992;85:1043-6.</w:t>
      </w:r>
    </w:p>
    <w:p w:rsidR="00ED21A5" w:rsidRPr="00ED21A5" w:rsidRDefault="00ED21A5" w:rsidP="00ED21A5">
      <w:pPr>
        <w:pStyle w:val="EndNoteBibliography"/>
        <w:spacing w:after="240"/>
        <w:ind w:left="720" w:hanging="720"/>
        <w:rPr>
          <w:noProof/>
        </w:rPr>
      </w:pPr>
      <w:r w:rsidRPr="00ED21A5">
        <w:rPr>
          <w:noProof/>
        </w:rPr>
        <w:t>219.</w:t>
      </w:r>
      <w:r w:rsidRPr="00ED21A5">
        <w:rPr>
          <w:noProof/>
        </w:rPr>
        <w:tab/>
        <w:t xml:space="preserve">Cederberg H, Stancakova A, Yaluri N, Modi S, Kuusisto J and Laakso M. Increased risk of diabetes with statin treatment is associated with impaired insulin sensitivity and insulin secretion: a 6 year follow-up study of the METSIM cohort. </w:t>
      </w:r>
      <w:r w:rsidRPr="00ED21A5">
        <w:rPr>
          <w:i/>
          <w:noProof/>
        </w:rPr>
        <w:t>Diabetologia</w:t>
      </w:r>
      <w:r w:rsidRPr="00ED21A5">
        <w:rPr>
          <w:noProof/>
        </w:rPr>
        <w:t>. 2015;58:1109-17.</w:t>
      </w:r>
    </w:p>
    <w:p w:rsidR="00ED21A5" w:rsidRPr="00ED21A5" w:rsidRDefault="00ED21A5" w:rsidP="00ED21A5">
      <w:pPr>
        <w:pStyle w:val="EndNoteBibliography"/>
        <w:spacing w:after="240"/>
        <w:ind w:left="720" w:hanging="720"/>
        <w:rPr>
          <w:noProof/>
        </w:rPr>
      </w:pPr>
      <w:r w:rsidRPr="00ED21A5">
        <w:rPr>
          <w:noProof/>
        </w:rPr>
        <w:t>220.</w:t>
      </w:r>
      <w:r w:rsidRPr="00ED21A5">
        <w:rPr>
          <w:noProof/>
        </w:rPr>
        <w:tab/>
        <w:t xml:space="preserve">Celentano C, Guanciali-Franchi PE, Liberati M, Palka C, Fantasia D, Morizio E, Calabrese G, Stuppia L and Rotmensch S. Lack of correlation between elevated maternal serum hCG during second-trimester biochemical screening and fetal congenital anomaly. </w:t>
      </w:r>
      <w:r w:rsidRPr="00ED21A5">
        <w:rPr>
          <w:i/>
          <w:noProof/>
        </w:rPr>
        <w:t>Prenat Diagn</w:t>
      </w:r>
      <w:r w:rsidRPr="00ED21A5">
        <w:rPr>
          <w:noProof/>
        </w:rPr>
        <w:t>. 2005;25:220-4.</w:t>
      </w:r>
    </w:p>
    <w:p w:rsidR="00ED21A5" w:rsidRPr="00ED21A5" w:rsidRDefault="00ED21A5" w:rsidP="00ED21A5">
      <w:pPr>
        <w:pStyle w:val="EndNoteBibliography"/>
        <w:spacing w:after="240"/>
        <w:ind w:left="720" w:hanging="720"/>
        <w:rPr>
          <w:noProof/>
        </w:rPr>
      </w:pPr>
      <w:r w:rsidRPr="00ED21A5">
        <w:rPr>
          <w:noProof/>
        </w:rPr>
        <w:t>221.</w:t>
      </w:r>
      <w:r w:rsidRPr="00ED21A5">
        <w:rPr>
          <w:noProof/>
        </w:rPr>
        <w:tab/>
        <w:t xml:space="preserve">Chaddha A, Kline-Rogers E, Woznicki EM, Brook R, Housholder-Hughes S, Braverman AC, Pitler L, Hirsch AT and Eagle KA. Cardiology patient page. Activity recommendations for postaortic dissection patients. </w:t>
      </w:r>
      <w:r w:rsidRPr="00ED21A5">
        <w:rPr>
          <w:i/>
          <w:noProof/>
        </w:rPr>
        <w:t>Circulation</w:t>
      </w:r>
      <w:r w:rsidRPr="00ED21A5">
        <w:rPr>
          <w:noProof/>
        </w:rPr>
        <w:t>. 2014;130:e140-2.</w:t>
      </w:r>
    </w:p>
    <w:p w:rsidR="00ED21A5" w:rsidRPr="00ED21A5" w:rsidRDefault="00ED21A5" w:rsidP="00ED21A5">
      <w:pPr>
        <w:pStyle w:val="EndNoteBibliography"/>
        <w:spacing w:after="240"/>
        <w:ind w:left="720" w:hanging="720"/>
        <w:rPr>
          <w:noProof/>
        </w:rPr>
      </w:pPr>
      <w:r w:rsidRPr="00ED21A5">
        <w:rPr>
          <w:noProof/>
        </w:rPr>
        <w:t>222.</w:t>
      </w:r>
      <w:r w:rsidRPr="00ED21A5">
        <w:rPr>
          <w:noProof/>
        </w:rPr>
        <w:tab/>
        <w:t xml:space="preserve">Chalard F, Ferey S, Teinturier C and Kalifa G. Aortic dilatation in Turner syndrome: the role of MRI in early recognition. </w:t>
      </w:r>
      <w:r w:rsidRPr="00ED21A5">
        <w:rPr>
          <w:i/>
          <w:noProof/>
        </w:rPr>
        <w:t>Pediatr Radiol</w:t>
      </w:r>
      <w:r w:rsidRPr="00ED21A5">
        <w:rPr>
          <w:noProof/>
        </w:rPr>
        <w:t>. 2005;35:323-6.</w:t>
      </w:r>
    </w:p>
    <w:p w:rsidR="00ED21A5" w:rsidRPr="00ED21A5" w:rsidRDefault="00ED21A5" w:rsidP="00ED21A5">
      <w:pPr>
        <w:pStyle w:val="EndNoteBibliography"/>
        <w:spacing w:after="240"/>
        <w:ind w:left="720" w:hanging="720"/>
        <w:rPr>
          <w:noProof/>
        </w:rPr>
      </w:pPr>
      <w:r w:rsidRPr="00ED21A5">
        <w:rPr>
          <w:noProof/>
        </w:rPr>
        <w:t>223.</w:t>
      </w:r>
      <w:r w:rsidRPr="00ED21A5">
        <w:rPr>
          <w:noProof/>
        </w:rPr>
        <w:tab/>
        <w:t xml:space="preserve">Chalas Boissonnas C, Davy C, Marszalek A, Duranteau L, de Ziegler D, Wolf JP, Cabanes L and Jouannet P. Cardiovascular findings in women suffering from Turner syndrome requesting oocyte donation. </w:t>
      </w:r>
      <w:r w:rsidRPr="00ED21A5">
        <w:rPr>
          <w:i/>
          <w:noProof/>
        </w:rPr>
        <w:t>Hum Reprod</w:t>
      </w:r>
      <w:r w:rsidRPr="00ED21A5">
        <w:rPr>
          <w:noProof/>
        </w:rPr>
        <w:t>. 2011;26:2754-62.</w:t>
      </w:r>
    </w:p>
    <w:p w:rsidR="00ED21A5" w:rsidRPr="00ED21A5" w:rsidRDefault="00ED21A5" w:rsidP="00ED21A5">
      <w:pPr>
        <w:pStyle w:val="EndNoteBibliography"/>
        <w:spacing w:after="240"/>
        <w:ind w:left="720" w:hanging="720"/>
        <w:rPr>
          <w:noProof/>
        </w:rPr>
      </w:pPr>
      <w:r w:rsidRPr="00ED21A5">
        <w:rPr>
          <w:noProof/>
        </w:rPr>
        <w:t>224.</w:t>
      </w:r>
      <w:r w:rsidRPr="00ED21A5">
        <w:rPr>
          <w:noProof/>
        </w:rPr>
        <w:tab/>
        <w:t xml:space="preserve">Chan KC, Wang PC, Wu CM, Ho WL and Lo FS. Otologic and audiologic features of ethnic Chinese patients with Turner syndrome in Taiwan. </w:t>
      </w:r>
      <w:r w:rsidRPr="00ED21A5">
        <w:rPr>
          <w:i/>
          <w:noProof/>
        </w:rPr>
        <w:t>Journal of the Formosan Medical Association = Taiwan yi zhi</w:t>
      </w:r>
      <w:r w:rsidRPr="00ED21A5">
        <w:rPr>
          <w:noProof/>
        </w:rPr>
        <w:t>. 2012;111:94-100.</w:t>
      </w:r>
    </w:p>
    <w:p w:rsidR="00ED21A5" w:rsidRPr="00ED21A5" w:rsidRDefault="00ED21A5" w:rsidP="00ED21A5">
      <w:pPr>
        <w:pStyle w:val="EndNoteBibliography"/>
        <w:spacing w:after="240"/>
        <w:ind w:left="720" w:hanging="720"/>
        <w:rPr>
          <w:noProof/>
        </w:rPr>
      </w:pPr>
      <w:r w:rsidRPr="00ED21A5">
        <w:rPr>
          <w:noProof/>
        </w:rPr>
        <w:t>225.</w:t>
      </w:r>
      <w:r w:rsidRPr="00ED21A5">
        <w:rPr>
          <w:noProof/>
        </w:rPr>
        <w:tab/>
        <w:t xml:space="preserve">Chan NN, Vallance P, Colhoun HM, MacAllister RJ, Hingorani AD and Conway GS. The effects of hormone replacement therapy on endothelial function in women with Turner's syndrome. </w:t>
      </w:r>
      <w:r w:rsidRPr="00ED21A5">
        <w:rPr>
          <w:i/>
          <w:noProof/>
        </w:rPr>
        <w:t>Clin Endocrinol (Oxf)</w:t>
      </w:r>
      <w:r w:rsidRPr="00ED21A5">
        <w:rPr>
          <w:noProof/>
        </w:rPr>
        <w:t>. 2002;56:615-20.</w:t>
      </w:r>
    </w:p>
    <w:p w:rsidR="00ED21A5" w:rsidRPr="00ED21A5" w:rsidRDefault="00ED21A5" w:rsidP="00ED21A5">
      <w:pPr>
        <w:pStyle w:val="EndNoteBibliography"/>
        <w:spacing w:after="240"/>
        <w:ind w:left="720" w:hanging="720"/>
        <w:rPr>
          <w:noProof/>
        </w:rPr>
      </w:pPr>
      <w:r w:rsidRPr="00ED21A5">
        <w:rPr>
          <w:noProof/>
        </w:rPr>
        <w:t>226.</w:t>
      </w:r>
      <w:r w:rsidRPr="00ED21A5">
        <w:rPr>
          <w:noProof/>
        </w:rPr>
        <w:tab/>
        <w:t xml:space="preserve">Chan WS and Dixon ME. The "ART" of thromboembolism: a review of assisted reproductive technology and thromboembolic complications. </w:t>
      </w:r>
      <w:r w:rsidRPr="00ED21A5">
        <w:rPr>
          <w:i/>
          <w:noProof/>
        </w:rPr>
        <w:t>Thromb Res</w:t>
      </w:r>
      <w:r w:rsidRPr="00ED21A5">
        <w:rPr>
          <w:noProof/>
        </w:rPr>
        <w:t>. 2008;121:713-26.</w:t>
      </w:r>
    </w:p>
    <w:p w:rsidR="00ED21A5" w:rsidRPr="00ED21A5" w:rsidRDefault="00ED21A5" w:rsidP="00ED21A5">
      <w:pPr>
        <w:pStyle w:val="EndNoteBibliography"/>
        <w:spacing w:after="240"/>
        <w:ind w:left="720" w:hanging="720"/>
        <w:rPr>
          <w:noProof/>
        </w:rPr>
      </w:pPr>
      <w:r w:rsidRPr="00ED21A5">
        <w:rPr>
          <w:noProof/>
        </w:rPr>
        <w:t>227.</w:t>
      </w:r>
      <w:r w:rsidRPr="00ED21A5">
        <w:rPr>
          <w:noProof/>
        </w:rPr>
        <w:tab/>
        <w:t xml:space="preserve">Chao J, Turner JA and Sturgess JM. Genetic heterogeneity of dynein-deficiency in cilia from patients with respiratory disease. </w:t>
      </w:r>
      <w:r w:rsidRPr="00ED21A5">
        <w:rPr>
          <w:i/>
          <w:noProof/>
        </w:rPr>
        <w:t>The American review of respiratory disease</w:t>
      </w:r>
      <w:r w:rsidRPr="00ED21A5">
        <w:rPr>
          <w:noProof/>
        </w:rPr>
        <w:t>. 1982;126:302-5.</w:t>
      </w:r>
    </w:p>
    <w:p w:rsidR="00ED21A5" w:rsidRPr="00ED21A5" w:rsidRDefault="00ED21A5" w:rsidP="00ED21A5">
      <w:pPr>
        <w:pStyle w:val="EndNoteBibliography"/>
        <w:spacing w:after="240"/>
        <w:ind w:left="720" w:hanging="720"/>
        <w:rPr>
          <w:noProof/>
        </w:rPr>
      </w:pPr>
      <w:r w:rsidRPr="00ED21A5">
        <w:rPr>
          <w:noProof/>
        </w:rPr>
        <w:t>228.</w:t>
      </w:r>
      <w:r w:rsidRPr="00ED21A5">
        <w:rPr>
          <w:noProof/>
        </w:rPr>
        <w:tab/>
        <w:t xml:space="preserve">Chapman SW, Lin AC, Hendricks KA, Nolan RL, Currier MM, Morris KR and Turner HR. Endemic blastomycosis in Mississippi: epidemiological and clinical studies. </w:t>
      </w:r>
      <w:r w:rsidRPr="00ED21A5">
        <w:rPr>
          <w:i/>
          <w:noProof/>
        </w:rPr>
        <w:t>Semin Respir Infect</w:t>
      </w:r>
      <w:r w:rsidRPr="00ED21A5">
        <w:rPr>
          <w:noProof/>
        </w:rPr>
        <w:t>. 1997;12:219-28.</w:t>
      </w:r>
    </w:p>
    <w:p w:rsidR="00ED21A5" w:rsidRPr="00ED21A5" w:rsidRDefault="00ED21A5" w:rsidP="00ED21A5">
      <w:pPr>
        <w:pStyle w:val="EndNoteBibliography"/>
        <w:spacing w:after="240"/>
        <w:ind w:left="720" w:hanging="720"/>
        <w:rPr>
          <w:noProof/>
        </w:rPr>
      </w:pPr>
      <w:r w:rsidRPr="00ED21A5">
        <w:rPr>
          <w:noProof/>
        </w:rPr>
        <w:t>229.</w:t>
      </w:r>
      <w:r w:rsidRPr="00ED21A5">
        <w:rPr>
          <w:noProof/>
        </w:rPr>
        <w:tab/>
        <w:t xml:space="preserve">Chen Y, Turner S, Hussey L and Agius R. A study of work-related musculoskeletal case reports to The Health and Occupation Reporting network (THOR) from 2002 to 2003. </w:t>
      </w:r>
      <w:r w:rsidRPr="00ED21A5">
        <w:rPr>
          <w:i/>
          <w:noProof/>
        </w:rPr>
        <w:t>Occup Med (Lond)</w:t>
      </w:r>
      <w:r w:rsidRPr="00ED21A5">
        <w:rPr>
          <w:noProof/>
        </w:rPr>
        <w:t>. 2005;55:268-74.</w:t>
      </w:r>
    </w:p>
    <w:p w:rsidR="00ED21A5" w:rsidRPr="00ED21A5" w:rsidRDefault="00ED21A5" w:rsidP="00ED21A5">
      <w:pPr>
        <w:pStyle w:val="EndNoteBibliography"/>
        <w:spacing w:after="240"/>
        <w:ind w:left="720" w:hanging="720"/>
        <w:rPr>
          <w:noProof/>
        </w:rPr>
      </w:pPr>
      <w:r w:rsidRPr="00ED21A5">
        <w:rPr>
          <w:noProof/>
        </w:rPr>
        <w:t>230.</w:t>
      </w:r>
      <w:r w:rsidRPr="00ED21A5">
        <w:rPr>
          <w:noProof/>
        </w:rPr>
        <w:tab/>
        <w:t xml:space="preserve">Chevalier N, Bstandig B, Galand-Portier M, Isnard V, Bongain A and Fenichel P. [Oocyte donation in patients with Turner syndrome: A high-risk pregnancy]. </w:t>
      </w:r>
      <w:r w:rsidRPr="00ED21A5">
        <w:rPr>
          <w:i/>
          <w:noProof/>
        </w:rPr>
        <w:t>Ann Endocrinol (Paris)</w:t>
      </w:r>
      <w:r w:rsidRPr="00ED21A5">
        <w:rPr>
          <w:noProof/>
        </w:rPr>
        <w:t>. 2009;70:246-51.</w:t>
      </w:r>
    </w:p>
    <w:p w:rsidR="00ED21A5" w:rsidRPr="00ED21A5" w:rsidRDefault="00ED21A5" w:rsidP="00ED21A5">
      <w:pPr>
        <w:pStyle w:val="EndNoteBibliography"/>
        <w:spacing w:after="240"/>
        <w:ind w:left="720" w:hanging="720"/>
        <w:rPr>
          <w:noProof/>
        </w:rPr>
      </w:pPr>
      <w:r w:rsidRPr="00ED21A5">
        <w:rPr>
          <w:noProof/>
        </w:rPr>
        <w:t>231.</w:t>
      </w:r>
      <w:r w:rsidRPr="00ED21A5">
        <w:rPr>
          <w:noProof/>
        </w:rPr>
        <w:tab/>
        <w:t xml:space="preserve">Chevalier N, Letur H, Lelannou D, Ohl J, Cornet D, Chalas-Boissonnas C, Frydman R, Catteau-Jonard S, Greck-Chassain T, Papaxanthos-Roche A, Dulucq MC, Couet ML, Cedrin-Durnerin I, Pouly JL and Fenichel P. Materno-Fetal Cardiovascular Complications in Turner Syndrome after Oocyte Donation: Insufficient Prepregnancy Screening and Pregnancy Follow-Up Are Associated with Poor Outcome. </w:t>
      </w:r>
      <w:r w:rsidRPr="00ED21A5">
        <w:rPr>
          <w:i/>
          <w:noProof/>
        </w:rPr>
        <w:t>J Clin Endocrinol Metab</w:t>
      </w:r>
      <w:r w:rsidRPr="00ED21A5">
        <w:rPr>
          <w:noProof/>
        </w:rPr>
        <w:t>. 2011;96:E260-E267.</w:t>
      </w:r>
    </w:p>
    <w:p w:rsidR="00ED21A5" w:rsidRPr="00ED21A5" w:rsidRDefault="00ED21A5" w:rsidP="00ED21A5">
      <w:pPr>
        <w:pStyle w:val="EndNoteBibliography"/>
        <w:spacing w:after="240"/>
        <w:ind w:left="720" w:hanging="720"/>
        <w:rPr>
          <w:noProof/>
        </w:rPr>
      </w:pPr>
      <w:r w:rsidRPr="00ED21A5">
        <w:rPr>
          <w:noProof/>
        </w:rPr>
        <w:t>232.</w:t>
      </w:r>
      <w:r w:rsidRPr="00ED21A5">
        <w:rPr>
          <w:noProof/>
        </w:rPr>
        <w:tab/>
        <w:t xml:space="preserve">Chevalier N, Letur H, Lelannou D, Ohl J, Cornet D, Chalas-Boissonnas C, Frydman R, Catteau-Jonard S, Greck-Chassain T, Papaxanthos-Roche A, Dulucq MC, Couet ML, Cedrin-Durnerin I, Pouly JL, Fenichel P and French Study Group for Oocyte D. Materno-fetal cardiovascular complications in Turner syndrome after oocyte donation: insufficient prepregnancy screening and pregnancy follow-up are associated with poor outcome. </w:t>
      </w:r>
      <w:r w:rsidRPr="00ED21A5">
        <w:rPr>
          <w:i/>
          <w:noProof/>
        </w:rPr>
        <w:t>J Clin Endocrinol Metab</w:t>
      </w:r>
      <w:r w:rsidRPr="00ED21A5">
        <w:rPr>
          <w:noProof/>
        </w:rPr>
        <w:t>. 2011;96:E260-7.</w:t>
      </w:r>
    </w:p>
    <w:p w:rsidR="00ED21A5" w:rsidRPr="00ED21A5" w:rsidRDefault="00ED21A5" w:rsidP="00ED21A5">
      <w:pPr>
        <w:pStyle w:val="EndNoteBibliography"/>
        <w:spacing w:after="240"/>
        <w:ind w:left="720" w:hanging="720"/>
        <w:rPr>
          <w:noProof/>
        </w:rPr>
      </w:pPr>
      <w:r w:rsidRPr="00ED21A5">
        <w:rPr>
          <w:noProof/>
        </w:rPr>
        <w:t>233.</w:t>
      </w:r>
      <w:r w:rsidRPr="00ED21A5">
        <w:rPr>
          <w:noProof/>
        </w:rPr>
        <w:tab/>
        <w:t xml:space="preserve">Chew JD, Soslow JH, Thurm C, Hall M, Dodd DA, Feingold B, Simmons J and Godown J. Heart Transplantation in Children with Turner Syndrome: Analysis of a Linked Dataset. </w:t>
      </w:r>
      <w:r w:rsidRPr="00ED21A5">
        <w:rPr>
          <w:i/>
          <w:noProof/>
        </w:rPr>
        <w:t>Pediatr Cardiol</w:t>
      </w:r>
      <w:r w:rsidRPr="00ED21A5">
        <w:rPr>
          <w:noProof/>
        </w:rPr>
        <w:t>. 2018.</w:t>
      </w:r>
    </w:p>
    <w:p w:rsidR="00ED21A5" w:rsidRPr="00ED21A5" w:rsidRDefault="00ED21A5" w:rsidP="00ED21A5">
      <w:pPr>
        <w:pStyle w:val="EndNoteBibliography"/>
        <w:spacing w:after="240"/>
        <w:ind w:left="720" w:hanging="720"/>
        <w:rPr>
          <w:noProof/>
        </w:rPr>
      </w:pPr>
      <w:r w:rsidRPr="00ED21A5">
        <w:rPr>
          <w:noProof/>
        </w:rPr>
        <w:t>234.</w:t>
      </w:r>
      <w:r w:rsidRPr="00ED21A5">
        <w:rPr>
          <w:noProof/>
        </w:rPr>
        <w:tab/>
        <w:t xml:space="preserve">Chien HY and Sung TC. Aneurysm of the ascending aorta in a neonate. </w:t>
      </w:r>
      <w:r w:rsidRPr="00ED21A5">
        <w:rPr>
          <w:i/>
          <w:noProof/>
        </w:rPr>
        <w:t>Acta Paediatrica Taiwanica</w:t>
      </w:r>
      <w:r w:rsidRPr="00ED21A5">
        <w:rPr>
          <w:noProof/>
        </w:rPr>
        <w:t>. 1999;40:121-3.</w:t>
      </w:r>
    </w:p>
    <w:p w:rsidR="00ED21A5" w:rsidRPr="00ED21A5" w:rsidRDefault="00ED21A5" w:rsidP="00ED21A5">
      <w:pPr>
        <w:pStyle w:val="EndNoteBibliography"/>
        <w:spacing w:after="240"/>
        <w:ind w:left="720" w:hanging="720"/>
        <w:rPr>
          <w:noProof/>
        </w:rPr>
      </w:pPr>
      <w:r w:rsidRPr="00ED21A5">
        <w:rPr>
          <w:noProof/>
        </w:rPr>
        <w:t>235.</w:t>
      </w:r>
      <w:r w:rsidRPr="00ED21A5">
        <w:rPr>
          <w:noProof/>
        </w:rPr>
        <w:tab/>
        <w:t xml:space="preserve">Chlumsky J, Kolbel F, Buresova M, Svab P, Krutilkova V, Koudelkova E, Pavel P, Srnsky V, Seemanova E, Zemkova J and Novotna D. [A dissecting aortic aneurysm in a female patient with Turner syndrome]. </w:t>
      </w:r>
      <w:r w:rsidRPr="00ED21A5">
        <w:rPr>
          <w:i/>
          <w:noProof/>
        </w:rPr>
        <w:t>Vnitr Lek</w:t>
      </w:r>
      <w:r w:rsidRPr="00ED21A5">
        <w:rPr>
          <w:noProof/>
        </w:rPr>
        <w:t>. 2000;46:34-6.</w:t>
      </w:r>
    </w:p>
    <w:p w:rsidR="00ED21A5" w:rsidRPr="00ED21A5" w:rsidRDefault="00ED21A5" w:rsidP="00ED21A5">
      <w:pPr>
        <w:pStyle w:val="EndNoteBibliography"/>
        <w:spacing w:after="240"/>
        <w:ind w:left="720" w:hanging="720"/>
        <w:rPr>
          <w:noProof/>
        </w:rPr>
      </w:pPr>
      <w:r w:rsidRPr="00ED21A5">
        <w:rPr>
          <w:noProof/>
        </w:rPr>
        <w:t>236.</w:t>
      </w:r>
      <w:r w:rsidRPr="00ED21A5">
        <w:rPr>
          <w:noProof/>
        </w:rPr>
        <w:tab/>
        <w:t xml:space="preserve">Chobanian AV, Bakris GL, Black HR, Cushman WC, Green LA, Izzo JL, Jones DW, Materson BJ, Oparil S, Wright JT, Roccella EJ and Committee tNHBPEPC. Seventh Report of the Joint National Committee on Prevention, Detection, Evaluation, and Treatment of High Blood Pressure. </w:t>
      </w:r>
      <w:r w:rsidRPr="00ED21A5">
        <w:rPr>
          <w:i/>
          <w:noProof/>
        </w:rPr>
        <w:t>Hypertension</w:t>
      </w:r>
      <w:r w:rsidRPr="00ED21A5">
        <w:rPr>
          <w:noProof/>
        </w:rPr>
        <w:t>. 2003;42:1206-1252.</w:t>
      </w:r>
    </w:p>
    <w:p w:rsidR="00ED21A5" w:rsidRPr="00ED21A5" w:rsidRDefault="00ED21A5" w:rsidP="00ED21A5">
      <w:pPr>
        <w:pStyle w:val="EndNoteBibliography"/>
        <w:spacing w:after="240"/>
        <w:ind w:left="720" w:hanging="720"/>
        <w:rPr>
          <w:noProof/>
        </w:rPr>
      </w:pPr>
      <w:r w:rsidRPr="00ED21A5">
        <w:rPr>
          <w:noProof/>
        </w:rPr>
        <w:t>237.</w:t>
      </w:r>
      <w:r w:rsidRPr="00ED21A5">
        <w:rPr>
          <w:noProof/>
        </w:rPr>
        <w:tab/>
        <w:t xml:space="preserve">Choi I. Does wastewater discharge have relations with increase of Turner syndrome and Down syndrome? </w:t>
      </w:r>
      <w:r w:rsidRPr="00ED21A5">
        <w:rPr>
          <w:i/>
          <w:noProof/>
        </w:rPr>
        <w:t>Environ Health Toxicol</w:t>
      </w:r>
      <w:r w:rsidRPr="00ED21A5">
        <w:rPr>
          <w:noProof/>
        </w:rPr>
        <w:t>. 2017;32:e2017012.</w:t>
      </w:r>
    </w:p>
    <w:p w:rsidR="00ED21A5" w:rsidRPr="00ED21A5" w:rsidRDefault="00ED21A5" w:rsidP="00ED21A5">
      <w:pPr>
        <w:pStyle w:val="EndNoteBibliography"/>
        <w:spacing w:after="240"/>
        <w:ind w:left="720" w:hanging="720"/>
        <w:rPr>
          <w:noProof/>
        </w:rPr>
      </w:pPr>
      <w:r w:rsidRPr="00ED21A5">
        <w:rPr>
          <w:noProof/>
        </w:rPr>
        <w:t>238.</w:t>
      </w:r>
      <w:r w:rsidRPr="00ED21A5">
        <w:rPr>
          <w:noProof/>
        </w:rPr>
        <w:tab/>
        <w:t xml:space="preserve">Choi IK, Kim DH and Kim HS. The abnormalities of carbohydrate metabolism in Turner syndrome: analysis of risk factors associated with impaired glucose tolerance. </w:t>
      </w:r>
      <w:r w:rsidRPr="00ED21A5">
        <w:rPr>
          <w:i/>
          <w:noProof/>
        </w:rPr>
        <w:t>Eur J Pediatr</w:t>
      </w:r>
      <w:r w:rsidRPr="00ED21A5">
        <w:rPr>
          <w:noProof/>
        </w:rPr>
        <w:t>. 2005;164:442-7.</w:t>
      </w:r>
    </w:p>
    <w:p w:rsidR="00ED21A5" w:rsidRPr="00ED21A5" w:rsidRDefault="00ED21A5" w:rsidP="00ED21A5">
      <w:pPr>
        <w:pStyle w:val="EndNoteBibliography"/>
        <w:spacing w:after="240"/>
        <w:ind w:left="720" w:hanging="720"/>
        <w:rPr>
          <w:noProof/>
        </w:rPr>
      </w:pPr>
      <w:r w:rsidRPr="00ED21A5">
        <w:rPr>
          <w:noProof/>
        </w:rPr>
        <w:t>239.</w:t>
      </w:r>
      <w:r w:rsidRPr="00ED21A5">
        <w:rPr>
          <w:noProof/>
        </w:rPr>
        <w:tab/>
        <w:t xml:space="preserve">Christin-Maitre S and Braham R. [General mechanisms of premature ovarian failure and clinical check-up]. </w:t>
      </w:r>
      <w:r w:rsidRPr="00ED21A5">
        <w:rPr>
          <w:i/>
          <w:noProof/>
        </w:rPr>
        <w:t>Gynecol Obstet Fertil</w:t>
      </w:r>
      <w:r w:rsidRPr="00ED21A5">
        <w:rPr>
          <w:noProof/>
        </w:rPr>
        <w:t>. 2008;36:857-61.</w:t>
      </w:r>
    </w:p>
    <w:p w:rsidR="00ED21A5" w:rsidRPr="00ED21A5" w:rsidRDefault="00ED21A5" w:rsidP="00ED21A5">
      <w:pPr>
        <w:pStyle w:val="EndNoteBibliography"/>
        <w:spacing w:after="240"/>
        <w:ind w:left="720" w:hanging="720"/>
        <w:rPr>
          <w:noProof/>
        </w:rPr>
      </w:pPr>
      <w:r w:rsidRPr="00ED21A5">
        <w:rPr>
          <w:noProof/>
        </w:rPr>
        <w:t>240.</w:t>
      </w:r>
      <w:r w:rsidRPr="00ED21A5">
        <w:rPr>
          <w:noProof/>
        </w:rPr>
        <w:tab/>
        <w:t xml:space="preserve">Christin-Maitre S, Pasquier M, Donadille B and Bouchard P. [Premature ovarian failure]. </w:t>
      </w:r>
      <w:r w:rsidRPr="00ED21A5">
        <w:rPr>
          <w:i/>
          <w:noProof/>
        </w:rPr>
        <w:t>Ann Endocrinol (Paris)</w:t>
      </w:r>
      <w:r w:rsidRPr="00ED21A5">
        <w:rPr>
          <w:noProof/>
        </w:rPr>
        <w:t>. 2006;67:557-66.</w:t>
      </w:r>
    </w:p>
    <w:p w:rsidR="00ED21A5" w:rsidRPr="00ED21A5" w:rsidRDefault="00ED21A5" w:rsidP="00ED21A5">
      <w:pPr>
        <w:pStyle w:val="EndNoteBibliography"/>
        <w:spacing w:after="240"/>
        <w:ind w:left="720" w:hanging="720"/>
        <w:rPr>
          <w:noProof/>
        </w:rPr>
      </w:pPr>
      <w:r w:rsidRPr="00ED21A5">
        <w:rPr>
          <w:noProof/>
        </w:rPr>
        <w:t>241.</w:t>
      </w:r>
      <w:r w:rsidRPr="00ED21A5">
        <w:rPr>
          <w:noProof/>
        </w:rPr>
        <w:tab/>
        <w:t xml:space="preserve">Cicero S, Longo D, Rembouskos G, Sacchini C and Nicolaides KH. Absent nasal bone at 11-14 weeks of gestation and chromosomal defects. </w:t>
      </w:r>
      <w:r w:rsidRPr="00ED21A5">
        <w:rPr>
          <w:i/>
          <w:noProof/>
        </w:rPr>
        <w:t>Ultrasound in obstetrics &amp; gynecology : the official journal of the International Society of Ultrasound in Obstetrics and Gynecology</w:t>
      </w:r>
      <w:r w:rsidRPr="00ED21A5">
        <w:rPr>
          <w:noProof/>
        </w:rPr>
        <w:t>. 2003;22:31-5.</w:t>
      </w:r>
    </w:p>
    <w:p w:rsidR="00ED21A5" w:rsidRPr="00ED21A5" w:rsidRDefault="00ED21A5" w:rsidP="00ED21A5">
      <w:pPr>
        <w:pStyle w:val="EndNoteBibliography"/>
        <w:spacing w:after="240"/>
        <w:ind w:left="720" w:hanging="720"/>
        <w:rPr>
          <w:noProof/>
        </w:rPr>
      </w:pPr>
      <w:r w:rsidRPr="00ED21A5">
        <w:rPr>
          <w:noProof/>
        </w:rPr>
        <w:t>242.</w:t>
      </w:r>
      <w:r w:rsidRPr="00ED21A5">
        <w:rPr>
          <w:noProof/>
        </w:rPr>
        <w:tab/>
        <w:t xml:space="preserve">Cigdem MK, Onen A, Okur H and Otcu S. Associated malformations in Morgagni hernia. </w:t>
      </w:r>
      <w:r w:rsidRPr="00ED21A5">
        <w:rPr>
          <w:i/>
          <w:noProof/>
        </w:rPr>
        <w:t>Pediatric surgery international</w:t>
      </w:r>
      <w:r w:rsidRPr="00ED21A5">
        <w:rPr>
          <w:noProof/>
        </w:rPr>
        <w:t>. 2007;23:1101-3.</w:t>
      </w:r>
    </w:p>
    <w:p w:rsidR="00ED21A5" w:rsidRPr="00ED21A5" w:rsidRDefault="00ED21A5" w:rsidP="00ED21A5">
      <w:pPr>
        <w:pStyle w:val="EndNoteBibliography"/>
        <w:spacing w:after="240"/>
        <w:ind w:left="720" w:hanging="720"/>
        <w:rPr>
          <w:noProof/>
        </w:rPr>
      </w:pPr>
      <w:r w:rsidRPr="00ED21A5">
        <w:rPr>
          <w:noProof/>
        </w:rPr>
        <w:t>243.</w:t>
      </w:r>
      <w:r w:rsidRPr="00ED21A5">
        <w:rPr>
          <w:noProof/>
        </w:rPr>
        <w:tab/>
        <w:t xml:space="preserve">Cintron D, Rodriguez-Gutierrez R, Serrano V, Latortue-Albino P, Erwin PJ and Murad MH. Effect of estrogen replacement therapy on bone and cardiovascular outcomes in women with turner syndrome: a systematic review and meta-analysis. </w:t>
      </w:r>
      <w:r w:rsidRPr="00ED21A5">
        <w:rPr>
          <w:i/>
          <w:noProof/>
        </w:rPr>
        <w:t>Endocrine</w:t>
      </w:r>
      <w:r w:rsidRPr="00ED21A5">
        <w:rPr>
          <w:noProof/>
        </w:rPr>
        <w:t>. 2017;55:366-375.</w:t>
      </w:r>
    </w:p>
    <w:p w:rsidR="00ED21A5" w:rsidRPr="00ED21A5" w:rsidRDefault="00ED21A5" w:rsidP="00ED21A5">
      <w:pPr>
        <w:pStyle w:val="EndNoteBibliography"/>
        <w:spacing w:after="240"/>
        <w:ind w:left="720" w:hanging="720"/>
        <w:rPr>
          <w:noProof/>
        </w:rPr>
      </w:pPr>
      <w:r w:rsidRPr="00ED21A5">
        <w:rPr>
          <w:noProof/>
        </w:rPr>
        <w:t>244.</w:t>
      </w:r>
      <w:r w:rsidRPr="00ED21A5">
        <w:rPr>
          <w:noProof/>
        </w:rPr>
        <w:tab/>
        <w:t xml:space="preserve">Clark EB. Neck web and congenital heart defects: a pathogenic association in 45 X-O Turner syndrome? </w:t>
      </w:r>
      <w:r w:rsidRPr="00ED21A5">
        <w:rPr>
          <w:i/>
          <w:noProof/>
        </w:rPr>
        <w:t>Teratology</w:t>
      </w:r>
      <w:r w:rsidRPr="00ED21A5">
        <w:rPr>
          <w:noProof/>
        </w:rPr>
        <w:t>. 1984;29:355-61.</w:t>
      </w:r>
    </w:p>
    <w:p w:rsidR="00ED21A5" w:rsidRPr="00ED21A5" w:rsidRDefault="00ED21A5" w:rsidP="00ED21A5">
      <w:pPr>
        <w:pStyle w:val="EndNoteBibliography"/>
        <w:spacing w:after="240"/>
        <w:ind w:left="720" w:hanging="720"/>
        <w:rPr>
          <w:noProof/>
        </w:rPr>
      </w:pPr>
      <w:r w:rsidRPr="00ED21A5">
        <w:rPr>
          <w:noProof/>
        </w:rPr>
        <w:t>245.</w:t>
      </w:r>
      <w:r w:rsidRPr="00ED21A5">
        <w:rPr>
          <w:noProof/>
        </w:rPr>
        <w:tab/>
        <w:t xml:space="preserve">Clayton JA and Collins FS. Policy: NIH to balance sex in cell and animal studies. </w:t>
      </w:r>
      <w:r w:rsidRPr="00ED21A5">
        <w:rPr>
          <w:i/>
          <w:noProof/>
        </w:rPr>
        <w:t>Nature</w:t>
      </w:r>
      <w:r w:rsidRPr="00ED21A5">
        <w:rPr>
          <w:noProof/>
        </w:rPr>
        <w:t>. 2014;509:282-3.</w:t>
      </w:r>
    </w:p>
    <w:p w:rsidR="00ED21A5" w:rsidRPr="00ED21A5" w:rsidRDefault="00ED21A5" w:rsidP="00ED21A5">
      <w:pPr>
        <w:pStyle w:val="EndNoteBibliography"/>
        <w:spacing w:after="240"/>
        <w:ind w:left="720" w:hanging="720"/>
        <w:rPr>
          <w:noProof/>
        </w:rPr>
      </w:pPr>
      <w:r w:rsidRPr="00ED21A5">
        <w:rPr>
          <w:noProof/>
        </w:rPr>
        <w:t>246.</w:t>
      </w:r>
      <w:r w:rsidRPr="00ED21A5">
        <w:rPr>
          <w:noProof/>
        </w:rPr>
        <w:tab/>
        <w:t xml:space="preserve">Cleemann L, Hjerrild BE, Lauridsen AL, Heickendorff L, Christiansen JS, Mosekilde L and Gravholt CH. Long-term hormone replacement therapy preserves bone mineral density in Turner syndrome. </w:t>
      </w:r>
      <w:r w:rsidRPr="00ED21A5">
        <w:rPr>
          <w:i/>
          <w:noProof/>
        </w:rPr>
        <w:t>Eur J Endocrinol</w:t>
      </w:r>
      <w:r w:rsidRPr="00ED21A5">
        <w:rPr>
          <w:noProof/>
        </w:rPr>
        <w:t>. 2009;161:251-7.</w:t>
      </w:r>
    </w:p>
    <w:p w:rsidR="00ED21A5" w:rsidRPr="00ED21A5" w:rsidRDefault="00ED21A5" w:rsidP="00ED21A5">
      <w:pPr>
        <w:pStyle w:val="EndNoteBibliography"/>
        <w:spacing w:after="240"/>
        <w:ind w:left="720" w:hanging="720"/>
        <w:rPr>
          <w:noProof/>
        </w:rPr>
      </w:pPr>
      <w:r w:rsidRPr="00ED21A5">
        <w:rPr>
          <w:noProof/>
        </w:rPr>
        <w:t>247.</w:t>
      </w:r>
      <w:r w:rsidRPr="00ED21A5">
        <w:rPr>
          <w:noProof/>
        </w:rPr>
        <w:tab/>
        <w:t xml:space="preserve">Cleemann L, Holm K, Kobbernagel H, Kristensen B, Skouby SO, Jensen AK and Gravholt CH. Dosage of estradiol, bone and body composition in Turner syndrome: a 5-year randomized controlled clinical trial. </w:t>
      </w:r>
      <w:r w:rsidRPr="00ED21A5">
        <w:rPr>
          <w:i/>
          <w:noProof/>
        </w:rPr>
        <w:t>Eur J Endocrinol</w:t>
      </w:r>
      <w:r w:rsidRPr="00ED21A5">
        <w:rPr>
          <w:noProof/>
        </w:rPr>
        <w:t>. 2017;176:233-242.</w:t>
      </w:r>
    </w:p>
    <w:p w:rsidR="00ED21A5" w:rsidRPr="00ED21A5" w:rsidRDefault="00ED21A5" w:rsidP="00ED21A5">
      <w:pPr>
        <w:pStyle w:val="EndNoteBibliography"/>
        <w:spacing w:after="240"/>
        <w:ind w:left="720" w:hanging="720"/>
        <w:rPr>
          <w:noProof/>
        </w:rPr>
      </w:pPr>
      <w:r w:rsidRPr="00ED21A5">
        <w:rPr>
          <w:noProof/>
        </w:rPr>
        <w:t>248.</w:t>
      </w:r>
      <w:r w:rsidRPr="00ED21A5">
        <w:rPr>
          <w:noProof/>
        </w:rPr>
        <w:tab/>
        <w:t xml:space="preserve">Cleemann L, Holm K, Kobbernagel H, Skouby SO, Kristensen B, Smedegaard H, Andersson AM, Cohen A and Gravholt CH. Normal tempo of bone formation in Turner syndrome despite signs of accelerated bone resorption. </w:t>
      </w:r>
      <w:r w:rsidRPr="00ED21A5">
        <w:rPr>
          <w:i/>
          <w:noProof/>
        </w:rPr>
        <w:t>Horm Res Paediatr</w:t>
      </w:r>
      <w:r w:rsidRPr="00ED21A5">
        <w:rPr>
          <w:noProof/>
        </w:rPr>
        <w:t>. 2011;76:193-201.</w:t>
      </w:r>
    </w:p>
    <w:p w:rsidR="00ED21A5" w:rsidRPr="00ED21A5" w:rsidRDefault="00ED21A5" w:rsidP="00ED21A5">
      <w:pPr>
        <w:pStyle w:val="EndNoteBibliography"/>
        <w:spacing w:after="240"/>
        <w:ind w:left="720" w:hanging="720"/>
        <w:rPr>
          <w:noProof/>
        </w:rPr>
      </w:pPr>
      <w:r w:rsidRPr="00ED21A5">
        <w:rPr>
          <w:noProof/>
        </w:rPr>
        <w:t>249.</w:t>
      </w:r>
      <w:r w:rsidRPr="00ED21A5">
        <w:rPr>
          <w:noProof/>
        </w:rPr>
        <w:tab/>
        <w:t xml:space="preserve">Cleemann L, Mortensen KH, Holm K, Smedegaard H, Skouby SO, Wieslander SB, Leffers AM, Leth-Espensen P, Pedersen EM and Gravholt CH. Aortic dimensions in girls and young women with turner syndrome: a magnetic resonance imaging study. </w:t>
      </w:r>
      <w:r w:rsidRPr="00ED21A5">
        <w:rPr>
          <w:i/>
          <w:noProof/>
        </w:rPr>
        <w:t>Pediatr Cardiol</w:t>
      </w:r>
      <w:r w:rsidRPr="00ED21A5">
        <w:rPr>
          <w:noProof/>
        </w:rPr>
        <w:t>. 2010;31:497-504.</w:t>
      </w:r>
    </w:p>
    <w:p w:rsidR="00ED21A5" w:rsidRPr="00ED21A5" w:rsidRDefault="00ED21A5" w:rsidP="00ED21A5">
      <w:pPr>
        <w:pStyle w:val="EndNoteBibliography"/>
        <w:spacing w:after="240"/>
        <w:ind w:left="720" w:hanging="720"/>
        <w:rPr>
          <w:noProof/>
        </w:rPr>
      </w:pPr>
      <w:r w:rsidRPr="00ED21A5">
        <w:rPr>
          <w:noProof/>
        </w:rPr>
        <w:t>250.</w:t>
      </w:r>
      <w:r w:rsidRPr="00ED21A5">
        <w:rPr>
          <w:noProof/>
        </w:rPr>
        <w:tab/>
        <w:t xml:space="preserve">Clement CI, Brereton J and Clifton-Bligh P. Aortic dissection in Turner syndrome. </w:t>
      </w:r>
      <w:r w:rsidRPr="00ED21A5">
        <w:rPr>
          <w:i/>
          <w:noProof/>
        </w:rPr>
        <w:t>Med J Aust</w:t>
      </w:r>
      <w:r w:rsidRPr="00ED21A5">
        <w:rPr>
          <w:noProof/>
        </w:rPr>
        <w:t>. 2004;180:584.</w:t>
      </w:r>
    </w:p>
    <w:p w:rsidR="00ED21A5" w:rsidRPr="00ED21A5" w:rsidRDefault="00ED21A5" w:rsidP="00ED21A5">
      <w:pPr>
        <w:pStyle w:val="EndNoteBibliography"/>
        <w:spacing w:after="240"/>
        <w:ind w:left="720" w:hanging="720"/>
        <w:rPr>
          <w:noProof/>
        </w:rPr>
      </w:pPr>
      <w:r w:rsidRPr="00ED21A5">
        <w:rPr>
          <w:noProof/>
        </w:rPr>
        <w:t>251.</w:t>
      </w:r>
      <w:r w:rsidRPr="00ED21A5">
        <w:rPr>
          <w:noProof/>
        </w:rPr>
        <w:tab/>
        <w:t xml:space="preserve">Cleveland RH, Done S, Correia JA, Crawford JD, Kushner DC and Herman TE. Small carpal bone surface area, a characteristic of Turner's syndrome. </w:t>
      </w:r>
      <w:r w:rsidRPr="00ED21A5">
        <w:rPr>
          <w:i/>
          <w:noProof/>
        </w:rPr>
        <w:t>Pediatr Radiol</w:t>
      </w:r>
      <w:r w:rsidRPr="00ED21A5">
        <w:rPr>
          <w:noProof/>
        </w:rPr>
        <w:t>. 1985;15:168-72.</w:t>
      </w:r>
    </w:p>
    <w:p w:rsidR="00ED21A5" w:rsidRPr="00ED21A5" w:rsidRDefault="00ED21A5" w:rsidP="00ED21A5">
      <w:pPr>
        <w:pStyle w:val="EndNoteBibliography"/>
        <w:spacing w:after="240"/>
        <w:ind w:left="720" w:hanging="720"/>
        <w:rPr>
          <w:noProof/>
        </w:rPr>
      </w:pPr>
      <w:r w:rsidRPr="00ED21A5">
        <w:rPr>
          <w:noProof/>
        </w:rPr>
        <w:t>252.</w:t>
      </w:r>
      <w:r w:rsidRPr="00ED21A5">
        <w:rPr>
          <w:noProof/>
        </w:rPr>
        <w:tab/>
        <w:t xml:space="preserve">Cobb J, Dierich A, Huss-Garcia Y and Duboule D. A mouse model for human short-stature syndromes identifies Shox2 as an upstream regulator of Runx2 during long-bone development. </w:t>
      </w:r>
      <w:r w:rsidRPr="00ED21A5">
        <w:rPr>
          <w:i/>
          <w:noProof/>
        </w:rPr>
        <w:t>Proceedings of the National Academy of Sciences of the United States of America</w:t>
      </w:r>
      <w:r w:rsidRPr="00ED21A5">
        <w:rPr>
          <w:noProof/>
        </w:rPr>
        <w:t>. 2006;103:4511-5.</w:t>
      </w:r>
    </w:p>
    <w:p w:rsidR="00ED21A5" w:rsidRPr="00ED21A5" w:rsidRDefault="00ED21A5" w:rsidP="00ED21A5">
      <w:pPr>
        <w:pStyle w:val="EndNoteBibliography"/>
        <w:spacing w:after="240"/>
        <w:ind w:left="720" w:hanging="720"/>
        <w:rPr>
          <w:noProof/>
        </w:rPr>
      </w:pPr>
      <w:r w:rsidRPr="00ED21A5">
        <w:rPr>
          <w:noProof/>
        </w:rPr>
        <w:t>253.</w:t>
      </w:r>
      <w:r w:rsidRPr="00ED21A5">
        <w:rPr>
          <w:noProof/>
        </w:rPr>
        <w:tab/>
        <w:t xml:space="preserve">Cohen A, Kauli R, Pertzelan A, Lavagetto A, Roitmano Y, Romano C and Laron Z. Final height of girls with Turner's syndrome: correlation with karyotype and parental height. </w:t>
      </w:r>
      <w:r w:rsidRPr="00ED21A5">
        <w:rPr>
          <w:i/>
          <w:noProof/>
        </w:rPr>
        <w:t>Acta Paediatr</w:t>
      </w:r>
      <w:r w:rsidRPr="00ED21A5">
        <w:rPr>
          <w:noProof/>
        </w:rPr>
        <w:t>. 1995;84:550-4.</w:t>
      </w:r>
    </w:p>
    <w:p w:rsidR="00ED21A5" w:rsidRPr="00ED21A5" w:rsidRDefault="00ED21A5" w:rsidP="00ED21A5">
      <w:pPr>
        <w:pStyle w:val="EndNoteBibliography"/>
        <w:spacing w:after="240"/>
        <w:ind w:left="720" w:hanging="720"/>
        <w:rPr>
          <w:noProof/>
        </w:rPr>
      </w:pPr>
      <w:r w:rsidRPr="00ED21A5">
        <w:rPr>
          <w:noProof/>
        </w:rPr>
        <w:t>254.</w:t>
      </w:r>
      <w:r w:rsidRPr="00ED21A5">
        <w:rPr>
          <w:noProof/>
        </w:rPr>
        <w:tab/>
        <w:t xml:space="preserve">Cohen AH and Turner MC. Kidney in Galloway-Mowat syndrome: clinical spectrum with description of pathology. </w:t>
      </w:r>
      <w:r w:rsidRPr="00ED21A5">
        <w:rPr>
          <w:i/>
          <w:noProof/>
        </w:rPr>
        <w:t>Kidney Int</w:t>
      </w:r>
      <w:r w:rsidRPr="00ED21A5">
        <w:rPr>
          <w:noProof/>
        </w:rPr>
        <w:t>. 1994;45:1407-15.</w:t>
      </w:r>
    </w:p>
    <w:p w:rsidR="00ED21A5" w:rsidRPr="00ED21A5" w:rsidRDefault="00ED21A5" w:rsidP="00ED21A5">
      <w:pPr>
        <w:pStyle w:val="EndNoteBibliography"/>
        <w:spacing w:after="240"/>
        <w:ind w:left="720" w:hanging="720"/>
        <w:rPr>
          <w:noProof/>
        </w:rPr>
      </w:pPr>
      <w:r w:rsidRPr="00ED21A5">
        <w:rPr>
          <w:noProof/>
        </w:rPr>
        <w:t>255.</w:t>
      </w:r>
      <w:r w:rsidRPr="00ED21A5">
        <w:rPr>
          <w:noProof/>
        </w:rPr>
        <w:tab/>
        <w:t xml:space="preserve">Cohen MA, Sauer MV and Lindheim SR. 21-hydroxylase deficiency and Turner's syndrome: a reason for diminished endometrial receptivity. </w:t>
      </w:r>
      <w:r w:rsidRPr="00ED21A5">
        <w:rPr>
          <w:i/>
          <w:noProof/>
        </w:rPr>
        <w:t>Fertil Steril</w:t>
      </w:r>
      <w:r w:rsidRPr="00ED21A5">
        <w:rPr>
          <w:noProof/>
        </w:rPr>
        <w:t>. 1999;72:937-9.</w:t>
      </w:r>
    </w:p>
    <w:p w:rsidR="00ED21A5" w:rsidRPr="00ED21A5" w:rsidRDefault="00ED21A5" w:rsidP="00ED21A5">
      <w:pPr>
        <w:pStyle w:val="EndNoteBibliography"/>
        <w:spacing w:after="240"/>
        <w:ind w:left="720" w:hanging="720"/>
        <w:rPr>
          <w:noProof/>
        </w:rPr>
      </w:pPr>
      <w:r w:rsidRPr="00ED21A5">
        <w:rPr>
          <w:noProof/>
        </w:rPr>
        <w:t>256.</w:t>
      </w:r>
      <w:r w:rsidRPr="00ED21A5">
        <w:rPr>
          <w:noProof/>
        </w:rPr>
        <w:tab/>
        <w:t xml:space="preserve">Cohen MM, Schwartz S, Schwartz MF, Blitzer MG, Raffel LJ, Mullins-Keene CL, Sun CC and Blakemore KJ. Antenatal detection of cystic hygroma. </w:t>
      </w:r>
      <w:r w:rsidRPr="00ED21A5">
        <w:rPr>
          <w:i/>
          <w:noProof/>
        </w:rPr>
        <w:t>Obstetrical &amp; gynecological survey</w:t>
      </w:r>
      <w:r w:rsidRPr="00ED21A5">
        <w:rPr>
          <w:noProof/>
        </w:rPr>
        <w:t>. 1989;44:481-90.</w:t>
      </w:r>
    </w:p>
    <w:p w:rsidR="00ED21A5" w:rsidRPr="00ED21A5" w:rsidRDefault="00ED21A5" w:rsidP="00ED21A5">
      <w:pPr>
        <w:pStyle w:val="EndNoteBibliography"/>
        <w:spacing w:after="240"/>
        <w:ind w:left="720" w:hanging="720"/>
        <w:rPr>
          <w:noProof/>
        </w:rPr>
      </w:pPr>
      <w:r w:rsidRPr="00ED21A5">
        <w:rPr>
          <w:noProof/>
        </w:rPr>
        <w:t>257.</w:t>
      </w:r>
      <w:r w:rsidRPr="00ED21A5">
        <w:rPr>
          <w:noProof/>
        </w:rPr>
        <w:tab/>
        <w:t xml:space="preserve">Cohen MP and Palutke WA. Gonadal dysgenesis: report of a case with biochemical, histochemical and chromosomal observations. </w:t>
      </w:r>
      <w:r w:rsidRPr="00ED21A5">
        <w:rPr>
          <w:i/>
          <w:noProof/>
        </w:rPr>
        <w:t>Am J Clin Pathol</w:t>
      </w:r>
      <w:r w:rsidRPr="00ED21A5">
        <w:rPr>
          <w:noProof/>
        </w:rPr>
        <w:t>. 1973;60:805-10.</w:t>
      </w:r>
    </w:p>
    <w:p w:rsidR="00ED21A5" w:rsidRPr="00ED21A5" w:rsidRDefault="00ED21A5" w:rsidP="00ED21A5">
      <w:pPr>
        <w:pStyle w:val="EndNoteBibliography"/>
        <w:spacing w:after="240"/>
        <w:ind w:left="720" w:hanging="720"/>
        <w:rPr>
          <w:noProof/>
        </w:rPr>
      </w:pPr>
      <w:r w:rsidRPr="00ED21A5">
        <w:rPr>
          <w:noProof/>
        </w:rPr>
        <w:t>258.</w:t>
      </w:r>
      <w:r w:rsidRPr="00ED21A5">
        <w:rPr>
          <w:noProof/>
        </w:rPr>
        <w:tab/>
        <w:t xml:space="preserve">Cole TJ, Donaldson MD and Ben-Shlomo Y. SITAR--a useful instrument for growth curve analysis. </w:t>
      </w:r>
      <w:r w:rsidRPr="00ED21A5">
        <w:rPr>
          <w:i/>
          <w:noProof/>
        </w:rPr>
        <w:t>International journal of epidemiology</w:t>
      </w:r>
      <w:r w:rsidRPr="00ED21A5">
        <w:rPr>
          <w:noProof/>
        </w:rPr>
        <w:t>. 2010;39:1558-66.</w:t>
      </w:r>
    </w:p>
    <w:p w:rsidR="00ED21A5" w:rsidRPr="00ED21A5" w:rsidRDefault="00ED21A5" w:rsidP="00ED21A5">
      <w:pPr>
        <w:pStyle w:val="EndNoteBibliography"/>
        <w:spacing w:after="240"/>
        <w:ind w:left="720" w:hanging="720"/>
        <w:rPr>
          <w:noProof/>
        </w:rPr>
      </w:pPr>
      <w:r w:rsidRPr="00ED21A5">
        <w:rPr>
          <w:noProof/>
        </w:rPr>
        <w:t>259.</w:t>
      </w:r>
      <w:r w:rsidRPr="00ED21A5">
        <w:rPr>
          <w:noProof/>
        </w:rPr>
        <w:tab/>
        <w:t xml:space="preserve">Conway GS. Oestrogen replacement in young women with Turner's syndrome. </w:t>
      </w:r>
      <w:r w:rsidRPr="00ED21A5">
        <w:rPr>
          <w:i/>
          <w:noProof/>
        </w:rPr>
        <w:t>Clin Endocrinol (Oxf)</w:t>
      </w:r>
      <w:r w:rsidRPr="00ED21A5">
        <w:rPr>
          <w:noProof/>
        </w:rPr>
        <w:t>. 2001;54:157-8.</w:t>
      </w:r>
    </w:p>
    <w:p w:rsidR="00ED21A5" w:rsidRPr="00ED21A5" w:rsidRDefault="00ED21A5" w:rsidP="00ED21A5">
      <w:pPr>
        <w:pStyle w:val="EndNoteBibliography"/>
        <w:spacing w:after="240"/>
        <w:ind w:left="720" w:hanging="720"/>
        <w:rPr>
          <w:noProof/>
        </w:rPr>
      </w:pPr>
      <w:r w:rsidRPr="00ED21A5">
        <w:rPr>
          <w:noProof/>
        </w:rPr>
        <w:t>260.</w:t>
      </w:r>
      <w:r w:rsidRPr="00ED21A5">
        <w:rPr>
          <w:noProof/>
        </w:rPr>
        <w:tab/>
        <w:t xml:space="preserve">Conway GS. Turner syndrome - growing pressure for more multidisciplinary clinics for adults and earlier diagnosis in children. </w:t>
      </w:r>
      <w:r w:rsidRPr="00ED21A5">
        <w:rPr>
          <w:i/>
          <w:noProof/>
        </w:rPr>
        <w:t>Climacteric</w:t>
      </w:r>
      <w:r w:rsidRPr="00ED21A5">
        <w:rPr>
          <w:noProof/>
        </w:rPr>
        <w:t>. 2017;20:400-401.</w:t>
      </w:r>
    </w:p>
    <w:p w:rsidR="00ED21A5" w:rsidRPr="00ED21A5" w:rsidRDefault="00ED21A5" w:rsidP="00ED21A5">
      <w:pPr>
        <w:pStyle w:val="EndNoteBibliography"/>
        <w:spacing w:after="240"/>
        <w:ind w:left="720" w:hanging="720"/>
        <w:rPr>
          <w:noProof/>
        </w:rPr>
      </w:pPr>
      <w:r w:rsidRPr="00ED21A5">
        <w:rPr>
          <w:noProof/>
        </w:rPr>
        <w:t>261.</w:t>
      </w:r>
      <w:r w:rsidRPr="00ED21A5">
        <w:rPr>
          <w:noProof/>
        </w:rPr>
        <w:tab/>
        <w:t xml:space="preserve">Conway GS, Band M, Doyle J and Davies MC. How do you monitor the patient with Turner's syndrome in adulthood? </w:t>
      </w:r>
      <w:r w:rsidRPr="00ED21A5">
        <w:rPr>
          <w:i/>
          <w:noProof/>
        </w:rPr>
        <w:t>Clin Endocrinol (Oxf)</w:t>
      </w:r>
      <w:r w:rsidRPr="00ED21A5">
        <w:rPr>
          <w:noProof/>
        </w:rPr>
        <w:t>. 2010;73:696-9.</w:t>
      </w:r>
    </w:p>
    <w:p w:rsidR="00ED21A5" w:rsidRPr="00ED21A5" w:rsidRDefault="00ED21A5" w:rsidP="00ED21A5">
      <w:pPr>
        <w:pStyle w:val="EndNoteBibliography"/>
        <w:spacing w:after="240"/>
        <w:ind w:left="720" w:hanging="720"/>
        <w:rPr>
          <w:noProof/>
        </w:rPr>
      </w:pPr>
      <w:r w:rsidRPr="00ED21A5">
        <w:rPr>
          <w:noProof/>
        </w:rPr>
        <w:t>262.</w:t>
      </w:r>
      <w:r w:rsidRPr="00ED21A5">
        <w:rPr>
          <w:noProof/>
        </w:rPr>
        <w:tab/>
        <w:t xml:space="preserve">Cooley M, Bakalov V and Bondy CA. Lipid profiles in women with 45,X vs 46,XX primary ovarian failure. </w:t>
      </w:r>
      <w:r w:rsidRPr="00ED21A5">
        <w:rPr>
          <w:i/>
          <w:noProof/>
        </w:rPr>
        <w:t>JAMA</w:t>
      </w:r>
      <w:r w:rsidRPr="00ED21A5">
        <w:rPr>
          <w:noProof/>
        </w:rPr>
        <w:t>. 2003;290:2127-8.</w:t>
      </w:r>
    </w:p>
    <w:p w:rsidR="00ED21A5" w:rsidRPr="00ED21A5" w:rsidRDefault="00ED21A5" w:rsidP="00ED21A5">
      <w:pPr>
        <w:pStyle w:val="EndNoteBibliography"/>
        <w:spacing w:after="240"/>
        <w:ind w:left="720" w:hanging="720"/>
        <w:rPr>
          <w:noProof/>
        </w:rPr>
      </w:pPr>
      <w:r w:rsidRPr="00ED21A5">
        <w:rPr>
          <w:noProof/>
        </w:rPr>
        <w:t>263.</w:t>
      </w:r>
      <w:r w:rsidRPr="00ED21A5">
        <w:rPr>
          <w:noProof/>
        </w:rPr>
        <w:tab/>
        <w:t xml:space="preserve">Corbitt H, Maslen C, Prakash S, Morris SA and Silberbach M. Allometric considerations when assessing aortic aneurysms in Turner syndrome: Implications for activity recommendations and medical decision-making. </w:t>
      </w:r>
      <w:r w:rsidRPr="00ED21A5">
        <w:rPr>
          <w:i/>
          <w:noProof/>
        </w:rPr>
        <w:t>Am J Med Genet A</w:t>
      </w:r>
      <w:r w:rsidRPr="00ED21A5">
        <w:rPr>
          <w:noProof/>
        </w:rPr>
        <w:t>. 2018;176:277-282.</w:t>
      </w:r>
    </w:p>
    <w:p w:rsidR="00ED21A5" w:rsidRPr="00ED21A5" w:rsidRDefault="00ED21A5" w:rsidP="00ED21A5">
      <w:pPr>
        <w:pStyle w:val="EndNoteBibliography"/>
        <w:ind w:left="720" w:hanging="720"/>
        <w:rPr>
          <w:noProof/>
        </w:rPr>
      </w:pPr>
      <w:r w:rsidRPr="00ED21A5">
        <w:rPr>
          <w:noProof/>
        </w:rPr>
        <w:t>264.</w:t>
      </w:r>
      <w:r w:rsidRPr="00ED21A5">
        <w:rPr>
          <w:noProof/>
        </w:rPr>
        <w:tab/>
        <w:t>Corbitt H, Maslen CL, Prakash S, Morris SA and Silberbach M. Allometric Considerations When Assessing Aortic Aneurysms in Turner Syndrome: Implications for Activity Recommendations and Medical Decision-making</w:t>
      </w:r>
    </w:p>
    <w:p w:rsidR="00ED21A5" w:rsidRPr="00ED21A5" w:rsidRDefault="00ED21A5" w:rsidP="00ED21A5">
      <w:pPr>
        <w:pStyle w:val="EndNoteBibliography"/>
        <w:spacing w:after="240"/>
        <w:ind w:left="720" w:hanging="720"/>
        <w:rPr>
          <w:noProof/>
        </w:rPr>
      </w:pPr>
      <w:r w:rsidRPr="00ED21A5">
        <w:rPr>
          <w:noProof/>
        </w:rPr>
        <w:t xml:space="preserve">. </w:t>
      </w:r>
      <w:r w:rsidRPr="00ED21A5">
        <w:rPr>
          <w:i/>
          <w:noProof/>
        </w:rPr>
        <w:t>American Journal of Medical Genetics</w:t>
      </w:r>
      <w:r w:rsidRPr="00ED21A5">
        <w:rPr>
          <w:noProof/>
        </w:rPr>
        <w:t>. 2017;(in press).</w:t>
      </w:r>
    </w:p>
    <w:p w:rsidR="00ED21A5" w:rsidRPr="00ED21A5" w:rsidRDefault="00ED21A5" w:rsidP="00ED21A5">
      <w:pPr>
        <w:pStyle w:val="EndNoteBibliography"/>
        <w:spacing w:after="240"/>
        <w:ind w:left="720" w:hanging="720"/>
        <w:rPr>
          <w:noProof/>
        </w:rPr>
      </w:pPr>
      <w:r w:rsidRPr="00ED21A5">
        <w:rPr>
          <w:noProof/>
        </w:rPr>
        <w:t>265.</w:t>
      </w:r>
      <w:r w:rsidRPr="00ED21A5">
        <w:rPr>
          <w:noProof/>
        </w:rPr>
        <w:tab/>
        <w:t xml:space="preserve">Corney G, Seedburgh D, Thompson B, Campbell DM, MacGillivray I and Timlin D. Multiple and singleton pregnancy: differences between mothers as well as offspring. </w:t>
      </w:r>
      <w:r w:rsidRPr="00ED21A5">
        <w:rPr>
          <w:i/>
          <w:noProof/>
        </w:rPr>
        <w:t>Progress in clinical and biological research</w:t>
      </w:r>
      <w:r w:rsidRPr="00ED21A5">
        <w:rPr>
          <w:noProof/>
        </w:rPr>
        <w:t>. 1981;69A:107-14.</w:t>
      </w:r>
    </w:p>
    <w:p w:rsidR="00ED21A5" w:rsidRPr="00ED21A5" w:rsidRDefault="00ED21A5" w:rsidP="00ED21A5">
      <w:pPr>
        <w:pStyle w:val="EndNoteBibliography"/>
        <w:spacing w:after="240"/>
        <w:ind w:left="720" w:hanging="720"/>
        <w:rPr>
          <w:noProof/>
        </w:rPr>
      </w:pPr>
      <w:r w:rsidRPr="00ED21A5">
        <w:rPr>
          <w:noProof/>
        </w:rPr>
        <w:t>266.</w:t>
      </w:r>
      <w:r w:rsidRPr="00ED21A5">
        <w:rPr>
          <w:noProof/>
        </w:rPr>
        <w:tab/>
        <w:t xml:space="preserve">Corrigan EC, Nelson LM, Bakalov VK, Yanovski JA, Vanderhoof VH, Yanoff LB and Bondy CA. Effects of ovarian failure and X-chromosome deletion on body composition and insulin sensitivity in young women. </w:t>
      </w:r>
      <w:r w:rsidRPr="00ED21A5">
        <w:rPr>
          <w:i/>
          <w:noProof/>
        </w:rPr>
        <w:t>Menopause</w:t>
      </w:r>
      <w:r w:rsidRPr="00ED21A5">
        <w:rPr>
          <w:noProof/>
        </w:rPr>
        <w:t>. 2006;13:911-6.</w:t>
      </w:r>
    </w:p>
    <w:p w:rsidR="00ED21A5" w:rsidRPr="00ED21A5" w:rsidRDefault="00ED21A5" w:rsidP="00ED21A5">
      <w:pPr>
        <w:pStyle w:val="EndNoteBibliography"/>
        <w:spacing w:after="240"/>
        <w:ind w:left="720" w:hanging="720"/>
        <w:rPr>
          <w:noProof/>
        </w:rPr>
      </w:pPr>
      <w:r w:rsidRPr="00ED21A5">
        <w:rPr>
          <w:noProof/>
        </w:rPr>
        <w:t>267.</w:t>
      </w:r>
      <w:r w:rsidRPr="00ED21A5">
        <w:rPr>
          <w:noProof/>
        </w:rPr>
        <w:tab/>
        <w:t xml:space="preserve">Costa AM, Lemos-Marini SH, Baptista MT, Morcillo AM, Maciel-Guerra AT and Guerra G, Jr. Bone mineralization in Turner syndrome: a transverse study of the determinant factors in 58 patients. </w:t>
      </w:r>
      <w:r w:rsidRPr="00ED21A5">
        <w:rPr>
          <w:i/>
          <w:noProof/>
        </w:rPr>
        <w:t>Journal of bone and mineral metabolism</w:t>
      </w:r>
      <w:r w:rsidRPr="00ED21A5">
        <w:rPr>
          <w:noProof/>
        </w:rPr>
        <w:t>. 2002;20:294-7.</w:t>
      </w:r>
    </w:p>
    <w:p w:rsidR="00ED21A5" w:rsidRPr="00ED21A5" w:rsidRDefault="00ED21A5" w:rsidP="00ED21A5">
      <w:pPr>
        <w:pStyle w:val="EndNoteBibliography"/>
        <w:spacing w:after="240"/>
        <w:ind w:left="720" w:hanging="720"/>
        <w:rPr>
          <w:noProof/>
        </w:rPr>
      </w:pPr>
      <w:r w:rsidRPr="00ED21A5">
        <w:rPr>
          <w:noProof/>
        </w:rPr>
        <w:t>268.</w:t>
      </w:r>
      <w:r w:rsidRPr="00ED21A5">
        <w:rPr>
          <w:noProof/>
        </w:rPr>
        <w:tab/>
        <w:t xml:space="preserve">Couceiro Gianzo JA, Perez Cobeta R, Fuster Siebert M, Barreiro Conde J and Pombo Arias M. [The Turner syndrome and cardiovascular changes]. </w:t>
      </w:r>
      <w:r w:rsidRPr="00ED21A5">
        <w:rPr>
          <w:i/>
          <w:noProof/>
        </w:rPr>
        <w:t>An Esp Pediatr</w:t>
      </w:r>
      <w:r w:rsidRPr="00ED21A5">
        <w:rPr>
          <w:noProof/>
        </w:rPr>
        <w:t>. 1996;44:242-4.</w:t>
      </w:r>
    </w:p>
    <w:p w:rsidR="00ED21A5" w:rsidRPr="00ED21A5" w:rsidRDefault="00ED21A5" w:rsidP="00ED21A5">
      <w:pPr>
        <w:pStyle w:val="EndNoteBibliography"/>
        <w:spacing w:after="240"/>
        <w:ind w:left="720" w:hanging="720"/>
        <w:rPr>
          <w:noProof/>
        </w:rPr>
      </w:pPr>
      <w:r w:rsidRPr="00ED21A5">
        <w:rPr>
          <w:noProof/>
        </w:rPr>
        <w:t>269.</w:t>
      </w:r>
      <w:r w:rsidRPr="00ED21A5">
        <w:rPr>
          <w:noProof/>
        </w:rPr>
        <w:tab/>
        <w:t xml:space="preserve">Courtecuisse V, Dommergues JP, Bouillie C, de Paillerets F and Therain F. [Late lymphedema in Turner's syndrome]. </w:t>
      </w:r>
      <w:r w:rsidRPr="00ED21A5">
        <w:rPr>
          <w:i/>
          <w:noProof/>
        </w:rPr>
        <w:t>Archives francaises de pediatrie</w:t>
      </w:r>
      <w:r w:rsidRPr="00ED21A5">
        <w:rPr>
          <w:noProof/>
        </w:rPr>
        <w:t>. 1978;35:988-92.</w:t>
      </w:r>
    </w:p>
    <w:p w:rsidR="00ED21A5" w:rsidRPr="00ED21A5" w:rsidRDefault="00ED21A5" w:rsidP="00ED21A5">
      <w:pPr>
        <w:pStyle w:val="EndNoteBibliography"/>
        <w:spacing w:after="240"/>
        <w:ind w:left="720" w:hanging="720"/>
        <w:rPr>
          <w:noProof/>
        </w:rPr>
      </w:pPr>
      <w:r w:rsidRPr="00ED21A5">
        <w:rPr>
          <w:noProof/>
        </w:rPr>
        <w:t>270.</w:t>
      </w:r>
      <w:r w:rsidRPr="00ED21A5">
        <w:rPr>
          <w:noProof/>
        </w:rPr>
        <w:tab/>
        <w:t xml:space="preserve">Coutinho Tde A, Turner ST, Peyser PA, Bielak LF, Sheedy PF, 2nd and Kullo IJ. Associations of serum uric acid with markers of inflammation, metabolic syndrome, and subclinical coronary atherosclerosis. </w:t>
      </w:r>
      <w:r w:rsidRPr="00ED21A5">
        <w:rPr>
          <w:i/>
          <w:noProof/>
        </w:rPr>
        <w:t>Am J Hypertens</w:t>
      </w:r>
      <w:r w:rsidRPr="00ED21A5">
        <w:rPr>
          <w:noProof/>
        </w:rPr>
        <w:t>. 2007;20:83-9.</w:t>
      </w:r>
    </w:p>
    <w:p w:rsidR="00ED21A5" w:rsidRPr="00ED21A5" w:rsidRDefault="00ED21A5" w:rsidP="00ED21A5">
      <w:pPr>
        <w:pStyle w:val="EndNoteBibliography"/>
        <w:spacing w:after="240"/>
        <w:ind w:left="720" w:hanging="720"/>
        <w:rPr>
          <w:noProof/>
        </w:rPr>
      </w:pPr>
      <w:r w:rsidRPr="00ED21A5">
        <w:rPr>
          <w:noProof/>
        </w:rPr>
        <w:t>271.</w:t>
      </w:r>
      <w:r w:rsidRPr="00ED21A5">
        <w:rPr>
          <w:noProof/>
        </w:rPr>
        <w:tab/>
        <w:t xml:space="preserve">Cragan JD and Gilboa SM. Including prenatal diagnoses in birth defects monitoring: Experience of the Metropolitan Atlanta Congenital Defects Program. </w:t>
      </w:r>
      <w:r w:rsidRPr="00ED21A5">
        <w:rPr>
          <w:i/>
          <w:noProof/>
        </w:rPr>
        <w:t>Birth defects research Part A, Clinical and molecular teratology</w:t>
      </w:r>
      <w:r w:rsidRPr="00ED21A5">
        <w:rPr>
          <w:noProof/>
        </w:rPr>
        <w:t>. 2009;85:20-9.</w:t>
      </w:r>
    </w:p>
    <w:p w:rsidR="00ED21A5" w:rsidRPr="00ED21A5" w:rsidRDefault="00ED21A5" w:rsidP="00ED21A5">
      <w:pPr>
        <w:pStyle w:val="EndNoteBibliography"/>
        <w:spacing w:after="240"/>
        <w:ind w:left="720" w:hanging="720"/>
        <w:rPr>
          <w:noProof/>
        </w:rPr>
      </w:pPr>
      <w:r w:rsidRPr="00ED21A5">
        <w:rPr>
          <w:noProof/>
        </w:rPr>
        <w:t>272.</w:t>
      </w:r>
      <w:r w:rsidRPr="00ED21A5">
        <w:rPr>
          <w:noProof/>
        </w:rPr>
        <w:tab/>
        <w:t xml:space="preserve">Cramer JW, Bartz PJ, Simpson PM and Zangwill SD. The spectrum of congenital heart disease and outcomes after surgical repair among children with Turner syndrome: a single-center review. </w:t>
      </w:r>
      <w:r w:rsidRPr="00ED21A5">
        <w:rPr>
          <w:i/>
          <w:noProof/>
        </w:rPr>
        <w:t>Pediatr Cardiol</w:t>
      </w:r>
      <w:r w:rsidRPr="00ED21A5">
        <w:rPr>
          <w:noProof/>
        </w:rPr>
        <w:t>. 2014;35:253-60.</w:t>
      </w:r>
    </w:p>
    <w:p w:rsidR="00ED21A5" w:rsidRPr="00ED21A5" w:rsidRDefault="00ED21A5" w:rsidP="00ED21A5">
      <w:pPr>
        <w:pStyle w:val="EndNoteBibliography"/>
        <w:spacing w:after="240"/>
        <w:ind w:left="720" w:hanging="720"/>
        <w:rPr>
          <w:noProof/>
        </w:rPr>
      </w:pPr>
      <w:r w:rsidRPr="00ED21A5">
        <w:rPr>
          <w:noProof/>
        </w:rPr>
        <w:t>273.</w:t>
      </w:r>
      <w:r w:rsidRPr="00ED21A5">
        <w:rPr>
          <w:noProof/>
        </w:rPr>
        <w:tab/>
        <w:t xml:space="preserve">Creery RD, Wade WG and Young RJ. A case of gonadal dysgenesis or the Ullrich-Turner syndrome with androgenic manifestations. </w:t>
      </w:r>
      <w:r w:rsidRPr="00ED21A5">
        <w:rPr>
          <w:i/>
          <w:noProof/>
        </w:rPr>
        <w:t>Arch Dis Child</w:t>
      </w:r>
      <w:r w:rsidRPr="00ED21A5">
        <w:rPr>
          <w:noProof/>
        </w:rPr>
        <w:t>. 1956;31:354-7.</w:t>
      </w:r>
    </w:p>
    <w:p w:rsidR="00ED21A5" w:rsidRPr="00ED21A5" w:rsidRDefault="00ED21A5" w:rsidP="00ED21A5">
      <w:pPr>
        <w:pStyle w:val="EndNoteBibliography"/>
        <w:spacing w:after="240"/>
        <w:ind w:left="720" w:hanging="720"/>
        <w:rPr>
          <w:noProof/>
        </w:rPr>
      </w:pPr>
      <w:r w:rsidRPr="00ED21A5">
        <w:rPr>
          <w:noProof/>
        </w:rPr>
        <w:t>274.</w:t>
      </w:r>
      <w:r w:rsidRPr="00ED21A5">
        <w:rPr>
          <w:noProof/>
        </w:rPr>
        <w:tab/>
        <w:t xml:space="preserve">Culen C, Ertl DA, Schubert K, Bartha-Doering L and Haeusler G. Care of girls and women with Turner syndrome: beyond growth and hormones. </w:t>
      </w:r>
      <w:r w:rsidRPr="00ED21A5">
        <w:rPr>
          <w:i/>
          <w:noProof/>
        </w:rPr>
        <w:t>Endocr Connect</w:t>
      </w:r>
      <w:r w:rsidRPr="00ED21A5">
        <w:rPr>
          <w:noProof/>
        </w:rPr>
        <w:t>. 2017;6:R39-R51.</w:t>
      </w:r>
    </w:p>
    <w:p w:rsidR="00ED21A5" w:rsidRPr="00ED21A5" w:rsidRDefault="00ED21A5" w:rsidP="00ED21A5">
      <w:pPr>
        <w:pStyle w:val="EndNoteBibliography"/>
        <w:spacing w:after="240"/>
        <w:ind w:left="720" w:hanging="720"/>
        <w:rPr>
          <w:noProof/>
        </w:rPr>
      </w:pPr>
      <w:r w:rsidRPr="00ED21A5">
        <w:rPr>
          <w:noProof/>
        </w:rPr>
        <w:t>275.</w:t>
      </w:r>
      <w:r w:rsidRPr="00ED21A5">
        <w:rPr>
          <w:noProof/>
        </w:rPr>
        <w:tab/>
        <w:t xml:space="preserve">da Mota F, Murray C and Ezzat S. Overt immune dysfunction after Cushing's syndrome remission: a consecutive case series and review of the literature. </w:t>
      </w:r>
      <w:r w:rsidRPr="00ED21A5">
        <w:rPr>
          <w:i/>
          <w:noProof/>
        </w:rPr>
        <w:t>J Clin Endocrinol Metab</w:t>
      </w:r>
      <w:r w:rsidRPr="00ED21A5">
        <w:rPr>
          <w:noProof/>
        </w:rPr>
        <w:t>. 2011;96:E1670-4.</w:t>
      </w:r>
    </w:p>
    <w:p w:rsidR="00ED21A5" w:rsidRPr="00ED21A5" w:rsidRDefault="00ED21A5" w:rsidP="00ED21A5">
      <w:pPr>
        <w:pStyle w:val="EndNoteBibliography"/>
        <w:spacing w:after="240"/>
        <w:ind w:left="720" w:hanging="720"/>
        <w:rPr>
          <w:noProof/>
        </w:rPr>
      </w:pPr>
      <w:r w:rsidRPr="00ED21A5">
        <w:rPr>
          <w:noProof/>
        </w:rPr>
        <w:t>276.</w:t>
      </w:r>
      <w:r w:rsidRPr="00ED21A5">
        <w:rPr>
          <w:noProof/>
        </w:rPr>
        <w:tab/>
        <w:t xml:space="preserve">Dacou-Voutetakis C, Georgopoulos N, Pappa H, Vlachos K, Tarassi K, Chryssovergi D and Papasteriades C. Increased frequency of HLA B17 antigen in girls with Turner syndrome and their fathers. </w:t>
      </w:r>
      <w:r w:rsidRPr="00ED21A5">
        <w:rPr>
          <w:i/>
          <w:noProof/>
        </w:rPr>
        <w:t>Disease markers</w:t>
      </w:r>
      <w:r w:rsidRPr="00ED21A5">
        <w:rPr>
          <w:noProof/>
        </w:rPr>
        <w:t>. 1993;11:263-6.</w:t>
      </w:r>
    </w:p>
    <w:p w:rsidR="00ED21A5" w:rsidRPr="00ED21A5" w:rsidRDefault="00ED21A5" w:rsidP="00ED21A5">
      <w:pPr>
        <w:pStyle w:val="EndNoteBibliography"/>
        <w:spacing w:after="240"/>
        <w:ind w:left="720" w:hanging="720"/>
        <w:rPr>
          <w:noProof/>
        </w:rPr>
      </w:pPr>
      <w:r w:rsidRPr="00ED21A5">
        <w:rPr>
          <w:noProof/>
        </w:rPr>
        <w:t>277.</w:t>
      </w:r>
      <w:r w:rsidRPr="00ED21A5">
        <w:rPr>
          <w:noProof/>
        </w:rPr>
        <w:tab/>
        <w:t xml:space="preserve">Daggag H, Srour W, El-Khateeb M and Ajlouni K. Analysis of Turner syndrome patients within the Jordanian population, with a focus on four patients with Y chromosome abnormalities. </w:t>
      </w:r>
      <w:r w:rsidRPr="00ED21A5">
        <w:rPr>
          <w:i/>
          <w:noProof/>
        </w:rPr>
        <w:t>Sex Dev</w:t>
      </w:r>
      <w:r w:rsidRPr="00ED21A5">
        <w:rPr>
          <w:noProof/>
        </w:rPr>
        <w:t>. 2013;7:295-302.</w:t>
      </w:r>
    </w:p>
    <w:p w:rsidR="00ED21A5" w:rsidRPr="00ED21A5" w:rsidRDefault="00ED21A5" w:rsidP="00ED21A5">
      <w:pPr>
        <w:pStyle w:val="EndNoteBibliography"/>
        <w:spacing w:after="240"/>
        <w:ind w:left="720" w:hanging="720"/>
        <w:rPr>
          <w:noProof/>
        </w:rPr>
      </w:pPr>
      <w:r w:rsidRPr="00ED21A5">
        <w:rPr>
          <w:noProof/>
        </w:rPr>
        <w:t>278.</w:t>
      </w:r>
      <w:r w:rsidRPr="00ED21A5">
        <w:rPr>
          <w:noProof/>
        </w:rPr>
        <w:tab/>
        <w:t xml:space="preserve">Dalla Pozza R, Bechtold S, Kaab S, Buckl M, Urschel S, Netz H and Schwarz HP. QTc interval prolongation in children with Ulrich-Turner syndrome. </w:t>
      </w:r>
      <w:r w:rsidRPr="00ED21A5">
        <w:rPr>
          <w:i/>
          <w:noProof/>
        </w:rPr>
        <w:t>Eur J Pediatr</w:t>
      </w:r>
      <w:r w:rsidRPr="00ED21A5">
        <w:rPr>
          <w:noProof/>
        </w:rPr>
        <w:t>. 2006;165:831-7.</w:t>
      </w:r>
    </w:p>
    <w:p w:rsidR="00ED21A5" w:rsidRPr="00ED21A5" w:rsidRDefault="00ED21A5" w:rsidP="00ED21A5">
      <w:pPr>
        <w:pStyle w:val="EndNoteBibliography"/>
        <w:spacing w:after="240"/>
        <w:ind w:left="720" w:hanging="720"/>
        <w:rPr>
          <w:noProof/>
        </w:rPr>
      </w:pPr>
      <w:r w:rsidRPr="00ED21A5">
        <w:rPr>
          <w:noProof/>
        </w:rPr>
        <w:t>279.</w:t>
      </w:r>
      <w:r w:rsidRPr="00ED21A5">
        <w:rPr>
          <w:noProof/>
        </w:rPr>
        <w:tab/>
        <w:t xml:space="preserve">Dalla Pozza R, Bechtold S, Urschel S, Netz H and Schwarz HP. QTc interval prolongation in children with Turner syndrome: the results of exercise testing and 24-h ECG. </w:t>
      </w:r>
      <w:r w:rsidRPr="00ED21A5">
        <w:rPr>
          <w:i/>
          <w:noProof/>
        </w:rPr>
        <w:t>Eur J Pediatr</w:t>
      </w:r>
      <w:r w:rsidRPr="00ED21A5">
        <w:rPr>
          <w:noProof/>
        </w:rPr>
        <w:t>. 2009;168:59-64.</w:t>
      </w:r>
    </w:p>
    <w:p w:rsidR="00ED21A5" w:rsidRPr="00ED21A5" w:rsidRDefault="00ED21A5" w:rsidP="00ED21A5">
      <w:pPr>
        <w:pStyle w:val="EndNoteBibliography"/>
        <w:spacing w:after="240"/>
        <w:ind w:left="720" w:hanging="720"/>
        <w:rPr>
          <w:noProof/>
        </w:rPr>
      </w:pPr>
      <w:r w:rsidRPr="00ED21A5">
        <w:rPr>
          <w:noProof/>
        </w:rPr>
        <w:t>280.</w:t>
      </w:r>
      <w:r w:rsidRPr="00ED21A5">
        <w:rPr>
          <w:noProof/>
        </w:rPr>
        <w:tab/>
        <w:t xml:space="preserve">Danks DM, Stevens BJ, Campkell PE, Cartwright EC, Gillespie JM, Townley RR, Blomfield J, Turner BB, Mayne V and Walker-Smith JA. Menkes kinky-hair syndrome. An inherited defect in the intestinal absorption of copper with widespread effects. </w:t>
      </w:r>
      <w:r w:rsidRPr="00ED21A5">
        <w:rPr>
          <w:i/>
          <w:noProof/>
        </w:rPr>
        <w:t>Birth defects original article series</w:t>
      </w:r>
      <w:r w:rsidRPr="00ED21A5">
        <w:rPr>
          <w:noProof/>
        </w:rPr>
        <w:t>. 1974;10:132-7.</w:t>
      </w:r>
    </w:p>
    <w:p w:rsidR="00ED21A5" w:rsidRPr="00ED21A5" w:rsidRDefault="00ED21A5" w:rsidP="00ED21A5">
      <w:pPr>
        <w:pStyle w:val="EndNoteBibliography"/>
        <w:spacing w:after="240"/>
        <w:ind w:left="720" w:hanging="720"/>
        <w:rPr>
          <w:noProof/>
        </w:rPr>
      </w:pPr>
      <w:r w:rsidRPr="00ED21A5">
        <w:rPr>
          <w:noProof/>
        </w:rPr>
        <w:t>281.</w:t>
      </w:r>
      <w:r w:rsidRPr="00ED21A5">
        <w:rPr>
          <w:noProof/>
        </w:rPr>
        <w:tab/>
        <w:t xml:space="preserve">Danne T, Gruters A, Wladimirova A, Weber B, Horn R, Mayr B and Brabant G. Gender-specific differences of serum leptin in obese and normal-weight adolescents: studies in type-I diabetes and Turner syndrome. </w:t>
      </w:r>
      <w:r w:rsidRPr="00ED21A5">
        <w:rPr>
          <w:i/>
          <w:noProof/>
        </w:rPr>
        <w:t>Hormone Research</w:t>
      </w:r>
      <w:r w:rsidRPr="00ED21A5">
        <w:rPr>
          <w:noProof/>
        </w:rPr>
        <w:t>. 1997;48:103-7.</w:t>
      </w:r>
    </w:p>
    <w:p w:rsidR="00ED21A5" w:rsidRPr="00ED21A5" w:rsidRDefault="00ED21A5" w:rsidP="00ED21A5">
      <w:pPr>
        <w:pStyle w:val="EndNoteBibliography"/>
        <w:spacing w:after="240"/>
        <w:ind w:left="720" w:hanging="720"/>
        <w:rPr>
          <w:noProof/>
        </w:rPr>
      </w:pPr>
      <w:r w:rsidRPr="00ED21A5">
        <w:rPr>
          <w:noProof/>
        </w:rPr>
        <w:t>282.</w:t>
      </w:r>
      <w:r w:rsidRPr="00ED21A5">
        <w:rPr>
          <w:noProof/>
        </w:rPr>
        <w:tab/>
        <w:t xml:space="preserve">Darendeliler F, Karagiannis G and Wilton P. Headache, idiopathic intracranial hypertension and slipped capital femoral epiphysis during growth hormone treatment: a safety update from the KIGS database. </w:t>
      </w:r>
      <w:r w:rsidRPr="00ED21A5">
        <w:rPr>
          <w:i/>
          <w:noProof/>
        </w:rPr>
        <w:t>Horm Res</w:t>
      </w:r>
      <w:r w:rsidRPr="00ED21A5">
        <w:rPr>
          <w:noProof/>
        </w:rPr>
        <w:t>. 2007;68 Suppl 5:41-7.</w:t>
      </w:r>
    </w:p>
    <w:p w:rsidR="00ED21A5" w:rsidRPr="00ED21A5" w:rsidRDefault="00ED21A5" w:rsidP="00ED21A5">
      <w:pPr>
        <w:pStyle w:val="EndNoteBibliography"/>
        <w:spacing w:after="240"/>
        <w:ind w:left="720" w:hanging="720"/>
        <w:rPr>
          <w:noProof/>
        </w:rPr>
      </w:pPr>
      <w:r w:rsidRPr="00ED21A5">
        <w:rPr>
          <w:noProof/>
        </w:rPr>
        <w:t>283.</w:t>
      </w:r>
      <w:r w:rsidRPr="00ED21A5">
        <w:rPr>
          <w:noProof/>
        </w:rPr>
        <w:tab/>
        <w:t xml:space="preserve">Davenport ML. Moving toward an understanding of hormone replacement therapy in adolescent girls: looking through the lens of Turner syndrome. </w:t>
      </w:r>
      <w:r w:rsidRPr="00ED21A5">
        <w:rPr>
          <w:i/>
          <w:noProof/>
        </w:rPr>
        <w:t>Ann N Y Acad Sci</w:t>
      </w:r>
      <w:r w:rsidRPr="00ED21A5">
        <w:rPr>
          <w:noProof/>
        </w:rPr>
        <w:t>. 2008;1135:126-37.</w:t>
      </w:r>
    </w:p>
    <w:p w:rsidR="00ED21A5" w:rsidRPr="00ED21A5" w:rsidRDefault="00ED21A5" w:rsidP="00ED21A5">
      <w:pPr>
        <w:pStyle w:val="EndNoteBibliography"/>
        <w:spacing w:after="240"/>
        <w:ind w:left="720" w:hanging="720"/>
        <w:rPr>
          <w:noProof/>
        </w:rPr>
      </w:pPr>
      <w:r w:rsidRPr="00ED21A5">
        <w:rPr>
          <w:noProof/>
        </w:rPr>
        <w:t>284.</w:t>
      </w:r>
      <w:r w:rsidRPr="00ED21A5">
        <w:rPr>
          <w:noProof/>
        </w:rPr>
        <w:tab/>
        <w:t xml:space="preserve">Davenport ML. Approach to the patient with Turner syndrome. </w:t>
      </w:r>
      <w:r w:rsidRPr="00ED21A5">
        <w:rPr>
          <w:i/>
          <w:noProof/>
        </w:rPr>
        <w:t>J Clin Endocrinol Metab</w:t>
      </w:r>
      <w:r w:rsidRPr="00ED21A5">
        <w:rPr>
          <w:noProof/>
        </w:rPr>
        <w:t>. 2010;95:1487-95.</w:t>
      </w:r>
    </w:p>
    <w:p w:rsidR="00ED21A5" w:rsidRPr="00ED21A5" w:rsidRDefault="00ED21A5" w:rsidP="00ED21A5">
      <w:pPr>
        <w:pStyle w:val="EndNoteBibliography"/>
        <w:spacing w:after="240"/>
        <w:ind w:left="720" w:hanging="720"/>
        <w:rPr>
          <w:noProof/>
        </w:rPr>
      </w:pPr>
      <w:r w:rsidRPr="00ED21A5">
        <w:rPr>
          <w:noProof/>
        </w:rPr>
        <w:t>285.</w:t>
      </w:r>
      <w:r w:rsidRPr="00ED21A5">
        <w:rPr>
          <w:noProof/>
        </w:rPr>
        <w:tab/>
        <w:t xml:space="preserve">Davenport ML, Roush J, Liu C, Zagar AJ, Eugster E, Travers S, Fechner PY and Quigley CA. Growth hormone treatment does not affect incidences of middle ear disease or hearing loss in infants and toddlers with Turner syndrome. </w:t>
      </w:r>
      <w:r w:rsidRPr="00ED21A5">
        <w:rPr>
          <w:i/>
          <w:noProof/>
        </w:rPr>
        <w:t>Horm Res Paediatr</w:t>
      </w:r>
      <w:r w:rsidRPr="00ED21A5">
        <w:rPr>
          <w:noProof/>
        </w:rPr>
        <w:t>. 2010;74:23-32.</w:t>
      </w:r>
    </w:p>
    <w:p w:rsidR="00ED21A5" w:rsidRPr="00ED21A5" w:rsidRDefault="00ED21A5" w:rsidP="00ED21A5">
      <w:pPr>
        <w:pStyle w:val="EndNoteBibliography"/>
        <w:spacing w:after="240"/>
        <w:ind w:left="720" w:hanging="720"/>
        <w:rPr>
          <w:noProof/>
        </w:rPr>
      </w:pPr>
      <w:r w:rsidRPr="00ED21A5">
        <w:rPr>
          <w:noProof/>
        </w:rPr>
        <w:t>286.</w:t>
      </w:r>
      <w:r w:rsidRPr="00ED21A5">
        <w:rPr>
          <w:noProof/>
        </w:rPr>
        <w:tab/>
        <w:t xml:space="preserve">Davidenkova EF, Grigor'eva VV, Shafran MG, Verlinskaia DK and Prozorova MV. [Lipid peroxidation and the myeloperoxidase activity of neutrophilic leukocytes in shereshevskyi-Turner syndrome]. </w:t>
      </w:r>
      <w:r w:rsidRPr="00ED21A5">
        <w:rPr>
          <w:i/>
          <w:noProof/>
        </w:rPr>
        <w:t>Biull Eksp Biol Med</w:t>
      </w:r>
      <w:r w:rsidRPr="00ED21A5">
        <w:rPr>
          <w:noProof/>
        </w:rPr>
        <w:t>. 1982;94:72-3.</w:t>
      </w:r>
    </w:p>
    <w:p w:rsidR="00ED21A5" w:rsidRPr="00ED21A5" w:rsidRDefault="00ED21A5" w:rsidP="00ED21A5">
      <w:pPr>
        <w:pStyle w:val="EndNoteBibliography"/>
        <w:spacing w:after="240"/>
        <w:ind w:left="720" w:hanging="720"/>
        <w:rPr>
          <w:noProof/>
        </w:rPr>
      </w:pPr>
      <w:r w:rsidRPr="00ED21A5">
        <w:rPr>
          <w:noProof/>
        </w:rPr>
        <w:t>287.</w:t>
      </w:r>
      <w:r w:rsidRPr="00ED21A5">
        <w:rPr>
          <w:noProof/>
        </w:rPr>
        <w:tab/>
        <w:t xml:space="preserve">Davidenkova EF, Grigor'eva VV, Shafran MG, Verlinskaia DK and Prozorova MV. [Disorders in the lipid peroxidation system of the blood neutrophils of patients with the Shereshevskii-Turner syndrome]. </w:t>
      </w:r>
      <w:r w:rsidRPr="00ED21A5">
        <w:rPr>
          <w:i/>
          <w:noProof/>
        </w:rPr>
        <w:t>Biull Eksp Biol Med</w:t>
      </w:r>
      <w:r w:rsidRPr="00ED21A5">
        <w:rPr>
          <w:noProof/>
        </w:rPr>
        <w:t>. 1984;98:172-3.</w:t>
      </w:r>
    </w:p>
    <w:p w:rsidR="00ED21A5" w:rsidRPr="00ED21A5" w:rsidRDefault="00ED21A5" w:rsidP="00ED21A5">
      <w:pPr>
        <w:pStyle w:val="EndNoteBibliography"/>
        <w:spacing w:after="240"/>
        <w:ind w:left="720" w:hanging="720"/>
        <w:rPr>
          <w:noProof/>
        </w:rPr>
      </w:pPr>
      <w:r w:rsidRPr="00ED21A5">
        <w:rPr>
          <w:noProof/>
        </w:rPr>
        <w:t>288.</w:t>
      </w:r>
      <w:r w:rsidRPr="00ED21A5">
        <w:rPr>
          <w:noProof/>
        </w:rPr>
        <w:tab/>
        <w:t xml:space="preserve">Davidenkova EF, Verlinskaya DK and Tysyachnyuk SF. Frequency of the syndromes of Klinefelter, X-trisomy, and Shereshevskii-Turner among the general population and selected patient groups. </w:t>
      </w:r>
      <w:r w:rsidRPr="00ED21A5">
        <w:rPr>
          <w:i/>
          <w:noProof/>
        </w:rPr>
        <w:t>Soviet genetics</w:t>
      </w:r>
      <w:r w:rsidRPr="00ED21A5">
        <w:rPr>
          <w:noProof/>
        </w:rPr>
        <w:t>. 1974;8:1190-4.</w:t>
      </w:r>
    </w:p>
    <w:p w:rsidR="00ED21A5" w:rsidRPr="00ED21A5" w:rsidRDefault="00ED21A5" w:rsidP="00ED21A5">
      <w:pPr>
        <w:pStyle w:val="EndNoteBibliography"/>
        <w:spacing w:after="240"/>
        <w:ind w:left="720" w:hanging="720"/>
        <w:rPr>
          <w:noProof/>
        </w:rPr>
      </w:pPr>
      <w:r w:rsidRPr="00ED21A5">
        <w:rPr>
          <w:noProof/>
        </w:rPr>
        <w:t>289.</w:t>
      </w:r>
      <w:r w:rsidRPr="00ED21A5">
        <w:rPr>
          <w:noProof/>
        </w:rPr>
        <w:tab/>
        <w:t xml:space="preserve">Davies RR, Gallo A, Coady MA, Tellides G, Botta DM, Burke B, Coe MP, Kopf GS and Elefteriades JA. Novel measurement of relative aortic size predicts rupture of thoracic aortic aneurysms. </w:t>
      </w:r>
      <w:r w:rsidRPr="00ED21A5">
        <w:rPr>
          <w:i/>
          <w:noProof/>
        </w:rPr>
        <w:t>Ann Thorac Surg</w:t>
      </w:r>
      <w:r w:rsidRPr="00ED21A5">
        <w:rPr>
          <w:noProof/>
        </w:rPr>
        <w:t>. 2006;81:169-77.</w:t>
      </w:r>
    </w:p>
    <w:p w:rsidR="00ED21A5" w:rsidRPr="00ED21A5" w:rsidRDefault="00ED21A5" w:rsidP="00ED21A5">
      <w:pPr>
        <w:pStyle w:val="EndNoteBibliography"/>
        <w:spacing w:after="240"/>
        <w:ind w:left="720" w:hanging="720"/>
        <w:rPr>
          <w:noProof/>
        </w:rPr>
      </w:pPr>
      <w:r w:rsidRPr="00ED21A5">
        <w:rPr>
          <w:noProof/>
        </w:rPr>
        <w:t>290.</w:t>
      </w:r>
      <w:r w:rsidRPr="00ED21A5">
        <w:rPr>
          <w:noProof/>
        </w:rPr>
        <w:tab/>
        <w:t xml:space="preserve">Davis M, Espiner E, Richards G, Billings J, Town I, Neill A, Drennan C, Richards M, Turner J and Yandle T. Plasma brain natriuretic peptide in assessment of acute dyspnoea. </w:t>
      </w:r>
      <w:r w:rsidRPr="00ED21A5">
        <w:rPr>
          <w:i/>
          <w:noProof/>
        </w:rPr>
        <w:t>Lancet</w:t>
      </w:r>
      <w:r w:rsidRPr="00ED21A5">
        <w:rPr>
          <w:noProof/>
        </w:rPr>
        <w:t>. 1994;343:440-4.</w:t>
      </w:r>
    </w:p>
    <w:p w:rsidR="00ED21A5" w:rsidRPr="00ED21A5" w:rsidRDefault="00ED21A5" w:rsidP="00ED21A5">
      <w:pPr>
        <w:pStyle w:val="EndNoteBibliography"/>
        <w:spacing w:after="240"/>
        <w:ind w:left="720" w:hanging="720"/>
        <w:rPr>
          <w:noProof/>
        </w:rPr>
      </w:pPr>
      <w:r w:rsidRPr="00ED21A5">
        <w:rPr>
          <w:noProof/>
        </w:rPr>
        <w:t>291.</w:t>
      </w:r>
      <w:r w:rsidRPr="00ED21A5">
        <w:rPr>
          <w:noProof/>
        </w:rPr>
        <w:tab/>
        <w:t xml:space="preserve">de Araujo C, Galera BB, Galera MF and de Medeiros SF. [Clinical and cytogenetic aspects of the Turner syndrome in the Brazilian Western region]. </w:t>
      </w:r>
      <w:r w:rsidRPr="00ED21A5">
        <w:rPr>
          <w:i/>
          <w:noProof/>
        </w:rPr>
        <w:t>Rev Bras Ginecol Obstet</w:t>
      </w:r>
      <w:r w:rsidRPr="00ED21A5">
        <w:rPr>
          <w:noProof/>
        </w:rPr>
        <w:t>. 2010;32:381-5.</w:t>
      </w:r>
    </w:p>
    <w:p w:rsidR="00ED21A5" w:rsidRPr="00ED21A5" w:rsidRDefault="00ED21A5" w:rsidP="00ED21A5">
      <w:pPr>
        <w:pStyle w:val="EndNoteBibliography"/>
        <w:spacing w:after="240"/>
        <w:ind w:left="720" w:hanging="720"/>
        <w:rPr>
          <w:noProof/>
        </w:rPr>
      </w:pPr>
      <w:r w:rsidRPr="00ED21A5">
        <w:rPr>
          <w:noProof/>
        </w:rPr>
        <w:t>292.</w:t>
      </w:r>
      <w:r w:rsidRPr="00ED21A5">
        <w:rPr>
          <w:noProof/>
        </w:rPr>
        <w:tab/>
        <w:t xml:space="preserve">de Armani MC, Baldin AD, Lemos-Marini SH, Baptista MT, Maciel-Guerra AT and Guerra-Junior G. [Evaluation of insulin resistance and lipid profile in turner syndrome]. </w:t>
      </w:r>
      <w:r w:rsidRPr="00ED21A5">
        <w:rPr>
          <w:i/>
          <w:noProof/>
        </w:rPr>
        <w:t>Arq Bras Endocrinol Metabol</w:t>
      </w:r>
      <w:r w:rsidRPr="00ED21A5">
        <w:rPr>
          <w:noProof/>
        </w:rPr>
        <w:t>. 2005;49:278-85.</w:t>
      </w:r>
    </w:p>
    <w:p w:rsidR="00ED21A5" w:rsidRPr="00ED21A5" w:rsidRDefault="00ED21A5" w:rsidP="00ED21A5">
      <w:pPr>
        <w:pStyle w:val="EndNoteBibliography"/>
        <w:spacing w:after="240"/>
        <w:ind w:left="720" w:hanging="720"/>
        <w:rPr>
          <w:noProof/>
        </w:rPr>
      </w:pPr>
      <w:r w:rsidRPr="00ED21A5">
        <w:rPr>
          <w:noProof/>
        </w:rPr>
        <w:t>293.</w:t>
      </w:r>
      <w:r w:rsidRPr="00ED21A5">
        <w:rPr>
          <w:noProof/>
        </w:rPr>
        <w:tab/>
        <w:t xml:space="preserve">de Cicero GQ, de Badillo EA, Chavez-Dominguez R, de Gutierrez AC and Lisker R. [Prevalence of Turner and Noonan's syndromes in patients with congenital heart disease (author's transl)]. </w:t>
      </w:r>
      <w:r w:rsidRPr="00ED21A5">
        <w:rPr>
          <w:i/>
          <w:noProof/>
        </w:rPr>
        <w:t>Revista de investigacion clinica; organo del Hospital de Enfermedades de la Nutricion</w:t>
      </w:r>
      <w:r w:rsidRPr="00ED21A5">
        <w:rPr>
          <w:noProof/>
        </w:rPr>
        <w:t>. 1974;26:41-5.</w:t>
      </w:r>
    </w:p>
    <w:p w:rsidR="00ED21A5" w:rsidRPr="00ED21A5" w:rsidRDefault="00ED21A5" w:rsidP="00ED21A5">
      <w:pPr>
        <w:pStyle w:val="EndNoteBibliography"/>
        <w:spacing w:after="240"/>
        <w:ind w:left="720" w:hanging="720"/>
        <w:rPr>
          <w:noProof/>
        </w:rPr>
      </w:pPr>
      <w:r w:rsidRPr="00ED21A5">
        <w:rPr>
          <w:noProof/>
        </w:rPr>
        <w:t>294.</w:t>
      </w:r>
      <w:r w:rsidRPr="00ED21A5">
        <w:rPr>
          <w:noProof/>
        </w:rPr>
        <w:tab/>
        <w:t xml:space="preserve">De George FV. Maternal thyroid disease and twinning. </w:t>
      </w:r>
      <w:r w:rsidRPr="00ED21A5">
        <w:rPr>
          <w:i/>
          <w:noProof/>
        </w:rPr>
        <w:t>Nature</w:t>
      </w:r>
      <w:r w:rsidRPr="00ED21A5">
        <w:rPr>
          <w:noProof/>
        </w:rPr>
        <w:t>. 1970;228:681.</w:t>
      </w:r>
    </w:p>
    <w:p w:rsidR="00ED21A5" w:rsidRPr="00ED21A5" w:rsidRDefault="00ED21A5" w:rsidP="00ED21A5">
      <w:pPr>
        <w:pStyle w:val="EndNoteBibliography"/>
        <w:spacing w:after="240"/>
        <w:ind w:left="720" w:hanging="720"/>
        <w:rPr>
          <w:noProof/>
        </w:rPr>
      </w:pPr>
      <w:r w:rsidRPr="00ED21A5">
        <w:rPr>
          <w:noProof/>
        </w:rPr>
        <w:t>295.</w:t>
      </w:r>
      <w:r w:rsidRPr="00ED21A5">
        <w:rPr>
          <w:noProof/>
        </w:rPr>
        <w:tab/>
        <w:t xml:space="preserve">De Groote K, Demulier L, De Backer J, De Wolf D, De Schepper J, T'Sjoen G and De Backer T. Arterial hypertension in Turner syndrome: a review of the literature and a practical approach for diagnosis and treatment. </w:t>
      </w:r>
      <w:r w:rsidRPr="00ED21A5">
        <w:rPr>
          <w:i/>
          <w:noProof/>
        </w:rPr>
        <w:t>J Hypertens</w:t>
      </w:r>
      <w:r w:rsidRPr="00ED21A5">
        <w:rPr>
          <w:noProof/>
        </w:rPr>
        <w:t>. 2015;33:1342-51.</w:t>
      </w:r>
    </w:p>
    <w:p w:rsidR="00ED21A5" w:rsidRPr="00ED21A5" w:rsidRDefault="00ED21A5" w:rsidP="00ED21A5">
      <w:pPr>
        <w:pStyle w:val="EndNoteBibliography"/>
        <w:spacing w:after="240"/>
        <w:ind w:left="720" w:hanging="720"/>
        <w:rPr>
          <w:noProof/>
        </w:rPr>
      </w:pPr>
      <w:r w:rsidRPr="00ED21A5">
        <w:rPr>
          <w:noProof/>
        </w:rPr>
        <w:t>296.</w:t>
      </w:r>
      <w:r w:rsidRPr="00ED21A5">
        <w:rPr>
          <w:noProof/>
        </w:rPr>
        <w:tab/>
        <w:t xml:space="preserve">De Groote K, Devos D, Van Herck K, De Wolf D, Van der Straaten S, Rietzschel E, Raes A, Vandekerckhove K, Panzer J, De Wilde H and De Schepper J. Increased aortic stiffness in prepubertal girls with Turner syndrome. </w:t>
      </w:r>
      <w:r w:rsidRPr="00ED21A5">
        <w:rPr>
          <w:i/>
          <w:noProof/>
        </w:rPr>
        <w:t>J Cardiol</w:t>
      </w:r>
      <w:r w:rsidRPr="00ED21A5">
        <w:rPr>
          <w:noProof/>
        </w:rPr>
        <w:t>. 2017;69:201-207.</w:t>
      </w:r>
    </w:p>
    <w:p w:rsidR="00ED21A5" w:rsidRPr="00ED21A5" w:rsidRDefault="00ED21A5" w:rsidP="00ED21A5">
      <w:pPr>
        <w:pStyle w:val="EndNoteBibliography"/>
        <w:spacing w:after="240"/>
        <w:ind w:left="720" w:hanging="720"/>
        <w:rPr>
          <w:noProof/>
        </w:rPr>
      </w:pPr>
      <w:r w:rsidRPr="00ED21A5">
        <w:rPr>
          <w:noProof/>
        </w:rPr>
        <w:t>297.</w:t>
      </w:r>
      <w:r w:rsidRPr="00ED21A5">
        <w:rPr>
          <w:noProof/>
        </w:rPr>
        <w:tab/>
        <w:t xml:space="preserve">De Groote K, Devos D, Van Herck K, Demulier L, Buysse W, De Schepper J and De Wolf D. Abnormal aortic arch morphology in Turner syndrome patients is a risk factor for hypertension. </w:t>
      </w:r>
      <w:r w:rsidRPr="00ED21A5">
        <w:rPr>
          <w:i/>
          <w:noProof/>
        </w:rPr>
        <w:t>Heart Vessels</w:t>
      </w:r>
      <w:r w:rsidRPr="00ED21A5">
        <w:rPr>
          <w:noProof/>
        </w:rPr>
        <w:t>. 2015;30:618-25.</w:t>
      </w:r>
    </w:p>
    <w:p w:rsidR="00ED21A5" w:rsidRPr="00ED21A5" w:rsidRDefault="00ED21A5" w:rsidP="00ED21A5">
      <w:pPr>
        <w:pStyle w:val="EndNoteBibliography"/>
        <w:spacing w:after="240"/>
        <w:ind w:left="720" w:hanging="720"/>
        <w:rPr>
          <w:noProof/>
        </w:rPr>
      </w:pPr>
      <w:r w:rsidRPr="00ED21A5">
        <w:rPr>
          <w:noProof/>
        </w:rPr>
        <w:t>298.</w:t>
      </w:r>
      <w:r w:rsidRPr="00ED21A5">
        <w:rPr>
          <w:noProof/>
        </w:rPr>
        <w:tab/>
        <w:t xml:space="preserve">de Lemos-Marini SH, Morcillo AM, Baptista MT, Guerra-Jr G and Maciel-Guerra AT. Spontaneous final height in Turner's syndrome in Brazil. </w:t>
      </w:r>
      <w:r w:rsidRPr="00ED21A5">
        <w:rPr>
          <w:i/>
          <w:noProof/>
        </w:rPr>
        <w:t>J Pediatr Endocrinol Metab</w:t>
      </w:r>
      <w:r w:rsidRPr="00ED21A5">
        <w:rPr>
          <w:noProof/>
        </w:rPr>
        <w:t>. 2007;20:1207-14.</w:t>
      </w:r>
    </w:p>
    <w:p w:rsidR="00ED21A5" w:rsidRPr="00ED21A5" w:rsidRDefault="00ED21A5" w:rsidP="00ED21A5">
      <w:pPr>
        <w:pStyle w:val="EndNoteBibliography"/>
        <w:spacing w:after="240"/>
        <w:ind w:left="720" w:hanging="720"/>
        <w:rPr>
          <w:noProof/>
        </w:rPr>
      </w:pPr>
      <w:r w:rsidRPr="00ED21A5">
        <w:rPr>
          <w:noProof/>
        </w:rPr>
        <w:t>299.</w:t>
      </w:r>
      <w:r w:rsidRPr="00ED21A5">
        <w:rPr>
          <w:noProof/>
        </w:rPr>
        <w:tab/>
        <w:t xml:space="preserve">de Rosa G, Catalano D and Dell'Isola A. [Changes in fetal karyotype in non-immune hydrops fetalis]. </w:t>
      </w:r>
      <w:r w:rsidRPr="00ED21A5">
        <w:rPr>
          <w:i/>
          <w:noProof/>
        </w:rPr>
        <w:t>Minerva ginecologica</w:t>
      </w:r>
      <w:r w:rsidRPr="00ED21A5">
        <w:rPr>
          <w:noProof/>
        </w:rPr>
        <w:t>. 1997;49:535-9.</w:t>
      </w:r>
    </w:p>
    <w:p w:rsidR="00ED21A5" w:rsidRPr="00ED21A5" w:rsidRDefault="00ED21A5" w:rsidP="00ED21A5">
      <w:pPr>
        <w:pStyle w:val="EndNoteBibliography"/>
        <w:spacing w:after="240"/>
        <w:ind w:left="720" w:hanging="720"/>
        <w:rPr>
          <w:noProof/>
        </w:rPr>
      </w:pPr>
      <w:r w:rsidRPr="00ED21A5">
        <w:rPr>
          <w:noProof/>
        </w:rPr>
        <w:t>300.</w:t>
      </w:r>
      <w:r w:rsidRPr="00ED21A5">
        <w:rPr>
          <w:noProof/>
        </w:rPr>
        <w:tab/>
        <w:t xml:space="preserve">de Sa MF, de Moura MD, Ferriani RA, Velludo MA, Soares LR and Cavalcanti DP. Association of microscopic gonadoblastoma and contralateral ovarian fibroadenoma in patients with gonadal dysgenesis and Turner phenotype. </w:t>
      </w:r>
      <w:r w:rsidRPr="00ED21A5">
        <w:rPr>
          <w:i/>
          <w:noProof/>
        </w:rPr>
        <w:t>Gynecologic and obstetric investigation</w:t>
      </w:r>
      <w:r w:rsidRPr="00ED21A5">
        <w:rPr>
          <w:noProof/>
        </w:rPr>
        <w:t>. 1990;30:186-8.</w:t>
      </w:r>
    </w:p>
    <w:p w:rsidR="00ED21A5" w:rsidRPr="00ED21A5" w:rsidRDefault="00ED21A5" w:rsidP="00ED21A5">
      <w:pPr>
        <w:pStyle w:val="EndNoteBibliography"/>
        <w:spacing w:after="240"/>
        <w:ind w:left="720" w:hanging="720"/>
        <w:rPr>
          <w:noProof/>
        </w:rPr>
      </w:pPr>
      <w:r w:rsidRPr="00ED21A5">
        <w:rPr>
          <w:noProof/>
        </w:rPr>
        <w:t>301.</w:t>
      </w:r>
      <w:r w:rsidRPr="00ED21A5">
        <w:rPr>
          <w:noProof/>
        </w:rPr>
        <w:tab/>
        <w:t xml:space="preserve">De Sanctis V, Tosetto I, Iughetti L, Antoniazzi F, Clementi M, Toffolutti T, Facchin P, Monti E, Pisanello L, Tonini G and Greggio NA. The SHOX gene and the short stature. Roundtable on diagnosis and treatment of short stature due to SHOX haploinsufficiency: how genetics, radiology and anthropometry can help the pediatrician in the diagnostic process Padova (April 20th, 2011). </w:t>
      </w:r>
      <w:r w:rsidRPr="00ED21A5">
        <w:rPr>
          <w:i/>
          <w:noProof/>
        </w:rPr>
        <w:t>Pediatr Endocrinol Rev</w:t>
      </w:r>
      <w:r w:rsidRPr="00ED21A5">
        <w:rPr>
          <w:noProof/>
        </w:rPr>
        <w:t>. 2012;9:727-33.</w:t>
      </w:r>
    </w:p>
    <w:p w:rsidR="00ED21A5" w:rsidRPr="00ED21A5" w:rsidRDefault="00ED21A5" w:rsidP="00ED21A5">
      <w:pPr>
        <w:pStyle w:val="EndNoteBibliography"/>
        <w:spacing w:after="240"/>
        <w:ind w:left="720" w:hanging="720"/>
        <w:rPr>
          <w:noProof/>
        </w:rPr>
      </w:pPr>
      <w:r w:rsidRPr="00ED21A5">
        <w:rPr>
          <w:noProof/>
        </w:rPr>
        <w:t>302.</w:t>
      </w:r>
      <w:r w:rsidRPr="00ED21A5">
        <w:rPr>
          <w:noProof/>
        </w:rPr>
        <w:tab/>
        <w:t xml:space="preserve">de Sousa AM, Lourenco C, Barros I, Martinho T, Bras A, Santos T and Veloso B. [Pulmonary emphysema in a patient with Turner's syndrome]. </w:t>
      </w:r>
      <w:r w:rsidRPr="00ED21A5">
        <w:rPr>
          <w:i/>
          <w:noProof/>
        </w:rPr>
        <w:t>Acta Med Port</w:t>
      </w:r>
      <w:r w:rsidRPr="00ED21A5">
        <w:rPr>
          <w:noProof/>
        </w:rPr>
        <w:t>. 1992;5:449-52.</w:t>
      </w:r>
    </w:p>
    <w:p w:rsidR="00ED21A5" w:rsidRPr="00ED21A5" w:rsidRDefault="00ED21A5" w:rsidP="00ED21A5">
      <w:pPr>
        <w:pStyle w:val="EndNoteBibliography"/>
        <w:spacing w:after="240"/>
        <w:ind w:left="720" w:hanging="720"/>
        <w:rPr>
          <w:noProof/>
        </w:rPr>
      </w:pPr>
      <w:r w:rsidRPr="00ED21A5">
        <w:rPr>
          <w:noProof/>
        </w:rPr>
        <w:t>303.</w:t>
      </w:r>
      <w:r w:rsidRPr="00ED21A5">
        <w:rPr>
          <w:noProof/>
        </w:rPr>
        <w:tab/>
        <w:t xml:space="preserve">De Vigan C, Baena N, Cariati E, Clementi M and Stoll C. Contribution of ultrasonographic examination to the prenatal detection of chromosomal abnormalities in 19 centres across Europe. </w:t>
      </w:r>
      <w:r w:rsidRPr="00ED21A5">
        <w:rPr>
          <w:i/>
          <w:noProof/>
        </w:rPr>
        <w:t>Annales de genetique</w:t>
      </w:r>
      <w:r w:rsidRPr="00ED21A5">
        <w:rPr>
          <w:noProof/>
        </w:rPr>
        <w:t>. 2001;44:209-17.</w:t>
      </w:r>
    </w:p>
    <w:p w:rsidR="00ED21A5" w:rsidRPr="00ED21A5" w:rsidRDefault="00ED21A5" w:rsidP="00ED21A5">
      <w:pPr>
        <w:pStyle w:val="EndNoteBibliography"/>
        <w:spacing w:after="240"/>
        <w:ind w:left="720" w:hanging="720"/>
        <w:rPr>
          <w:noProof/>
        </w:rPr>
      </w:pPr>
      <w:r w:rsidRPr="00ED21A5">
        <w:rPr>
          <w:noProof/>
        </w:rPr>
        <w:t>304.</w:t>
      </w:r>
      <w:r w:rsidRPr="00ED21A5">
        <w:rPr>
          <w:noProof/>
        </w:rPr>
        <w:tab/>
        <w:t xml:space="preserve">Dean JH, Woznicki EM, O'Gara P, Montgomery DG, Trimarchi S, Myrmel T, Pyeritz RE, Harris KM, Suzuki T, Braverman AC, Hughes GC, Kline-Rogers E, Nienaber CA, Isselbacher EM, Eagle KA and Bossone E. Cocaine-related aortic dissection: lessons from the International Registry of Acute Aortic Dissection. </w:t>
      </w:r>
      <w:r w:rsidRPr="00ED21A5">
        <w:rPr>
          <w:i/>
          <w:noProof/>
        </w:rPr>
        <w:t>Am J Med</w:t>
      </w:r>
      <w:r w:rsidRPr="00ED21A5">
        <w:rPr>
          <w:noProof/>
        </w:rPr>
        <w:t>. 2014;127:878-85.</w:t>
      </w:r>
    </w:p>
    <w:p w:rsidR="00ED21A5" w:rsidRPr="00ED21A5" w:rsidRDefault="00ED21A5" w:rsidP="00ED21A5">
      <w:pPr>
        <w:pStyle w:val="EndNoteBibliography"/>
        <w:spacing w:after="240"/>
        <w:ind w:left="720" w:hanging="720"/>
        <w:rPr>
          <w:noProof/>
        </w:rPr>
      </w:pPr>
      <w:r w:rsidRPr="00ED21A5">
        <w:rPr>
          <w:noProof/>
        </w:rPr>
        <w:t>305.</w:t>
      </w:r>
      <w:r w:rsidRPr="00ED21A5">
        <w:rPr>
          <w:noProof/>
        </w:rPr>
        <w:tab/>
        <w:t xml:space="preserve">Dean PN, Gillespie CW, Greene EA, Pearson GD, Robb AS, Berul CI and Kaltman JR. Sports participation and quality of life in adolescents and young adults with congenital heart disease. </w:t>
      </w:r>
      <w:r w:rsidRPr="00ED21A5">
        <w:rPr>
          <w:i/>
          <w:noProof/>
        </w:rPr>
        <w:t>Congenit Heart Dis</w:t>
      </w:r>
      <w:r w:rsidRPr="00ED21A5">
        <w:rPr>
          <w:noProof/>
        </w:rPr>
        <w:t>. 2015;10:169-79.</w:t>
      </w:r>
    </w:p>
    <w:p w:rsidR="00ED21A5" w:rsidRPr="00ED21A5" w:rsidRDefault="00ED21A5" w:rsidP="00ED21A5">
      <w:pPr>
        <w:pStyle w:val="EndNoteBibliography"/>
        <w:spacing w:after="240"/>
        <w:ind w:left="720" w:hanging="720"/>
        <w:rPr>
          <w:noProof/>
        </w:rPr>
      </w:pPr>
      <w:r w:rsidRPr="00ED21A5">
        <w:rPr>
          <w:noProof/>
        </w:rPr>
        <w:t>306.</w:t>
      </w:r>
      <w:r w:rsidRPr="00ED21A5">
        <w:rPr>
          <w:noProof/>
        </w:rPr>
        <w:tab/>
        <w:t xml:space="preserve">DeBoer MD and LaFranchi S. Differential presentation for children with autoimmune thyroiditis discovered because of symptom development or screening. </w:t>
      </w:r>
      <w:r w:rsidRPr="00ED21A5">
        <w:rPr>
          <w:i/>
          <w:noProof/>
        </w:rPr>
        <w:t>J Pediatr Endocrinol Metab</w:t>
      </w:r>
      <w:r w:rsidRPr="00ED21A5">
        <w:rPr>
          <w:noProof/>
        </w:rPr>
        <w:t>. 2008;21:753-61.</w:t>
      </w:r>
    </w:p>
    <w:p w:rsidR="00ED21A5" w:rsidRPr="00ED21A5" w:rsidRDefault="00ED21A5" w:rsidP="00ED21A5">
      <w:pPr>
        <w:pStyle w:val="EndNoteBibliography"/>
        <w:spacing w:after="240"/>
        <w:ind w:left="720" w:hanging="720"/>
        <w:rPr>
          <w:noProof/>
        </w:rPr>
      </w:pPr>
      <w:r w:rsidRPr="00ED21A5">
        <w:rPr>
          <w:noProof/>
        </w:rPr>
        <w:t>307.</w:t>
      </w:r>
      <w:r w:rsidRPr="00ED21A5">
        <w:rPr>
          <w:noProof/>
        </w:rPr>
        <w:tab/>
        <w:t xml:space="preserve">Delbaere A and Englert Y. [Turner's syndrome and oocyte donation]. </w:t>
      </w:r>
      <w:r w:rsidRPr="00ED21A5">
        <w:rPr>
          <w:i/>
          <w:noProof/>
        </w:rPr>
        <w:t>Gynecol Obstet Fertil</w:t>
      </w:r>
      <w:r w:rsidRPr="00ED21A5">
        <w:rPr>
          <w:noProof/>
        </w:rPr>
        <w:t>. 2002;30:970-8.</w:t>
      </w:r>
    </w:p>
    <w:p w:rsidR="00ED21A5" w:rsidRPr="00ED21A5" w:rsidRDefault="00ED21A5" w:rsidP="00ED21A5">
      <w:pPr>
        <w:pStyle w:val="EndNoteBibliography"/>
        <w:spacing w:after="240"/>
        <w:ind w:left="720" w:hanging="720"/>
        <w:rPr>
          <w:noProof/>
        </w:rPr>
      </w:pPr>
      <w:r w:rsidRPr="00ED21A5">
        <w:rPr>
          <w:noProof/>
        </w:rPr>
        <w:t>308.</w:t>
      </w:r>
      <w:r w:rsidRPr="00ED21A5">
        <w:rPr>
          <w:noProof/>
        </w:rPr>
        <w:tab/>
        <w:t xml:space="preserve">Delgado A, Martinez Echarri P, Martinez Ubago JL, Lozano MJ, Zaldua J and Dominguez A. [Turner's syndrome in the newborn (author's transl)]. </w:t>
      </w:r>
      <w:r w:rsidRPr="00ED21A5">
        <w:rPr>
          <w:i/>
          <w:noProof/>
        </w:rPr>
        <w:t>An Esp Pediatr</w:t>
      </w:r>
      <w:r w:rsidRPr="00ED21A5">
        <w:rPr>
          <w:noProof/>
        </w:rPr>
        <w:t>. 1974;7:174-9.</w:t>
      </w:r>
    </w:p>
    <w:p w:rsidR="00ED21A5" w:rsidRPr="00ED21A5" w:rsidRDefault="00ED21A5" w:rsidP="00ED21A5">
      <w:pPr>
        <w:pStyle w:val="EndNoteBibliography"/>
        <w:spacing w:after="240"/>
        <w:ind w:left="720" w:hanging="720"/>
        <w:rPr>
          <w:noProof/>
        </w:rPr>
      </w:pPr>
      <w:r w:rsidRPr="00ED21A5">
        <w:rPr>
          <w:noProof/>
        </w:rPr>
        <w:t>309.</w:t>
      </w:r>
      <w:r w:rsidRPr="00ED21A5">
        <w:rPr>
          <w:noProof/>
        </w:rPr>
        <w:tab/>
        <w:t xml:space="preserve">Denes AM, Landin-Wilhelmsen K, Wettergren Y, Bryman I and Hanson C. The proportion of diploid 46,XX cells increases with time in women with Turner syndrome--a 10-year follow-up study. </w:t>
      </w:r>
      <w:r w:rsidRPr="00ED21A5">
        <w:rPr>
          <w:i/>
          <w:noProof/>
        </w:rPr>
        <w:t>Genetic testing and molecular biomarkers</w:t>
      </w:r>
      <w:r w:rsidRPr="00ED21A5">
        <w:rPr>
          <w:noProof/>
        </w:rPr>
        <w:t>. 2015;19:82-7.</w:t>
      </w:r>
    </w:p>
    <w:p w:rsidR="00ED21A5" w:rsidRPr="00ED21A5" w:rsidRDefault="00ED21A5" w:rsidP="00ED21A5">
      <w:pPr>
        <w:pStyle w:val="EndNoteBibliography"/>
        <w:spacing w:after="240"/>
        <w:ind w:left="720" w:hanging="720"/>
        <w:rPr>
          <w:noProof/>
        </w:rPr>
      </w:pPr>
      <w:r w:rsidRPr="00ED21A5">
        <w:rPr>
          <w:noProof/>
        </w:rPr>
        <w:t>310.</w:t>
      </w:r>
      <w:r w:rsidRPr="00ED21A5">
        <w:rPr>
          <w:noProof/>
        </w:rPr>
        <w:tab/>
        <w:t xml:space="preserve">Derrick FC, Jr., Turner WR, House EE and Stresing HA. Incidence of right ovarian vein syndrome in pregnant females. </w:t>
      </w:r>
      <w:r w:rsidRPr="00ED21A5">
        <w:rPr>
          <w:i/>
          <w:noProof/>
        </w:rPr>
        <w:t>Obstet Gynecol</w:t>
      </w:r>
      <w:r w:rsidRPr="00ED21A5">
        <w:rPr>
          <w:noProof/>
        </w:rPr>
        <w:t>. 1970;35:37-8.</w:t>
      </w:r>
    </w:p>
    <w:p w:rsidR="00ED21A5" w:rsidRPr="00ED21A5" w:rsidRDefault="00ED21A5" w:rsidP="00ED21A5">
      <w:pPr>
        <w:pStyle w:val="EndNoteBibliography"/>
        <w:spacing w:after="240"/>
        <w:ind w:left="720" w:hanging="720"/>
        <w:rPr>
          <w:noProof/>
        </w:rPr>
      </w:pPr>
      <w:r w:rsidRPr="00ED21A5">
        <w:rPr>
          <w:noProof/>
        </w:rPr>
        <w:t>311.</w:t>
      </w:r>
      <w:r w:rsidRPr="00ED21A5">
        <w:rPr>
          <w:noProof/>
        </w:rPr>
        <w:tab/>
        <w:t xml:space="preserve">Destine ML and Monteleone PL. Modern cytogenetic technics. Clinical review of chromosomal analyses in a children's hospital. </w:t>
      </w:r>
      <w:r w:rsidRPr="00ED21A5">
        <w:rPr>
          <w:i/>
          <w:noProof/>
        </w:rPr>
        <w:t>Clin Pediatr (Phila)</w:t>
      </w:r>
      <w:r w:rsidRPr="00ED21A5">
        <w:rPr>
          <w:noProof/>
        </w:rPr>
        <w:t>. 1966;5:217-24.</w:t>
      </w:r>
    </w:p>
    <w:p w:rsidR="00ED21A5" w:rsidRPr="00ED21A5" w:rsidRDefault="00ED21A5" w:rsidP="00ED21A5">
      <w:pPr>
        <w:pStyle w:val="EndNoteBibliography"/>
        <w:spacing w:after="240"/>
        <w:ind w:left="720" w:hanging="720"/>
        <w:rPr>
          <w:noProof/>
        </w:rPr>
      </w:pPr>
      <w:r w:rsidRPr="00ED21A5">
        <w:rPr>
          <w:noProof/>
        </w:rPr>
        <w:t>312.</w:t>
      </w:r>
      <w:r w:rsidRPr="00ED21A5">
        <w:rPr>
          <w:noProof/>
        </w:rPr>
        <w:tab/>
        <w:t xml:space="preserve">Devos DG, De Groote K, Babin D, Demulier L, Taeymans Y, Westenberg JJ, Van Bortel L, Segers P, Achten E, De Schepper J and Rietzschel E. Proximal aortic stiffening in Turner patients may be present before dilation can be detected: a segmental functional MRI study. </w:t>
      </w:r>
      <w:r w:rsidRPr="00ED21A5">
        <w:rPr>
          <w:i/>
          <w:noProof/>
        </w:rPr>
        <w:t>J Cardiovasc Magn Reson</w:t>
      </w:r>
      <w:r w:rsidRPr="00ED21A5">
        <w:rPr>
          <w:noProof/>
        </w:rPr>
        <w:t>. 2017;19:27.</w:t>
      </w:r>
    </w:p>
    <w:p w:rsidR="00ED21A5" w:rsidRPr="00ED21A5" w:rsidRDefault="00ED21A5" w:rsidP="00ED21A5">
      <w:pPr>
        <w:pStyle w:val="EndNoteBibliography"/>
        <w:spacing w:after="240"/>
        <w:ind w:left="720" w:hanging="720"/>
        <w:rPr>
          <w:noProof/>
        </w:rPr>
      </w:pPr>
      <w:r w:rsidRPr="00ED21A5">
        <w:rPr>
          <w:noProof/>
        </w:rPr>
        <w:t>313.</w:t>
      </w:r>
      <w:r w:rsidRPr="00ED21A5">
        <w:rPr>
          <w:noProof/>
        </w:rPr>
        <w:tab/>
        <w:t xml:space="preserve">Di Eusanio M, Trimarchi S, Patel HJ, Hutchison S, Suzuki T, Peterson MD, Di Bartolomeo R, Folesani G, Pyeritz RE, Braverman AC, Montgomery DG, Isselbacher EM, Nienaber CA, Eagle KA and Fattori R. Clinical presentation, management, and short-term outcome of patients with type A acute dissection complicated by mesenteric malperfusion: observations from the International Registry of Acute Aortic Dissection. </w:t>
      </w:r>
      <w:r w:rsidRPr="00ED21A5">
        <w:rPr>
          <w:i/>
          <w:noProof/>
        </w:rPr>
        <w:t>J Thorac Cardiovasc Surg</w:t>
      </w:r>
      <w:r w:rsidRPr="00ED21A5">
        <w:rPr>
          <w:noProof/>
        </w:rPr>
        <w:t>. 2013;145:385-390 e1.</w:t>
      </w:r>
    </w:p>
    <w:p w:rsidR="00ED21A5" w:rsidRPr="00ED21A5" w:rsidRDefault="00ED21A5" w:rsidP="00ED21A5">
      <w:pPr>
        <w:pStyle w:val="EndNoteBibliography"/>
        <w:spacing w:after="240"/>
        <w:ind w:left="720" w:hanging="720"/>
        <w:rPr>
          <w:noProof/>
        </w:rPr>
      </w:pPr>
      <w:r w:rsidRPr="00ED21A5">
        <w:rPr>
          <w:noProof/>
        </w:rPr>
        <w:t>314.</w:t>
      </w:r>
      <w:r w:rsidRPr="00ED21A5">
        <w:rPr>
          <w:noProof/>
        </w:rPr>
        <w:tab/>
        <w:t xml:space="preserve">Di Pinto D, Balestracci A, Dujovne N, de Palma I, Adragna M and Delgado N. [Nephrourologic pathology in girls with Turner syndrome]. </w:t>
      </w:r>
      <w:r w:rsidRPr="00ED21A5">
        <w:rPr>
          <w:i/>
          <w:noProof/>
        </w:rPr>
        <w:t>Arch Argent Pediatr</w:t>
      </w:r>
      <w:r w:rsidRPr="00ED21A5">
        <w:rPr>
          <w:noProof/>
        </w:rPr>
        <w:t>. 2010;108:353-7.</w:t>
      </w:r>
    </w:p>
    <w:p w:rsidR="00ED21A5" w:rsidRPr="00ED21A5" w:rsidRDefault="00ED21A5" w:rsidP="00ED21A5">
      <w:pPr>
        <w:pStyle w:val="EndNoteBibliography"/>
        <w:spacing w:after="240"/>
        <w:ind w:left="720" w:hanging="720"/>
        <w:rPr>
          <w:noProof/>
        </w:rPr>
      </w:pPr>
      <w:r w:rsidRPr="00ED21A5">
        <w:rPr>
          <w:noProof/>
        </w:rPr>
        <w:t>315.</w:t>
      </w:r>
      <w:r w:rsidRPr="00ED21A5">
        <w:rPr>
          <w:noProof/>
        </w:rPr>
        <w:tab/>
        <w:t xml:space="preserve">Dias Mdo C, Castro LC, Gandolfi L, Almeida RC, Cordoba MS and Pratesi R. Screening for celiac disease among patients with Turner syndrome in Brasilia, DF, midwest region of Brazil. </w:t>
      </w:r>
      <w:r w:rsidRPr="00ED21A5">
        <w:rPr>
          <w:i/>
          <w:noProof/>
        </w:rPr>
        <w:t>Arquivos de gastroenterologia</w:t>
      </w:r>
      <w:r w:rsidRPr="00ED21A5">
        <w:rPr>
          <w:noProof/>
        </w:rPr>
        <w:t>. 2010;47:246-9.</w:t>
      </w:r>
    </w:p>
    <w:p w:rsidR="00ED21A5" w:rsidRPr="00ED21A5" w:rsidRDefault="00ED21A5" w:rsidP="00ED21A5">
      <w:pPr>
        <w:pStyle w:val="EndNoteBibliography"/>
        <w:spacing w:after="240"/>
        <w:ind w:left="720" w:hanging="720"/>
        <w:rPr>
          <w:noProof/>
        </w:rPr>
      </w:pPr>
      <w:r w:rsidRPr="00ED21A5">
        <w:rPr>
          <w:noProof/>
        </w:rPr>
        <w:t>316.</w:t>
      </w:r>
      <w:r w:rsidRPr="00ED21A5">
        <w:rPr>
          <w:noProof/>
        </w:rPr>
        <w:tab/>
        <w:t xml:space="preserve">Digilio MC, Marino B, Picchio F, Prandstraller D, Toscano A, Giannotti A and Dallapiccola B. Noonan syndrome and aortic coarctation. </w:t>
      </w:r>
      <w:r w:rsidRPr="00ED21A5">
        <w:rPr>
          <w:i/>
          <w:noProof/>
        </w:rPr>
        <w:t>Am J Med Genet</w:t>
      </w:r>
      <w:r w:rsidRPr="00ED21A5">
        <w:rPr>
          <w:noProof/>
        </w:rPr>
        <w:t>. 1998;80:160-2.</w:t>
      </w:r>
    </w:p>
    <w:p w:rsidR="00ED21A5" w:rsidRPr="00ED21A5" w:rsidRDefault="00ED21A5" w:rsidP="00ED21A5">
      <w:pPr>
        <w:pStyle w:val="EndNoteBibliography"/>
        <w:spacing w:after="240"/>
        <w:ind w:left="720" w:hanging="720"/>
        <w:rPr>
          <w:noProof/>
        </w:rPr>
      </w:pPr>
      <w:r w:rsidRPr="00ED21A5">
        <w:rPr>
          <w:noProof/>
        </w:rPr>
        <w:t>317.</w:t>
      </w:r>
      <w:r w:rsidRPr="00ED21A5">
        <w:rPr>
          <w:noProof/>
        </w:rPr>
        <w:tab/>
        <w:t xml:space="preserve">Doganci T, Caliskan L and Vidinlisan S. Celiac disease and HLA-DQ2 association in patients with Turner syndrome. </w:t>
      </w:r>
      <w:r w:rsidRPr="00ED21A5">
        <w:rPr>
          <w:i/>
          <w:noProof/>
        </w:rPr>
        <w:t>J Pediatr Gastroenterol Nutr</w:t>
      </w:r>
      <w:r w:rsidRPr="00ED21A5">
        <w:rPr>
          <w:noProof/>
        </w:rPr>
        <w:t>. 2001;33:352.</w:t>
      </w:r>
    </w:p>
    <w:p w:rsidR="00ED21A5" w:rsidRPr="00ED21A5" w:rsidRDefault="00ED21A5" w:rsidP="00ED21A5">
      <w:pPr>
        <w:pStyle w:val="EndNoteBibliography"/>
        <w:spacing w:after="240"/>
        <w:ind w:left="720" w:hanging="720"/>
        <w:rPr>
          <w:noProof/>
        </w:rPr>
      </w:pPr>
      <w:r w:rsidRPr="00ED21A5">
        <w:rPr>
          <w:noProof/>
        </w:rPr>
        <w:t>318.</w:t>
      </w:r>
      <w:r w:rsidRPr="00ED21A5">
        <w:rPr>
          <w:noProof/>
        </w:rPr>
        <w:tab/>
        <w:t xml:space="preserve">Donadille B, Rousseau A, Zenaty D, Cabrol S, Courtillot C, Samara-Boustani D, Salenave S, Monnier-Cholley L, Meuleman C, Jondeau G, Iserin L, Duranteau L, Cabanes L, Bourcigaux N, Bonnet D, Bouchard P, Chanson P, Polak M, Touraine P, Lebouc Y, Carel JC, Leger J and Christin-Maitre S. Cardiovascular findings and management in Turner syndrome: insights from a French cohort. </w:t>
      </w:r>
      <w:r w:rsidRPr="00ED21A5">
        <w:rPr>
          <w:i/>
          <w:noProof/>
        </w:rPr>
        <w:t>Eur J Endocrinol</w:t>
      </w:r>
      <w:r w:rsidRPr="00ED21A5">
        <w:rPr>
          <w:noProof/>
        </w:rPr>
        <w:t>. 2012;167:517-22.</w:t>
      </w:r>
    </w:p>
    <w:p w:rsidR="00ED21A5" w:rsidRPr="00ED21A5" w:rsidRDefault="00ED21A5" w:rsidP="00ED21A5">
      <w:pPr>
        <w:pStyle w:val="EndNoteBibliography"/>
        <w:spacing w:after="240"/>
        <w:ind w:left="720" w:hanging="720"/>
        <w:rPr>
          <w:noProof/>
        </w:rPr>
      </w:pPr>
      <w:r w:rsidRPr="00ED21A5">
        <w:rPr>
          <w:noProof/>
        </w:rPr>
        <w:t>319.</w:t>
      </w:r>
      <w:r w:rsidRPr="00ED21A5">
        <w:rPr>
          <w:noProof/>
        </w:rPr>
        <w:tab/>
        <w:t xml:space="preserve">Dori Y, Keller MS, Rychik J and Itkin M. Successful treatment of plastic bronchitis by selective lymphatic embolization in a Fontan patient. </w:t>
      </w:r>
      <w:r w:rsidRPr="00ED21A5">
        <w:rPr>
          <w:i/>
          <w:noProof/>
        </w:rPr>
        <w:t>Pediatrics</w:t>
      </w:r>
      <w:r w:rsidRPr="00ED21A5">
        <w:rPr>
          <w:noProof/>
        </w:rPr>
        <w:t>. 2014;134:e590-5.</w:t>
      </w:r>
    </w:p>
    <w:p w:rsidR="00ED21A5" w:rsidRPr="00ED21A5" w:rsidRDefault="00ED21A5" w:rsidP="00ED21A5">
      <w:pPr>
        <w:pStyle w:val="EndNoteBibliography"/>
        <w:spacing w:after="240"/>
        <w:ind w:left="720" w:hanging="720"/>
        <w:rPr>
          <w:noProof/>
        </w:rPr>
      </w:pPr>
      <w:r w:rsidRPr="00ED21A5">
        <w:rPr>
          <w:noProof/>
        </w:rPr>
        <w:t>320.</w:t>
      </w:r>
      <w:r w:rsidRPr="00ED21A5">
        <w:rPr>
          <w:noProof/>
        </w:rPr>
        <w:tab/>
        <w:t xml:space="preserve">Douchin S, Rossignol AM, Klein SK, Siche JP, Baguet JP and Bost M. [Heart malformations and vascular complications associated with Turner's syndrome. Prospective study of 26 patients]. </w:t>
      </w:r>
      <w:r w:rsidRPr="00ED21A5">
        <w:rPr>
          <w:i/>
          <w:noProof/>
        </w:rPr>
        <w:t>Arch Mal Coeur Vaiss</w:t>
      </w:r>
      <w:r w:rsidRPr="00ED21A5">
        <w:rPr>
          <w:noProof/>
        </w:rPr>
        <w:t>. 2000;93:565-70.</w:t>
      </w:r>
    </w:p>
    <w:p w:rsidR="00ED21A5" w:rsidRPr="00ED21A5" w:rsidRDefault="00ED21A5" w:rsidP="00ED21A5">
      <w:pPr>
        <w:pStyle w:val="EndNoteBibliography"/>
        <w:spacing w:after="240"/>
        <w:ind w:left="720" w:hanging="720"/>
        <w:rPr>
          <w:noProof/>
        </w:rPr>
      </w:pPr>
      <w:r w:rsidRPr="00ED21A5">
        <w:rPr>
          <w:noProof/>
        </w:rPr>
        <w:t>321.</w:t>
      </w:r>
      <w:r w:rsidRPr="00ED21A5">
        <w:rPr>
          <w:noProof/>
        </w:rPr>
        <w:tab/>
        <w:t xml:space="preserve">Douglas AD, Baldeviano GC, Lucas CM, Lugo-Roman LA, Crosnier C, Bartholdson SJ, Diouf A, Miura K, Lambert LE, Ventocilla JA, Leiva KP, Milne KH, Illingworth JJ, Spencer AJ, Hjerrild KA, Alanine DG, Turner AV, Moorhead JT, Edgel KA, Wu Y, Long CA, Wright GJ, Lescano AG and Draper SJ. A PfRH5-based vaccine is efficacious against heterologous strain blood-stage Plasmodium falciparum infection in aotus monkeys. </w:t>
      </w:r>
      <w:r w:rsidRPr="00ED21A5">
        <w:rPr>
          <w:i/>
          <w:noProof/>
        </w:rPr>
        <w:t>Cell Host Microbe</w:t>
      </w:r>
      <w:r w:rsidRPr="00ED21A5">
        <w:rPr>
          <w:noProof/>
        </w:rPr>
        <w:t>. 2015;17:130-9.</w:t>
      </w:r>
    </w:p>
    <w:p w:rsidR="00ED21A5" w:rsidRPr="00ED21A5" w:rsidRDefault="00ED21A5" w:rsidP="00ED21A5">
      <w:pPr>
        <w:pStyle w:val="EndNoteBibliography"/>
        <w:spacing w:after="240"/>
        <w:ind w:left="720" w:hanging="720"/>
        <w:rPr>
          <w:noProof/>
        </w:rPr>
      </w:pPr>
      <w:r w:rsidRPr="00ED21A5">
        <w:rPr>
          <w:noProof/>
        </w:rPr>
        <w:t>322.</w:t>
      </w:r>
      <w:r w:rsidRPr="00ED21A5">
        <w:rPr>
          <w:noProof/>
        </w:rPr>
        <w:tab/>
        <w:t xml:space="preserve">Dow K, Ordean A, Murphy-Oikonen J, Pereira J, Koren G, Roukema H, Selby P and Turner R. Neonatal abstinence syndrome clinical practice guidelines for Ontario. </w:t>
      </w:r>
      <w:r w:rsidRPr="00ED21A5">
        <w:rPr>
          <w:i/>
          <w:noProof/>
        </w:rPr>
        <w:t>Journal of population therapeutics and clinical pharmacology = Journal de la therapeutique des populations et de la pharamcologie clinique</w:t>
      </w:r>
      <w:r w:rsidRPr="00ED21A5">
        <w:rPr>
          <w:noProof/>
        </w:rPr>
        <w:t>. 2012;19:e488-506.</w:t>
      </w:r>
    </w:p>
    <w:p w:rsidR="00ED21A5" w:rsidRPr="00ED21A5" w:rsidRDefault="00ED21A5" w:rsidP="00ED21A5">
      <w:pPr>
        <w:pStyle w:val="EndNoteBibliography"/>
        <w:spacing w:after="240"/>
        <w:ind w:left="720" w:hanging="720"/>
        <w:rPr>
          <w:noProof/>
        </w:rPr>
      </w:pPr>
      <w:r w:rsidRPr="00ED21A5">
        <w:rPr>
          <w:noProof/>
        </w:rPr>
        <w:t>323.</w:t>
      </w:r>
      <w:r w:rsidRPr="00ED21A5">
        <w:rPr>
          <w:noProof/>
        </w:rPr>
        <w:tab/>
        <w:t xml:space="preserve">Dowson JH, Blackwell AD, Turner DC, Harvey E, Malhotra T, Robbins TW and Sahakian BJ. Questionnaire ratings of attention-deficit/hyperactivity disorder (ADHD) in adults are associated with spatial working memory. </w:t>
      </w:r>
      <w:r w:rsidRPr="00ED21A5">
        <w:rPr>
          <w:i/>
          <w:noProof/>
        </w:rPr>
        <w:t>European psychiatry : the journal of the Association of European Psychiatrists</w:t>
      </w:r>
      <w:r w:rsidRPr="00ED21A5">
        <w:rPr>
          <w:noProof/>
        </w:rPr>
        <w:t>. 2007;22:256-63.</w:t>
      </w:r>
    </w:p>
    <w:p w:rsidR="00ED21A5" w:rsidRPr="00ED21A5" w:rsidRDefault="00ED21A5" w:rsidP="00ED21A5">
      <w:pPr>
        <w:pStyle w:val="EndNoteBibliography"/>
        <w:spacing w:after="240"/>
        <w:ind w:left="720" w:hanging="720"/>
        <w:rPr>
          <w:noProof/>
        </w:rPr>
      </w:pPr>
      <w:r w:rsidRPr="00ED21A5">
        <w:rPr>
          <w:noProof/>
        </w:rPr>
        <w:t>324.</w:t>
      </w:r>
      <w:r w:rsidRPr="00ED21A5">
        <w:rPr>
          <w:noProof/>
        </w:rPr>
        <w:tab/>
        <w:t xml:space="preserve">Drummond CL, Gomes DM, Senat MV, Audibert F, Dorion A and Ville Y. Fetal karyotyping after 28 weeks of gestation for late ultrasound findings in a low risk population. </w:t>
      </w:r>
      <w:r w:rsidRPr="00ED21A5">
        <w:rPr>
          <w:i/>
          <w:noProof/>
        </w:rPr>
        <w:t>Prenat Diagn</w:t>
      </w:r>
      <w:r w:rsidRPr="00ED21A5">
        <w:rPr>
          <w:noProof/>
        </w:rPr>
        <w:t>. 2003;23:1068-72.</w:t>
      </w:r>
    </w:p>
    <w:p w:rsidR="00ED21A5" w:rsidRPr="00ED21A5" w:rsidRDefault="00ED21A5" w:rsidP="00ED21A5">
      <w:pPr>
        <w:pStyle w:val="EndNoteBibliography"/>
        <w:spacing w:after="240"/>
        <w:ind w:left="720" w:hanging="720"/>
        <w:rPr>
          <w:noProof/>
        </w:rPr>
      </w:pPr>
      <w:r w:rsidRPr="00ED21A5">
        <w:rPr>
          <w:noProof/>
        </w:rPr>
        <w:t>325.</w:t>
      </w:r>
      <w:r w:rsidRPr="00ED21A5">
        <w:rPr>
          <w:noProof/>
        </w:rPr>
        <w:tab/>
        <w:t xml:space="preserve">Ducarme G, Graesslin O, Alanio E, Bige V, Gaillard D and Gabriel R. [Increased nuchal translucency and cystic hygroma in the first trimester: prenatal diagnosis and neonatal outcome]. </w:t>
      </w:r>
      <w:r w:rsidRPr="00ED21A5">
        <w:rPr>
          <w:i/>
          <w:noProof/>
        </w:rPr>
        <w:t>Gynecol Obstet Fertil</w:t>
      </w:r>
      <w:r w:rsidRPr="00ED21A5">
        <w:rPr>
          <w:noProof/>
        </w:rPr>
        <w:t>. 2005;33:750-4.</w:t>
      </w:r>
    </w:p>
    <w:p w:rsidR="00ED21A5" w:rsidRPr="00ED21A5" w:rsidRDefault="00ED21A5" w:rsidP="00ED21A5">
      <w:pPr>
        <w:pStyle w:val="EndNoteBibliography"/>
        <w:spacing w:after="240"/>
        <w:ind w:left="720" w:hanging="720"/>
        <w:rPr>
          <w:noProof/>
        </w:rPr>
      </w:pPr>
      <w:r w:rsidRPr="00ED21A5">
        <w:rPr>
          <w:noProof/>
        </w:rPr>
        <w:t>326.</w:t>
      </w:r>
      <w:r w:rsidRPr="00ED21A5">
        <w:rPr>
          <w:noProof/>
        </w:rPr>
        <w:tab/>
        <w:t xml:space="preserve">Dulac Y, Pienkowski C, Abadir S, Tauber M and Acar P. Cardiovascular abnormalities in Turner's syndrome: what prevention? </w:t>
      </w:r>
      <w:r w:rsidRPr="00ED21A5">
        <w:rPr>
          <w:i/>
          <w:noProof/>
        </w:rPr>
        <w:t>Arch Cardiovasc Dis</w:t>
      </w:r>
      <w:r w:rsidRPr="00ED21A5">
        <w:rPr>
          <w:noProof/>
        </w:rPr>
        <w:t>. 2008;101:485-90.</w:t>
      </w:r>
    </w:p>
    <w:p w:rsidR="00ED21A5" w:rsidRPr="00ED21A5" w:rsidRDefault="00ED21A5" w:rsidP="00ED21A5">
      <w:pPr>
        <w:pStyle w:val="EndNoteBibliography"/>
        <w:spacing w:after="240"/>
        <w:ind w:left="720" w:hanging="720"/>
        <w:rPr>
          <w:noProof/>
        </w:rPr>
      </w:pPr>
      <w:r w:rsidRPr="00ED21A5">
        <w:rPr>
          <w:noProof/>
        </w:rPr>
        <w:t>327.</w:t>
      </w:r>
      <w:r w:rsidRPr="00ED21A5">
        <w:rPr>
          <w:noProof/>
        </w:rPr>
        <w:tab/>
        <w:t xml:space="preserve">Eberting CL, Davis J, Puck JM, Holland SM and Turner ML. Dermatitis and the newborn rash of hyper-IgE syndrome. </w:t>
      </w:r>
      <w:r w:rsidRPr="00ED21A5">
        <w:rPr>
          <w:i/>
          <w:noProof/>
        </w:rPr>
        <w:t>Archives of dermatology</w:t>
      </w:r>
      <w:r w:rsidRPr="00ED21A5">
        <w:rPr>
          <w:noProof/>
        </w:rPr>
        <w:t>. 2004;140:1119-25.</w:t>
      </w:r>
    </w:p>
    <w:p w:rsidR="00ED21A5" w:rsidRPr="00ED21A5" w:rsidRDefault="00ED21A5" w:rsidP="00ED21A5">
      <w:pPr>
        <w:pStyle w:val="EndNoteBibliography"/>
        <w:spacing w:after="240"/>
        <w:ind w:left="720" w:hanging="720"/>
        <w:rPr>
          <w:noProof/>
        </w:rPr>
      </w:pPr>
      <w:r w:rsidRPr="00ED21A5">
        <w:rPr>
          <w:noProof/>
        </w:rPr>
        <w:t>328.</w:t>
      </w:r>
      <w:r w:rsidRPr="00ED21A5">
        <w:rPr>
          <w:noProof/>
        </w:rPr>
        <w:tab/>
        <w:t xml:space="preserve">Eckhauser A, South ST, Meyers L, Bleyl SB and Botto LD. Turner Syndrome in Girls Presenting with Coarctation of the Aorta. </w:t>
      </w:r>
      <w:r w:rsidRPr="00ED21A5">
        <w:rPr>
          <w:i/>
          <w:noProof/>
        </w:rPr>
        <w:t>J Pediatr</w:t>
      </w:r>
      <w:r w:rsidRPr="00ED21A5">
        <w:rPr>
          <w:noProof/>
        </w:rPr>
        <w:t>. 2015.</w:t>
      </w:r>
    </w:p>
    <w:p w:rsidR="00ED21A5" w:rsidRPr="00ED21A5" w:rsidRDefault="00ED21A5" w:rsidP="00ED21A5">
      <w:pPr>
        <w:pStyle w:val="EndNoteBibliography"/>
        <w:spacing w:after="240"/>
        <w:ind w:left="720" w:hanging="720"/>
        <w:rPr>
          <w:noProof/>
        </w:rPr>
      </w:pPr>
      <w:r w:rsidRPr="00ED21A5">
        <w:rPr>
          <w:noProof/>
        </w:rPr>
        <w:t>329.</w:t>
      </w:r>
      <w:r w:rsidRPr="00ED21A5">
        <w:rPr>
          <w:noProof/>
        </w:rPr>
        <w:tab/>
        <w:t xml:space="preserve">Edwards M, Mulcahy D and Turner G. X-linked recessive inheritance of an orofaciodigital syndrome with partial expression in females and survival of affected males. </w:t>
      </w:r>
      <w:r w:rsidRPr="00ED21A5">
        <w:rPr>
          <w:i/>
          <w:noProof/>
        </w:rPr>
        <w:t>Clinical genetics</w:t>
      </w:r>
      <w:r w:rsidRPr="00ED21A5">
        <w:rPr>
          <w:noProof/>
        </w:rPr>
        <w:t>. 1988;34:325-32.</w:t>
      </w:r>
    </w:p>
    <w:p w:rsidR="00ED21A5" w:rsidRPr="00ED21A5" w:rsidRDefault="00ED21A5" w:rsidP="00ED21A5">
      <w:pPr>
        <w:pStyle w:val="EndNoteBibliography"/>
        <w:spacing w:after="240"/>
        <w:ind w:left="720" w:hanging="720"/>
        <w:rPr>
          <w:noProof/>
        </w:rPr>
      </w:pPr>
      <w:r w:rsidRPr="00ED21A5">
        <w:rPr>
          <w:noProof/>
        </w:rPr>
        <w:t>330.</w:t>
      </w:r>
      <w:r w:rsidRPr="00ED21A5">
        <w:rPr>
          <w:noProof/>
        </w:rPr>
        <w:tab/>
        <w:t xml:space="preserve">Edwards WD, Leaf DS and Edwards JE. Dissecting aortic aneurysm associated with congenital bicuspid aortic valve. </w:t>
      </w:r>
      <w:r w:rsidRPr="00ED21A5">
        <w:rPr>
          <w:i/>
          <w:noProof/>
        </w:rPr>
        <w:t>Circulation</w:t>
      </w:r>
      <w:r w:rsidRPr="00ED21A5">
        <w:rPr>
          <w:noProof/>
        </w:rPr>
        <w:t>. 1978;57:1022-5.</w:t>
      </w:r>
    </w:p>
    <w:p w:rsidR="00ED21A5" w:rsidRPr="00ED21A5" w:rsidRDefault="00ED21A5" w:rsidP="00ED21A5">
      <w:pPr>
        <w:pStyle w:val="EndNoteBibliography"/>
        <w:spacing w:after="240"/>
        <w:ind w:left="720" w:hanging="720"/>
        <w:rPr>
          <w:noProof/>
        </w:rPr>
      </w:pPr>
      <w:r w:rsidRPr="00ED21A5">
        <w:rPr>
          <w:noProof/>
        </w:rPr>
        <w:t>331.</w:t>
      </w:r>
      <w:r w:rsidRPr="00ED21A5">
        <w:rPr>
          <w:noProof/>
        </w:rPr>
        <w:tab/>
        <w:t xml:space="preserve">Egli F and Stalder G. Malformations of kidney and urinary tract in common chromosomal aberrations. I. Clinical studies. </w:t>
      </w:r>
      <w:r w:rsidRPr="00ED21A5">
        <w:rPr>
          <w:i/>
          <w:noProof/>
        </w:rPr>
        <w:t>Humangenetik</w:t>
      </w:r>
      <w:r w:rsidRPr="00ED21A5">
        <w:rPr>
          <w:noProof/>
        </w:rPr>
        <w:t>. 1973;18:1-15.</w:t>
      </w:r>
    </w:p>
    <w:p w:rsidR="00ED21A5" w:rsidRPr="00ED21A5" w:rsidRDefault="00ED21A5" w:rsidP="00ED21A5">
      <w:pPr>
        <w:pStyle w:val="EndNoteBibliography"/>
        <w:spacing w:after="240"/>
        <w:ind w:left="720" w:hanging="720"/>
        <w:rPr>
          <w:noProof/>
        </w:rPr>
      </w:pPr>
      <w:r w:rsidRPr="00ED21A5">
        <w:rPr>
          <w:noProof/>
        </w:rPr>
        <w:t>332.</w:t>
      </w:r>
      <w:r w:rsidRPr="00ED21A5">
        <w:rPr>
          <w:noProof/>
        </w:rPr>
        <w:tab/>
        <w:t xml:space="preserve">Ehde DM, Jensen MP, Engel JM, Turner JA, Hoffman AJ and Cardenas DD. Chronic pain secondary to disability: a review. </w:t>
      </w:r>
      <w:r w:rsidRPr="00ED21A5">
        <w:rPr>
          <w:i/>
          <w:noProof/>
        </w:rPr>
        <w:t>The Clinical journal of pain</w:t>
      </w:r>
      <w:r w:rsidRPr="00ED21A5">
        <w:rPr>
          <w:noProof/>
        </w:rPr>
        <w:t>. 2003;19:3-17.</w:t>
      </w:r>
    </w:p>
    <w:p w:rsidR="00ED21A5" w:rsidRPr="00ED21A5" w:rsidRDefault="00ED21A5" w:rsidP="00ED21A5">
      <w:pPr>
        <w:pStyle w:val="EndNoteBibliography"/>
        <w:spacing w:after="240"/>
        <w:ind w:left="720" w:hanging="720"/>
        <w:rPr>
          <w:noProof/>
        </w:rPr>
      </w:pPr>
      <w:r w:rsidRPr="00ED21A5">
        <w:rPr>
          <w:noProof/>
        </w:rPr>
        <w:t>333.</w:t>
      </w:r>
      <w:r w:rsidRPr="00ED21A5">
        <w:rPr>
          <w:noProof/>
        </w:rPr>
        <w:tab/>
        <w:t xml:space="preserve">Ekert H, Barratt TM, Chantler C and Turner MW. Immunologically reactive equivalents of fibrinogen in sera and urine of children with renal disease. </w:t>
      </w:r>
      <w:r w:rsidRPr="00ED21A5">
        <w:rPr>
          <w:i/>
          <w:noProof/>
        </w:rPr>
        <w:t>Arch Dis Child</w:t>
      </w:r>
      <w:r w:rsidRPr="00ED21A5">
        <w:rPr>
          <w:noProof/>
        </w:rPr>
        <w:t>. 1972;47:90-6.</w:t>
      </w:r>
    </w:p>
    <w:p w:rsidR="00ED21A5" w:rsidRPr="00ED21A5" w:rsidRDefault="00ED21A5" w:rsidP="00ED21A5">
      <w:pPr>
        <w:pStyle w:val="EndNoteBibliography"/>
        <w:spacing w:after="240"/>
        <w:ind w:left="720" w:hanging="720"/>
        <w:rPr>
          <w:noProof/>
        </w:rPr>
      </w:pPr>
      <w:r w:rsidRPr="00ED21A5">
        <w:rPr>
          <w:noProof/>
        </w:rPr>
        <w:t>334.</w:t>
      </w:r>
      <w:r w:rsidRPr="00ED21A5">
        <w:rPr>
          <w:noProof/>
        </w:rPr>
        <w:tab/>
        <w:t xml:space="preserve">el-Hazmi MA. Spectrum of genetic disorders and the impact on health care delivery: an introduction. </w:t>
      </w:r>
      <w:r w:rsidRPr="00ED21A5">
        <w:rPr>
          <w:i/>
          <w:noProof/>
        </w:rPr>
        <w:t>East Mediterr Health J</w:t>
      </w:r>
      <w:r w:rsidRPr="00ED21A5">
        <w:rPr>
          <w:noProof/>
        </w:rPr>
        <w:t>. 1999;5:1104-13.</w:t>
      </w:r>
    </w:p>
    <w:p w:rsidR="00ED21A5" w:rsidRPr="00ED21A5" w:rsidRDefault="00ED21A5" w:rsidP="00ED21A5">
      <w:pPr>
        <w:pStyle w:val="EndNoteBibliography"/>
        <w:spacing w:after="240"/>
        <w:ind w:left="720" w:hanging="720"/>
        <w:rPr>
          <w:noProof/>
        </w:rPr>
      </w:pPr>
      <w:r w:rsidRPr="00ED21A5">
        <w:rPr>
          <w:noProof/>
        </w:rPr>
        <w:t>335.</w:t>
      </w:r>
      <w:r w:rsidRPr="00ED21A5">
        <w:rPr>
          <w:noProof/>
        </w:rPr>
        <w:tab/>
        <w:t xml:space="preserve">El-Mansoury M, Barrenas ML, Bryman I, Hanson C, Larsson C, Wilhelmsen L and Landin-Wilhelmsen K. Chromosomal mosaicism mitigates stigmata and cardiovascular risk factors in Turner syndrome. </w:t>
      </w:r>
      <w:r w:rsidRPr="00ED21A5">
        <w:rPr>
          <w:i/>
          <w:noProof/>
        </w:rPr>
        <w:t>Clin Endocrinol (Oxf)</w:t>
      </w:r>
      <w:r w:rsidRPr="00ED21A5">
        <w:rPr>
          <w:noProof/>
        </w:rPr>
        <w:t>. 2007;66:744-51.</w:t>
      </w:r>
    </w:p>
    <w:p w:rsidR="00ED21A5" w:rsidRPr="00ED21A5" w:rsidRDefault="00ED21A5" w:rsidP="00ED21A5">
      <w:pPr>
        <w:pStyle w:val="EndNoteBibliography"/>
        <w:spacing w:after="240"/>
        <w:ind w:left="720" w:hanging="720"/>
        <w:rPr>
          <w:noProof/>
        </w:rPr>
      </w:pPr>
      <w:r w:rsidRPr="00ED21A5">
        <w:rPr>
          <w:noProof/>
        </w:rPr>
        <w:t>336.</w:t>
      </w:r>
      <w:r w:rsidRPr="00ED21A5">
        <w:rPr>
          <w:noProof/>
        </w:rPr>
        <w:tab/>
        <w:t xml:space="preserve">El-Mansoury M, Berntorp K, Bryman I, Hanson C, Innala E, Karlsson A and Landin-Wilhelmsen K. Elevated liver enzymes in Turner syndrome during a 5-year follow-up study. </w:t>
      </w:r>
      <w:r w:rsidRPr="00ED21A5">
        <w:rPr>
          <w:i/>
          <w:noProof/>
        </w:rPr>
        <w:t>Clin Endocrinol (Oxf)</w:t>
      </w:r>
      <w:r w:rsidRPr="00ED21A5">
        <w:rPr>
          <w:noProof/>
        </w:rPr>
        <w:t>. 2008;68:485-90.</w:t>
      </w:r>
    </w:p>
    <w:p w:rsidR="00ED21A5" w:rsidRPr="00ED21A5" w:rsidRDefault="00ED21A5" w:rsidP="00ED21A5">
      <w:pPr>
        <w:pStyle w:val="EndNoteBibliography"/>
        <w:spacing w:after="240"/>
        <w:ind w:left="720" w:hanging="720"/>
        <w:rPr>
          <w:noProof/>
        </w:rPr>
      </w:pPr>
      <w:r w:rsidRPr="00ED21A5">
        <w:rPr>
          <w:noProof/>
        </w:rPr>
        <w:t>337.</w:t>
      </w:r>
      <w:r w:rsidRPr="00ED21A5">
        <w:rPr>
          <w:noProof/>
        </w:rPr>
        <w:tab/>
        <w:t xml:space="preserve">El-Mansoury M, Bryman I, Berntorp K, Hanson C, Wilhelmsen L and Landin-Wilhelmsen K. Hypothyroidism is common in turner syndrome: results of a five-year follow-up. </w:t>
      </w:r>
      <w:r w:rsidRPr="00ED21A5">
        <w:rPr>
          <w:i/>
          <w:noProof/>
        </w:rPr>
        <w:t>J Clin Endocrinol Metab</w:t>
      </w:r>
      <w:r w:rsidRPr="00ED21A5">
        <w:rPr>
          <w:noProof/>
        </w:rPr>
        <w:t>. 2005;90:2131-5.</w:t>
      </w:r>
    </w:p>
    <w:p w:rsidR="00ED21A5" w:rsidRPr="00ED21A5" w:rsidRDefault="00ED21A5" w:rsidP="00ED21A5">
      <w:pPr>
        <w:pStyle w:val="EndNoteBibliography"/>
        <w:spacing w:after="240"/>
        <w:ind w:left="720" w:hanging="720"/>
        <w:rPr>
          <w:noProof/>
        </w:rPr>
      </w:pPr>
      <w:r w:rsidRPr="00ED21A5">
        <w:rPr>
          <w:noProof/>
        </w:rPr>
        <w:t>338.</w:t>
      </w:r>
      <w:r w:rsidRPr="00ED21A5">
        <w:rPr>
          <w:noProof/>
        </w:rPr>
        <w:tab/>
        <w:t xml:space="preserve">Elder DA, Roper MG, Henderson RC and Davenport ML. Kyphosis in a Turner syndrome population. </w:t>
      </w:r>
      <w:r w:rsidRPr="00ED21A5">
        <w:rPr>
          <w:i/>
          <w:noProof/>
        </w:rPr>
        <w:t>Pediatrics</w:t>
      </w:r>
      <w:r w:rsidRPr="00ED21A5">
        <w:rPr>
          <w:noProof/>
        </w:rPr>
        <w:t>. 2002;109:e93.</w:t>
      </w:r>
    </w:p>
    <w:p w:rsidR="00ED21A5" w:rsidRPr="00ED21A5" w:rsidRDefault="00ED21A5" w:rsidP="00ED21A5">
      <w:pPr>
        <w:pStyle w:val="EndNoteBibliography"/>
        <w:spacing w:after="240"/>
        <w:ind w:left="720" w:hanging="720"/>
        <w:rPr>
          <w:noProof/>
        </w:rPr>
      </w:pPr>
      <w:r w:rsidRPr="00ED21A5">
        <w:rPr>
          <w:noProof/>
        </w:rPr>
        <w:t>339.</w:t>
      </w:r>
      <w:r w:rsidRPr="00ED21A5">
        <w:rPr>
          <w:noProof/>
        </w:rPr>
        <w:tab/>
        <w:t xml:space="preserve">Elkayam E GA, Petronella B, Pieper G, Silverside CK. High-risk cardiac disease in pregnancy. </w:t>
      </w:r>
      <w:r w:rsidRPr="00ED21A5">
        <w:rPr>
          <w:i/>
          <w:noProof/>
        </w:rPr>
        <w:t>jACC</w:t>
      </w:r>
      <w:r w:rsidRPr="00ED21A5">
        <w:rPr>
          <w:noProof/>
        </w:rPr>
        <w:t>. 2016;68:502-516.</w:t>
      </w:r>
    </w:p>
    <w:p w:rsidR="00ED21A5" w:rsidRPr="00ED21A5" w:rsidRDefault="00ED21A5" w:rsidP="00ED21A5">
      <w:pPr>
        <w:pStyle w:val="EndNoteBibliography"/>
        <w:spacing w:after="240"/>
        <w:ind w:left="720" w:hanging="720"/>
        <w:rPr>
          <w:noProof/>
        </w:rPr>
      </w:pPr>
      <w:r w:rsidRPr="00ED21A5">
        <w:rPr>
          <w:noProof/>
        </w:rPr>
        <w:t>340.</w:t>
      </w:r>
      <w:r w:rsidRPr="00ED21A5">
        <w:rPr>
          <w:noProof/>
        </w:rPr>
        <w:tab/>
        <w:t xml:space="preserve">Elleuch M, Mnif Feki M, Kammoun M, Charfi N, Rekik N, Bouraoui A, Kammoun T, Belguith N, Kammoun H, Sfar MT, Hachicha M and Abid M. Descriptive analyses of Turner syndrome: 49 cases in Tunisia. </w:t>
      </w:r>
      <w:r w:rsidRPr="00ED21A5">
        <w:rPr>
          <w:i/>
          <w:noProof/>
        </w:rPr>
        <w:t>Ann Endocrinol (Paris)</w:t>
      </w:r>
      <w:r w:rsidRPr="00ED21A5">
        <w:rPr>
          <w:noProof/>
        </w:rPr>
        <w:t>. 2010;71:111-6.</w:t>
      </w:r>
    </w:p>
    <w:p w:rsidR="00ED21A5" w:rsidRPr="00ED21A5" w:rsidRDefault="00ED21A5" w:rsidP="00ED21A5">
      <w:pPr>
        <w:pStyle w:val="EndNoteBibliography"/>
        <w:spacing w:after="240"/>
        <w:ind w:left="720" w:hanging="720"/>
        <w:rPr>
          <w:noProof/>
        </w:rPr>
      </w:pPr>
      <w:r w:rsidRPr="00ED21A5">
        <w:rPr>
          <w:noProof/>
        </w:rPr>
        <w:t>341.</w:t>
      </w:r>
      <w:r w:rsidRPr="00ED21A5">
        <w:rPr>
          <w:noProof/>
        </w:rPr>
        <w:tab/>
        <w:t xml:space="preserve">Ellison JW, Wardak Z, Young MF, Gehron Robey P, Laig-Webster M and Chiong W. PHOG, a candidate gene for involvement in the short stature of Turner syndrome. </w:t>
      </w:r>
      <w:r w:rsidRPr="00ED21A5">
        <w:rPr>
          <w:i/>
          <w:noProof/>
        </w:rPr>
        <w:t>Human molecular genetics</w:t>
      </w:r>
      <w:r w:rsidRPr="00ED21A5">
        <w:rPr>
          <w:noProof/>
        </w:rPr>
        <w:t>. 1997;6:1341-7.</w:t>
      </w:r>
    </w:p>
    <w:p w:rsidR="00ED21A5" w:rsidRPr="00ED21A5" w:rsidRDefault="00ED21A5" w:rsidP="00ED21A5">
      <w:pPr>
        <w:pStyle w:val="EndNoteBibliography"/>
        <w:spacing w:after="240"/>
        <w:ind w:left="720" w:hanging="720"/>
        <w:rPr>
          <w:noProof/>
        </w:rPr>
      </w:pPr>
      <w:r w:rsidRPr="00ED21A5">
        <w:rPr>
          <w:noProof/>
        </w:rPr>
        <w:t>342.</w:t>
      </w:r>
      <w:r w:rsidRPr="00ED21A5">
        <w:rPr>
          <w:noProof/>
        </w:rPr>
        <w:tab/>
        <w:t xml:space="preserve">Elsheikh M, Bird R, Casadei B, Conway GS and Wass JA. The effect of hormone replacement therapy on cardiovascular hemodynamics in women with Turner's syndrome. </w:t>
      </w:r>
      <w:r w:rsidRPr="00ED21A5">
        <w:rPr>
          <w:i/>
          <w:noProof/>
        </w:rPr>
        <w:t>J Clin Endocrinol Metab</w:t>
      </w:r>
      <w:r w:rsidRPr="00ED21A5">
        <w:rPr>
          <w:noProof/>
        </w:rPr>
        <w:t>. 2000;85:614-8.</w:t>
      </w:r>
    </w:p>
    <w:p w:rsidR="00ED21A5" w:rsidRPr="00ED21A5" w:rsidRDefault="00ED21A5" w:rsidP="00ED21A5">
      <w:pPr>
        <w:pStyle w:val="EndNoteBibliography"/>
        <w:spacing w:after="240"/>
        <w:ind w:left="720" w:hanging="720"/>
        <w:rPr>
          <w:noProof/>
        </w:rPr>
      </w:pPr>
      <w:r w:rsidRPr="00ED21A5">
        <w:rPr>
          <w:noProof/>
        </w:rPr>
        <w:t>343.</w:t>
      </w:r>
      <w:r w:rsidRPr="00ED21A5">
        <w:rPr>
          <w:noProof/>
        </w:rPr>
        <w:tab/>
        <w:t xml:space="preserve">Elsheikh M, Casadei B, Conway GS and Wass JA. Hypertension is a major risk factor for aortic root dilatation in women with Turner's syndrome. </w:t>
      </w:r>
      <w:r w:rsidRPr="00ED21A5">
        <w:rPr>
          <w:i/>
          <w:noProof/>
        </w:rPr>
        <w:t>Clin Endocrinol (Oxf)</w:t>
      </w:r>
      <w:r w:rsidRPr="00ED21A5">
        <w:rPr>
          <w:noProof/>
        </w:rPr>
        <w:t>. 2001;54:69-73.</w:t>
      </w:r>
    </w:p>
    <w:p w:rsidR="00ED21A5" w:rsidRPr="00ED21A5" w:rsidRDefault="00ED21A5" w:rsidP="00ED21A5">
      <w:pPr>
        <w:pStyle w:val="EndNoteBibliography"/>
        <w:spacing w:after="240"/>
        <w:ind w:left="720" w:hanging="720"/>
        <w:rPr>
          <w:noProof/>
        </w:rPr>
      </w:pPr>
      <w:r w:rsidRPr="00ED21A5">
        <w:rPr>
          <w:noProof/>
        </w:rPr>
        <w:t>344.</w:t>
      </w:r>
      <w:r w:rsidRPr="00ED21A5">
        <w:rPr>
          <w:noProof/>
        </w:rPr>
        <w:tab/>
        <w:t xml:space="preserve">Elsheikh M and Conway GS. The impact of obesity on cardiovascular risk factors in Turner's syndrome. </w:t>
      </w:r>
      <w:r w:rsidRPr="00ED21A5">
        <w:rPr>
          <w:i/>
          <w:noProof/>
        </w:rPr>
        <w:t>Clin Endocrinol (Oxf)</w:t>
      </w:r>
      <w:r w:rsidRPr="00ED21A5">
        <w:rPr>
          <w:noProof/>
        </w:rPr>
        <w:t>. 1998;49:447-50.</w:t>
      </w:r>
    </w:p>
    <w:p w:rsidR="00ED21A5" w:rsidRPr="00ED21A5" w:rsidRDefault="00ED21A5" w:rsidP="00ED21A5">
      <w:pPr>
        <w:pStyle w:val="EndNoteBibliography"/>
        <w:spacing w:after="240"/>
        <w:ind w:left="720" w:hanging="720"/>
        <w:rPr>
          <w:noProof/>
        </w:rPr>
      </w:pPr>
      <w:r w:rsidRPr="00ED21A5">
        <w:rPr>
          <w:noProof/>
        </w:rPr>
        <w:t>345.</w:t>
      </w:r>
      <w:r w:rsidRPr="00ED21A5">
        <w:rPr>
          <w:noProof/>
        </w:rPr>
        <w:tab/>
        <w:t xml:space="preserve">Elsheikh M, Dunger DB, Conway GS and Wass JAH. Turner's Syndrome in Adulthood. </w:t>
      </w:r>
      <w:r w:rsidRPr="00ED21A5">
        <w:rPr>
          <w:i/>
          <w:noProof/>
        </w:rPr>
        <w:t>Endocr Rev</w:t>
      </w:r>
      <w:r w:rsidRPr="00ED21A5">
        <w:rPr>
          <w:noProof/>
        </w:rPr>
        <w:t>. 2002;23:120-140.</w:t>
      </w:r>
    </w:p>
    <w:p w:rsidR="00ED21A5" w:rsidRPr="00ED21A5" w:rsidRDefault="00ED21A5" w:rsidP="00ED21A5">
      <w:pPr>
        <w:pStyle w:val="EndNoteBibliography"/>
        <w:spacing w:after="240"/>
        <w:ind w:left="720" w:hanging="720"/>
        <w:rPr>
          <w:noProof/>
        </w:rPr>
      </w:pPr>
      <w:r w:rsidRPr="00ED21A5">
        <w:rPr>
          <w:noProof/>
        </w:rPr>
        <w:t>346.</w:t>
      </w:r>
      <w:r w:rsidRPr="00ED21A5">
        <w:rPr>
          <w:noProof/>
        </w:rPr>
        <w:tab/>
        <w:t xml:space="preserve">Emsley RA, Roberts MC, Rataemane S, Pretorius J, Oosthuizen PP, Turner J, Niehaus DJ, Keyter N and Stein DJ. Ethnicity and treatment response in schizophrenia: a comparison of 3 ethnic groups. </w:t>
      </w:r>
      <w:r w:rsidRPr="00ED21A5">
        <w:rPr>
          <w:i/>
          <w:noProof/>
        </w:rPr>
        <w:t>The Journal of clinical psychiatry</w:t>
      </w:r>
      <w:r w:rsidRPr="00ED21A5">
        <w:rPr>
          <w:noProof/>
        </w:rPr>
        <w:t>. 2002;63:9-14.</w:t>
      </w:r>
    </w:p>
    <w:p w:rsidR="00ED21A5" w:rsidRPr="00ED21A5" w:rsidRDefault="00ED21A5" w:rsidP="00ED21A5">
      <w:pPr>
        <w:pStyle w:val="EndNoteBibliography"/>
        <w:spacing w:after="240"/>
        <w:ind w:left="720" w:hanging="720"/>
        <w:rPr>
          <w:noProof/>
        </w:rPr>
      </w:pPr>
      <w:r w:rsidRPr="00ED21A5">
        <w:rPr>
          <w:noProof/>
        </w:rPr>
        <w:t>347.</w:t>
      </w:r>
      <w:r w:rsidRPr="00ED21A5">
        <w:rPr>
          <w:noProof/>
        </w:rPr>
        <w:tab/>
        <w:t xml:space="preserve">Engelberth O, Jezkova Z and Belikovova H. [Incidence of antibodies, diabetes and lymphoma in conditions caused by chromosomal disorders]. </w:t>
      </w:r>
      <w:r w:rsidRPr="00ED21A5">
        <w:rPr>
          <w:i/>
          <w:noProof/>
        </w:rPr>
        <w:t>Sbornik lekarsky</w:t>
      </w:r>
      <w:r w:rsidRPr="00ED21A5">
        <w:rPr>
          <w:noProof/>
        </w:rPr>
        <w:t>. 1969;71:123-30.</w:t>
      </w:r>
    </w:p>
    <w:p w:rsidR="00ED21A5" w:rsidRPr="00ED21A5" w:rsidRDefault="00ED21A5" w:rsidP="00ED21A5">
      <w:pPr>
        <w:pStyle w:val="EndNoteBibliography"/>
        <w:spacing w:after="240"/>
        <w:ind w:left="720" w:hanging="720"/>
        <w:rPr>
          <w:noProof/>
        </w:rPr>
      </w:pPr>
      <w:r w:rsidRPr="00ED21A5">
        <w:rPr>
          <w:noProof/>
        </w:rPr>
        <w:t>348.</w:t>
      </w:r>
      <w:r w:rsidRPr="00ED21A5">
        <w:rPr>
          <w:noProof/>
        </w:rPr>
        <w:tab/>
        <w:t xml:space="preserve">Erbel R, Aboyans V, Boileau C, Bossone E, Bartolomeo RD, Eggebrecht H, Evangelista A, Falk V, Frank H, Gaemperli O, Grabenwoger M, Haverich A, Iung B, Manolis AJ, Meijboom F, Nienaber CA, Roffi M, Rousseau H, Sechtem U, Sirnes PA, Allmen RS, Vrints CJ and Guidelines ESCCfP. 2014 ESC Guidelines on the diagnosis and treatment of aortic diseases: Document covering acute and chronic aortic diseases of the thoracic and abdominal aorta of the adult. The Task Force for the Diagnosis and Treatment of Aortic Diseases of the European Society of Cardiology (ESC). </w:t>
      </w:r>
      <w:r w:rsidRPr="00ED21A5">
        <w:rPr>
          <w:i/>
          <w:noProof/>
        </w:rPr>
        <w:t>Eur Heart J</w:t>
      </w:r>
      <w:r w:rsidRPr="00ED21A5">
        <w:rPr>
          <w:noProof/>
        </w:rPr>
        <w:t>. 2014;35:2873-926.</w:t>
      </w:r>
    </w:p>
    <w:p w:rsidR="00ED21A5" w:rsidRPr="00ED21A5" w:rsidRDefault="00ED21A5" w:rsidP="00ED21A5">
      <w:pPr>
        <w:pStyle w:val="EndNoteBibliography"/>
        <w:spacing w:after="240"/>
        <w:ind w:left="720" w:hanging="720"/>
        <w:rPr>
          <w:noProof/>
        </w:rPr>
      </w:pPr>
      <w:r w:rsidRPr="00ED21A5">
        <w:rPr>
          <w:noProof/>
        </w:rPr>
        <w:t>349.</w:t>
      </w:r>
      <w:r w:rsidRPr="00ED21A5">
        <w:rPr>
          <w:noProof/>
        </w:rPr>
        <w:tab/>
        <w:t xml:space="preserve">Eriksson B. Sex chromatin deviations among school children in special classes. A study of prevalence and an investigation of birth histories. </w:t>
      </w:r>
      <w:r w:rsidRPr="00ED21A5">
        <w:rPr>
          <w:i/>
          <w:noProof/>
        </w:rPr>
        <w:t>Journal of mental deficiency research</w:t>
      </w:r>
      <w:r w:rsidRPr="00ED21A5">
        <w:rPr>
          <w:noProof/>
        </w:rPr>
        <w:t>. 1972;16:97-102.</w:t>
      </w:r>
    </w:p>
    <w:p w:rsidR="00ED21A5" w:rsidRPr="00ED21A5" w:rsidRDefault="00ED21A5" w:rsidP="00ED21A5">
      <w:pPr>
        <w:pStyle w:val="EndNoteBibliography"/>
        <w:spacing w:after="240"/>
        <w:ind w:left="720" w:hanging="720"/>
        <w:rPr>
          <w:noProof/>
        </w:rPr>
      </w:pPr>
      <w:r w:rsidRPr="00ED21A5">
        <w:rPr>
          <w:noProof/>
        </w:rPr>
        <w:t>350.</w:t>
      </w:r>
      <w:r w:rsidRPr="00ED21A5">
        <w:rPr>
          <w:noProof/>
        </w:rPr>
        <w:tab/>
        <w:t xml:space="preserve">Ersboll AS, Hedegaard M, Sondergaard L, Ersboll M and Johansen M. Treatment with oral beta-blockers during pregnancy complicated by maternal heart disease increases the risk of fetal growth restriction. </w:t>
      </w:r>
      <w:r w:rsidRPr="00ED21A5">
        <w:rPr>
          <w:i/>
          <w:noProof/>
        </w:rPr>
        <w:t>BJOG</w:t>
      </w:r>
      <w:r w:rsidRPr="00ED21A5">
        <w:rPr>
          <w:noProof/>
        </w:rPr>
        <w:t>. 2014;121:618-26.</w:t>
      </w:r>
    </w:p>
    <w:p w:rsidR="00ED21A5" w:rsidRPr="00ED21A5" w:rsidRDefault="00ED21A5" w:rsidP="00ED21A5">
      <w:pPr>
        <w:pStyle w:val="EndNoteBibliography"/>
        <w:spacing w:after="240"/>
        <w:ind w:left="720" w:hanging="720"/>
        <w:rPr>
          <w:noProof/>
        </w:rPr>
      </w:pPr>
      <w:r w:rsidRPr="00ED21A5">
        <w:rPr>
          <w:noProof/>
        </w:rPr>
        <w:t>351.</w:t>
      </w:r>
      <w:r w:rsidRPr="00ED21A5">
        <w:rPr>
          <w:noProof/>
        </w:rPr>
        <w:tab/>
        <w:t xml:space="preserve">European Society for Human R, Embryology Guideline Group on POI, Webber L, Davies M, Anderson R, Bartlett J, Braat D, Cartwright B, Cifkova R, de Muinck Keizer-Schrama S, Hogervorst E, Janse F, Liao L, Vlaisavljevic V, Zillikens C and Vermeulen N. ESHRE Guideline: management of women with premature ovarian insufficiency. </w:t>
      </w:r>
      <w:r w:rsidRPr="00ED21A5">
        <w:rPr>
          <w:i/>
          <w:noProof/>
        </w:rPr>
        <w:t>Hum Reprod</w:t>
      </w:r>
      <w:r w:rsidRPr="00ED21A5">
        <w:rPr>
          <w:noProof/>
        </w:rPr>
        <w:t>. 2016;31:926-37.</w:t>
      </w:r>
    </w:p>
    <w:p w:rsidR="00ED21A5" w:rsidRPr="00ED21A5" w:rsidRDefault="00ED21A5" w:rsidP="00ED21A5">
      <w:pPr>
        <w:pStyle w:val="EndNoteBibliography"/>
        <w:spacing w:after="240"/>
        <w:ind w:left="720" w:hanging="720"/>
        <w:rPr>
          <w:noProof/>
        </w:rPr>
      </w:pPr>
      <w:r w:rsidRPr="00ED21A5">
        <w:rPr>
          <w:noProof/>
        </w:rPr>
        <w:t>352.</w:t>
      </w:r>
      <w:r w:rsidRPr="00ED21A5">
        <w:rPr>
          <w:noProof/>
        </w:rPr>
        <w:tab/>
        <w:t xml:space="preserve">Everson M, Webber L, Penfold C, Shah S and Freshwater-Turner D. Finding a solution: Heparinised saline versus normal saline in the maintenance of invasive arterial lines in intensive care. </w:t>
      </w:r>
      <w:r w:rsidRPr="00ED21A5">
        <w:rPr>
          <w:i/>
          <w:noProof/>
        </w:rPr>
        <w:t>J Intensive Care Soc</w:t>
      </w:r>
      <w:r w:rsidRPr="00ED21A5">
        <w:rPr>
          <w:noProof/>
        </w:rPr>
        <w:t>. 2016;17:284-289.</w:t>
      </w:r>
    </w:p>
    <w:p w:rsidR="00ED21A5" w:rsidRPr="00ED21A5" w:rsidRDefault="00ED21A5" w:rsidP="00ED21A5">
      <w:pPr>
        <w:pStyle w:val="EndNoteBibliography"/>
        <w:spacing w:after="240"/>
        <w:ind w:left="720" w:hanging="720"/>
        <w:rPr>
          <w:noProof/>
        </w:rPr>
      </w:pPr>
      <w:r w:rsidRPr="00ED21A5">
        <w:rPr>
          <w:noProof/>
        </w:rPr>
        <w:t>353.</w:t>
      </w:r>
      <w:r w:rsidRPr="00ED21A5">
        <w:rPr>
          <w:noProof/>
        </w:rPr>
        <w:tab/>
        <w:t xml:space="preserve">Expert Panel on MRS, Kanal E, Barkovich AJ, Bell C, Borgstede JP, Bradley WG, Jr., Froelich JW, Gimbel JR, Gosbee JW, Kuhni-Kaminski E, Larson PA, Lester JW, Jr., Nyenhuis J, Schaefer DJ, Sebek EA, Weinreb J, Wilkoff BL, Woods TO, Lucey L and Hernandez D. ACR guidance document on MR safe practices: 2013. </w:t>
      </w:r>
      <w:r w:rsidRPr="00ED21A5">
        <w:rPr>
          <w:i/>
          <w:noProof/>
        </w:rPr>
        <w:t>J Magn Reson Imaging</w:t>
      </w:r>
      <w:r w:rsidRPr="00ED21A5">
        <w:rPr>
          <w:noProof/>
        </w:rPr>
        <w:t>. 2013;37:501-30.</w:t>
      </w:r>
    </w:p>
    <w:p w:rsidR="00ED21A5" w:rsidRPr="00ED21A5" w:rsidRDefault="00ED21A5" w:rsidP="00ED21A5">
      <w:pPr>
        <w:pStyle w:val="EndNoteBibliography"/>
        <w:spacing w:after="240"/>
        <w:ind w:left="720" w:hanging="720"/>
        <w:rPr>
          <w:noProof/>
        </w:rPr>
      </w:pPr>
      <w:r w:rsidRPr="00ED21A5">
        <w:rPr>
          <w:noProof/>
        </w:rPr>
        <w:t>354.</w:t>
      </w:r>
      <w:r w:rsidRPr="00ED21A5">
        <w:rPr>
          <w:noProof/>
        </w:rPr>
        <w:tab/>
        <w:t xml:space="preserve">Fang J, Dagenais SL, Erickson RP, Arlt MF, Glynn MW, Gorski JL, Seaver LH and Glover TW. Mutations in FOXC2 (MFH-1), a forkhead family transcription factor, are responsible for the hereditary lymphedema-distichiasis syndrome. </w:t>
      </w:r>
      <w:r w:rsidRPr="00ED21A5">
        <w:rPr>
          <w:i/>
          <w:noProof/>
        </w:rPr>
        <w:t>Am J Hum Genet</w:t>
      </w:r>
      <w:r w:rsidRPr="00ED21A5">
        <w:rPr>
          <w:noProof/>
        </w:rPr>
        <w:t>. 2000;67:1382-8.</w:t>
      </w:r>
    </w:p>
    <w:p w:rsidR="00ED21A5" w:rsidRPr="00ED21A5" w:rsidRDefault="00ED21A5" w:rsidP="00ED21A5">
      <w:pPr>
        <w:pStyle w:val="EndNoteBibliography"/>
        <w:spacing w:after="240"/>
        <w:ind w:left="720" w:hanging="720"/>
        <w:rPr>
          <w:noProof/>
        </w:rPr>
      </w:pPr>
      <w:r w:rsidRPr="00ED21A5">
        <w:rPr>
          <w:noProof/>
        </w:rPr>
        <w:t>355.</w:t>
      </w:r>
      <w:r w:rsidRPr="00ED21A5">
        <w:rPr>
          <w:noProof/>
        </w:rPr>
        <w:tab/>
        <w:t xml:space="preserve">Fanos V, Schena S, Dal Moro A, Portuese A and Antoniazzi F. Multicystic kidney dysplasia and Turner syndrome: two cases and a literature review. </w:t>
      </w:r>
      <w:r w:rsidRPr="00ED21A5">
        <w:rPr>
          <w:i/>
          <w:noProof/>
        </w:rPr>
        <w:t>Pediatr Nephrol</w:t>
      </w:r>
      <w:r w:rsidRPr="00ED21A5">
        <w:rPr>
          <w:noProof/>
        </w:rPr>
        <w:t>. 2000;14:754-7.</w:t>
      </w:r>
    </w:p>
    <w:p w:rsidR="00ED21A5" w:rsidRPr="00ED21A5" w:rsidRDefault="00ED21A5" w:rsidP="00ED21A5">
      <w:pPr>
        <w:pStyle w:val="EndNoteBibliography"/>
        <w:spacing w:after="240"/>
        <w:ind w:left="720" w:hanging="720"/>
        <w:rPr>
          <w:noProof/>
        </w:rPr>
      </w:pPr>
      <w:r w:rsidRPr="00ED21A5">
        <w:rPr>
          <w:noProof/>
        </w:rPr>
        <w:t>356.</w:t>
      </w:r>
      <w:r w:rsidRPr="00ED21A5">
        <w:rPr>
          <w:noProof/>
        </w:rPr>
        <w:tab/>
        <w:t xml:space="preserve">Feinberg JH, Nguyen ET, Boachie-Adjei K, Gribbin C, Lee SK, Daluiski A and Wolfe SW. The electrodiagnostic natural history of parsonage-turner syndrome. </w:t>
      </w:r>
      <w:r w:rsidRPr="00ED21A5">
        <w:rPr>
          <w:i/>
          <w:noProof/>
        </w:rPr>
        <w:t>Muscle Nerve</w:t>
      </w:r>
      <w:r w:rsidRPr="00ED21A5">
        <w:rPr>
          <w:noProof/>
        </w:rPr>
        <w:t>. 2017;56:737-743.</w:t>
      </w:r>
    </w:p>
    <w:p w:rsidR="00ED21A5" w:rsidRPr="00ED21A5" w:rsidRDefault="00ED21A5" w:rsidP="00ED21A5">
      <w:pPr>
        <w:pStyle w:val="EndNoteBibliography"/>
        <w:spacing w:after="240"/>
        <w:ind w:left="720" w:hanging="720"/>
        <w:rPr>
          <w:noProof/>
        </w:rPr>
      </w:pPr>
      <w:r w:rsidRPr="00ED21A5">
        <w:rPr>
          <w:noProof/>
        </w:rPr>
        <w:t>357.</w:t>
      </w:r>
      <w:r w:rsidRPr="00ED21A5">
        <w:rPr>
          <w:noProof/>
        </w:rPr>
        <w:tab/>
        <w:t xml:space="preserve">Feinstein C and Singh S. Social phenotypes in neurogenetic syndromes. </w:t>
      </w:r>
      <w:r w:rsidRPr="00ED21A5">
        <w:rPr>
          <w:i/>
          <w:noProof/>
        </w:rPr>
        <w:t>Child and adolescent psychiatric clinics of North America</w:t>
      </w:r>
      <w:r w:rsidRPr="00ED21A5">
        <w:rPr>
          <w:noProof/>
        </w:rPr>
        <w:t>. 2007;16:631-47.</w:t>
      </w:r>
    </w:p>
    <w:p w:rsidR="00ED21A5" w:rsidRPr="00ED21A5" w:rsidRDefault="00ED21A5" w:rsidP="00ED21A5">
      <w:pPr>
        <w:pStyle w:val="EndNoteBibliography"/>
        <w:spacing w:after="240"/>
        <w:ind w:left="720" w:hanging="720"/>
        <w:rPr>
          <w:noProof/>
        </w:rPr>
      </w:pPr>
      <w:r w:rsidRPr="00ED21A5">
        <w:rPr>
          <w:noProof/>
        </w:rPr>
        <w:t>358.</w:t>
      </w:r>
      <w:r w:rsidRPr="00ED21A5">
        <w:rPr>
          <w:noProof/>
        </w:rPr>
        <w:tab/>
        <w:t xml:space="preserve">Fejzic Z and van Oort A. Fatal dissection of the descending aorta after implantation of a stent in a 19-year-old female with Turner's syndrome. </w:t>
      </w:r>
      <w:r w:rsidRPr="00ED21A5">
        <w:rPr>
          <w:i/>
          <w:noProof/>
        </w:rPr>
        <w:t>Cardiol Young</w:t>
      </w:r>
      <w:r w:rsidRPr="00ED21A5">
        <w:rPr>
          <w:noProof/>
        </w:rPr>
        <w:t>. 2005;15:529-31.</w:t>
      </w:r>
    </w:p>
    <w:p w:rsidR="00ED21A5" w:rsidRPr="00ED21A5" w:rsidRDefault="00ED21A5" w:rsidP="00ED21A5">
      <w:pPr>
        <w:pStyle w:val="EndNoteBibliography"/>
        <w:spacing w:after="240"/>
        <w:ind w:left="720" w:hanging="720"/>
        <w:rPr>
          <w:noProof/>
        </w:rPr>
      </w:pPr>
      <w:r w:rsidRPr="00ED21A5">
        <w:rPr>
          <w:noProof/>
        </w:rPr>
        <w:t>359.</w:t>
      </w:r>
      <w:r w:rsidRPr="00ED21A5">
        <w:rPr>
          <w:noProof/>
        </w:rPr>
        <w:tab/>
        <w:t xml:space="preserve">Fenichel P and Letur H. [Procreation in Turner's syndrome: which recommendations before, during and after pregnancy?]. </w:t>
      </w:r>
      <w:r w:rsidRPr="00ED21A5">
        <w:rPr>
          <w:i/>
          <w:noProof/>
        </w:rPr>
        <w:t>Gynecol Obstet Fertil</w:t>
      </w:r>
      <w:r w:rsidRPr="00ED21A5">
        <w:rPr>
          <w:noProof/>
        </w:rPr>
        <w:t>. 2008;36:891-7.</w:t>
      </w:r>
    </w:p>
    <w:p w:rsidR="00ED21A5" w:rsidRPr="00ED21A5" w:rsidRDefault="00ED21A5" w:rsidP="00ED21A5">
      <w:pPr>
        <w:pStyle w:val="EndNoteBibliography"/>
        <w:spacing w:after="240"/>
        <w:ind w:left="720" w:hanging="720"/>
        <w:rPr>
          <w:noProof/>
        </w:rPr>
      </w:pPr>
      <w:r w:rsidRPr="00ED21A5">
        <w:rPr>
          <w:noProof/>
        </w:rPr>
        <w:t>360.</w:t>
      </w:r>
      <w:r w:rsidRPr="00ED21A5">
        <w:rPr>
          <w:noProof/>
        </w:rPr>
        <w:tab/>
        <w:t xml:space="preserve">Ferguson-Smith MA and Yates JR. Maternal age specific rates for chromosome aberrations and factors influencing them: report of a collaborative european study on 52 965 amniocenteses. </w:t>
      </w:r>
      <w:r w:rsidRPr="00ED21A5">
        <w:rPr>
          <w:i/>
          <w:noProof/>
        </w:rPr>
        <w:t>Prenat Diagn</w:t>
      </w:r>
      <w:r w:rsidRPr="00ED21A5">
        <w:rPr>
          <w:noProof/>
        </w:rPr>
        <w:t>. 1984;4 Spec No:5-44.</w:t>
      </w:r>
    </w:p>
    <w:p w:rsidR="00ED21A5" w:rsidRPr="00ED21A5" w:rsidRDefault="00ED21A5" w:rsidP="00ED21A5">
      <w:pPr>
        <w:pStyle w:val="EndNoteBibliography"/>
        <w:spacing w:after="240"/>
        <w:ind w:left="720" w:hanging="720"/>
        <w:rPr>
          <w:noProof/>
        </w:rPr>
      </w:pPr>
      <w:r w:rsidRPr="00ED21A5">
        <w:rPr>
          <w:noProof/>
        </w:rPr>
        <w:t>361.</w:t>
      </w:r>
      <w:r w:rsidRPr="00ED21A5">
        <w:rPr>
          <w:noProof/>
        </w:rPr>
        <w:tab/>
        <w:t xml:space="preserve">Ferrer Calvete J, Tomas M, Galmes J and Prieto F. [Chronic diarrhea with selective IgA deficit associated with Turner's syndrome]. </w:t>
      </w:r>
      <w:r w:rsidRPr="00ED21A5">
        <w:rPr>
          <w:i/>
          <w:noProof/>
        </w:rPr>
        <w:t>An Esp Pediatr</w:t>
      </w:r>
      <w:r w:rsidRPr="00ED21A5">
        <w:rPr>
          <w:noProof/>
        </w:rPr>
        <w:t>. 1982;16:459-63.</w:t>
      </w:r>
    </w:p>
    <w:p w:rsidR="00ED21A5" w:rsidRPr="00ED21A5" w:rsidRDefault="00ED21A5" w:rsidP="00ED21A5">
      <w:pPr>
        <w:pStyle w:val="EndNoteBibliography"/>
        <w:spacing w:after="240"/>
        <w:ind w:left="720" w:hanging="720"/>
        <w:rPr>
          <w:noProof/>
        </w:rPr>
      </w:pPr>
      <w:r w:rsidRPr="00ED21A5">
        <w:rPr>
          <w:noProof/>
        </w:rPr>
        <w:t>362.</w:t>
      </w:r>
      <w:r w:rsidRPr="00ED21A5">
        <w:rPr>
          <w:noProof/>
        </w:rPr>
        <w:tab/>
        <w:t xml:space="preserve">Ferrier PE, Ferrier SA and Kelley VC. Sex chromosome mosaicism in disorders of sexual differentiation: incidence in various tissues. </w:t>
      </w:r>
      <w:r w:rsidRPr="00ED21A5">
        <w:rPr>
          <w:i/>
          <w:noProof/>
        </w:rPr>
        <w:t>J Pediatr</w:t>
      </w:r>
      <w:r w:rsidRPr="00ED21A5">
        <w:rPr>
          <w:noProof/>
        </w:rPr>
        <w:t>. 1970;76:739-44.</w:t>
      </w:r>
    </w:p>
    <w:p w:rsidR="00ED21A5" w:rsidRPr="00ED21A5" w:rsidRDefault="00ED21A5" w:rsidP="00ED21A5">
      <w:pPr>
        <w:pStyle w:val="EndNoteBibliography"/>
        <w:spacing w:after="240"/>
        <w:ind w:left="720" w:hanging="720"/>
        <w:rPr>
          <w:noProof/>
        </w:rPr>
      </w:pPr>
      <w:r w:rsidRPr="00ED21A5">
        <w:rPr>
          <w:noProof/>
        </w:rPr>
        <w:t>363.</w:t>
      </w:r>
      <w:r w:rsidRPr="00ED21A5">
        <w:rPr>
          <w:noProof/>
        </w:rPr>
        <w:tab/>
        <w:t xml:space="preserve">Fidler KJ, Wilson P, Davies JC, Turner MW, Peters MJ and Klein NJ. Increased incidence and severity of the systemic inflammatory response syndrome in patients deficient in mannose-binding lectin. </w:t>
      </w:r>
      <w:r w:rsidRPr="00ED21A5">
        <w:rPr>
          <w:i/>
          <w:noProof/>
        </w:rPr>
        <w:t>Intensive care medicine</w:t>
      </w:r>
      <w:r w:rsidRPr="00ED21A5">
        <w:rPr>
          <w:noProof/>
        </w:rPr>
        <w:t>. 2004;30:1438-45.</w:t>
      </w:r>
    </w:p>
    <w:p w:rsidR="00ED21A5" w:rsidRPr="00ED21A5" w:rsidRDefault="00ED21A5" w:rsidP="00ED21A5">
      <w:pPr>
        <w:pStyle w:val="EndNoteBibliography"/>
        <w:spacing w:after="240"/>
        <w:ind w:left="720" w:hanging="720"/>
        <w:rPr>
          <w:noProof/>
        </w:rPr>
      </w:pPr>
      <w:r w:rsidRPr="00ED21A5">
        <w:rPr>
          <w:noProof/>
        </w:rPr>
        <w:t>364.</w:t>
      </w:r>
      <w:r w:rsidRPr="00ED21A5">
        <w:rPr>
          <w:noProof/>
        </w:rPr>
        <w:tab/>
        <w:t xml:space="preserve">Figueiredo CC, Kochi C, Longui CA, Rocha MN, Richeti F, Evangelista NM, Calliari LE and Monte O. Size of the exon 1-CAG repeats of the androgen receptor gene employed as a molecular marker in the diagnosis of Turner syndrome in girls with short stature. </w:t>
      </w:r>
      <w:r w:rsidRPr="00ED21A5">
        <w:rPr>
          <w:i/>
          <w:noProof/>
        </w:rPr>
        <w:t>Genetics and molecular research : GMR</w:t>
      </w:r>
      <w:r w:rsidRPr="00ED21A5">
        <w:rPr>
          <w:noProof/>
        </w:rPr>
        <w:t>. 2008;7:43-9.</w:t>
      </w:r>
    </w:p>
    <w:p w:rsidR="00ED21A5" w:rsidRPr="00ED21A5" w:rsidRDefault="00ED21A5" w:rsidP="00ED21A5">
      <w:pPr>
        <w:pStyle w:val="EndNoteBibliography"/>
        <w:spacing w:after="240"/>
        <w:ind w:left="720" w:hanging="720"/>
        <w:rPr>
          <w:noProof/>
        </w:rPr>
      </w:pPr>
      <w:r w:rsidRPr="00ED21A5">
        <w:rPr>
          <w:noProof/>
        </w:rPr>
        <w:t>365.</w:t>
      </w:r>
      <w:r w:rsidRPr="00ED21A5">
        <w:rPr>
          <w:noProof/>
        </w:rPr>
        <w:tab/>
        <w:t xml:space="preserve">Findlay CA, Donaldson MD and Watt G. Foot problems in Turner's syndrome. </w:t>
      </w:r>
      <w:r w:rsidRPr="00ED21A5">
        <w:rPr>
          <w:i/>
          <w:noProof/>
        </w:rPr>
        <w:t>J Pediatr</w:t>
      </w:r>
      <w:r w:rsidRPr="00ED21A5">
        <w:rPr>
          <w:noProof/>
        </w:rPr>
        <w:t>. 2001;138:775-7.</w:t>
      </w:r>
    </w:p>
    <w:p w:rsidR="00ED21A5" w:rsidRPr="00ED21A5" w:rsidRDefault="00ED21A5" w:rsidP="00ED21A5">
      <w:pPr>
        <w:pStyle w:val="EndNoteBibliography"/>
        <w:spacing w:after="240"/>
        <w:ind w:left="720" w:hanging="720"/>
        <w:rPr>
          <w:noProof/>
        </w:rPr>
      </w:pPr>
      <w:r w:rsidRPr="00ED21A5">
        <w:rPr>
          <w:noProof/>
        </w:rPr>
        <w:t>366.</w:t>
      </w:r>
      <w:r w:rsidRPr="00ED21A5">
        <w:rPr>
          <w:noProof/>
        </w:rPr>
        <w:tab/>
        <w:t xml:space="preserve">Finsterer J, Zartl M and Samec P. Spontaneous cerebral haemorrhage without hypertension in non-mosaic 45X Turner's syndrome. </w:t>
      </w:r>
      <w:r w:rsidRPr="00ED21A5">
        <w:rPr>
          <w:i/>
          <w:noProof/>
        </w:rPr>
        <w:t>J Clin Neurosci</w:t>
      </w:r>
      <w:r w:rsidRPr="00ED21A5">
        <w:rPr>
          <w:noProof/>
        </w:rPr>
        <w:t>. 2000;7:341-3.</w:t>
      </w:r>
    </w:p>
    <w:p w:rsidR="00ED21A5" w:rsidRPr="00ED21A5" w:rsidRDefault="00ED21A5" w:rsidP="00ED21A5">
      <w:pPr>
        <w:pStyle w:val="EndNoteBibliography"/>
        <w:spacing w:after="240"/>
        <w:ind w:left="720" w:hanging="720"/>
        <w:rPr>
          <w:noProof/>
        </w:rPr>
      </w:pPr>
      <w:r w:rsidRPr="00ED21A5">
        <w:rPr>
          <w:noProof/>
        </w:rPr>
        <w:t>367.</w:t>
      </w:r>
      <w:r w:rsidRPr="00ED21A5">
        <w:rPr>
          <w:noProof/>
        </w:rPr>
        <w:tab/>
        <w:t xml:space="preserve">Fishburn J, Turner G, Daniel A and Brookwell R. The diagnosis and frequency of X-linked conditions in a cohort of moderately retarded males with affected brothers. </w:t>
      </w:r>
      <w:r w:rsidRPr="00ED21A5">
        <w:rPr>
          <w:i/>
          <w:noProof/>
        </w:rPr>
        <w:t>Am J Med Genet</w:t>
      </w:r>
      <w:r w:rsidRPr="00ED21A5">
        <w:rPr>
          <w:noProof/>
        </w:rPr>
        <w:t>. 1983;14:713-24.</w:t>
      </w:r>
    </w:p>
    <w:p w:rsidR="00ED21A5" w:rsidRPr="00ED21A5" w:rsidRDefault="00ED21A5" w:rsidP="00ED21A5">
      <w:pPr>
        <w:pStyle w:val="EndNoteBibliography"/>
        <w:spacing w:after="240"/>
        <w:ind w:left="720" w:hanging="720"/>
        <w:rPr>
          <w:noProof/>
        </w:rPr>
      </w:pPr>
      <w:r w:rsidRPr="00ED21A5">
        <w:rPr>
          <w:noProof/>
        </w:rPr>
        <w:t>368.</w:t>
      </w:r>
      <w:r w:rsidRPr="00ED21A5">
        <w:rPr>
          <w:noProof/>
        </w:rPr>
        <w:tab/>
        <w:t xml:space="preserve">Fleischmann T. Recent results of human cytogenetics. Clinical significance of chromosomal studies. </w:t>
      </w:r>
      <w:r w:rsidRPr="00ED21A5">
        <w:rPr>
          <w:i/>
          <w:noProof/>
        </w:rPr>
        <w:t>Ther Hung</w:t>
      </w:r>
      <w:r w:rsidRPr="00ED21A5">
        <w:rPr>
          <w:noProof/>
        </w:rPr>
        <w:t>. 1969;17:3-11.</w:t>
      </w:r>
    </w:p>
    <w:p w:rsidR="00ED21A5" w:rsidRPr="00ED21A5" w:rsidRDefault="00ED21A5" w:rsidP="00ED21A5">
      <w:pPr>
        <w:pStyle w:val="EndNoteBibliography"/>
        <w:spacing w:after="240"/>
        <w:ind w:left="720" w:hanging="720"/>
        <w:rPr>
          <w:noProof/>
        </w:rPr>
      </w:pPr>
      <w:r w:rsidRPr="00ED21A5">
        <w:rPr>
          <w:noProof/>
        </w:rPr>
        <w:t>369.</w:t>
      </w:r>
      <w:r w:rsidRPr="00ED21A5">
        <w:rPr>
          <w:noProof/>
        </w:rPr>
        <w:tab/>
        <w:t xml:space="preserve">Fleming S, Cowell C, Bailey J and Burrow GN. Hashimoto's disease in Turner's syndrome. </w:t>
      </w:r>
      <w:r w:rsidRPr="00ED21A5">
        <w:rPr>
          <w:i/>
          <w:noProof/>
        </w:rPr>
        <w:t>Clinical and investigative medicine Medecine clinique et experimentale</w:t>
      </w:r>
      <w:r w:rsidRPr="00ED21A5">
        <w:rPr>
          <w:noProof/>
        </w:rPr>
        <w:t>. 1988;11:243-6.</w:t>
      </w:r>
    </w:p>
    <w:p w:rsidR="00ED21A5" w:rsidRPr="00ED21A5" w:rsidRDefault="00ED21A5" w:rsidP="00ED21A5">
      <w:pPr>
        <w:pStyle w:val="EndNoteBibliography"/>
        <w:spacing w:after="240"/>
        <w:ind w:left="720" w:hanging="720"/>
        <w:rPr>
          <w:noProof/>
        </w:rPr>
      </w:pPr>
      <w:r w:rsidRPr="00ED21A5">
        <w:rPr>
          <w:noProof/>
        </w:rPr>
        <w:t>370.</w:t>
      </w:r>
      <w:r w:rsidRPr="00ED21A5">
        <w:rPr>
          <w:noProof/>
        </w:rPr>
        <w:tab/>
        <w:t xml:space="preserve">Flynn JT, Kaelber DC, Baker-Smith CM, Blowey D, Carroll AE, Daniels SR, de Ferranti SD, Dionne JM, Falkner B, Flinn SK, Gidding SS, Goodwin C, Leu MG, Powers ME, Rea C, Samuels J, Simasek M, Thaker VV, Urbina EM, Subcommittee On S and Management Of High Blood Pressure In C. Clinical Practice Guideline for Screening and Management of High Blood Pressure in Children and Adolescents. </w:t>
      </w:r>
      <w:r w:rsidRPr="00ED21A5">
        <w:rPr>
          <w:i/>
          <w:noProof/>
        </w:rPr>
        <w:t>Pediatrics</w:t>
      </w:r>
      <w:r w:rsidRPr="00ED21A5">
        <w:rPr>
          <w:noProof/>
        </w:rPr>
        <w:t>. 2017;140.</w:t>
      </w:r>
    </w:p>
    <w:p w:rsidR="00ED21A5" w:rsidRPr="00ED21A5" w:rsidRDefault="00ED21A5" w:rsidP="00ED21A5">
      <w:pPr>
        <w:pStyle w:val="EndNoteBibliography"/>
        <w:spacing w:after="240"/>
        <w:ind w:left="720" w:hanging="720"/>
        <w:rPr>
          <w:noProof/>
        </w:rPr>
      </w:pPr>
      <w:r w:rsidRPr="00ED21A5">
        <w:rPr>
          <w:noProof/>
        </w:rPr>
        <w:t>371.</w:t>
      </w:r>
      <w:r w:rsidRPr="00ED21A5">
        <w:rPr>
          <w:noProof/>
        </w:rPr>
        <w:tab/>
        <w:t xml:space="preserve">Folsom LJ, Slaven JE, Nabhan ZM and Eugster EA. Characterization of Spontaneous and Induced Puberty in Girls with Turner Syndrome. </w:t>
      </w:r>
      <w:r w:rsidRPr="00ED21A5">
        <w:rPr>
          <w:i/>
          <w:noProof/>
        </w:rPr>
        <w:t>Endocr Pract</w:t>
      </w:r>
      <w:r w:rsidRPr="00ED21A5">
        <w:rPr>
          <w:noProof/>
        </w:rPr>
        <w:t>. 2017;23:768-774.</w:t>
      </w:r>
    </w:p>
    <w:p w:rsidR="00ED21A5" w:rsidRPr="00ED21A5" w:rsidRDefault="00ED21A5" w:rsidP="00ED21A5">
      <w:pPr>
        <w:pStyle w:val="EndNoteBibliography"/>
        <w:spacing w:after="240"/>
        <w:ind w:left="720" w:hanging="720"/>
        <w:rPr>
          <w:noProof/>
        </w:rPr>
      </w:pPr>
      <w:r w:rsidRPr="00ED21A5">
        <w:rPr>
          <w:noProof/>
        </w:rPr>
        <w:t>372.</w:t>
      </w:r>
      <w:r w:rsidRPr="00ED21A5">
        <w:rPr>
          <w:noProof/>
        </w:rPr>
        <w:tab/>
        <w:t xml:space="preserve">Forrester MB and Merz RD. Inclusion of early fetal deaths in a birth defects surveillance system. </w:t>
      </w:r>
      <w:r w:rsidRPr="00ED21A5">
        <w:rPr>
          <w:i/>
          <w:noProof/>
        </w:rPr>
        <w:t>Teratology</w:t>
      </w:r>
      <w:r w:rsidRPr="00ED21A5">
        <w:rPr>
          <w:noProof/>
        </w:rPr>
        <w:t>. 2001;64 Suppl 1:S20-5.</w:t>
      </w:r>
    </w:p>
    <w:p w:rsidR="00ED21A5" w:rsidRPr="00ED21A5" w:rsidRDefault="00ED21A5" w:rsidP="00ED21A5">
      <w:pPr>
        <w:pStyle w:val="EndNoteBibliography"/>
        <w:spacing w:after="240"/>
        <w:ind w:left="720" w:hanging="720"/>
        <w:rPr>
          <w:noProof/>
        </w:rPr>
      </w:pPr>
      <w:r w:rsidRPr="00ED21A5">
        <w:rPr>
          <w:noProof/>
        </w:rPr>
        <w:t>373.</w:t>
      </w:r>
      <w:r w:rsidRPr="00ED21A5">
        <w:rPr>
          <w:noProof/>
        </w:rPr>
        <w:tab/>
        <w:t xml:space="preserve">Forrester MB and Merz RD. Pregnancy outcome and prenatal diagnosis of sex chromosome abnormalities in Hawaii, 1986-1999. </w:t>
      </w:r>
      <w:r w:rsidRPr="00ED21A5">
        <w:rPr>
          <w:i/>
          <w:noProof/>
        </w:rPr>
        <w:t>Am J Med Genet A</w:t>
      </w:r>
      <w:r w:rsidRPr="00ED21A5">
        <w:rPr>
          <w:noProof/>
        </w:rPr>
        <w:t>. 2003;119A:305-10.</w:t>
      </w:r>
    </w:p>
    <w:p w:rsidR="00ED21A5" w:rsidRPr="00ED21A5" w:rsidRDefault="00ED21A5" w:rsidP="00ED21A5">
      <w:pPr>
        <w:pStyle w:val="EndNoteBibliography"/>
        <w:spacing w:after="240"/>
        <w:ind w:left="720" w:hanging="720"/>
        <w:rPr>
          <w:noProof/>
        </w:rPr>
      </w:pPr>
      <w:r w:rsidRPr="00ED21A5">
        <w:rPr>
          <w:noProof/>
        </w:rPr>
        <w:t>374.</w:t>
      </w:r>
      <w:r w:rsidRPr="00ED21A5">
        <w:rPr>
          <w:noProof/>
        </w:rPr>
        <w:tab/>
        <w:t xml:space="preserve">Foster LA, Abboud MR, Taylor AB, Barredo J, Lazarchick J and Laver J. Myelodysplasia associated with Turner syndrome. </w:t>
      </w:r>
      <w:r w:rsidRPr="00ED21A5">
        <w:rPr>
          <w:i/>
          <w:noProof/>
        </w:rPr>
        <w:t>J Pediatr Hematol Oncol</w:t>
      </w:r>
      <w:r w:rsidRPr="00ED21A5">
        <w:rPr>
          <w:noProof/>
        </w:rPr>
        <w:t>. 1996;18:299-301.</w:t>
      </w:r>
    </w:p>
    <w:p w:rsidR="00ED21A5" w:rsidRPr="00ED21A5" w:rsidRDefault="00ED21A5" w:rsidP="00ED21A5">
      <w:pPr>
        <w:pStyle w:val="EndNoteBibliography"/>
        <w:spacing w:after="240"/>
        <w:ind w:left="720" w:hanging="720"/>
        <w:rPr>
          <w:noProof/>
        </w:rPr>
      </w:pPr>
      <w:r w:rsidRPr="00ED21A5">
        <w:rPr>
          <w:noProof/>
        </w:rPr>
        <w:t>375.</w:t>
      </w:r>
      <w:r w:rsidRPr="00ED21A5">
        <w:rPr>
          <w:noProof/>
        </w:rPr>
        <w:tab/>
        <w:t xml:space="preserve">Foudila T, Soderstrom-Anttila V and Hovatta O. Turner's syndrome and pregnancies after oocyte donation. </w:t>
      </w:r>
      <w:r w:rsidRPr="00ED21A5">
        <w:rPr>
          <w:i/>
          <w:noProof/>
        </w:rPr>
        <w:t>Hum Reprod</w:t>
      </w:r>
      <w:r w:rsidRPr="00ED21A5">
        <w:rPr>
          <w:noProof/>
        </w:rPr>
        <w:t>. 1999;14:532-5.</w:t>
      </w:r>
    </w:p>
    <w:p w:rsidR="00ED21A5" w:rsidRPr="00ED21A5" w:rsidRDefault="00ED21A5" w:rsidP="00ED21A5">
      <w:pPr>
        <w:pStyle w:val="EndNoteBibliography"/>
        <w:spacing w:after="240"/>
        <w:ind w:left="720" w:hanging="720"/>
        <w:rPr>
          <w:noProof/>
        </w:rPr>
      </w:pPr>
      <w:r w:rsidRPr="00ED21A5">
        <w:rPr>
          <w:noProof/>
        </w:rPr>
        <w:t>376.</w:t>
      </w:r>
      <w:r w:rsidRPr="00ED21A5">
        <w:rPr>
          <w:noProof/>
        </w:rPr>
        <w:tab/>
        <w:t xml:space="preserve">Frasier SD and Lippe BM. Short stature. </w:t>
      </w:r>
      <w:r w:rsidRPr="00ED21A5">
        <w:rPr>
          <w:i/>
          <w:noProof/>
        </w:rPr>
        <w:t>Curr Ther Endocrinol Metab</w:t>
      </w:r>
      <w:r w:rsidRPr="00ED21A5">
        <w:rPr>
          <w:noProof/>
        </w:rPr>
        <w:t>. 1994;5:60-3.</w:t>
      </w:r>
    </w:p>
    <w:p w:rsidR="00ED21A5" w:rsidRPr="00ED21A5" w:rsidRDefault="00ED21A5" w:rsidP="00ED21A5">
      <w:pPr>
        <w:pStyle w:val="EndNoteBibliography"/>
        <w:spacing w:after="240"/>
        <w:ind w:left="720" w:hanging="720"/>
        <w:rPr>
          <w:noProof/>
        </w:rPr>
      </w:pPr>
      <w:r w:rsidRPr="00ED21A5">
        <w:rPr>
          <w:noProof/>
        </w:rPr>
        <w:t>377.</w:t>
      </w:r>
      <w:r w:rsidRPr="00ED21A5">
        <w:rPr>
          <w:noProof/>
        </w:rPr>
        <w:tab/>
        <w:t xml:space="preserve">Frelich A, Frelich J, Jez W and Irzyniec T. Selected clinical features of the head and neck in women with Turner syndrome and the 45,X/46,XY karyotype. </w:t>
      </w:r>
      <w:r w:rsidRPr="00ED21A5">
        <w:rPr>
          <w:i/>
          <w:noProof/>
        </w:rPr>
        <w:t>Endokrynol Pol</w:t>
      </w:r>
      <w:r w:rsidRPr="00ED21A5">
        <w:rPr>
          <w:noProof/>
        </w:rPr>
        <w:t>. 2017;68:47-52.</w:t>
      </w:r>
    </w:p>
    <w:p w:rsidR="00ED21A5" w:rsidRPr="00ED21A5" w:rsidRDefault="00ED21A5" w:rsidP="00ED21A5">
      <w:pPr>
        <w:pStyle w:val="EndNoteBibliography"/>
        <w:spacing w:after="240"/>
        <w:ind w:left="720" w:hanging="720"/>
        <w:rPr>
          <w:noProof/>
        </w:rPr>
      </w:pPr>
      <w:r w:rsidRPr="00ED21A5">
        <w:rPr>
          <w:noProof/>
        </w:rPr>
        <w:t>378.</w:t>
      </w:r>
      <w:r w:rsidRPr="00ED21A5">
        <w:rPr>
          <w:noProof/>
        </w:rPr>
        <w:tab/>
        <w:t xml:space="preserve">Freriks K, Beerendonk CC, Timmermans J, Braat DD, Hermus AR and Timmers HJ. [Turner syndrome in adulthood: the need for multidisciplinary care]. </w:t>
      </w:r>
      <w:r w:rsidRPr="00ED21A5">
        <w:rPr>
          <w:i/>
          <w:noProof/>
        </w:rPr>
        <w:t>Ned Tijdschr Geneeskd</w:t>
      </w:r>
      <w:r w:rsidRPr="00ED21A5">
        <w:rPr>
          <w:noProof/>
        </w:rPr>
        <w:t>. 2007;151:1616-22.</w:t>
      </w:r>
    </w:p>
    <w:p w:rsidR="00ED21A5" w:rsidRPr="00ED21A5" w:rsidRDefault="00ED21A5" w:rsidP="00ED21A5">
      <w:pPr>
        <w:pStyle w:val="EndNoteBibliography"/>
        <w:spacing w:after="240"/>
        <w:ind w:left="720" w:hanging="720"/>
        <w:rPr>
          <w:noProof/>
        </w:rPr>
      </w:pPr>
      <w:r w:rsidRPr="00ED21A5">
        <w:rPr>
          <w:noProof/>
        </w:rPr>
        <w:t>379.</w:t>
      </w:r>
      <w:r w:rsidRPr="00ED21A5">
        <w:rPr>
          <w:noProof/>
        </w:rPr>
        <w:tab/>
        <w:t xml:space="preserve">Freriks K, Timmermans J, Beerendonk CC, Verhaak CM, Netea-Maier RT, Otten BJ, Braat DD, Smeets DF, Kunst DH, Hermus AR and Timmers HJ. Standardized multidisciplinary evaluation yields significant previously undiagnosed morbidity in adult women with Turner syndrome. </w:t>
      </w:r>
      <w:r w:rsidRPr="00ED21A5">
        <w:rPr>
          <w:i/>
          <w:noProof/>
        </w:rPr>
        <w:t>J Clin Endocrinol Metab</w:t>
      </w:r>
      <w:r w:rsidRPr="00ED21A5">
        <w:rPr>
          <w:noProof/>
        </w:rPr>
        <w:t>. 2011;96:E1517-26.</w:t>
      </w:r>
    </w:p>
    <w:p w:rsidR="00ED21A5" w:rsidRPr="00ED21A5" w:rsidRDefault="00ED21A5" w:rsidP="00ED21A5">
      <w:pPr>
        <w:pStyle w:val="EndNoteBibliography"/>
        <w:spacing w:after="240"/>
        <w:ind w:left="720" w:hanging="720"/>
        <w:rPr>
          <w:noProof/>
        </w:rPr>
      </w:pPr>
      <w:r w:rsidRPr="00ED21A5">
        <w:rPr>
          <w:noProof/>
        </w:rPr>
        <w:t>380.</w:t>
      </w:r>
      <w:r w:rsidRPr="00ED21A5">
        <w:rPr>
          <w:noProof/>
        </w:rPr>
        <w:tab/>
        <w:t xml:space="preserve">Frias JL and Davenport ML. Health supervision for children with Turner syndrome. </w:t>
      </w:r>
      <w:r w:rsidRPr="00ED21A5">
        <w:rPr>
          <w:i/>
          <w:noProof/>
        </w:rPr>
        <w:t>Pediatrics</w:t>
      </w:r>
      <w:r w:rsidRPr="00ED21A5">
        <w:rPr>
          <w:noProof/>
        </w:rPr>
        <w:t>. 2003;111:692-702.</w:t>
      </w:r>
    </w:p>
    <w:p w:rsidR="00ED21A5" w:rsidRPr="00ED21A5" w:rsidRDefault="00ED21A5" w:rsidP="00ED21A5">
      <w:pPr>
        <w:pStyle w:val="EndNoteBibliography"/>
        <w:spacing w:after="240"/>
        <w:ind w:left="720" w:hanging="720"/>
        <w:rPr>
          <w:noProof/>
        </w:rPr>
      </w:pPr>
      <w:r w:rsidRPr="00ED21A5">
        <w:rPr>
          <w:noProof/>
        </w:rPr>
        <w:t>381.</w:t>
      </w:r>
      <w:r w:rsidRPr="00ED21A5">
        <w:rPr>
          <w:noProof/>
        </w:rPr>
        <w:tab/>
        <w:t xml:space="preserve">Frick WF, Pollock JF, Hicks AC, Langwig KE, Reynolds DS, Turner GG, Butchkoski CM and Kunz TH. An emerging disease causes regional population collapse of a common North American bat species. </w:t>
      </w:r>
      <w:r w:rsidRPr="00ED21A5">
        <w:rPr>
          <w:i/>
          <w:noProof/>
        </w:rPr>
        <w:t>Science</w:t>
      </w:r>
      <w:r w:rsidRPr="00ED21A5">
        <w:rPr>
          <w:noProof/>
        </w:rPr>
        <w:t>. 2010;329:679-82.</w:t>
      </w:r>
    </w:p>
    <w:p w:rsidR="00ED21A5" w:rsidRPr="00ED21A5" w:rsidRDefault="00ED21A5" w:rsidP="00ED21A5">
      <w:pPr>
        <w:pStyle w:val="EndNoteBibliography"/>
        <w:spacing w:after="240"/>
        <w:ind w:left="720" w:hanging="720"/>
        <w:rPr>
          <w:noProof/>
        </w:rPr>
      </w:pPr>
      <w:r w:rsidRPr="00ED21A5">
        <w:rPr>
          <w:noProof/>
        </w:rPr>
        <w:t>382.</w:t>
      </w:r>
      <w:r w:rsidRPr="00ED21A5">
        <w:rPr>
          <w:noProof/>
        </w:rPr>
        <w:tab/>
        <w:t xml:space="preserve">Friedman LA, Hidalgo J, Bartnyska LM and Turner BJ. The severity classification system for acquired immunodeficiency syndrome hospitalizations. Association with survival after discharge and inpatient resource use. </w:t>
      </w:r>
      <w:r w:rsidRPr="00ED21A5">
        <w:rPr>
          <w:i/>
          <w:noProof/>
        </w:rPr>
        <w:t>Medical care</w:t>
      </w:r>
      <w:r w:rsidRPr="00ED21A5">
        <w:rPr>
          <w:noProof/>
        </w:rPr>
        <w:t>. 1996;34:178-89.</w:t>
      </w:r>
    </w:p>
    <w:p w:rsidR="00ED21A5" w:rsidRPr="00ED21A5" w:rsidRDefault="00ED21A5" w:rsidP="00ED21A5">
      <w:pPr>
        <w:pStyle w:val="EndNoteBibliography"/>
        <w:spacing w:after="240"/>
        <w:ind w:left="720" w:hanging="720"/>
        <w:rPr>
          <w:noProof/>
        </w:rPr>
      </w:pPr>
      <w:r w:rsidRPr="00ED21A5">
        <w:rPr>
          <w:noProof/>
        </w:rPr>
        <w:t>383.</w:t>
      </w:r>
      <w:r w:rsidRPr="00ED21A5">
        <w:rPr>
          <w:noProof/>
        </w:rPr>
        <w:tab/>
        <w:t xml:space="preserve">Fryns JP, Kleczkowska A and Van Den Berghe H. High incidence of mental retardation in Turner syndrome patients with ring chromosome X formation. </w:t>
      </w:r>
      <w:r w:rsidRPr="00ED21A5">
        <w:rPr>
          <w:i/>
          <w:noProof/>
        </w:rPr>
        <w:t>Genet Couns</w:t>
      </w:r>
      <w:r w:rsidRPr="00ED21A5">
        <w:rPr>
          <w:noProof/>
        </w:rPr>
        <w:t>. 1990;1:161-5.</w:t>
      </w:r>
    </w:p>
    <w:p w:rsidR="00ED21A5" w:rsidRPr="00ED21A5" w:rsidRDefault="00ED21A5" w:rsidP="00ED21A5">
      <w:pPr>
        <w:pStyle w:val="EndNoteBibliography"/>
        <w:spacing w:after="240"/>
        <w:ind w:left="720" w:hanging="720"/>
        <w:rPr>
          <w:noProof/>
        </w:rPr>
      </w:pPr>
      <w:r w:rsidRPr="00ED21A5">
        <w:rPr>
          <w:noProof/>
        </w:rPr>
        <w:t>384.</w:t>
      </w:r>
      <w:r w:rsidRPr="00ED21A5">
        <w:rPr>
          <w:noProof/>
        </w:rPr>
        <w:tab/>
        <w:t xml:space="preserve">Fudge EB, Constantacos C, Fudge JC and Davenport M. Improving detection of hypertension in girls with turner syndrome using ambulatory blood pressure monitoring. </w:t>
      </w:r>
      <w:r w:rsidRPr="00ED21A5">
        <w:rPr>
          <w:i/>
          <w:noProof/>
        </w:rPr>
        <w:t>Horm Res Paediatr</w:t>
      </w:r>
      <w:r w:rsidRPr="00ED21A5">
        <w:rPr>
          <w:noProof/>
        </w:rPr>
        <w:t>. 2014;81:25-31.</w:t>
      </w:r>
    </w:p>
    <w:p w:rsidR="00ED21A5" w:rsidRPr="00ED21A5" w:rsidRDefault="00ED21A5" w:rsidP="00ED21A5">
      <w:pPr>
        <w:pStyle w:val="EndNoteBibliography"/>
        <w:spacing w:after="240"/>
        <w:ind w:left="720" w:hanging="720"/>
        <w:rPr>
          <w:noProof/>
        </w:rPr>
      </w:pPr>
      <w:r w:rsidRPr="00ED21A5">
        <w:rPr>
          <w:noProof/>
        </w:rPr>
        <w:t>385.</w:t>
      </w:r>
      <w:r w:rsidRPr="00ED21A5">
        <w:rPr>
          <w:noProof/>
        </w:rPr>
        <w:tab/>
        <w:t xml:space="preserve">Fukuda I, Hizuka N, Kurimoto M, Morita J, Tanaka S, Yamakado Y and Takano K. Autoimmune thyroid diseases in 65 Japanese women with Turner syndrome. </w:t>
      </w:r>
      <w:r w:rsidRPr="00ED21A5">
        <w:rPr>
          <w:i/>
          <w:noProof/>
        </w:rPr>
        <w:t>Endocr J</w:t>
      </w:r>
      <w:r w:rsidRPr="00ED21A5">
        <w:rPr>
          <w:noProof/>
        </w:rPr>
        <w:t>. 2009;56:983-6.</w:t>
      </w:r>
    </w:p>
    <w:p w:rsidR="00ED21A5" w:rsidRPr="00ED21A5" w:rsidRDefault="00ED21A5" w:rsidP="00ED21A5">
      <w:pPr>
        <w:pStyle w:val="EndNoteBibliography"/>
        <w:spacing w:after="240"/>
        <w:ind w:left="720" w:hanging="720"/>
        <w:rPr>
          <w:noProof/>
        </w:rPr>
      </w:pPr>
      <w:r w:rsidRPr="00ED21A5">
        <w:rPr>
          <w:noProof/>
        </w:rPr>
        <w:t>386.</w:t>
      </w:r>
      <w:r w:rsidRPr="00ED21A5">
        <w:rPr>
          <w:noProof/>
        </w:rPr>
        <w:tab/>
        <w:t xml:space="preserve">Gallicchio CT, Alves ST, Ramos HI, Llerena JC and Guimaraes MM. Association of Turner's syndrome and hypopituitarism: a patient report. </w:t>
      </w:r>
      <w:r w:rsidRPr="00ED21A5">
        <w:rPr>
          <w:i/>
          <w:noProof/>
        </w:rPr>
        <w:t>J Pediatr Endocrinol Metab</w:t>
      </w:r>
      <w:r w:rsidRPr="00ED21A5">
        <w:rPr>
          <w:noProof/>
        </w:rPr>
        <w:t>. 2003;16:901-5.</w:t>
      </w:r>
    </w:p>
    <w:p w:rsidR="00ED21A5" w:rsidRPr="00ED21A5" w:rsidRDefault="00ED21A5" w:rsidP="00ED21A5">
      <w:pPr>
        <w:pStyle w:val="EndNoteBibliography"/>
        <w:spacing w:after="240"/>
        <w:ind w:left="720" w:hanging="720"/>
        <w:rPr>
          <w:noProof/>
        </w:rPr>
      </w:pPr>
      <w:r w:rsidRPr="00ED21A5">
        <w:rPr>
          <w:noProof/>
        </w:rPr>
        <w:t>387.</w:t>
      </w:r>
      <w:r w:rsidRPr="00ED21A5">
        <w:rPr>
          <w:noProof/>
        </w:rPr>
        <w:tab/>
        <w:t xml:space="preserve">Ganou M and Grouios G. Cerebral laterality in Turner syndrome: a critical review of the literature. </w:t>
      </w:r>
      <w:r w:rsidRPr="00ED21A5">
        <w:rPr>
          <w:i/>
          <w:noProof/>
        </w:rPr>
        <w:t>Child neuropsychology : a journal on normal and abnormal development in childhood and adolescence</w:t>
      </w:r>
      <w:r w:rsidRPr="00ED21A5">
        <w:rPr>
          <w:noProof/>
        </w:rPr>
        <w:t>. 2008;14:135-47.</w:t>
      </w:r>
    </w:p>
    <w:p w:rsidR="00ED21A5" w:rsidRPr="00ED21A5" w:rsidRDefault="00ED21A5" w:rsidP="00ED21A5">
      <w:pPr>
        <w:pStyle w:val="EndNoteBibliography"/>
        <w:spacing w:after="240"/>
        <w:ind w:left="720" w:hanging="720"/>
        <w:rPr>
          <w:noProof/>
        </w:rPr>
      </w:pPr>
      <w:r w:rsidRPr="00ED21A5">
        <w:rPr>
          <w:noProof/>
        </w:rPr>
        <w:t>388.</w:t>
      </w:r>
      <w:r w:rsidRPr="00ED21A5">
        <w:rPr>
          <w:noProof/>
        </w:rPr>
        <w:tab/>
        <w:t xml:space="preserve">Garavelli L, Donadio A, Banchini G, Fornaciari G, Plancher AC, Franchi F and Gardini G. Liver abnormalities and portal hypertension in Ullrich-Turner syndrome. </w:t>
      </w:r>
      <w:r w:rsidRPr="00ED21A5">
        <w:rPr>
          <w:i/>
          <w:noProof/>
        </w:rPr>
        <w:t>Am J Med Genet</w:t>
      </w:r>
      <w:r w:rsidRPr="00ED21A5">
        <w:rPr>
          <w:noProof/>
        </w:rPr>
        <w:t>. 1998;80:180-2.</w:t>
      </w:r>
    </w:p>
    <w:p w:rsidR="00ED21A5" w:rsidRPr="00ED21A5" w:rsidRDefault="00ED21A5" w:rsidP="00ED21A5">
      <w:pPr>
        <w:pStyle w:val="EndNoteBibliography"/>
        <w:spacing w:after="240"/>
        <w:ind w:left="720" w:hanging="720"/>
        <w:rPr>
          <w:noProof/>
        </w:rPr>
      </w:pPr>
      <w:r w:rsidRPr="00ED21A5">
        <w:rPr>
          <w:noProof/>
        </w:rPr>
        <w:t>389.</w:t>
      </w:r>
      <w:r w:rsidRPr="00ED21A5">
        <w:rPr>
          <w:noProof/>
        </w:rPr>
        <w:tab/>
        <w:t xml:space="preserve">Garden AS, Diver MJ and Fraser WD. Undiagnosed morbidity in adult women with Turner's syndrome. </w:t>
      </w:r>
      <w:r w:rsidRPr="00ED21A5">
        <w:rPr>
          <w:i/>
          <w:noProof/>
        </w:rPr>
        <w:t>Clin Endocrinol (Oxf)</w:t>
      </w:r>
      <w:r w:rsidRPr="00ED21A5">
        <w:rPr>
          <w:noProof/>
        </w:rPr>
        <w:t>. 1996;45:589-93.</w:t>
      </w:r>
    </w:p>
    <w:p w:rsidR="00ED21A5" w:rsidRPr="00ED21A5" w:rsidRDefault="00ED21A5" w:rsidP="00ED21A5">
      <w:pPr>
        <w:pStyle w:val="EndNoteBibliography"/>
        <w:spacing w:after="240"/>
        <w:ind w:left="720" w:hanging="720"/>
        <w:rPr>
          <w:noProof/>
        </w:rPr>
      </w:pPr>
      <w:r w:rsidRPr="00ED21A5">
        <w:rPr>
          <w:noProof/>
        </w:rPr>
        <w:t>390.</w:t>
      </w:r>
      <w:r w:rsidRPr="00ED21A5">
        <w:rPr>
          <w:noProof/>
        </w:rPr>
        <w:tab/>
        <w:t xml:space="preserve">Garner M, Turner MC, Ghadirian P, Krewski D and Wade M. Testicular cancer and hormonally active agents. </w:t>
      </w:r>
      <w:r w:rsidRPr="00ED21A5">
        <w:rPr>
          <w:i/>
          <w:noProof/>
        </w:rPr>
        <w:t>Journal of toxicology and environmental health Part B, Critical reviews</w:t>
      </w:r>
      <w:r w:rsidRPr="00ED21A5">
        <w:rPr>
          <w:noProof/>
        </w:rPr>
        <w:t>. 2008;11:260-75.</w:t>
      </w:r>
    </w:p>
    <w:p w:rsidR="00ED21A5" w:rsidRPr="00ED21A5" w:rsidRDefault="00ED21A5" w:rsidP="00ED21A5">
      <w:pPr>
        <w:pStyle w:val="EndNoteBibliography"/>
        <w:spacing w:after="240"/>
        <w:ind w:left="720" w:hanging="720"/>
        <w:rPr>
          <w:noProof/>
        </w:rPr>
      </w:pPr>
      <w:r w:rsidRPr="00ED21A5">
        <w:rPr>
          <w:noProof/>
        </w:rPr>
        <w:t>391.</w:t>
      </w:r>
      <w:r w:rsidRPr="00ED21A5">
        <w:rPr>
          <w:noProof/>
        </w:rPr>
        <w:tab/>
        <w:t xml:space="preserve">Garron DC. Intellegence among persons with Turner's syndrome. </w:t>
      </w:r>
      <w:r w:rsidRPr="00ED21A5">
        <w:rPr>
          <w:i/>
          <w:noProof/>
        </w:rPr>
        <w:t>Behavior genetics</w:t>
      </w:r>
      <w:r w:rsidRPr="00ED21A5">
        <w:rPr>
          <w:noProof/>
        </w:rPr>
        <w:t>. 1977;7:105-27.</w:t>
      </w:r>
    </w:p>
    <w:p w:rsidR="00ED21A5" w:rsidRPr="00ED21A5" w:rsidRDefault="00ED21A5" w:rsidP="00ED21A5">
      <w:pPr>
        <w:pStyle w:val="EndNoteBibliography"/>
        <w:spacing w:after="240"/>
        <w:ind w:left="720" w:hanging="720"/>
        <w:rPr>
          <w:noProof/>
        </w:rPr>
      </w:pPr>
      <w:r w:rsidRPr="00ED21A5">
        <w:rPr>
          <w:noProof/>
        </w:rPr>
        <w:t>392.</w:t>
      </w:r>
      <w:r w:rsidRPr="00ED21A5">
        <w:rPr>
          <w:noProof/>
        </w:rPr>
        <w:tab/>
        <w:t xml:space="preserve">Garron DC, Molander L, Cronholm B and Lindsten J. An explanation of the apparently increased incidence of moderate mental retardation in Turner's syndrome. </w:t>
      </w:r>
      <w:r w:rsidRPr="00ED21A5">
        <w:rPr>
          <w:i/>
          <w:noProof/>
        </w:rPr>
        <w:t>Behavior genetics</w:t>
      </w:r>
      <w:r w:rsidRPr="00ED21A5">
        <w:rPr>
          <w:noProof/>
        </w:rPr>
        <w:t>. 1973;3:37-43.</w:t>
      </w:r>
    </w:p>
    <w:p w:rsidR="00ED21A5" w:rsidRPr="00ED21A5" w:rsidRDefault="00ED21A5" w:rsidP="00ED21A5">
      <w:pPr>
        <w:pStyle w:val="EndNoteBibliography"/>
        <w:spacing w:after="240"/>
        <w:ind w:left="720" w:hanging="720"/>
        <w:rPr>
          <w:noProof/>
        </w:rPr>
      </w:pPr>
      <w:r w:rsidRPr="00ED21A5">
        <w:rPr>
          <w:noProof/>
        </w:rPr>
        <w:t>393.</w:t>
      </w:r>
      <w:r w:rsidRPr="00ED21A5">
        <w:rPr>
          <w:noProof/>
        </w:rPr>
        <w:tab/>
        <w:t xml:space="preserve">Garson A, Jr., Hawkins EP, Mullins CE, Edwards SB, Sabiston DC, Jr. and Cooley DA. Thoracoabdominal ectopia cordis with mosaic Turner's syndrome: Report of a case. </w:t>
      </w:r>
      <w:r w:rsidRPr="00ED21A5">
        <w:rPr>
          <w:i/>
          <w:noProof/>
        </w:rPr>
        <w:t>Pediatrics</w:t>
      </w:r>
      <w:r w:rsidRPr="00ED21A5">
        <w:rPr>
          <w:noProof/>
        </w:rPr>
        <w:t>. 1978;62:218-21.</w:t>
      </w:r>
    </w:p>
    <w:p w:rsidR="00ED21A5" w:rsidRPr="00ED21A5" w:rsidRDefault="00ED21A5" w:rsidP="00ED21A5">
      <w:pPr>
        <w:pStyle w:val="EndNoteBibliography"/>
        <w:spacing w:after="240"/>
        <w:ind w:left="720" w:hanging="720"/>
        <w:rPr>
          <w:noProof/>
        </w:rPr>
      </w:pPr>
      <w:r w:rsidRPr="00ED21A5">
        <w:rPr>
          <w:noProof/>
        </w:rPr>
        <w:t>394.</w:t>
      </w:r>
      <w:r w:rsidRPr="00ED21A5">
        <w:rPr>
          <w:noProof/>
        </w:rPr>
        <w:tab/>
        <w:t xml:space="preserve">Garvey P, Elovitz M and Landsberger EJ. Aortic dissection and myocardial infarction in a pregnant patient with Turner syndrome. </w:t>
      </w:r>
      <w:r w:rsidRPr="00ED21A5">
        <w:rPr>
          <w:i/>
          <w:noProof/>
        </w:rPr>
        <w:t>Obstetrics &amp; Gynecology</w:t>
      </w:r>
      <w:r w:rsidRPr="00ED21A5">
        <w:rPr>
          <w:noProof/>
        </w:rPr>
        <w:t>. 1998;91:864.</w:t>
      </w:r>
    </w:p>
    <w:p w:rsidR="00ED21A5" w:rsidRPr="00ED21A5" w:rsidRDefault="00ED21A5" w:rsidP="00ED21A5">
      <w:pPr>
        <w:pStyle w:val="EndNoteBibliography"/>
        <w:spacing w:after="240"/>
        <w:ind w:left="720" w:hanging="720"/>
        <w:rPr>
          <w:noProof/>
        </w:rPr>
      </w:pPr>
      <w:r w:rsidRPr="00ED21A5">
        <w:rPr>
          <w:noProof/>
        </w:rPr>
        <w:t>395.</w:t>
      </w:r>
      <w:r w:rsidRPr="00ED21A5">
        <w:rPr>
          <w:noProof/>
        </w:rPr>
        <w:tab/>
        <w:t xml:space="preserve">Gawlik A, Gawlik T, Januszek-Trzciakowska A, Patel H and Malecka-Tendera E. Incidence and dynamics of thyroid dysfunction and thyroid autoimmunity in girls with Turner's syndrome: a long-term follow-up study. </w:t>
      </w:r>
      <w:r w:rsidRPr="00ED21A5">
        <w:rPr>
          <w:i/>
          <w:noProof/>
        </w:rPr>
        <w:t>Horm Res Paediatr</w:t>
      </w:r>
      <w:r w:rsidRPr="00ED21A5">
        <w:rPr>
          <w:noProof/>
        </w:rPr>
        <w:t>. 2011;76:314-20.</w:t>
      </w:r>
    </w:p>
    <w:p w:rsidR="00ED21A5" w:rsidRPr="00ED21A5" w:rsidRDefault="00ED21A5" w:rsidP="00ED21A5">
      <w:pPr>
        <w:pStyle w:val="EndNoteBibliography"/>
        <w:spacing w:after="240"/>
        <w:ind w:left="720" w:hanging="720"/>
        <w:rPr>
          <w:noProof/>
        </w:rPr>
      </w:pPr>
      <w:r w:rsidRPr="00ED21A5">
        <w:rPr>
          <w:noProof/>
        </w:rPr>
        <w:t>396.</w:t>
      </w:r>
      <w:r w:rsidRPr="00ED21A5">
        <w:rPr>
          <w:noProof/>
        </w:rPr>
        <w:tab/>
        <w:t xml:space="preserve">Gawlik A, Gieburowska J and Malecka-Tendera E. [Cardiometabolic risk factors in Turner syndrome]. </w:t>
      </w:r>
      <w:r w:rsidRPr="00ED21A5">
        <w:rPr>
          <w:i/>
          <w:noProof/>
        </w:rPr>
        <w:t>Pediatr Endocrinol Diabetes Metab</w:t>
      </w:r>
      <w:r w:rsidRPr="00ED21A5">
        <w:rPr>
          <w:noProof/>
        </w:rPr>
        <w:t>. 2015;20:69-74.</w:t>
      </w:r>
    </w:p>
    <w:p w:rsidR="00ED21A5" w:rsidRPr="00ED21A5" w:rsidRDefault="00ED21A5" w:rsidP="00ED21A5">
      <w:pPr>
        <w:pStyle w:val="EndNoteBibliography"/>
        <w:spacing w:after="240"/>
        <w:ind w:left="720" w:hanging="720"/>
        <w:rPr>
          <w:noProof/>
        </w:rPr>
      </w:pPr>
      <w:r w:rsidRPr="00ED21A5">
        <w:rPr>
          <w:noProof/>
        </w:rPr>
        <w:t>397.</w:t>
      </w:r>
      <w:r w:rsidRPr="00ED21A5">
        <w:rPr>
          <w:noProof/>
        </w:rPr>
        <w:tab/>
        <w:t xml:space="preserve">Gawlik A, Kaczor B, Kaminska H, Zachurzok-Buczynska A, Gawlik T and Malecka-Tendera E. Quality of medical follow-up of young women with Turner syndrome treated in one clinical center. </w:t>
      </w:r>
      <w:r w:rsidRPr="00ED21A5">
        <w:rPr>
          <w:i/>
          <w:noProof/>
        </w:rPr>
        <w:t>Horm Res Paediatr</w:t>
      </w:r>
      <w:r w:rsidRPr="00ED21A5">
        <w:rPr>
          <w:noProof/>
        </w:rPr>
        <w:t>. 2012;77:222-8.</w:t>
      </w:r>
    </w:p>
    <w:p w:rsidR="00ED21A5" w:rsidRPr="00ED21A5" w:rsidRDefault="00ED21A5" w:rsidP="00ED21A5">
      <w:pPr>
        <w:pStyle w:val="EndNoteBibliography"/>
        <w:spacing w:after="240"/>
        <w:ind w:left="720" w:hanging="720"/>
        <w:rPr>
          <w:noProof/>
        </w:rPr>
      </w:pPr>
      <w:r w:rsidRPr="00ED21A5">
        <w:rPr>
          <w:noProof/>
        </w:rPr>
        <w:t>398.</w:t>
      </w:r>
      <w:r w:rsidRPr="00ED21A5">
        <w:rPr>
          <w:noProof/>
        </w:rPr>
        <w:tab/>
        <w:t xml:space="preserve">Gawlik A and Malecka-Tendera E. Transitions in endocrinology: treatment of Turner's syndrome during transition. </w:t>
      </w:r>
      <w:r w:rsidRPr="00ED21A5">
        <w:rPr>
          <w:i/>
          <w:noProof/>
        </w:rPr>
        <w:t>Eur J Endocrinol</w:t>
      </w:r>
      <w:r w:rsidRPr="00ED21A5">
        <w:rPr>
          <w:noProof/>
        </w:rPr>
        <w:t>. 2014;170:R57-74.</w:t>
      </w:r>
    </w:p>
    <w:p w:rsidR="00ED21A5" w:rsidRPr="00ED21A5" w:rsidRDefault="00ED21A5" w:rsidP="00ED21A5">
      <w:pPr>
        <w:pStyle w:val="EndNoteBibliography"/>
        <w:spacing w:after="240"/>
        <w:ind w:left="720" w:hanging="720"/>
        <w:rPr>
          <w:noProof/>
        </w:rPr>
      </w:pPr>
      <w:r w:rsidRPr="00ED21A5">
        <w:rPr>
          <w:noProof/>
        </w:rPr>
        <w:t>399.</w:t>
      </w:r>
      <w:r w:rsidRPr="00ED21A5">
        <w:rPr>
          <w:noProof/>
        </w:rPr>
        <w:tab/>
        <w:t xml:space="preserve">Gedeon A, Mulley J and Turner G. Gene localisation for Wilson-Turner syndrome (WTS:MIM 309585). </w:t>
      </w:r>
      <w:r w:rsidRPr="00ED21A5">
        <w:rPr>
          <w:i/>
          <w:noProof/>
        </w:rPr>
        <w:t>American Journal of Medical Genetics</w:t>
      </w:r>
      <w:r w:rsidRPr="00ED21A5">
        <w:rPr>
          <w:noProof/>
        </w:rPr>
        <w:t>. 1996;64:80-1.</w:t>
      </w:r>
    </w:p>
    <w:p w:rsidR="00ED21A5" w:rsidRPr="00ED21A5" w:rsidRDefault="00ED21A5" w:rsidP="00ED21A5">
      <w:pPr>
        <w:pStyle w:val="EndNoteBibliography"/>
        <w:spacing w:after="240"/>
        <w:ind w:left="720" w:hanging="720"/>
        <w:rPr>
          <w:noProof/>
        </w:rPr>
      </w:pPr>
      <w:r w:rsidRPr="00ED21A5">
        <w:rPr>
          <w:noProof/>
        </w:rPr>
        <w:t>400.</w:t>
      </w:r>
      <w:r w:rsidRPr="00ED21A5">
        <w:rPr>
          <w:noProof/>
        </w:rPr>
        <w:tab/>
        <w:t xml:space="preserve">Gedikbasi A, Gul A, Sargin A and Ceylan Y. Cystic hygroma and lymphangioma: associated findings, perinatal outcome and prognostic factors in live-born infants. </w:t>
      </w:r>
      <w:r w:rsidRPr="00ED21A5">
        <w:rPr>
          <w:i/>
          <w:noProof/>
        </w:rPr>
        <w:t>Archives of gynecology and obstetrics</w:t>
      </w:r>
      <w:r w:rsidRPr="00ED21A5">
        <w:rPr>
          <w:noProof/>
        </w:rPr>
        <w:t>. 2007;276:491-8.</w:t>
      </w:r>
    </w:p>
    <w:p w:rsidR="00ED21A5" w:rsidRPr="00ED21A5" w:rsidRDefault="00ED21A5" w:rsidP="00ED21A5">
      <w:pPr>
        <w:pStyle w:val="EndNoteBibliography"/>
        <w:spacing w:after="240"/>
        <w:ind w:left="720" w:hanging="720"/>
        <w:rPr>
          <w:noProof/>
        </w:rPr>
      </w:pPr>
      <w:r w:rsidRPr="00ED21A5">
        <w:rPr>
          <w:noProof/>
        </w:rPr>
        <w:t>401.</w:t>
      </w:r>
      <w:r w:rsidRPr="00ED21A5">
        <w:rPr>
          <w:noProof/>
        </w:rPr>
        <w:tab/>
        <w:t xml:space="preserve">Geerkens C, Vetter U, Just W, Fedarko NS, Fisher LW, Young MF, Termine JD, Robey PG, Wohrle D and Vogel W. The X-chromosomal human biglycan gene BGN is subject to X inactivation but is transcribed like an X-Y homologous gene. </w:t>
      </w:r>
      <w:r w:rsidRPr="00ED21A5">
        <w:rPr>
          <w:i/>
          <w:noProof/>
        </w:rPr>
        <w:t>Hum Genet</w:t>
      </w:r>
      <w:r w:rsidRPr="00ED21A5">
        <w:rPr>
          <w:noProof/>
        </w:rPr>
        <w:t>. 1995;96:44-52.</w:t>
      </w:r>
    </w:p>
    <w:p w:rsidR="00ED21A5" w:rsidRPr="00ED21A5" w:rsidRDefault="00ED21A5" w:rsidP="00ED21A5">
      <w:pPr>
        <w:pStyle w:val="EndNoteBibliography"/>
        <w:spacing w:after="240"/>
        <w:ind w:left="720" w:hanging="720"/>
        <w:rPr>
          <w:noProof/>
        </w:rPr>
      </w:pPr>
      <w:r w:rsidRPr="00ED21A5">
        <w:rPr>
          <w:noProof/>
        </w:rPr>
        <w:t>402.</w:t>
      </w:r>
      <w:r w:rsidRPr="00ED21A5">
        <w:rPr>
          <w:noProof/>
        </w:rPr>
        <w:tab/>
        <w:t xml:space="preserve">Gembruch U, Baschat AA, Knopfle G and Hansmann M. Results of chromosomal analysis in fetuses with cardiac anomalies as diagnosed by first- and early second-trimester echocardiography. </w:t>
      </w:r>
      <w:r w:rsidRPr="00ED21A5">
        <w:rPr>
          <w:i/>
          <w:noProof/>
        </w:rPr>
        <w:t>Ultrasound in obstetrics &amp; gynecology : the official journal of the International Society of Ultrasound in Obstetrics and Gynecology</w:t>
      </w:r>
      <w:r w:rsidRPr="00ED21A5">
        <w:rPr>
          <w:noProof/>
        </w:rPr>
        <w:t>. 1997;10:391-6.</w:t>
      </w:r>
    </w:p>
    <w:p w:rsidR="00ED21A5" w:rsidRPr="00ED21A5" w:rsidRDefault="00ED21A5" w:rsidP="00ED21A5">
      <w:pPr>
        <w:pStyle w:val="EndNoteBibliography"/>
        <w:spacing w:after="240"/>
        <w:ind w:left="720" w:hanging="720"/>
        <w:rPr>
          <w:noProof/>
        </w:rPr>
      </w:pPr>
      <w:r w:rsidRPr="00ED21A5">
        <w:rPr>
          <w:noProof/>
        </w:rPr>
        <w:t>403.</w:t>
      </w:r>
      <w:r w:rsidRPr="00ED21A5">
        <w:rPr>
          <w:noProof/>
        </w:rPr>
        <w:tab/>
        <w:t xml:space="preserve">Genest J and Nowaczynski W. Aldosterone and electrolyte balance in human hypertension. </w:t>
      </w:r>
      <w:r w:rsidRPr="00ED21A5">
        <w:rPr>
          <w:i/>
          <w:noProof/>
        </w:rPr>
        <w:t>J R Coll Physicians Lond</w:t>
      </w:r>
      <w:r w:rsidRPr="00ED21A5">
        <w:rPr>
          <w:noProof/>
        </w:rPr>
        <w:t>. 1970;5:77-86.</w:t>
      </w:r>
    </w:p>
    <w:p w:rsidR="00ED21A5" w:rsidRPr="00ED21A5" w:rsidRDefault="00ED21A5" w:rsidP="00ED21A5">
      <w:pPr>
        <w:pStyle w:val="EndNoteBibliography"/>
        <w:spacing w:after="240"/>
        <w:ind w:left="720" w:hanging="720"/>
        <w:rPr>
          <w:noProof/>
        </w:rPr>
      </w:pPr>
      <w:r w:rsidRPr="00ED21A5">
        <w:rPr>
          <w:noProof/>
        </w:rPr>
        <w:t>404.</w:t>
      </w:r>
      <w:r w:rsidRPr="00ED21A5">
        <w:rPr>
          <w:noProof/>
        </w:rPr>
        <w:tab/>
        <w:t xml:space="preserve">Gengel N and Marshall I. Rare Presentation of Neurofibromatosis and Turner Syndrome in a Pediatric Patient. </w:t>
      </w:r>
      <w:r w:rsidRPr="00ED21A5">
        <w:rPr>
          <w:i/>
          <w:noProof/>
        </w:rPr>
        <w:t>Pediatr Rep</w:t>
      </w:r>
      <w:r w:rsidRPr="00ED21A5">
        <w:rPr>
          <w:noProof/>
        </w:rPr>
        <w:t>. 2017;9:6810.</w:t>
      </w:r>
    </w:p>
    <w:p w:rsidR="00ED21A5" w:rsidRPr="00ED21A5" w:rsidRDefault="00ED21A5" w:rsidP="00ED21A5">
      <w:pPr>
        <w:pStyle w:val="EndNoteBibliography"/>
        <w:spacing w:after="240"/>
        <w:ind w:left="720" w:hanging="720"/>
        <w:rPr>
          <w:noProof/>
        </w:rPr>
      </w:pPr>
      <w:r w:rsidRPr="00ED21A5">
        <w:rPr>
          <w:noProof/>
        </w:rPr>
        <w:t>405.</w:t>
      </w:r>
      <w:r w:rsidRPr="00ED21A5">
        <w:rPr>
          <w:noProof/>
        </w:rPr>
        <w:tab/>
        <w:t xml:space="preserve">George CD, Patton MA, el Sawi M, Sharland M and Adam EJ. Abdominal ultrasound in Noonan syndrome: a study of 44 patients. </w:t>
      </w:r>
      <w:r w:rsidRPr="00ED21A5">
        <w:rPr>
          <w:i/>
          <w:noProof/>
        </w:rPr>
        <w:t>Pediatr Radiol</w:t>
      </w:r>
      <w:r w:rsidRPr="00ED21A5">
        <w:rPr>
          <w:noProof/>
        </w:rPr>
        <w:t>. 1993;23:316-8.</w:t>
      </w:r>
    </w:p>
    <w:p w:rsidR="00ED21A5" w:rsidRPr="00ED21A5" w:rsidRDefault="00ED21A5" w:rsidP="00ED21A5">
      <w:pPr>
        <w:pStyle w:val="EndNoteBibliography"/>
        <w:spacing w:after="240"/>
        <w:ind w:left="720" w:hanging="720"/>
        <w:rPr>
          <w:noProof/>
        </w:rPr>
      </w:pPr>
      <w:r w:rsidRPr="00ED21A5">
        <w:rPr>
          <w:noProof/>
        </w:rPr>
        <w:t>406.</w:t>
      </w:r>
      <w:r w:rsidRPr="00ED21A5">
        <w:rPr>
          <w:noProof/>
        </w:rPr>
        <w:tab/>
        <w:t xml:space="preserve">Gerald PS. Sex chromosome disorders. </w:t>
      </w:r>
      <w:r w:rsidRPr="00ED21A5">
        <w:rPr>
          <w:i/>
          <w:noProof/>
        </w:rPr>
        <w:t>The New England journal of medicine</w:t>
      </w:r>
      <w:r w:rsidRPr="00ED21A5">
        <w:rPr>
          <w:noProof/>
        </w:rPr>
        <w:t>. 1976;294:706-8.</w:t>
      </w:r>
    </w:p>
    <w:p w:rsidR="00ED21A5" w:rsidRPr="00ED21A5" w:rsidRDefault="00ED21A5" w:rsidP="00ED21A5">
      <w:pPr>
        <w:pStyle w:val="EndNoteBibliography"/>
        <w:spacing w:after="240"/>
        <w:ind w:left="720" w:hanging="720"/>
        <w:rPr>
          <w:noProof/>
        </w:rPr>
      </w:pPr>
      <w:r w:rsidRPr="00ED21A5">
        <w:rPr>
          <w:noProof/>
        </w:rPr>
        <w:t>407.</w:t>
      </w:r>
      <w:r w:rsidRPr="00ED21A5">
        <w:rPr>
          <w:noProof/>
        </w:rPr>
        <w:tab/>
        <w:t xml:space="preserve">Gharib AM and Bondy C. Factors Associated with Progressive Dilation of the Thoracic Aorta in Turner Syndrome. </w:t>
      </w:r>
      <w:r w:rsidRPr="00ED21A5">
        <w:rPr>
          <w:i/>
          <w:noProof/>
        </w:rPr>
        <w:t>jACC</w:t>
      </w:r>
      <w:r w:rsidRPr="00ED21A5">
        <w:rPr>
          <w:noProof/>
        </w:rPr>
        <w:t>. 2010.</w:t>
      </w:r>
    </w:p>
    <w:p w:rsidR="00ED21A5" w:rsidRPr="00ED21A5" w:rsidRDefault="00ED21A5" w:rsidP="00ED21A5">
      <w:pPr>
        <w:pStyle w:val="EndNoteBibliography"/>
        <w:spacing w:after="240"/>
        <w:ind w:left="720" w:hanging="720"/>
        <w:rPr>
          <w:noProof/>
        </w:rPr>
      </w:pPr>
      <w:r w:rsidRPr="00ED21A5">
        <w:rPr>
          <w:noProof/>
        </w:rPr>
        <w:t>408.</w:t>
      </w:r>
      <w:r w:rsidRPr="00ED21A5">
        <w:rPr>
          <w:noProof/>
        </w:rPr>
        <w:tab/>
        <w:t xml:space="preserve">Gianfaldoni S, Tchernev G, Wollina U and Lotti T. A Case of Alopecia Areata in a Patient with Turner Syndrome. </w:t>
      </w:r>
      <w:r w:rsidRPr="00ED21A5">
        <w:rPr>
          <w:i/>
          <w:noProof/>
        </w:rPr>
        <w:t>Open Access Maced J Med Sci</w:t>
      </w:r>
      <w:r w:rsidRPr="00ED21A5">
        <w:rPr>
          <w:noProof/>
        </w:rPr>
        <w:t>. 2017;5:493-496.</w:t>
      </w:r>
    </w:p>
    <w:p w:rsidR="00ED21A5" w:rsidRPr="00ED21A5" w:rsidRDefault="00ED21A5" w:rsidP="00ED21A5">
      <w:pPr>
        <w:pStyle w:val="EndNoteBibliography"/>
        <w:spacing w:after="240"/>
        <w:ind w:left="720" w:hanging="720"/>
        <w:rPr>
          <w:noProof/>
        </w:rPr>
      </w:pPr>
      <w:r w:rsidRPr="00ED21A5">
        <w:rPr>
          <w:noProof/>
        </w:rPr>
        <w:t>409.</w:t>
      </w:r>
      <w:r w:rsidRPr="00ED21A5">
        <w:rPr>
          <w:noProof/>
        </w:rPr>
        <w:tab/>
        <w:t xml:space="preserve">Gibbs P, Brady BM, Gonzalez R and Robinson WA. Nevi and melanoma: lessons from Turner's syndrome. </w:t>
      </w:r>
      <w:r w:rsidRPr="00ED21A5">
        <w:rPr>
          <w:i/>
          <w:noProof/>
        </w:rPr>
        <w:t>Dermatology</w:t>
      </w:r>
      <w:r w:rsidRPr="00ED21A5">
        <w:rPr>
          <w:noProof/>
        </w:rPr>
        <w:t>. 2001;202:1-3.</w:t>
      </w:r>
    </w:p>
    <w:p w:rsidR="00ED21A5" w:rsidRPr="00ED21A5" w:rsidRDefault="00ED21A5" w:rsidP="00ED21A5">
      <w:pPr>
        <w:pStyle w:val="EndNoteBibliography"/>
        <w:spacing w:after="240"/>
        <w:ind w:left="720" w:hanging="720"/>
        <w:rPr>
          <w:noProof/>
        </w:rPr>
      </w:pPr>
      <w:r w:rsidRPr="00ED21A5">
        <w:rPr>
          <w:noProof/>
        </w:rPr>
        <w:t>410.</w:t>
      </w:r>
      <w:r w:rsidRPr="00ED21A5">
        <w:rPr>
          <w:noProof/>
        </w:rPr>
        <w:tab/>
        <w:t xml:space="preserve">Gicquel C, Gaston V, Cabrol S and Le Bouc Y. Assessment of Turner's syndrome by molecular analysis of the X chromosome in growth-retarded girls. </w:t>
      </w:r>
      <w:r w:rsidRPr="00ED21A5">
        <w:rPr>
          <w:i/>
          <w:noProof/>
        </w:rPr>
        <w:t>J Clin Endocrinol Metab</w:t>
      </w:r>
      <w:r w:rsidRPr="00ED21A5">
        <w:rPr>
          <w:noProof/>
        </w:rPr>
        <w:t>. 1998;83:1472-6.</w:t>
      </w:r>
    </w:p>
    <w:p w:rsidR="00ED21A5" w:rsidRPr="00ED21A5" w:rsidRDefault="00ED21A5" w:rsidP="00ED21A5">
      <w:pPr>
        <w:pStyle w:val="EndNoteBibliography"/>
        <w:spacing w:after="240"/>
        <w:ind w:left="720" w:hanging="720"/>
        <w:rPr>
          <w:noProof/>
        </w:rPr>
      </w:pPr>
      <w:r w:rsidRPr="00ED21A5">
        <w:rPr>
          <w:noProof/>
        </w:rPr>
        <w:t>411.</w:t>
      </w:r>
      <w:r w:rsidRPr="00ED21A5">
        <w:rPr>
          <w:noProof/>
        </w:rPr>
        <w:tab/>
        <w:t xml:space="preserve">Gilbert D, Savoie JC, Sebaoun J and Belaisch J. [Turner syndrome with horseshoe kidney and arterial hypertension]. </w:t>
      </w:r>
      <w:r w:rsidRPr="00ED21A5">
        <w:rPr>
          <w:i/>
          <w:noProof/>
        </w:rPr>
        <w:t>Ann Endocrinol (Paris)</w:t>
      </w:r>
      <w:r w:rsidRPr="00ED21A5">
        <w:rPr>
          <w:noProof/>
        </w:rPr>
        <w:t>. 1956;17:506-7.</w:t>
      </w:r>
    </w:p>
    <w:p w:rsidR="00ED21A5" w:rsidRPr="00ED21A5" w:rsidRDefault="00ED21A5" w:rsidP="00ED21A5">
      <w:pPr>
        <w:pStyle w:val="EndNoteBibliography"/>
        <w:spacing w:after="240"/>
        <w:ind w:left="720" w:hanging="720"/>
        <w:rPr>
          <w:noProof/>
        </w:rPr>
      </w:pPr>
      <w:r w:rsidRPr="00ED21A5">
        <w:rPr>
          <w:noProof/>
        </w:rPr>
        <w:t>412.</w:t>
      </w:r>
      <w:r w:rsidRPr="00ED21A5">
        <w:rPr>
          <w:noProof/>
        </w:rPr>
        <w:tab/>
        <w:t xml:space="preserve">Gillett PM, Gillett HR, Israel DM, Metzger DL, Stewart L, Chanoine JP and Freeman HJ. Increased prevalence of celiac disease in girls with Turner syndrome detected using antibodies to endomysium and tissue transglutaminase. </w:t>
      </w:r>
      <w:r w:rsidRPr="00ED21A5">
        <w:rPr>
          <w:i/>
          <w:noProof/>
        </w:rPr>
        <w:t>Canadian journal of gastroenterology = Journal canadien de gastroenterologie</w:t>
      </w:r>
      <w:r w:rsidRPr="00ED21A5">
        <w:rPr>
          <w:noProof/>
        </w:rPr>
        <w:t>. 2000;14:915-8.</w:t>
      </w:r>
    </w:p>
    <w:p w:rsidR="00ED21A5" w:rsidRPr="00ED21A5" w:rsidRDefault="00ED21A5" w:rsidP="00ED21A5">
      <w:pPr>
        <w:pStyle w:val="EndNoteBibliography"/>
        <w:spacing w:after="240"/>
        <w:ind w:left="720" w:hanging="720"/>
        <w:rPr>
          <w:noProof/>
        </w:rPr>
      </w:pPr>
      <w:r w:rsidRPr="00ED21A5">
        <w:rPr>
          <w:noProof/>
        </w:rPr>
        <w:t>413.</w:t>
      </w:r>
      <w:r w:rsidRPr="00ED21A5">
        <w:rPr>
          <w:noProof/>
        </w:rPr>
        <w:tab/>
        <w:t xml:space="preserve">Giordano R, Forno D, Lanfranco F, Manieri C, Ghizzoni L and Ghigo E. Metabolic and cardiovascular outcomes in a group of adult patients with Turner's syndrome under hormonal replacement therapy. </w:t>
      </w:r>
      <w:r w:rsidRPr="00ED21A5">
        <w:rPr>
          <w:i/>
          <w:noProof/>
        </w:rPr>
        <w:t>Eur J Endocrinol</w:t>
      </w:r>
      <w:r w:rsidRPr="00ED21A5">
        <w:rPr>
          <w:noProof/>
        </w:rPr>
        <w:t>. 2011;164:819-26.</w:t>
      </w:r>
    </w:p>
    <w:p w:rsidR="00ED21A5" w:rsidRPr="00ED21A5" w:rsidRDefault="00ED21A5" w:rsidP="00ED21A5">
      <w:pPr>
        <w:pStyle w:val="EndNoteBibliography"/>
        <w:spacing w:after="240"/>
        <w:ind w:left="720" w:hanging="720"/>
        <w:rPr>
          <w:noProof/>
        </w:rPr>
      </w:pPr>
      <w:r w:rsidRPr="00ED21A5">
        <w:rPr>
          <w:noProof/>
        </w:rPr>
        <w:t>414.</w:t>
      </w:r>
      <w:r w:rsidRPr="00ED21A5">
        <w:rPr>
          <w:noProof/>
        </w:rPr>
        <w:tab/>
        <w:t xml:space="preserve">Gitsch E, Vytiska-Binstorfer E and Huber JC. [Incidence of hyperandrogenemia]. </w:t>
      </w:r>
      <w:r w:rsidRPr="00ED21A5">
        <w:rPr>
          <w:i/>
          <w:noProof/>
        </w:rPr>
        <w:t>Geburtshilfe und Frauenheilkunde</w:t>
      </w:r>
      <w:r w:rsidRPr="00ED21A5">
        <w:rPr>
          <w:noProof/>
        </w:rPr>
        <w:t>. 1987;47:796-9.</w:t>
      </w:r>
    </w:p>
    <w:p w:rsidR="00ED21A5" w:rsidRPr="00ED21A5" w:rsidRDefault="00ED21A5" w:rsidP="00ED21A5">
      <w:pPr>
        <w:pStyle w:val="EndNoteBibliography"/>
        <w:spacing w:after="240"/>
        <w:ind w:left="720" w:hanging="720"/>
        <w:rPr>
          <w:noProof/>
        </w:rPr>
      </w:pPr>
      <w:r w:rsidRPr="00ED21A5">
        <w:rPr>
          <w:noProof/>
        </w:rPr>
        <w:t>415.</w:t>
      </w:r>
      <w:r w:rsidRPr="00ED21A5">
        <w:rPr>
          <w:noProof/>
        </w:rPr>
        <w:tab/>
        <w:t xml:space="preserve">Goeminne L. Synopsis of mammo-renal syndromes. </w:t>
      </w:r>
      <w:r w:rsidRPr="00ED21A5">
        <w:rPr>
          <w:i/>
          <w:noProof/>
        </w:rPr>
        <w:t>Humangenetik</w:t>
      </w:r>
      <w:r w:rsidRPr="00ED21A5">
        <w:rPr>
          <w:noProof/>
        </w:rPr>
        <w:t>. 1972;14:170-1.</w:t>
      </w:r>
    </w:p>
    <w:p w:rsidR="00ED21A5" w:rsidRPr="00ED21A5" w:rsidRDefault="00ED21A5" w:rsidP="00ED21A5">
      <w:pPr>
        <w:pStyle w:val="EndNoteBibliography"/>
        <w:spacing w:after="240"/>
        <w:ind w:left="720" w:hanging="720"/>
        <w:rPr>
          <w:noProof/>
        </w:rPr>
      </w:pPr>
      <w:r w:rsidRPr="00ED21A5">
        <w:rPr>
          <w:noProof/>
        </w:rPr>
        <w:t>416.</w:t>
      </w:r>
      <w:r w:rsidRPr="00ED21A5">
        <w:rPr>
          <w:noProof/>
        </w:rPr>
        <w:tab/>
        <w:t xml:space="preserve">Goguel A, Helpt-Eppinger M, Teillet F, Weil M, Jacquillat C and Bernard J. [Hodgkin's disease and pregnancy]. </w:t>
      </w:r>
      <w:r w:rsidRPr="00ED21A5">
        <w:rPr>
          <w:i/>
          <w:noProof/>
        </w:rPr>
        <w:t>Nouvelle revue francaise d'hematologie</w:t>
      </w:r>
      <w:r w:rsidRPr="00ED21A5">
        <w:rPr>
          <w:noProof/>
        </w:rPr>
        <w:t>. 1969;9:581-600.</w:t>
      </w:r>
    </w:p>
    <w:p w:rsidR="00ED21A5" w:rsidRPr="00ED21A5" w:rsidRDefault="00ED21A5" w:rsidP="00ED21A5">
      <w:pPr>
        <w:pStyle w:val="EndNoteBibliography"/>
        <w:spacing w:after="240"/>
        <w:ind w:left="720" w:hanging="720"/>
        <w:rPr>
          <w:noProof/>
        </w:rPr>
      </w:pPr>
      <w:r w:rsidRPr="00ED21A5">
        <w:rPr>
          <w:noProof/>
        </w:rPr>
        <w:t>417.</w:t>
      </w:r>
      <w:r w:rsidRPr="00ED21A5">
        <w:rPr>
          <w:noProof/>
        </w:rPr>
        <w:tab/>
        <w:t xml:space="preserve">Goldberg SM, Pizzarello RA, Goldman MA and Padmanabhan VT. Aortic dilatation resulting in chronic aortic regurgitation and complicated by aortic dissection in a patient with Turner's syndrome. </w:t>
      </w:r>
      <w:r w:rsidRPr="00ED21A5">
        <w:rPr>
          <w:i/>
          <w:noProof/>
        </w:rPr>
        <w:t>Clin Cardiol</w:t>
      </w:r>
      <w:r w:rsidRPr="00ED21A5">
        <w:rPr>
          <w:noProof/>
        </w:rPr>
        <w:t>. 1984;7:233-5.</w:t>
      </w:r>
    </w:p>
    <w:p w:rsidR="00ED21A5" w:rsidRPr="00ED21A5" w:rsidRDefault="00ED21A5" w:rsidP="00ED21A5">
      <w:pPr>
        <w:pStyle w:val="EndNoteBibliography"/>
        <w:spacing w:after="240"/>
        <w:ind w:left="720" w:hanging="720"/>
        <w:rPr>
          <w:noProof/>
        </w:rPr>
      </w:pPr>
      <w:r w:rsidRPr="00ED21A5">
        <w:rPr>
          <w:noProof/>
        </w:rPr>
        <w:t>418.</w:t>
      </w:r>
      <w:r w:rsidRPr="00ED21A5">
        <w:rPr>
          <w:noProof/>
        </w:rPr>
        <w:tab/>
        <w:t xml:space="preserve">Goldstein SA, Evangelista A, Abbara S, Arai A, Asch FM, Badano LP, Bolen MA, Connolly HM, Cuellar-Calabria H, Czerny M, Devereux RB, Erbel RA, Fattori R, Isselbacher EM, Lindsay JM, McCulloch M, Michelena HI, Nienaber CA, Oh JK, Pepi M, Taylor AJ, Weinsaft JW, Zamorano JL, Dietz H, Eagle K, Elefteriades J, Jondeau G, Rousseau H and Schepens M. Multimodality imaging of diseases of the thoracic aorta in adults: from the American Society of Echocardiography and the European Association of Cardiovascular Imaging: endorsed by the Society of Cardiovascular Computed Tomography and Society for Cardiovascular Magnetic Resonance. </w:t>
      </w:r>
      <w:r w:rsidRPr="00ED21A5">
        <w:rPr>
          <w:i/>
          <w:noProof/>
        </w:rPr>
        <w:t>J Am Soc Echocardiogr</w:t>
      </w:r>
      <w:r w:rsidRPr="00ED21A5">
        <w:rPr>
          <w:noProof/>
        </w:rPr>
        <w:t>. 2015;28:119-82.</w:t>
      </w:r>
    </w:p>
    <w:p w:rsidR="00ED21A5" w:rsidRPr="00ED21A5" w:rsidRDefault="00ED21A5" w:rsidP="00ED21A5">
      <w:pPr>
        <w:pStyle w:val="EndNoteBibliography"/>
        <w:spacing w:after="240"/>
        <w:ind w:left="720" w:hanging="720"/>
        <w:rPr>
          <w:noProof/>
        </w:rPr>
      </w:pPr>
      <w:r w:rsidRPr="00ED21A5">
        <w:rPr>
          <w:noProof/>
        </w:rPr>
        <w:t>419.</w:t>
      </w:r>
      <w:r w:rsidRPr="00ED21A5">
        <w:rPr>
          <w:noProof/>
        </w:rPr>
        <w:tab/>
        <w:t xml:space="preserve">Goncerzewicz M, Krawczynski M and Suchocka-Luczak S. [Color blindness (daltonism) in the light of genetic studies]. </w:t>
      </w:r>
      <w:r w:rsidRPr="00ED21A5">
        <w:rPr>
          <w:i/>
          <w:noProof/>
        </w:rPr>
        <w:t>Wiad Lek</w:t>
      </w:r>
      <w:r w:rsidRPr="00ED21A5">
        <w:rPr>
          <w:noProof/>
        </w:rPr>
        <w:t>. 1971;24:337-42.</w:t>
      </w:r>
    </w:p>
    <w:p w:rsidR="00ED21A5" w:rsidRPr="00ED21A5" w:rsidRDefault="00ED21A5" w:rsidP="00ED21A5">
      <w:pPr>
        <w:pStyle w:val="EndNoteBibliography"/>
        <w:spacing w:after="240"/>
        <w:ind w:left="720" w:hanging="720"/>
        <w:rPr>
          <w:noProof/>
        </w:rPr>
      </w:pPr>
      <w:r w:rsidRPr="00ED21A5">
        <w:rPr>
          <w:noProof/>
        </w:rPr>
        <w:t>420.</w:t>
      </w:r>
      <w:r w:rsidRPr="00ED21A5">
        <w:rPr>
          <w:noProof/>
        </w:rPr>
        <w:tab/>
        <w:t xml:space="preserve">Gonzalez L and Witchel SF. The patient with Turner syndrome: puberty and medical management concerns. </w:t>
      </w:r>
      <w:r w:rsidRPr="00ED21A5">
        <w:rPr>
          <w:i/>
          <w:noProof/>
        </w:rPr>
        <w:t>Fertil Steril</w:t>
      </w:r>
      <w:r w:rsidRPr="00ED21A5">
        <w:rPr>
          <w:noProof/>
        </w:rPr>
        <w:t>. 2012;98:780-6.</w:t>
      </w:r>
    </w:p>
    <w:p w:rsidR="00ED21A5" w:rsidRPr="00ED21A5" w:rsidRDefault="00ED21A5" w:rsidP="00ED21A5">
      <w:pPr>
        <w:pStyle w:val="EndNoteBibliography"/>
        <w:spacing w:after="240"/>
        <w:ind w:left="720" w:hanging="720"/>
        <w:rPr>
          <w:noProof/>
        </w:rPr>
      </w:pPr>
      <w:r w:rsidRPr="00ED21A5">
        <w:rPr>
          <w:noProof/>
        </w:rPr>
        <w:t>421.</w:t>
      </w:r>
      <w:r w:rsidRPr="00ED21A5">
        <w:rPr>
          <w:noProof/>
        </w:rPr>
        <w:tab/>
        <w:t xml:space="preserve">Gonzalez-Ferrer S, Pineda-Del Villar L, Brito-Brito J, Prieto-Carrasquero M, Rojas-Atencio A, Angarita-Avila L, Mena-Gonzalez JC, Mena-Gonzalez R, Bermudez J and Martinez-Basalo M. [Hereditary diseases and congenital malformations at the Unit of Medical Genetics of the University of Zulia. Years: 1983-1992]. </w:t>
      </w:r>
      <w:r w:rsidRPr="00ED21A5">
        <w:rPr>
          <w:i/>
          <w:noProof/>
        </w:rPr>
        <w:t>Investigacion clinica</w:t>
      </w:r>
      <w:r w:rsidRPr="00ED21A5">
        <w:rPr>
          <w:noProof/>
        </w:rPr>
        <w:t>. 1995;36:47-60.</w:t>
      </w:r>
    </w:p>
    <w:p w:rsidR="00ED21A5" w:rsidRPr="00ED21A5" w:rsidRDefault="00ED21A5" w:rsidP="00ED21A5">
      <w:pPr>
        <w:pStyle w:val="EndNoteBibliography"/>
        <w:spacing w:after="240"/>
        <w:ind w:left="720" w:hanging="720"/>
        <w:rPr>
          <w:noProof/>
        </w:rPr>
      </w:pPr>
      <w:r w:rsidRPr="00ED21A5">
        <w:rPr>
          <w:noProof/>
        </w:rPr>
        <w:t>422.</w:t>
      </w:r>
      <w:r w:rsidRPr="00ED21A5">
        <w:rPr>
          <w:noProof/>
        </w:rPr>
        <w:tab/>
        <w:t xml:space="preserve">Gopal AS, Arora NS, Vardanian S and Messineo FC. Utility of transesophageal echocardiography for the characterization of cardiovascular anomalies associated with Turner's syndrome. </w:t>
      </w:r>
      <w:r w:rsidRPr="00ED21A5">
        <w:rPr>
          <w:i/>
          <w:noProof/>
        </w:rPr>
        <w:t>J Am Soc Echocardiogr</w:t>
      </w:r>
      <w:r w:rsidRPr="00ED21A5">
        <w:rPr>
          <w:noProof/>
        </w:rPr>
        <w:t>. 2001;14:60-2.</w:t>
      </w:r>
    </w:p>
    <w:p w:rsidR="00ED21A5" w:rsidRPr="00ED21A5" w:rsidRDefault="00ED21A5" w:rsidP="00ED21A5">
      <w:pPr>
        <w:pStyle w:val="EndNoteBibliography"/>
        <w:spacing w:after="240"/>
        <w:ind w:left="720" w:hanging="720"/>
        <w:rPr>
          <w:noProof/>
        </w:rPr>
      </w:pPr>
      <w:r w:rsidRPr="00ED21A5">
        <w:rPr>
          <w:noProof/>
        </w:rPr>
        <w:t>423.</w:t>
      </w:r>
      <w:r w:rsidRPr="00ED21A5">
        <w:rPr>
          <w:noProof/>
        </w:rPr>
        <w:tab/>
        <w:t xml:space="preserve">Gotzsche CO, Krag-Olsen B, Nielsen J, Sorensen KE and Kristensen BO. Prevalence of cardiovascular malformations and association with karyotypes in Turner's syndrome. </w:t>
      </w:r>
      <w:r w:rsidRPr="00ED21A5">
        <w:rPr>
          <w:i/>
          <w:noProof/>
        </w:rPr>
        <w:t>Arch Dis Child</w:t>
      </w:r>
      <w:r w:rsidRPr="00ED21A5">
        <w:rPr>
          <w:noProof/>
        </w:rPr>
        <w:t>. 1994;71:433-6.</w:t>
      </w:r>
    </w:p>
    <w:p w:rsidR="00ED21A5" w:rsidRPr="00ED21A5" w:rsidRDefault="00ED21A5" w:rsidP="00ED21A5">
      <w:pPr>
        <w:pStyle w:val="EndNoteBibliography"/>
        <w:spacing w:after="240"/>
        <w:ind w:left="720" w:hanging="720"/>
        <w:rPr>
          <w:noProof/>
        </w:rPr>
      </w:pPr>
      <w:r w:rsidRPr="00ED21A5">
        <w:rPr>
          <w:noProof/>
        </w:rPr>
        <w:t>424.</w:t>
      </w:r>
      <w:r w:rsidRPr="00ED21A5">
        <w:rPr>
          <w:noProof/>
        </w:rPr>
        <w:tab/>
        <w:t xml:space="preserve">Grapsa D, Mavrigiannaki P, Kleanthis C, Hasiakos D, Vitoratos N and Kondi-Pafiti A. Autopsy findings in fetuses with cystic hygroma: a literature review and our center's experience. </w:t>
      </w:r>
      <w:r w:rsidRPr="00ED21A5">
        <w:rPr>
          <w:i/>
          <w:noProof/>
        </w:rPr>
        <w:t>Clinical and experimental obstetrics &amp; gynecology</w:t>
      </w:r>
      <w:r w:rsidRPr="00ED21A5">
        <w:rPr>
          <w:noProof/>
        </w:rPr>
        <w:t>. 2012;39:369-73.</w:t>
      </w:r>
    </w:p>
    <w:p w:rsidR="00ED21A5" w:rsidRPr="00ED21A5" w:rsidRDefault="00ED21A5" w:rsidP="00ED21A5">
      <w:pPr>
        <w:pStyle w:val="EndNoteBibliography"/>
        <w:spacing w:after="240"/>
        <w:ind w:left="720" w:hanging="720"/>
        <w:rPr>
          <w:noProof/>
        </w:rPr>
      </w:pPr>
      <w:r w:rsidRPr="00ED21A5">
        <w:rPr>
          <w:noProof/>
        </w:rPr>
        <w:t>425.</w:t>
      </w:r>
      <w:r w:rsidRPr="00ED21A5">
        <w:rPr>
          <w:noProof/>
        </w:rPr>
        <w:tab/>
        <w:t xml:space="preserve">Gravholt CH. Medical problems of adult Turner's syndrome. </w:t>
      </w:r>
      <w:r w:rsidRPr="00ED21A5">
        <w:rPr>
          <w:i/>
          <w:noProof/>
        </w:rPr>
        <w:t>Horm Res</w:t>
      </w:r>
      <w:r w:rsidRPr="00ED21A5">
        <w:rPr>
          <w:noProof/>
        </w:rPr>
        <w:t>. 2001;56 Suppl 1:44-50.</w:t>
      </w:r>
    </w:p>
    <w:p w:rsidR="00ED21A5" w:rsidRPr="00ED21A5" w:rsidRDefault="00ED21A5" w:rsidP="00ED21A5">
      <w:pPr>
        <w:pStyle w:val="EndNoteBibliography"/>
        <w:spacing w:after="240"/>
        <w:ind w:left="720" w:hanging="720"/>
        <w:rPr>
          <w:noProof/>
        </w:rPr>
      </w:pPr>
      <w:r w:rsidRPr="00ED21A5">
        <w:rPr>
          <w:noProof/>
        </w:rPr>
        <w:t>426.</w:t>
      </w:r>
      <w:r w:rsidRPr="00ED21A5">
        <w:rPr>
          <w:noProof/>
        </w:rPr>
        <w:tab/>
        <w:t xml:space="preserve">Gravholt CH. Aspects of the treatment of Turner syndrome. </w:t>
      </w:r>
      <w:r w:rsidRPr="00ED21A5">
        <w:rPr>
          <w:i/>
          <w:noProof/>
        </w:rPr>
        <w:t>Expert Opin Pharmacother</w:t>
      </w:r>
      <w:r w:rsidRPr="00ED21A5">
        <w:rPr>
          <w:noProof/>
        </w:rPr>
        <w:t>. 2001;2:1633-47.</w:t>
      </w:r>
    </w:p>
    <w:p w:rsidR="00ED21A5" w:rsidRPr="00ED21A5" w:rsidRDefault="00ED21A5" w:rsidP="00ED21A5">
      <w:pPr>
        <w:pStyle w:val="EndNoteBibliography"/>
        <w:spacing w:after="240"/>
        <w:ind w:left="720" w:hanging="720"/>
        <w:rPr>
          <w:noProof/>
        </w:rPr>
      </w:pPr>
      <w:r w:rsidRPr="00ED21A5">
        <w:rPr>
          <w:noProof/>
        </w:rPr>
        <w:t>427.</w:t>
      </w:r>
      <w:r w:rsidRPr="00ED21A5">
        <w:rPr>
          <w:noProof/>
        </w:rPr>
        <w:tab/>
        <w:t xml:space="preserve">Gravholt CH. Turner syndrome and the heart: cardiovascular complications and treatment strategies. </w:t>
      </w:r>
      <w:r w:rsidRPr="00ED21A5">
        <w:rPr>
          <w:i/>
          <w:noProof/>
        </w:rPr>
        <w:t>Am J Cardiovasc Drugs</w:t>
      </w:r>
      <w:r w:rsidRPr="00ED21A5">
        <w:rPr>
          <w:noProof/>
        </w:rPr>
        <w:t>. 2002;2:401-13.</w:t>
      </w:r>
    </w:p>
    <w:p w:rsidR="00ED21A5" w:rsidRPr="00ED21A5" w:rsidRDefault="00ED21A5" w:rsidP="00ED21A5">
      <w:pPr>
        <w:pStyle w:val="EndNoteBibliography"/>
        <w:spacing w:after="240"/>
        <w:ind w:left="720" w:hanging="720"/>
        <w:rPr>
          <w:noProof/>
        </w:rPr>
      </w:pPr>
      <w:r w:rsidRPr="00ED21A5">
        <w:rPr>
          <w:noProof/>
        </w:rPr>
        <w:t>428.</w:t>
      </w:r>
      <w:r w:rsidRPr="00ED21A5">
        <w:rPr>
          <w:noProof/>
        </w:rPr>
        <w:tab/>
        <w:t xml:space="preserve">Gravholt CH. Epidemiological, endocrine and metabolic features in Turner syndrome. </w:t>
      </w:r>
      <w:r w:rsidRPr="00ED21A5">
        <w:rPr>
          <w:i/>
          <w:noProof/>
        </w:rPr>
        <w:t>Eur J Endocrinol</w:t>
      </w:r>
      <w:r w:rsidRPr="00ED21A5">
        <w:rPr>
          <w:noProof/>
        </w:rPr>
        <w:t>. 2004;151:657-87.</w:t>
      </w:r>
    </w:p>
    <w:p w:rsidR="00ED21A5" w:rsidRPr="00ED21A5" w:rsidRDefault="00ED21A5" w:rsidP="00ED21A5">
      <w:pPr>
        <w:pStyle w:val="EndNoteBibliography"/>
        <w:spacing w:after="240"/>
        <w:ind w:left="720" w:hanging="720"/>
        <w:rPr>
          <w:noProof/>
        </w:rPr>
      </w:pPr>
      <w:r w:rsidRPr="00ED21A5">
        <w:rPr>
          <w:noProof/>
        </w:rPr>
        <w:t>429.</w:t>
      </w:r>
      <w:r w:rsidRPr="00ED21A5">
        <w:rPr>
          <w:noProof/>
        </w:rPr>
        <w:tab/>
        <w:t xml:space="preserve">Gravholt CH. Epidemiological, endocrine and metabolic features in Turner syndrome. </w:t>
      </w:r>
      <w:r w:rsidRPr="00ED21A5">
        <w:rPr>
          <w:i/>
          <w:noProof/>
        </w:rPr>
        <w:t>Arq Bras Endocrinol Metabol</w:t>
      </w:r>
      <w:r w:rsidRPr="00ED21A5">
        <w:rPr>
          <w:noProof/>
        </w:rPr>
        <w:t>. 2005;49:145-56.</w:t>
      </w:r>
    </w:p>
    <w:p w:rsidR="00ED21A5" w:rsidRPr="00ED21A5" w:rsidRDefault="00ED21A5" w:rsidP="00ED21A5">
      <w:pPr>
        <w:pStyle w:val="EndNoteBibliography"/>
        <w:spacing w:after="240"/>
        <w:ind w:left="720" w:hanging="720"/>
        <w:rPr>
          <w:noProof/>
        </w:rPr>
      </w:pPr>
      <w:r w:rsidRPr="00ED21A5">
        <w:rPr>
          <w:noProof/>
        </w:rPr>
        <w:t>430.</w:t>
      </w:r>
      <w:r w:rsidRPr="00ED21A5">
        <w:rPr>
          <w:noProof/>
        </w:rPr>
        <w:tab/>
        <w:t xml:space="preserve">Gravholt CH. Clinical practice in Turner syndrome. </w:t>
      </w:r>
      <w:r w:rsidRPr="00ED21A5">
        <w:rPr>
          <w:i/>
          <w:noProof/>
        </w:rPr>
        <w:t>Nat Clin Pract Endocrinol Metab</w:t>
      </w:r>
      <w:r w:rsidRPr="00ED21A5">
        <w:rPr>
          <w:noProof/>
        </w:rPr>
        <w:t>. 2005;1:41-52.</w:t>
      </w:r>
    </w:p>
    <w:p w:rsidR="00ED21A5" w:rsidRPr="00ED21A5" w:rsidRDefault="00ED21A5" w:rsidP="00ED21A5">
      <w:pPr>
        <w:pStyle w:val="EndNoteBibliography"/>
        <w:spacing w:after="240"/>
        <w:ind w:left="720" w:hanging="720"/>
        <w:rPr>
          <w:noProof/>
        </w:rPr>
      </w:pPr>
      <w:r w:rsidRPr="00ED21A5">
        <w:rPr>
          <w:noProof/>
        </w:rPr>
        <w:t>431.</w:t>
      </w:r>
      <w:r w:rsidRPr="00ED21A5">
        <w:rPr>
          <w:noProof/>
        </w:rPr>
        <w:tab/>
        <w:t xml:space="preserve">Gravholt CH. Turner syndrome in adulthood. </w:t>
      </w:r>
      <w:r w:rsidRPr="00ED21A5">
        <w:rPr>
          <w:i/>
          <w:noProof/>
        </w:rPr>
        <w:t>Horm Res</w:t>
      </w:r>
      <w:r w:rsidRPr="00ED21A5">
        <w:rPr>
          <w:noProof/>
        </w:rPr>
        <w:t>. 2005;64 Suppl 2:86-93.</w:t>
      </w:r>
    </w:p>
    <w:p w:rsidR="00ED21A5" w:rsidRPr="00ED21A5" w:rsidRDefault="00ED21A5" w:rsidP="00ED21A5">
      <w:pPr>
        <w:pStyle w:val="EndNoteBibliography"/>
        <w:spacing w:after="240"/>
        <w:ind w:left="720" w:hanging="720"/>
        <w:rPr>
          <w:noProof/>
        </w:rPr>
      </w:pPr>
      <w:r w:rsidRPr="00ED21A5">
        <w:rPr>
          <w:noProof/>
        </w:rPr>
        <w:t>432.</w:t>
      </w:r>
      <w:r w:rsidRPr="00ED21A5">
        <w:rPr>
          <w:noProof/>
        </w:rPr>
        <w:tab/>
        <w:t xml:space="preserve">Gravholt CH. Epidemiology of Turner syndrome. </w:t>
      </w:r>
      <w:r w:rsidRPr="00ED21A5">
        <w:rPr>
          <w:i/>
          <w:noProof/>
        </w:rPr>
        <w:t>The lancet oncology</w:t>
      </w:r>
      <w:r w:rsidRPr="00ED21A5">
        <w:rPr>
          <w:noProof/>
        </w:rPr>
        <w:t>. 2008;9:193-5.</w:t>
      </w:r>
    </w:p>
    <w:p w:rsidR="00ED21A5" w:rsidRPr="00ED21A5" w:rsidRDefault="00ED21A5" w:rsidP="00ED21A5">
      <w:pPr>
        <w:pStyle w:val="EndNoteBibliography"/>
        <w:spacing w:after="240"/>
        <w:ind w:left="720" w:hanging="720"/>
        <w:rPr>
          <w:noProof/>
        </w:rPr>
      </w:pPr>
      <w:r w:rsidRPr="00ED21A5">
        <w:rPr>
          <w:noProof/>
        </w:rPr>
        <w:t>433.</w:t>
      </w:r>
      <w:r w:rsidRPr="00ED21A5">
        <w:rPr>
          <w:noProof/>
        </w:rPr>
        <w:tab/>
        <w:t xml:space="preserve">Gravholt CH. Hormone replacement therapy in Turner syndrome is important-a new meta-analysis points at many shortcomings in the available literature. </w:t>
      </w:r>
      <w:r w:rsidRPr="00ED21A5">
        <w:rPr>
          <w:i/>
          <w:noProof/>
        </w:rPr>
        <w:t>Endocrine</w:t>
      </w:r>
      <w:r w:rsidRPr="00ED21A5">
        <w:rPr>
          <w:noProof/>
        </w:rPr>
        <w:t>. 2017;55:329-330.</w:t>
      </w:r>
    </w:p>
    <w:p w:rsidR="00ED21A5" w:rsidRPr="00ED21A5" w:rsidRDefault="00ED21A5" w:rsidP="00ED21A5">
      <w:pPr>
        <w:pStyle w:val="EndNoteBibliography"/>
        <w:spacing w:after="240"/>
        <w:ind w:left="720" w:hanging="720"/>
        <w:rPr>
          <w:noProof/>
        </w:rPr>
      </w:pPr>
      <w:r w:rsidRPr="00ED21A5">
        <w:rPr>
          <w:noProof/>
        </w:rPr>
        <w:t>434.</w:t>
      </w:r>
      <w:r w:rsidRPr="00ED21A5">
        <w:rPr>
          <w:noProof/>
        </w:rPr>
        <w:tab/>
        <w:t xml:space="preserve">Gravholt CH, Andersen NH, Conway GS, Dekkers OM, Geffner ME, Klein KO, Lin AE, Mauras N, Quigley CA, Rubin K, Sandberg DE, Sas TCJ, Silberbach M, Soderstrom-Anttila V, Stochholm K, van Alfen-van derVelden JA, Woelfle J, Backeljauw PF and International Turner Syndrome Consensus G. Clinical practice guidelines for the care of girls and women with Turner syndrome: proceedings from the 2016 Cincinnati International Turner Syndrome Meeting. </w:t>
      </w:r>
      <w:r w:rsidRPr="00ED21A5">
        <w:rPr>
          <w:i/>
          <w:noProof/>
        </w:rPr>
        <w:t>Eur J Endocrinol</w:t>
      </w:r>
      <w:r w:rsidRPr="00ED21A5">
        <w:rPr>
          <w:noProof/>
        </w:rPr>
        <w:t>. 2017;177:G1-G70.</w:t>
      </w:r>
    </w:p>
    <w:p w:rsidR="00ED21A5" w:rsidRPr="00ED21A5" w:rsidRDefault="00ED21A5" w:rsidP="00ED21A5">
      <w:pPr>
        <w:pStyle w:val="EndNoteBibliography"/>
        <w:spacing w:after="240"/>
        <w:ind w:left="720" w:hanging="720"/>
        <w:rPr>
          <w:noProof/>
        </w:rPr>
      </w:pPr>
      <w:r w:rsidRPr="00ED21A5">
        <w:rPr>
          <w:noProof/>
        </w:rPr>
        <w:t>435.</w:t>
      </w:r>
      <w:r w:rsidRPr="00ED21A5">
        <w:rPr>
          <w:noProof/>
        </w:rPr>
        <w:tab/>
        <w:t xml:space="preserve">Gravholt CH and Backeljauw P. New international Turner syndrome guideline: a multi-society feat. </w:t>
      </w:r>
      <w:r w:rsidRPr="00ED21A5">
        <w:rPr>
          <w:i/>
          <w:noProof/>
        </w:rPr>
        <w:t>Eur J Endocrinol</w:t>
      </w:r>
      <w:r w:rsidRPr="00ED21A5">
        <w:rPr>
          <w:noProof/>
        </w:rPr>
        <w:t>. 2017;177:E1-E2.</w:t>
      </w:r>
    </w:p>
    <w:p w:rsidR="00ED21A5" w:rsidRPr="00ED21A5" w:rsidRDefault="00ED21A5" w:rsidP="00ED21A5">
      <w:pPr>
        <w:pStyle w:val="EndNoteBibliography"/>
        <w:spacing w:after="240"/>
        <w:ind w:left="720" w:hanging="720"/>
        <w:rPr>
          <w:noProof/>
        </w:rPr>
      </w:pPr>
      <w:r w:rsidRPr="00ED21A5">
        <w:rPr>
          <w:noProof/>
        </w:rPr>
        <w:t>436.</w:t>
      </w:r>
      <w:r w:rsidRPr="00ED21A5">
        <w:rPr>
          <w:noProof/>
        </w:rPr>
        <w:tab/>
        <w:t xml:space="preserve">Gravholt CH, Chen JW, Oxvig C, Overgaard MT, Christiansen JS, Frystyk J and Flyvbjerg A. The GH-IGF-IGFBP axis is changed in Turner syndrome: partial normalization by HRT. </w:t>
      </w:r>
      <w:r w:rsidRPr="00ED21A5">
        <w:rPr>
          <w:i/>
          <w:noProof/>
        </w:rPr>
        <w:t>Growth Horm IGF Res</w:t>
      </w:r>
      <w:r w:rsidRPr="00ED21A5">
        <w:rPr>
          <w:noProof/>
        </w:rPr>
        <w:t>. 2006;16:332-9.</w:t>
      </w:r>
    </w:p>
    <w:p w:rsidR="00ED21A5" w:rsidRPr="00ED21A5" w:rsidRDefault="00ED21A5" w:rsidP="00ED21A5">
      <w:pPr>
        <w:pStyle w:val="EndNoteBibliography"/>
        <w:spacing w:after="240"/>
        <w:ind w:left="720" w:hanging="720"/>
        <w:rPr>
          <w:noProof/>
        </w:rPr>
      </w:pPr>
      <w:r w:rsidRPr="00ED21A5">
        <w:rPr>
          <w:noProof/>
        </w:rPr>
        <w:t>437.</w:t>
      </w:r>
      <w:r w:rsidRPr="00ED21A5">
        <w:rPr>
          <w:noProof/>
        </w:rPr>
        <w:tab/>
        <w:t xml:space="preserve">Gravholt CH, Christian Klausen I, Weeke J and Sandahl Christiansen J. Lp(a) and lipids in adult Turner's syndrome: impact of treatment with 17beta-estradiol and norethisterone. </w:t>
      </w:r>
      <w:r w:rsidRPr="00ED21A5">
        <w:rPr>
          <w:i/>
          <w:noProof/>
        </w:rPr>
        <w:t>Atherosclerosis</w:t>
      </w:r>
      <w:r w:rsidRPr="00ED21A5">
        <w:rPr>
          <w:noProof/>
        </w:rPr>
        <w:t>. 2000;150:201-8.</w:t>
      </w:r>
    </w:p>
    <w:p w:rsidR="00ED21A5" w:rsidRPr="00ED21A5" w:rsidRDefault="00ED21A5" w:rsidP="00ED21A5">
      <w:pPr>
        <w:pStyle w:val="EndNoteBibliography"/>
        <w:spacing w:after="240"/>
        <w:ind w:left="720" w:hanging="720"/>
        <w:rPr>
          <w:noProof/>
        </w:rPr>
      </w:pPr>
      <w:r w:rsidRPr="00ED21A5">
        <w:rPr>
          <w:noProof/>
        </w:rPr>
        <w:t>438.</w:t>
      </w:r>
      <w:r w:rsidRPr="00ED21A5">
        <w:rPr>
          <w:noProof/>
        </w:rPr>
        <w:tab/>
        <w:t xml:space="preserve">Gravholt CH, Fedder J, Naeraa RW and Muller J. Occurrence of gonadoblastoma in females with Turner syndrome and Y chromosome material: a population study. </w:t>
      </w:r>
      <w:r w:rsidRPr="00ED21A5">
        <w:rPr>
          <w:i/>
          <w:noProof/>
        </w:rPr>
        <w:t>J Clin Endocrinol Metab</w:t>
      </w:r>
      <w:r w:rsidRPr="00ED21A5">
        <w:rPr>
          <w:noProof/>
        </w:rPr>
        <w:t>. 2000;85:3199-202.</w:t>
      </w:r>
    </w:p>
    <w:p w:rsidR="00ED21A5" w:rsidRPr="00ED21A5" w:rsidRDefault="00ED21A5" w:rsidP="00ED21A5">
      <w:pPr>
        <w:pStyle w:val="EndNoteBibliography"/>
        <w:spacing w:after="240"/>
        <w:ind w:left="720" w:hanging="720"/>
        <w:rPr>
          <w:noProof/>
        </w:rPr>
      </w:pPr>
      <w:r w:rsidRPr="00ED21A5">
        <w:rPr>
          <w:noProof/>
        </w:rPr>
        <w:t>439.</w:t>
      </w:r>
      <w:r w:rsidRPr="00ED21A5">
        <w:rPr>
          <w:noProof/>
        </w:rPr>
        <w:tab/>
        <w:t xml:space="preserve">Gravholt CH, Hansen KW, Erlandsen M, Ebbehoj E and Christiansen JS. Nocturnal hypertension and impaired sympathovagal tone in Turner syndrome. </w:t>
      </w:r>
      <w:r w:rsidRPr="00ED21A5">
        <w:rPr>
          <w:i/>
          <w:noProof/>
        </w:rPr>
        <w:t>J Hypertens</w:t>
      </w:r>
      <w:r w:rsidRPr="00ED21A5">
        <w:rPr>
          <w:noProof/>
        </w:rPr>
        <w:t>. 2006;24:353-60.</w:t>
      </w:r>
    </w:p>
    <w:p w:rsidR="00ED21A5" w:rsidRPr="00ED21A5" w:rsidRDefault="00ED21A5" w:rsidP="00ED21A5">
      <w:pPr>
        <w:pStyle w:val="EndNoteBibliography"/>
        <w:spacing w:after="240"/>
        <w:ind w:left="720" w:hanging="720"/>
        <w:rPr>
          <w:noProof/>
        </w:rPr>
      </w:pPr>
      <w:r w:rsidRPr="00ED21A5">
        <w:rPr>
          <w:noProof/>
        </w:rPr>
        <w:t>440.</w:t>
      </w:r>
      <w:r w:rsidRPr="00ED21A5">
        <w:rPr>
          <w:noProof/>
        </w:rPr>
        <w:tab/>
        <w:t xml:space="preserve">Gravholt CH, Hjerrild BE, Mosekilde L, Hansen TK, Rasmussen LM, Frystyk J, Flyvbjerg A and Christiansen JS. Body composition is distinctly altered in Turner syndrome: relations to glucose metabolism, circulating adipokines, and endothelial adhesion molecules. </w:t>
      </w:r>
      <w:r w:rsidRPr="00ED21A5">
        <w:rPr>
          <w:i/>
          <w:noProof/>
        </w:rPr>
        <w:t>Eur J Endocrinol</w:t>
      </w:r>
      <w:r w:rsidRPr="00ED21A5">
        <w:rPr>
          <w:noProof/>
        </w:rPr>
        <w:t>. 2006;155:583-92.</w:t>
      </w:r>
    </w:p>
    <w:p w:rsidR="00ED21A5" w:rsidRPr="00ED21A5" w:rsidRDefault="00ED21A5" w:rsidP="00ED21A5">
      <w:pPr>
        <w:pStyle w:val="EndNoteBibliography"/>
        <w:spacing w:after="240"/>
        <w:ind w:left="720" w:hanging="720"/>
        <w:rPr>
          <w:noProof/>
        </w:rPr>
      </w:pPr>
      <w:r w:rsidRPr="00ED21A5">
        <w:rPr>
          <w:noProof/>
        </w:rPr>
        <w:t>441.</w:t>
      </w:r>
      <w:r w:rsidRPr="00ED21A5">
        <w:rPr>
          <w:noProof/>
        </w:rPr>
        <w:tab/>
        <w:t xml:space="preserve">Gravholt CH, Hjerrild BE, Naeraa RW, Engbaek F, Mosekilde L and Christiansen JS. Effect of growth hormone and 17beta-oestradiol treatment on metabolism and body composition in girls with Turner syndrome. </w:t>
      </w:r>
      <w:r w:rsidRPr="00ED21A5">
        <w:rPr>
          <w:i/>
          <w:noProof/>
        </w:rPr>
        <w:t>Clin Endocrinol (Oxf)</w:t>
      </w:r>
      <w:r w:rsidRPr="00ED21A5">
        <w:rPr>
          <w:noProof/>
        </w:rPr>
        <w:t>. 2005;62:616-22.</w:t>
      </w:r>
    </w:p>
    <w:p w:rsidR="00ED21A5" w:rsidRPr="00ED21A5" w:rsidRDefault="00ED21A5" w:rsidP="00ED21A5">
      <w:pPr>
        <w:pStyle w:val="EndNoteBibliography"/>
        <w:spacing w:after="240"/>
        <w:ind w:left="720" w:hanging="720"/>
        <w:rPr>
          <w:noProof/>
        </w:rPr>
      </w:pPr>
      <w:r w:rsidRPr="00ED21A5">
        <w:rPr>
          <w:noProof/>
        </w:rPr>
        <w:t>442.</w:t>
      </w:r>
      <w:r w:rsidRPr="00ED21A5">
        <w:rPr>
          <w:noProof/>
        </w:rPr>
        <w:tab/>
        <w:t xml:space="preserve">Gravholt CH, Juul S, Naeraa RW and Hansen J. Prenatal and postnatal prevalence of Turner's syndrome: a registry study. </w:t>
      </w:r>
      <w:r w:rsidRPr="00ED21A5">
        <w:rPr>
          <w:i/>
          <w:noProof/>
        </w:rPr>
        <w:t>BMJ</w:t>
      </w:r>
      <w:r w:rsidRPr="00ED21A5">
        <w:rPr>
          <w:noProof/>
        </w:rPr>
        <w:t>. 1996;312:16-21.</w:t>
      </w:r>
    </w:p>
    <w:p w:rsidR="00ED21A5" w:rsidRPr="00ED21A5" w:rsidRDefault="00ED21A5" w:rsidP="00ED21A5">
      <w:pPr>
        <w:pStyle w:val="EndNoteBibliography"/>
        <w:spacing w:after="240"/>
        <w:ind w:left="720" w:hanging="720"/>
        <w:rPr>
          <w:noProof/>
        </w:rPr>
      </w:pPr>
      <w:r w:rsidRPr="00ED21A5">
        <w:rPr>
          <w:noProof/>
        </w:rPr>
        <w:t>443.</w:t>
      </w:r>
      <w:r w:rsidRPr="00ED21A5">
        <w:rPr>
          <w:noProof/>
        </w:rPr>
        <w:tab/>
        <w:t xml:space="preserve">Gravholt CH, Juul S, Naeraa RW and Hansen J. [Prenatal and postnatal prevalence of Turner syndrome. A registry-based study]. </w:t>
      </w:r>
      <w:r w:rsidRPr="00ED21A5">
        <w:rPr>
          <w:i/>
          <w:noProof/>
        </w:rPr>
        <w:t>Ugeskrift for laeger</w:t>
      </w:r>
      <w:r w:rsidRPr="00ED21A5">
        <w:rPr>
          <w:noProof/>
        </w:rPr>
        <w:t>. 1997;159:3160-6.</w:t>
      </w:r>
    </w:p>
    <w:p w:rsidR="00ED21A5" w:rsidRPr="00ED21A5" w:rsidRDefault="00ED21A5" w:rsidP="00ED21A5">
      <w:pPr>
        <w:pStyle w:val="EndNoteBibliography"/>
        <w:spacing w:after="240"/>
        <w:ind w:left="720" w:hanging="720"/>
        <w:rPr>
          <w:noProof/>
        </w:rPr>
      </w:pPr>
      <w:r w:rsidRPr="00ED21A5">
        <w:rPr>
          <w:noProof/>
        </w:rPr>
        <w:t>444.</w:t>
      </w:r>
      <w:r w:rsidRPr="00ED21A5">
        <w:rPr>
          <w:noProof/>
        </w:rPr>
        <w:tab/>
        <w:t xml:space="preserve">Gravholt CH, Juul S, Naeraa RW and Hansen J. Morbidity in Turner syndrome. </w:t>
      </w:r>
      <w:r w:rsidRPr="00ED21A5">
        <w:rPr>
          <w:i/>
          <w:noProof/>
        </w:rPr>
        <w:t>J Clin Epidemiol</w:t>
      </w:r>
      <w:r w:rsidRPr="00ED21A5">
        <w:rPr>
          <w:noProof/>
        </w:rPr>
        <w:t>. 1998;51:147-58.</w:t>
      </w:r>
    </w:p>
    <w:p w:rsidR="00ED21A5" w:rsidRPr="00ED21A5" w:rsidRDefault="00ED21A5" w:rsidP="00ED21A5">
      <w:pPr>
        <w:pStyle w:val="EndNoteBibliography"/>
        <w:spacing w:after="240"/>
        <w:ind w:left="720" w:hanging="720"/>
        <w:rPr>
          <w:noProof/>
        </w:rPr>
      </w:pPr>
      <w:r w:rsidRPr="00ED21A5">
        <w:rPr>
          <w:noProof/>
        </w:rPr>
        <w:t>445.</w:t>
      </w:r>
      <w:r w:rsidRPr="00ED21A5">
        <w:rPr>
          <w:noProof/>
        </w:rPr>
        <w:tab/>
        <w:t xml:space="preserve">Gravholt CH, Landin-Wilhelmsen K, Stochholm K, Hjerrild BE, Ledet T, Djurhuus CB, Sylven L, Baandrup U, Kristensen BO and Christiansen JS. Clinical and epidemiological description of aortic dissection in Turner's syndrome. </w:t>
      </w:r>
      <w:r w:rsidRPr="00ED21A5">
        <w:rPr>
          <w:i/>
          <w:noProof/>
        </w:rPr>
        <w:t>Cardiol Young</w:t>
      </w:r>
      <w:r w:rsidRPr="00ED21A5">
        <w:rPr>
          <w:noProof/>
        </w:rPr>
        <w:t>. 2006;16:430-6.</w:t>
      </w:r>
    </w:p>
    <w:p w:rsidR="00ED21A5" w:rsidRPr="00ED21A5" w:rsidRDefault="00ED21A5" w:rsidP="00ED21A5">
      <w:pPr>
        <w:pStyle w:val="EndNoteBibliography"/>
        <w:spacing w:after="240"/>
        <w:ind w:left="720" w:hanging="720"/>
        <w:rPr>
          <w:noProof/>
        </w:rPr>
      </w:pPr>
      <w:r w:rsidRPr="00ED21A5">
        <w:rPr>
          <w:noProof/>
        </w:rPr>
        <w:t>446.</w:t>
      </w:r>
      <w:r w:rsidRPr="00ED21A5">
        <w:rPr>
          <w:noProof/>
        </w:rPr>
        <w:tab/>
        <w:t xml:space="preserve">Gravholt CH, Leth-Larsen R, Lauridsen AL, Thiel S, Hansen TK, Holmskov U, Naeraa RW and Christiansen JS. The effects of GH and hormone replacement therapy on serum concentrations of mannan-binding lectin, surfactant protein D and vitamin D binding protein in Turner syndrome. </w:t>
      </w:r>
      <w:r w:rsidRPr="00ED21A5">
        <w:rPr>
          <w:i/>
          <w:noProof/>
        </w:rPr>
        <w:t>Eur J Endocrinol</w:t>
      </w:r>
      <w:r w:rsidRPr="00ED21A5">
        <w:rPr>
          <w:noProof/>
        </w:rPr>
        <w:t>. 2004;150:355-62.</w:t>
      </w:r>
    </w:p>
    <w:p w:rsidR="00ED21A5" w:rsidRPr="00ED21A5" w:rsidRDefault="00ED21A5" w:rsidP="00ED21A5">
      <w:pPr>
        <w:pStyle w:val="EndNoteBibliography"/>
        <w:spacing w:after="240"/>
        <w:ind w:left="720" w:hanging="720"/>
        <w:rPr>
          <w:noProof/>
        </w:rPr>
      </w:pPr>
      <w:r w:rsidRPr="00ED21A5">
        <w:rPr>
          <w:noProof/>
        </w:rPr>
        <w:t>447.</w:t>
      </w:r>
      <w:r w:rsidRPr="00ED21A5">
        <w:rPr>
          <w:noProof/>
        </w:rPr>
        <w:tab/>
        <w:t xml:space="preserve">Gravholt CH, Mortensen KH, Andersen NH, Ibsen L, Ingerslev J and Hjerrild B. Coagulation and fibrinolytic disturbances are related to carotid intima thickness and arterial blood pressure in Turner syndrome. </w:t>
      </w:r>
      <w:r w:rsidRPr="00ED21A5">
        <w:rPr>
          <w:i/>
          <w:noProof/>
        </w:rPr>
        <w:t>Clin Endocrinol (Oxf)</w:t>
      </w:r>
      <w:r w:rsidRPr="00ED21A5">
        <w:rPr>
          <w:noProof/>
        </w:rPr>
        <w:t>. 2012;76:649--56.</w:t>
      </w:r>
    </w:p>
    <w:p w:rsidR="00ED21A5" w:rsidRPr="00ED21A5" w:rsidRDefault="00ED21A5" w:rsidP="00ED21A5">
      <w:pPr>
        <w:pStyle w:val="EndNoteBibliography"/>
        <w:spacing w:after="240"/>
        <w:ind w:left="720" w:hanging="720"/>
        <w:rPr>
          <w:noProof/>
        </w:rPr>
      </w:pPr>
      <w:r w:rsidRPr="00ED21A5">
        <w:rPr>
          <w:noProof/>
        </w:rPr>
        <w:t>448.</w:t>
      </w:r>
      <w:r w:rsidRPr="00ED21A5">
        <w:rPr>
          <w:noProof/>
        </w:rPr>
        <w:tab/>
        <w:t xml:space="preserve">Gravholt CH, Mortensen KH, Andersen NH, Ibsen L, Ingerslev J and Hjerrild BE. Coagulation and fibrinolytic disturbances are related to carotid intima thickness and arterial blood pressure in Turner syndrome. </w:t>
      </w:r>
      <w:r w:rsidRPr="00ED21A5">
        <w:rPr>
          <w:i/>
          <w:noProof/>
        </w:rPr>
        <w:t>Clin Endocrinol (Oxf)</w:t>
      </w:r>
      <w:r w:rsidRPr="00ED21A5">
        <w:rPr>
          <w:noProof/>
        </w:rPr>
        <w:t>. 2012;76:649-56.</w:t>
      </w:r>
    </w:p>
    <w:p w:rsidR="00ED21A5" w:rsidRPr="00ED21A5" w:rsidRDefault="00ED21A5" w:rsidP="00ED21A5">
      <w:pPr>
        <w:pStyle w:val="EndNoteBibliography"/>
        <w:spacing w:after="240"/>
        <w:ind w:left="720" w:hanging="720"/>
        <w:rPr>
          <w:noProof/>
        </w:rPr>
      </w:pPr>
      <w:r w:rsidRPr="00ED21A5">
        <w:rPr>
          <w:noProof/>
        </w:rPr>
        <w:t>449.</w:t>
      </w:r>
      <w:r w:rsidRPr="00ED21A5">
        <w:rPr>
          <w:noProof/>
        </w:rPr>
        <w:tab/>
        <w:t xml:space="preserve">Gravholt CH, Naeraa RW, Nyholm B, Gerdes LU, Christiansen E, Schmitz O and Christiansen JS. Glucose metabolism, lipid metabolism, and cardiovascular risk factors in adult Turner's syndrome. The impact of sex hormone replacement. </w:t>
      </w:r>
      <w:r w:rsidRPr="00ED21A5">
        <w:rPr>
          <w:i/>
          <w:noProof/>
        </w:rPr>
        <w:t>Diabetes Care</w:t>
      </w:r>
      <w:r w:rsidRPr="00ED21A5">
        <w:rPr>
          <w:noProof/>
        </w:rPr>
        <w:t>. 1998;21:1062-70.</w:t>
      </w:r>
    </w:p>
    <w:p w:rsidR="00ED21A5" w:rsidRPr="00ED21A5" w:rsidRDefault="00ED21A5" w:rsidP="00ED21A5">
      <w:pPr>
        <w:pStyle w:val="EndNoteBibliography"/>
        <w:spacing w:after="240"/>
        <w:ind w:left="720" w:hanging="720"/>
        <w:rPr>
          <w:noProof/>
        </w:rPr>
      </w:pPr>
      <w:r w:rsidRPr="00ED21A5">
        <w:rPr>
          <w:noProof/>
        </w:rPr>
        <w:t>450.</w:t>
      </w:r>
      <w:r w:rsidRPr="00ED21A5">
        <w:rPr>
          <w:noProof/>
        </w:rPr>
        <w:tab/>
        <w:t xml:space="preserve">Gravholt CH, Svenstrup B, Bennett P and Sandahl Christiansen J. Reduced androgen levels in adult turner syndrome: influence of female sex steroids and growth hormone status. </w:t>
      </w:r>
      <w:r w:rsidRPr="00ED21A5">
        <w:rPr>
          <w:i/>
          <w:noProof/>
        </w:rPr>
        <w:t>Clin Endocrinol (Oxf)</w:t>
      </w:r>
      <w:r w:rsidRPr="00ED21A5">
        <w:rPr>
          <w:noProof/>
        </w:rPr>
        <w:t>. 1999;50:791-800.</w:t>
      </w:r>
    </w:p>
    <w:p w:rsidR="00ED21A5" w:rsidRPr="00ED21A5" w:rsidRDefault="00ED21A5" w:rsidP="00ED21A5">
      <w:pPr>
        <w:pStyle w:val="EndNoteBibliography"/>
        <w:spacing w:after="240"/>
        <w:ind w:left="720" w:hanging="720"/>
        <w:rPr>
          <w:noProof/>
        </w:rPr>
      </w:pPr>
      <w:r w:rsidRPr="00ED21A5">
        <w:rPr>
          <w:noProof/>
        </w:rPr>
        <w:t>451.</w:t>
      </w:r>
      <w:r w:rsidRPr="00ED21A5">
        <w:rPr>
          <w:noProof/>
        </w:rPr>
        <w:tab/>
        <w:t xml:space="preserve">Gravholt CH, Veldhuis JD and Christiansen JS. Increased disorderliness and decreased mass and daily rate of endogenous growth hormone secretion in adult Turner syndrome: the impact of body composition, maximal oxygen uptake and treatment with sex hormones. </w:t>
      </w:r>
      <w:r w:rsidRPr="00ED21A5">
        <w:rPr>
          <w:i/>
          <w:noProof/>
        </w:rPr>
        <w:t>Growth Horm IGF Res</w:t>
      </w:r>
      <w:r w:rsidRPr="00ED21A5">
        <w:rPr>
          <w:noProof/>
        </w:rPr>
        <w:t>. 1998;8:289-98.</w:t>
      </w:r>
    </w:p>
    <w:p w:rsidR="00ED21A5" w:rsidRPr="00ED21A5" w:rsidRDefault="00ED21A5" w:rsidP="00ED21A5">
      <w:pPr>
        <w:pStyle w:val="EndNoteBibliography"/>
        <w:spacing w:after="240"/>
        <w:ind w:left="720" w:hanging="720"/>
        <w:rPr>
          <w:noProof/>
        </w:rPr>
      </w:pPr>
      <w:r w:rsidRPr="00ED21A5">
        <w:rPr>
          <w:noProof/>
        </w:rPr>
        <w:t>452.</w:t>
      </w:r>
      <w:r w:rsidRPr="00ED21A5">
        <w:rPr>
          <w:noProof/>
        </w:rPr>
        <w:tab/>
        <w:t xml:space="preserve">Green T, Chromik LC, Mazaika PK, Fierro K, Raman MM, Lazzeroni LC, Hong DS and Reiss AL. Aberrant parietal cortex developmental trajectories in girls with Turner syndrome and related visual-spatial cognitive development: a preliminary study. </w:t>
      </w:r>
      <w:r w:rsidRPr="00ED21A5">
        <w:rPr>
          <w:i/>
          <w:noProof/>
        </w:rPr>
        <w:t>American journal of medical genetics Part B, Neuropsychiatric genetics : the official publication of the International Society of Psychiatric Genetics</w:t>
      </w:r>
      <w:r w:rsidRPr="00ED21A5">
        <w:rPr>
          <w:noProof/>
        </w:rPr>
        <w:t>. 2014;165B:531-40.</w:t>
      </w:r>
    </w:p>
    <w:p w:rsidR="00ED21A5" w:rsidRPr="00ED21A5" w:rsidRDefault="00ED21A5" w:rsidP="00ED21A5">
      <w:pPr>
        <w:pStyle w:val="EndNoteBibliography"/>
        <w:spacing w:after="240"/>
        <w:ind w:left="720" w:hanging="720"/>
        <w:rPr>
          <w:noProof/>
        </w:rPr>
      </w:pPr>
      <w:r w:rsidRPr="00ED21A5">
        <w:rPr>
          <w:noProof/>
        </w:rPr>
        <w:t>453.</w:t>
      </w:r>
      <w:r w:rsidRPr="00ED21A5">
        <w:rPr>
          <w:noProof/>
        </w:rPr>
        <w:tab/>
        <w:t xml:space="preserve">Green T, Naylor PE and Davies W. Attention deficit hyperactivity disorder (ADHD) in phenotypically similar neurogenetic conditions: Turner syndrome and the RASopathies. </w:t>
      </w:r>
      <w:r w:rsidRPr="00ED21A5">
        <w:rPr>
          <w:i/>
          <w:noProof/>
        </w:rPr>
        <w:t>J Neurodev Disord</w:t>
      </w:r>
      <w:r w:rsidRPr="00ED21A5">
        <w:rPr>
          <w:noProof/>
        </w:rPr>
        <w:t>. 2017;9:25.</w:t>
      </w:r>
    </w:p>
    <w:p w:rsidR="00ED21A5" w:rsidRPr="00ED21A5" w:rsidRDefault="00ED21A5" w:rsidP="00ED21A5">
      <w:pPr>
        <w:pStyle w:val="EndNoteBibliography"/>
        <w:spacing w:after="240"/>
        <w:ind w:left="720" w:hanging="720"/>
        <w:rPr>
          <w:noProof/>
        </w:rPr>
      </w:pPr>
      <w:r w:rsidRPr="00ED21A5">
        <w:rPr>
          <w:noProof/>
        </w:rPr>
        <w:t>454.</w:t>
      </w:r>
      <w:r w:rsidRPr="00ED21A5">
        <w:rPr>
          <w:noProof/>
        </w:rPr>
        <w:tab/>
        <w:t xml:space="preserve">Green T, Saggar M, Ishak A, Hong DS and Reiss AL. X-Chromosome Effects on Attention Networks: Insights from Imaging Resting-State Networks in Turner Syndrome. </w:t>
      </w:r>
      <w:r w:rsidRPr="00ED21A5">
        <w:rPr>
          <w:i/>
          <w:noProof/>
        </w:rPr>
        <w:t>Cereb Cortex</w:t>
      </w:r>
      <w:r w:rsidRPr="00ED21A5">
        <w:rPr>
          <w:noProof/>
        </w:rPr>
        <w:t>. 2017:1-8.</w:t>
      </w:r>
    </w:p>
    <w:p w:rsidR="00ED21A5" w:rsidRPr="00ED21A5" w:rsidRDefault="00ED21A5" w:rsidP="00ED21A5">
      <w:pPr>
        <w:pStyle w:val="EndNoteBibliography"/>
        <w:spacing w:after="240"/>
        <w:ind w:left="720" w:hanging="720"/>
        <w:rPr>
          <w:noProof/>
        </w:rPr>
      </w:pPr>
      <w:r w:rsidRPr="00ED21A5">
        <w:rPr>
          <w:noProof/>
        </w:rPr>
        <w:t>455.</w:t>
      </w:r>
      <w:r w:rsidRPr="00ED21A5">
        <w:rPr>
          <w:noProof/>
        </w:rPr>
        <w:tab/>
        <w:t xml:space="preserve">Greenhill DA, Abdelfattah H, Torg JS and Sewards JM. Atypical presentation of Parsonage-Turner syndrome confounded by surgical rotator cuff injury. </w:t>
      </w:r>
      <w:r w:rsidRPr="00ED21A5">
        <w:rPr>
          <w:i/>
          <w:noProof/>
        </w:rPr>
        <w:t>BMJ Case Rep</w:t>
      </w:r>
      <w:r w:rsidRPr="00ED21A5">
        <w:rPr>
          <w:noProof/>
        </w:rPr>
        <w:t>. 2017;2017.</w:t>
      </w:r>
    </w:p>
    <w:p w:rsidR="00ED21A5" w:rsidRPr="00ED21A5" w:rsidRDefault="00ED21A5" w:rsidP="00ED21A5">
      <w:pPr>
        <w:pStyle w:val="EndNoteBibliography"/>
        <w:spacing w:after="240"/>
        <w:ind w:left="720" w:hanging="720"/>
        <w:rPr>
          <w:noProof/>
        </w:rPr>
      </w:pPr>
      <w:r w:rsidRPr="00ED21A5">
        <w:rPr>
          <w:noProof/>
        </w:rPr>
        <w:t>456.</w:t>
      </w:r>
      <w:r w:rsidRPr="00ED21A5">
        <w:rPr>
          <w:noProof/>
        </w:rPr>
        <w:tab/>
        <w:t xml:space="preserve">Gregor V, Sipek A, Sipek A, Jr., Horacek J, Langhammer P, Petrzilkova L and Calda P. [Prenatal diagnostics of chromosomal aberrations Czech Republic: 1994-2007]. </w:t>
      </w:r>
      <w:r w:rsidRPr="00ED21A5">
        <w:rPr>
          <w:i/>
          <w:noProof/>
        </w:rPr>
        <w:t>Ceska gynekologie / Ceska lekarska spolecnost J Ev Purkyne</w:t>
      </w:r>
      <w:r w:rsidRPr="00ED21A5">
        <w:rPr>
          <w:noProof/>
        </w:rPr>
        <w:t>. 2009;74:44-54.</w:t>
      </w:r>
    </w:p>
    <w:p w:rsidR="00ED21A5" w:rsidRPr="00ED21A5" w:rsidRDefault="00ED21A5" w:rsidP="00ED21A5">
      <w:pPr>
        <w:pStyle w:val="EndNoteBibliography"/>
        <w:spacing w:after="240"/>
        <w:ind w:left="720" w:hanging="720"/>
        <w:rPr>
          <w:noProof/>
        </w:rPr>
      </w:pPr>
      <w:r w:rsidRPr="00ED21A5">
        <w:rPr>
          <w:noProof/>
        </w:rPr>
        <w:t>457.</w:t>
      </w:r>
      <w:r w:rsidRPr="00ED21A5">
        <w:rPr>
          <w:noProof/>
        </w:rPr>
        <w:tab/>
        <w:t xml:space="preserve">Gremeau AS, Andreadis N, Fatum M, Craig J, Turner K, McVeigh E and Child T. In vitro maturation or in vitro fertilization for women with polycystic ovaries? A case-control study of 194 treatment cycles. </w:t>
      </w:r>
      <w:r w:rsidRPr="00ED21A5">
        <w:rPr>
          <w:i/>
          <w:noProof/>
        </w:rPr>
        <w:t>Fertil Steril</w:t>
      </w:r>
      <w:r w:rsidRPr="00ED21A5">
        <w:rPr>
          <w:noProof/>
        </w:rPr>
        <w:t>. 2012;98:355-60.</w:t>
      </w:r>
    </w:p>
    <w:p w:rsidR="00ED21A5" w:rsidRPr="00ED21A5" w:rsidRDefault="00ED21A5" w:rsidP="00ED21A5">
      <w:pPr>
        <w:pStyle w:val="EndNoteBibliography"/>
        <w:spacing w:after="240"/>
        <w:ind w:left="720" w:hanging="720"/>
        <w:rPr>
          <w:noProof/>
        </w:rPr>
      </w:pPr>
      <w:r w:rsidRPr="00ED21A5">
        <w:rPr>
          <w:noProof/>
        </w:rPr>
        <w:t>458.</w:t>
      </w:r>
      <w:r w:rsidRPr="00ED21A5">
        <w:rPr>
          <w:noProof/>
        </w:rPr>
        <w:tab/>
        <w:t xml:space="preserve">Grimberg A, Feemster KA, Pati S, Ramos M, Grundmeier R, Cucchiara AJ and Stallings VA. Medically underserved girls receive less evaluation for short stature. </w:t>
      </w:r>
      <w:r w:rsidRPr="00ED21A5">
        <w:rPr>
          <w:i/>
          <w:noProof/>
        </w:rPr>
        <w:t>Pediatrics</w:t>
      </w:r>
      <w:r w:rsidRPr="00ED21A5">
        <w:rPr>
          <w:noProof/>
        </w:rPr>
        <w:t>. 2011;127:696-702.</w:t>
      </w:r>
    </w:p>
    <w:p w:rsidR="00ED21A5" w:rsidRPr="00ED21A5" w:rsidRDefault="00ED21A5" w:rsidP="00ED21A5">
      <w:pPr>
        <w:pStyle w:val="EndNoteBibliography"/>
        <w:spacing w:after="240"/>
        <w:ind w:left="720" w:hanging="720"/>
        <w:rPr>
          <w:noProof/>
        </w:rPr>
      </w:pPr>
      <w:r w:rsidRPr="00ED21A5">
        <w:rPr>
          <w:noProof/>
        </w:rPr>
        <w:t>459.</w:t>
      </w:r>
      <w:r w:rsidRPr="00ED21A5">
        <w:rPr>
          <w:noProof/>
        </w:rPr>
        <w:tab/>
        <w:t xml:space="preserve">Groenink M, de Roos A, Mulder BJ, Verbeeten B, Jr., Timmermans J, Zwinderman AH, Spaan JA and van der Wall EE. Biophysical properties of the normal-sized aorta in patients with Marfan syndrome: evaluation with MR flow mapping. </w:t>
      </w:r>
      <w:r w:rsidRPr="00ED21A5">
        <w:rPr>
          <w:i/>
          <w:noProof/>
        </w:rPr>
        <w:t>Radiology</w:t>
      </w:r>
      <w:r w:rsidRPr="00ED21A5">
        <w:rPr>
          <w:noProof/>
        </w:rPr>
        <w:t>. 2001;219:535-40.</w:t>
      </w:r>
    </w:p>
    <w:p w:rsidR="00ED21A5" w:rsidRPr="00ED21A5" w:rsidRDefault="00ED21A5" w:rsidP="00ED21A5">
      <w:pPr>
        <w:pStyle w:val="EndNoteBibliography"/>
        <w:spacing w:after="240"/>
        <w:ind w:left="720" w:hanging="720"/>
        <w:rPr>
          <w:noProof/>
        </w:rPr>
      </w:pPr>
      <w:r w:rsidRPr="00ED21A5">
        <w:rPr>
          <w:noProof/>
        </w:rPr>
        <w:t>460.</w:t>
      </w:r>
      <w:r w:rsidRPr="00ED21A5">
        <w:rPr>
          <w:noProof/>
        </w:rPr>
        <w:tab/>
        <w:t xml:space="preserve">Grossi A, Palma A, Zanni G, Novelli A, Loddo S, Cappa M and Fierabracci A. Multiorgan autoimmunity in a Turner syndrome patient with partial monosomy 2q and trisomy 10p. </w:t>
      </w:r>
      <w:r w:rsidRPr="00ED21A5">
        <w:rPr>
          <w:i/>
          <w:noProof/>
        </w:rPr>
        <w:t>Gene</w:t>
      </w:r>
      <w:r w:rsidRPr="00ED21A5">
        <w:rPr>
          <w:noProof/>
        </w:rPr>
        <w:t>. 2013;515:439-43.</w:t>
      </w:r>
    </w:p>
    <w:p w:rsidR="00ED21A5" w:rsidRPr="00ED21A5" w:rsidRDefault="00ED21A5" w:rsidP="00ED21A5">
      <w:pPr>
        <w:pStyle w:val="EndNoteBibliography"/>
        <w:spacing w:after="240"/>
        <w:ind w:left="720" w:hanging="720"/>
        <w:rPr>
          <w:noProof/>
        </w:rPr>
      </w:pPr>
      <w:r w:rsidRPr="00ED21A5">
        <w:rPr>
          <w:noProof/>
        </w:rPr>
        <w:t>461.</w:t>
      </w:r>
      <w:r w:rsidRPr="00ED21A5">
        <w:rPr>
          <w:noProof/>
        </w:rPr>
        <w:tab/>
        <w:t xml:space="preserve">Grunauer-Kloevekorn C and Duncker GI. [Keratoconus: epidemiology, risk factors and diagnosis]. </w:t>
      </w:r>
      <w:r w:rsidRPr="00ED21A5">
        <w:rPr>
          <w:i/>
          <w:noProof/>
        </w:rPr>
        <w:t>Klinische Monatsblatter fur Augenheilkunde</w:t>
      </w:r>
      <w:r w:rsidRPr="00ED21A5">
        <w:rPr>
          <w:noProof/>
        </w:rPr>
        <w:t>. 2006;223:493-502.</w:t>
      </w:r>
    </w:p>
    <w:p w:rsidR="00ED21A5" w:rsidRPr="00ED21A5" w:rsidRDefault="00ED21A5" w:rsidP="00ED21A5">
      <w:pPr>
        <w:pStyle w:val="EndNoteBibliography"/>
        <w:spacing w:after="240"/>
        <w:ind w:left="720" w:hanging="720"/>
        <w:rPr>
          <w:noProof/>
        </w:rPr>
      </w:pPr>
      <w:r w:rsidRPr="00ED21A5">
        <w:rPr>
          <w:noProof/>
        </w:rPr>
        <w:t>462.</w:t>
      </w:r>
      <w:r w:rsidRPr="00ED21A5">
        <w:rPr>
          <w:noProof/>
        </w:rPr>
        <w:tab/>
        <w:t xml:space="preserve">Gruneiro de Papendieck L, Iorcansky S, Coco R, Rivarola MA and Bergada C. High incidence of thyroid disturbances in 49 children with Turner syndrome. </w:t>
      </w:r>
      <w:r w:rsidRPr="00ED21A5">
        <w:rPr>
          <w:i/>
          <w:noProof/>
        </w:rPr>
        <w:t>J Pediatr</w:t>
      </w:r>
      <w:r w:rsidRPr="00ED21A5">
        <w:rPr>
          <w:noProof/>
        </w:rPr>
        <w:t>. 1987;111:258-61.</w:t>
      </w:r>
    </w:p>
    <w:p w:rsidR="00ED21A5" w:rsidRPr="00ED21A5" w:rsidRDefault="00ED21A5" w:rsidP="00ED21A5">
      <w:pPr>
        <w:pStyle w:val="EndNoteBibliography"/>
        <w:spacing w:after="240"/>
        <w:ind w:left="720" w:hanging="720"/>
        <w:rPr>
          <w:noProof/>
        </w:rPr>
      </w:pPr>
      <w:r w:rsidRPr="00ED21A5">
        <w:rPr>
          <w:noProof/>
        </w:rPr>
        <w:t>463.</w:t>
      </w:r>
      <w:r w:rsidRPr="00ED21A5">
        <w:rPr>
          <w:noProof/>
        </w:rPr>
        <w:tab/>
        <w:t xml:space="preserve">Guenego A, Morel Y, Ionesco O, Mallet D and Priou-Guesdon M. A late 17alpha-hydroxylase deficiency diagnosis that leads to the discovery of a new CYP17 gene mutation. </w:t>
      </w:r>
      <w:r w:rsidRPr="00ED21A5">
        <w:rPr>
          <w:i/>
          <w:noProof/>
        </w:rPr>
        <w:t>Ann Endocrinol (Paris)</w:t>
      </w:r>
      <w:r w:rsidRPr="00ED21A5">
        <w:rPr>
          <w:noProof/>
        </w:rPr>
        <w:t>. 2015;76:71-4.</w:t>
      </w:r>
    </w:p>
    <w:p w:rsidR="00ED21A5" w:rsidRPr="00ED21A5" w:rsidRDefault="00ED21A5" w:rsidP="00ED21A5">
      <w:pPr>
        <w:pStyle w:val="EndNoteBibliography"/>
        <w:spacing w:after="240"/>
        <w:ind w:left="720" w:hanging="720"/>
        <w:rPr>
          <w:noProof/>
        </w:rPr>
      </w:pPr>
      <w:r w:rsidRPr="00ED21A5">
        <w:rPr>
          <w:noProof/>
        </w:rPr>
        <w:t>464.</w:t>
      </w:r>
      <w:r w:rsidRPr="00ED21A5">
        <w:rPr>
          <w:noProof/>
        </w:rPr>
        <w:tab/>
        <w:t xml:space="preserve">Guerin F GD, de Saint-Maur P, Akoun J, Josso N. Dissection aortique et syndrome de Turner. </w:t>
      </w:r>
      <w:r w:rsidRPr="00ED21A5">
        <w:rPr>
          <w:i/>
          <w:noProof/>
        </w:rPr>
        <w:t>Couer</w:t>
      </w:r>
      <w:r w:rsidRPr="00ED21A5">
        <w:rPr>
          <w:noProof/>
        </w:rPr>
        <w:t>. 1974;5:771-775.</w:t>
      </w:r>
    </w:p>
    <w:p w:rsidR="00ED21A5" w:rsidRPr="00ED21A5" w:rsidRDefault="00ED21A5" w:rsidP="00ED21A5">
      <w:pPr>
        <w:pStyle w:val="EndNoteBibliography"/>
        <w:spacing w:after="240"/>
        <w:ind w:left="720" w:hanging="720"/>
        <w:rPr>
          <w:noProof/>
        </w:rPr>
      </w:pPr>
      <w:r w:rsidRPr="00ED21A5">
        <w:rPr>
          <w:noProof/>
        </w:rPr>
        <w:t>465.</w:t>
      </w:r>
      <w:r w:rsidRPr="00ED21A5">
        <w:rPr>
          <w:noProof/>
        </w:rPr>
        <w:tab/>
        <w:t xml:space="preserve">Guerquin B. [Turner's syndrome and pregnancy. A case report]. </w:t>
      </w:r>
      <w:r w:rsidRPr="00ED21A5">
        <w:rPr>
          <w:i/>
          <w:noProof/>
        </w:rPr>
        <w:t>Revue francaise de gynecologie et d'obstetrique</w:t>
      </w:r>
      <w:r w:rsidRPr="00ED21A5">
        <w:rPr>
          <w:noProof/>
        </w:rPr>
        <w:t>. 1993;88:342-4.</w:t>
      </w:r>
    </w:p>
    <w:p w:rsidR="00ED21A5" w:rsidRPr="00ED21A5" w:rsidRDefault="00ED21A5" w:rsidP="00ED21A5">
      <w:pPr>
        <w:pStyle w:val="EndNoteBibliography"/>
        <w:spacing w:after="240"/>
        <w:ind w:left="720" w:hanging="720"/>
        <w:rPr>
          <w:noProof/>
        </w:rPr>
      </w:pPr>
      <w:r w:rsidRPr="00ED21A5">
        <w:rPr>
          <w:noProof/>
        </w:rPr>
        <w:t>466.</w:t>
      </w:r>
      <w:r w:rsidRPr="00ED21A5">
        <w:rPr>
          <w:noProof/>
        </w:rPr>
        <w:tab/>
        <w:t xml:space="preserve">Gungor N, Boke B, Belgin E and Tuncbilek E. High frequency hearing loss in Ullrich-Turner syndrome. </w:t>
      </w:r>
      <w:r w:rsidRPr="00ED21A5">
        <w:rPr>
          <w:i/>
          <w:noProof/>
        </w:rPr>
        <w:t>Eur J Pediatr</w:t>
      </w:r>
      <w:r w:rsidRPr="00ED21A5">
        <w:rPr>
          <w:noProof/>
        </w:rPr>
        <w:t>. 2000;159:740-4.</w:t>
      </w:r>
    </w:p>
    <w:p w:rsidR="00ED21A5" w:rsidRPr="00ED21A5" w:rsidRDefault="00ED21A5" w:rsidP="00ED21A5">
      <w:pPr>
        <w:pStyle w:val="EndNoteBibliography"/>
        <w:spacing w:after="240"/>
        <w:ind w:left="720" w:hanging="720"/>
        <w:rPr>
          <w:noProof/>
        </w:rPr>
      </w:pPr>
      <w:r w:rsidRPr="00ED21A5">
        <w:rPr>
          <w:noProof/>
        </w:rPr>
        <w:t>467.</w:t>
      </w:r>
      <w:r w:rsidRPr="00ED21A5">
        <w:rPr>
          <w:noProof/>
        </w:rPr>
        <w:tab/>
        <w:t xml:space="preserve">Gunning JF and Oakley CM. Aortic-valve disease in Turner's syndrome. </w:t>
      </w:r>
      <w:r w:rsidRPr="00ED21A5">
        <w:rPr>
          <w:i/>
          <w:noProof/>
        </w:rPr>
        <w:t>Lancet</w:t>
      </w:r>
      <w:r w:rsidRPr="00ED21A5">
        <w:rPr>
          <w:noProof/>
        </w:rPr>
        <w:t>. 1970;1:389-91.</w:t>
      </w:r>
    </w:p>
    <w:p w:rsidR="00ED21A5" w:rsidRPr="00ED21A5" w:rsidRDefault="00ED21A5" w:rsidP="00ED21A5">
      <w:pPr>
        <w:pStyle w:val="EndNoteBibliography"/>
        <w:spacing w:after="240"/>
        <w:ind w:left="720" w:hanging="720"/>
        <w:rPr>
          <w:noProof/>
        </w:rPr>
      </w:pPr>
      <w:r w:rsidRPr="00ED21A5">
        <w:rPr>
          <w:noProof/>
        </w:rPr>
        <w:t>468.</w:t>
      </w:r>
      <w:r w:rsidRPr="00ED21A5">
        <w:rPr>
          <w:noProof/>
        </w:rPr>
        <w:tab/>
        <w:t xml:space="preserve">Gunther DF, Eugster E, Zagar AJ, Bryant CG, Davenport ML and Quigley CA. Ascertainment bias in Turner syndrome: new insights from girls who were diagnosed incidentally in prenatal life. </w:t>
      </w:r>
      <w:r w:rsidRPr="00ED21A5">
        <w:rPr>
          <w:i/>
          <w:noProof/>
        </w:rPr>
        <w:t>Pediatrics</w:t>
      </w:r>
      <w:r w:rsidRPr="00ED21A5">
        <w:rPr>
          <w:noProof/>
        </w:rPr>
        <w:t>. 2004;114:640-4.</w:t>
      </w:r>
    </w:p>
    <w:p w:rsidR="00ED21A5" w:rsidRPr="00ED21A5" w:rsidRDefault="00ED21A5" w:rsidP="00ED21A5">
      <w:pPr>
        <w:pStyle w:val="EndNoteBibliography"/>
        <w:spacing w:after="240"/>
        <w:ind w:left="720" w:hanging="720"/>
        <w:rPr>
          <w:noProof/>
        </w:rPr>
      </w:pPr>
      <w:r w:rsidRPr="00ED21A5">
        <w:rPr>
          <w:noProof/>
        </w:rPr>
        <w:t>469.</w:t>
      </w:r>
      <w:r w:rsidRPr="00ED21A5">
        <w:rPr>
          <w:noProof/>
        </w:rPr>
        <w:tab/>
        <w:t xml:space="preserve">Gurvitz M, Marelli A, Mangione-Smith R and Jenkins K. Building quality indicators to improve care for adults with congenital heart disease. </w:t>
      </w:r>
      <w:r w:rsidRPr="00ED21A5">
        <w:rPr>
          <w:i/>
          <w:noProof/>
        </w:rPr>
        <w:t>J Am Coll Cardiol</w:t>
      </w:r>
      <w:r w:rsidRPr="00ED21A5">
        <w:rPr>
          <w:noProof/>
        </w:rPr>
        <w:t>. 2013;62:2244-53.</w:t>
      </w:r>
    </w:p>
    <w:p w:rsidR="00ED21A5" w:rsidRPr="00ED21A5" w:rsidRDefault="00ED21A5" w:rsidP="00ED21A5">
      <w:pPr>
        <w:pStyle w:val="EndNoteBibliography"/>
        <w:spacing w:after="240"/>
        <w:ind w:left="720" w:hanging="720"/>
        <w:rPr>
          <w:noProof/>
        </w:rPr>
      </w:pPr>
      <w:r w:rsidRPr="00ED21A5">
        <w:rPr>
          <w:noProof/>
        </w:rPr>
        <w:t>470.</w:t>
      </w:r>
      <w:r w:rsidRPr="00ED21A5">
        <w:rPr>
          <w:noProof/>
        </w:rPr>
        <w:tab/>
        <w:t xml:space="preserve">Gus'kov EP, Shkurat TP, Polienko A, Amelina SS, Timolianova EK, Lomteva SV, Vladimirskii BV and Vladimirskii BB. [Clinical polymorphism of Shereshevsky-Turner syndrome in Rostov region and Northern Caucasus in 1978-1998]. </w:t>
      </w:r>
      <w:r w:rsidRPr="00ED21A5">
        <w:rPr>
          <w:i/>
          <w:noProof/>
        </w:rPr>
        <w:t>Genetika</w:t>
      </w:r>
      <w:r w:rsidRPr="00ED21A5">
        <w:rPr>
          <w:noProof/>
        </w:rPr>
        <w:t>. 2001;37:817-24.</w:t>
      </w:r>
    </w:p>
    <w:p w:rsidR="00ED21A5" w:rsidRPr="00ED21A5" w:rsidRDefault="00ED21A5" w:rsidP="00ED21A5">
      <w:pPr>
        <w:pStyle w:val="EndNoteBibliography"/>
        <w:spacing w:after="240"/>
        <w:ind w:left="720" w:hanging="720"/>
        <w:rPr>
          <w:noProof/>
        </w:rPr>
      </w:pPr>
      <w:r w:rsidRPr="00ED21A5">
        <w:rPr>
          <w:noProof/>
        </w:rPr>
        <w:t>471.</w:t>
      </w:r>
      <w:r w:rsidRPr="00ED21A5">
        <w:rPr>
          <w:noProof/>
        </w:rPr>
        <w:tab/>
        <w:t xml:space="preserve">Gutmark-Little I and Backeljauw PF. Cardiac magnetic resonance imaging in Turner syndrome. </w:t>
      </w:r>
      <w:r w:rsidRPr="00ED21A5">
        <w:rPr>
          <w:i/>
          <w:noProof/>
        </w:rPr>
        <w:t>Clin Endocrinol (Oxf)</w:t>
      </w:r>
      <w:r w:rsidRPr="00ED21A5">
        <w:rPr>
          <w:noProof/>
        </w:rPr>
        <w:t>. 2013;78:646-58.</w:t>
      </w:r>
    </w:p>
    <w:p w:rsidR="00ED21A5" w:rsidRPr="00ED21A5" w:rsidRDefault="00ED21A5" w:rsidP="00ED21A5">
      <w:pPr>
        <w:pStyle w:val="EndNoteBibliography"/>
        <w:spacing w:after="240"/>
        <w:ind w:left="720" w:hanging="720"/>
        <w:rPr>
          <w:noProof/>
        </w:rPr>
      </w:pPr>
      <w:r w:rsidRPr="00ED21A5">
        <w:rPr>
          <w:noProof/>
        </w:rPr>
        <w:t>472.</w:t>
      </w:r>
      <w:r w:rsidRPr="00ED21A5">
        <w:rPr>
          <w:noProof/>
        </w:rPr>
        <w:tab/>
        <w:t xml:space="preserve">Gutmark-Little I, Hor KN, Cnota J, Gottliebson WM and Backeljauw PF. Partial anomalous pulmonary venous return is common in Turner syndrome. </w:t>
      </w:r>
      <w:r w:rsidRPr="00ED21A5">
        <w:rPr>
          <w:i/>
          <w:noProof/>
        </w:rPr>
        <w:t>J Pediatr Endocrinol Metab</w:t>
      </w:r>
      <w:r w:rsidRPr="00ED21A5">
        <w:rPr>
          <w:noProof/>
        </w:rPr>
        <w:t>. 2012;25:435-40.</w:t>
      </w:r>
    </w:p>
    <w:p w:rsidR="00ED21A5" w:rsidRPr="00ED21A5" w:rsidRDefault="00ED21A5" w:rsidP="00ED21A5">
      <w:pPr>
        <w:pStyle w:val="EndNoteBibliography"/>
        <w:spacing w:after="240"/>
        <w:ind w:left="720" w:hanging="720"/>
        <w:rPr>
          <w:noProof/>
        </w:rPr>
      </w:pPr>
      <w:r w:rsidRPr="00ED21A5">
        <w:rPr>
          <w:noProof/>
        </w:rPr>
        <w:t>473.</w:t>
      </w:r>
      <w:r w:rsidRPr="00ED21A5">
        <w:rPr>
          <w:noProof/>
        </w:rPr>
        <w:tab/>
        <w:t xml:space="preserve">Guttmann H, Weiner Z, Nikolski E, Ish-Shalom S, Itskovitz-Eldor J, Aviram M, Reisner S and Hochberg Z. Choosing an oestrogen replacement therapy in young adult women with Turner syndrome.[comment]. </w:t>
      </w:r>
      <w:r w:rsidRPr="00ED21A5">
        <w:rPr>
          <w:i/>
          <w:noProof/>
        </w:rPr>
        <w:t>Clinical Endocrinology</w:t>
      </w:r>
      <w:r w:rsidRPr="00ED21A5">
        <w:rPr>
          <w:noProof/>
        </w:rPr>
        <w:t>. 2001;54:159-64.</w:t>
      </w:r>
    </w:p>
    <w:p w:rsidR="00ED21A5" w:rsidRPr="00ED21A5" w:rsidRDefault="00ED21A5" w:rsidP="00ED21A5">
      <w:pPr>
        <w:pStyle w:val="EndNoteBibliography"/>
        <w:spacing w:after="240"/>
        <w:ind w:left="720" w:hanging="720"/>
        <w:rPr>
          <w:noProof/>
        </w:rPr>
      </w:pPr>
      <w:r w:rsidRPr="00ED21A5">
        <w:rPr>
          <w:noProof/>
        </w:rPr>
        <w:t>474.</w:t>
      </w:r>
      <w:r w:rsidRPr="00ED21A5">
        <w:rPr>
          <w:noProof/>
        </w:rPr>
        <w:tab/>
        <w:t xml:space="preserve">Haak MC, Bartelings MM, Gittenberger-De Groot AC and Van Vugt JM. Cardiac malformations in first-trimester fetuses with increased nuchal translucency: ultrasound diagnosis and postmortem morphology. </w:t>
      </w:r>
      <w:r w:rsidRPr="00ED21A5">
        <w:rPr>
          <w:i/>
          <w:noProof/>
        </w:rPr>
        <w:t>Ultrasound in Obstetrics &amp; Gynecology</w:t>
      </w:r>
      <w:r w:rsidRPr="00ED21A5">
        <w:rPr>
          <w:noProof/>
        </w:rPr>
        <w:t>. 2002;20:14-21.</w:t>
      </w:r>
    </w:p>
    <w:p w:rsidR="00ED21A5" w:rsidRPr="00ED21A5" w:rsidRDefault="00ED21A5" w:rsidP="00ED21A5">
      <w:pPr>
        <w:pStyle w:val="EndNoteBibliography"/>
        <w:spacing w:after="240"/>
        <w:ind w:left="720" w:hanging="720"/>
        <w:rPr>
          <w:noProof/>
        </w:rPr>
      </w:pPr>
      <w:r w:rsidRPr="00ED21A5">
        <w:rPr>
          <w:noProof/>
        </w:rPr>
        <w:t>475.</w:t>
      </w:r>
      <w:r w:rsidRPr="00ED21A5">
        <w:rPr>
          <w:noProof/>
        </w:rPr>
        <w:tab/>
        <w:t xml:space="preserve">Hadnott TN, Bondy C and al. e. Risks of pregnancy for women with Turner syndrome. </w:t>
      </w:r>
      <w:r w:rsidRPr="00ED21A5">
        <w:rPr>
          <w:i/>
          <w:noProof/>
        </w:rPr>
        <w:t>Exp Rev Obst Gyn</w:t>
      </w:r>
      <w:r w:rsidRPr="00ED21A5">
        <w:rPr>
          <w:noProof/>
        </w:rPr>
        <w:t>. 2011;6:217-227.</w:t>
      </w:r>
    </w:p>
    <w:p w:rsidR="00ED21A5" w:rsidRPr="00ED21A5" w:rsidRDefault="00ED21A5" w:rsidP="00ED21A5">
      <w:pPr>
        <w:pStyle w:val="EndNoteBibliography"/>
        <w:spacing w:after="240"/>
        <w:ind w:left="720" w:hanging="720"/>
        <w:rPr>
          <w:noProof/>
        </w:rPr>
      </w:pPr>
      <w:r w:rsidRPr="00ED21A5">
        <w:rPr>
          <w:noProof/>
        </w:rPr>
        <w:t>476.</w:t>
      </w:r>
      <w:r w:rsidRPr="00ED21A5">
        <w:rPr>
          <w:noProof/>
        </w:rPr>
        <w:tab/>
        <w:t xml:space="preserve">Hadnott TN, Gould H and Bondy C. AORTIC DILATION IN THE PAROUS TURNER SYNDROME PATIENT: A CASE SERIES. </w:t>
      </w:r>
      <w:r w:rsidRPr="00ED21A5">
        <w:rPr>
          <w:i/>
          <w:noProof/>
        </w:rPr>
        <w:t>Journal of the American College of Cardiology</w:t>
      </w:r>
      <w:r w:rsidRPr="00ED21A5">
        <w:rPr>
          <w:noProof/>
        </w:rPr>
        <w:t>. 2011;57:E1524.</w:t>
      </w:r>
    </w:p>
    <w:p w:rsidR="00ED21A5" w:rsidRPr="00ED21A5" w:rsidRDefault="00ED21A5" w:rsidP="00ED21A5">
      <w:pPr>
        <w:pStyle w:val="EndNoteBibliography"/>
        <w:spacing w:after="240"/>
        <w:ind w:left="720" w:hanging="720"/>
        <w:rPr>
          <w:noProof/>
        </w:rPr>
      </w:pPr>
      <w:r w:rsidRPr="00ED21A5">
        <w:rPr>
          <w:noProof/>
        </w:rPr>
        <w:t>477.</w:t>
      </w:r>
      <w:r w:rsidRPr="00ED21A5">
        <w:rPr>
          <w:noProof/>
        </w:rPr>
        <w:tab/>
        <w:t xml:space="preserve">Hadnott TN, Gould HN, Gharib AM and Bondy CA. Outcomes of spontaneous and assisted pregnancies in Turner syndrome: the U.S. National Institutes of Health experience. </w:t>
      </w:r>
      <w:r w:rsidRPr="00ED21A5">
        <w:rPr>
          <w:i/>
          <w:noProof/>
        </w:rPr>
        <w:t>Fertil Steril</w:t>
      </w:r>
      <w:r w:rsidRPr="00ED21A5">
        <w:rPr>
          <w:noProof/>
        </w:rPr>
        <w:t>. 2011;95:2251-6.</w:t>
      </w:r>
    </w:p>
    <w:p w:rsidR="00ED21A5" w:rsidRPr="00ED21A5" w:rsidRDefault="00ED21A5" w:rsidP="00ED21A5">
      <w:pPr>
        <w:pStyle w:val="EndNoteBibliography"/>
        <w:spacing w:after="240"/>
        <w:ind w:left="720" w:hanging="720"/>
        <w:rPr>
          <w:noProof/>
        </w:rPr>
      </w:pPr>
      <w:r w:rsidRPr="00ED21A5">
        <w:rPr>
          <w:noProof/>
        </w:rPr>
        <w:t>478.</w:t>
      </w:r>
      <w:r w:rsidRPr="00ED21A5">
        <w:rPr>
          <w:noProof/>
        </w:rPr>
        <w:tab/>
        <w:t xml:space="preserve">Haesemeyer SW, Vedantham S and Braverman A. Renal artery stent placement complicated by development of a Type B aortic dissection. </w:t>
      </w:r>
      <w:r w:rsidRPr="00ED21A5">
        <w:rPr>
          <w:i/>
          <w:noProof/>
        </w:rPr>
        <w:t>Cardiovasc Intervent Radiol</w:t>
      </w:r>
      <w:r w:rsidRPr="00ED21A5">
        <w:rPr>
          <w:noProof/>
        </w:rPr>
        <w:t>. 2005;28:98-101.</w:t>
      </w:r>
    </w:p>
    <w:p w:rsidR="00ED21A5" w:rsidRPr="00ED21A5" w:rsidRDefault="00ED21A5" w:rsidP="00ED21A5">
      <w:pPr>
        <w:pStyle w:val="EndNoteBibliography"/>
        <w:spacing w:after="240"/>
        <w:ind w:left="720" w:hanging="720"/>
        <w:rPr>
          <w:noProof/>
        </w:rPr>
      </w:pPr>
      <w:r w:rsidRPr="00ED21A5">
        <w:rPr>
          <w:noProof/>
        </w:rPr>
        <w:t>479.</w:t>
      </w:r>
      <w:r w:rsidRPr="00ED21A5">
        <w:rPr>
          <w:noProof/>
        </w:rPr>
        <w:tab/>
        <w:t xml:space="preserve">Hagman A, Kallen K, Barrenas ML, Landin-Wilhelmsen K, Hanson C, Bryman I and Wennerholm UB. Obstetric outcomes in women with Turner karyotype. </w:t>
      </w:r>
      <w:r w:rsidRPr="00ED21A5">
        <w:rPr>
          <w:i/>
          <w:noProof/>
        </w:rPr>
        <w:t>J Clin Endocrinol Metab</w:t>
      </w:r>
      <w:r w:rsidRPr="00ED21A5">
        <w:rPr>
          <w:noProof/>
        </w:rPr>
        <w:t>. 2011;96:3475-82.</w:t>
      </w:r>
    </w:p>
    <w:p w:rsidR="00ED21A5" w:rsidRPr="00ED21A5" w:rsidRDefault="00ED21A5" w:rsidP="00ED21A5">
      <w:pPr>
        <w:pStyle w:val="EndNoteBibliography"/>
        <w:spacing w:after="240"/>
        <w:ind w:left="720" w:hanging="720"/>
        <w:rPr>
          <w:noProof/>
        </w:rPr>
      </w:pPr>
      <w:r w:rsidRPr="00ED21A5">
        <w:rPr>
          <w:noProof/>
        </w:rPr>
        <w:t>480.</w:t>
      </w:r>
      <w:r w:rsidRPr="00ED21A5">
        <w:rPr>
          <w:noProof/>
        </w:rPr>
        <w:tab/>
        <w:t xml:space="preserve">Hagman A, Kallen K, Bryman I, Landin-Wilhelmsen K, Barrenas ML and Wennerholm UB. Morbidity and mortality after childbirth in women with Turner karyotype. </w:t>
      </w:r>
      <w:r w:rsidRPr="00ED21A5">
        <w:rPr>
          <w:i/>
          <w:noProof/>
        </w:rPr>
        <w:t>Hum Reprod</w:t>
      </w:r>
      <w:r w:rsidRPr="00ED21A5">
        <w:rPr>
          <w:noProof/>
        </w:rPr>
        <w:t>. 2013;28:1961-73.</w:t>
      </w:r>
    </w:p>
    <w:p w:rsidR="00ED21A5" w:rsidRPr="00ED21A5" w:rsidRDefault="00ED21A5" w:rsidP="00ED21A5">
      <w:pPr>
        <w:pStyle w:val="EndNoteBibliography"/>
        <w:spacing w:after="240"/>
        <w:ind w:left="720" w:hanging="720"/>
        <w:rPr>
          <w:noProof/>
        </w:rPr>
      </w:pPr>
      <w:r w:rsidRPr="00ED21A5">
        <w:rPr>
          <w:noProof/>
        </w:rPr>
        <w:t>481.</w:t>
      </w:r>
      <w:r w:rsidRPr="00ED21A5">
        <w:rPr>
          <w:noProof/>
        </w:rPr>
        <w:tab/>
        <w:t xml:space="preserve">Hagman A, Loft A, Wennerholm UB, Pinborg A, Bergh C, Aittomaki K, Nygren KG, Bente Romundstad L, Hazekamp J and Soderstrom-Anttila V. Obstetric and neonatal outcome after oocyte donation in 106 women with Turner syndrome: a Nordic cohort study. </w:t>
      </w:r>
      <w:r w:rsidRPr="00ED21A5">
        <w:rPr>
          <w:i/>
          <w:noProof/>
        </w:rPr>
        <w:t>Hum Reprod</w:t>
      </w:r>
      <w:r w:rsidRPr="00ED21A5">
        <w:rPr>
          <w:noProof/>
        </w:rPr>
        <w:t>. 2013;28:1598-609.</w:t>
      </w:r>
    </w:p>
    <w:p w:rsidR="00ED21A5" w:rsidRPr="00ED21A5" w:rsidRDefault="00ED21A5" w:rsidP="00ED21A5">
      <w:pPr>
        <w:pStyle w:val="EndNoteBibliography"/>
        <w:spacing w:after="240"/>
        <w:ind w:left="720" w:hanging="720"/>
        <w:rPr>
          <w:noProof/>
        </w:rPr>
      </w:pPr>
      <w:r w:rsidRPr="00ED21A5">
        <w:rPr>
          <w:noProof/>
        </w:rPr>
        <w:t>482.</w:t>
      </w:r>
      <w:r w:rsidRPr="00ED21A5">
        <w:rPr>
          <w:noProof/>
        </w:rPr>
        <w:tab/>
        <w:t xml:space="preserve">Hahnemann JM and Vejerslev LO. Prenatal and postnatal prevalence of Turner's syndrome. No reason to doubt standard of prenatal diagnosis. </w:t>
      </w:r>
      <w:r w:rsidRPr="00ED21A5">
        <w:rPr>
          <w:i/>
          <w:noProof/>
        </w:rPr>
        <w:t>BMJ</w:t>
      </w:r>
      <w:r w:rsidRPr="00ED21A5">
        <w:rPr>
          <w:noProof/>
        </w:rPr>
        <w:t>. 1996;312:1100-1.</w:t>
      </w:r>
    </w:p>
    <w:p w:rsidR="00ED21A5" w:rsidRPr="00ED21A5" w:rsidRDefault="00ED21A5" w:rsidP="00ED21A5">
      <w:pPr>
        <w:pStyle w:val="EndNoteBibliography"/>
        <w:spacing w:after="240"/>
        <w:ind w:left="720" w:hanging="720"/>
        <w:rPr>
          <w:noProof/>
        </w:rPr>
      </w:pPr>
      <w:r w:rsidRPr="00ED21A5">
        <w:rPr>
          <w:noProof/>
        </w:rPr>
        <w:t>483.</w:t>
      </w:r>
      <w:r w:rsidRPr="00ED21A5">
        <w:rPr>
          <w:noProof/>
        </w:rPr>
        <w:tab/>
        <w:t xml:space="preserve">Haller G, Alvarado DM, Willing MC, Braverman AC, Bridwell KH, Kelly M, Lenke LG, Luhmann SJ, Gurnett CA and Dobbs MB. Genetic Risk for Aortic Aneurysm in Adolescent Idiopathic Scoliosis. </w:t>
      </w:r>
      <w:r w:rsidRPr="00ED21A5">
        <w:rPr>
          <w:i/>
          <w:noProof/>
        </w:rPr>
        <w:t>The Journal of bone and joint surgery American volume</w:t>
      </w:r>
      <w:r w:rsidRPr="00ED21A5">
        <w:rPr>
          <w:noProof/>
        </w:rPr>
        <w:t>. 2015;97:1411-7.</w:t>
      </w:r>
    </w:p>
    <w:p w:rsidR="00ED21A5" w:rsidRPr="00ED21A5" w:rsidRDefault="00ED21A5" w:rsidP="00ED21A5">
      <w:pPr>
        <w:pStyle w:val="EndNoteBibliography"/>
        <w:spacing w:after="240"/>
        <w:ind w:left="720" w:hanging="720"/>
        <w:rPr>
          <w:noProof/>
        </w:rPr>
      </w:pPr>
      <w:r w:rsidRPr="00ED21A5">
        <w:rPr>
          <w:noProof/>
        </w:rPr>
        <w:t>484.</w:t>
      </w:r>
      <w:r w:rsidRPr="00ED21A5">
        <w:rPr>
          <w:noProof/>
        </w:rPr>
        <w:tab/>
        <w:t xml:space="preserve">Hammond CB, Jelovsek FR, Lee KL, Creasman WT and Parker RT. Effects of long-term estrogen replacement therapy. I. Metabolic effects. </w:t>
      </w:r>
      <w:r w:rsidRPr="00ED21A5">
        <w:rPr>
          <w:i/>
          <w:noProof/>
        </w:rPr>
        <w:t>Am J Obstet Gynecol</w:t>
      </w:r>
      <w:r w:rsidRPr="00ED21A5">
        <w:rPr>
          <w:noProof/>
        </w:rPr>
        <w:t>. 1979;133:525-36.</w:t>
      </w:r>
    </w:p>
    <w:p w:rsidR="00ED21A5" w:rsidRPr="00ED21A5" w:rsidRDefault="00ED21A5" w:rsidP="00ED21A5">
      <w:pPr>
        <w:pStyle w:val="EndNoteBibliography"/>
        <w:spacing w:after="240"/>
        <w:ind w:left="720" w:hanging="720"/>
        <w:rPr>
          <w:noProof/>
        </w:rPr>
      </w:pPr>
      <w:r w:rsidRPr="00ED21A5">
        <w:rPr>
          <w:noProof/>
        </w:rPr>
        <w:t>485.</w:t>
      </w:r>
      <w:r w:rsidRPr="00ED21A5">
        <w:rPr>
          <w:noProof/>
        </w:rPr>
        <w:tab/>
        <w:t xml:space="preserve">Hando JC, Tucker JD, Davenport M, Tepperberg J and Nath J. X chromosome inactivation and micronuclei in normal and Turner individuals. </w:t>
      </w:r>
      <w:r w:rsidRPr="00ED21A5">
        <w:rPr>
          <w:i/>
          <w:noProof/>
        </w:rPr>
        <w:t>Hum Genet</w:t>
      </w:r>
      <w:r w:rsidRPr="00ED21A5">
        <w:rPr>
          <w:noProof/>
        </w:rPr>
        <w:t>. 1997;100:624-8.</w:t>
      </w:r>
    </w:p>
    <w:p w:rsidR="00ED21A5" w:rsidRPr="00ED21A5" w:rsidRDefault="00ED21A5" w:rsidP="00ED21A5">
      <w:pPr>
        <w:pStyle w:val="EndNoteBibliography"/>
        <w:spacing w:after="240"/>
        <w:ind w:left="720" w:hanging="720"/>
        <w:rPr>
          <w:noProof/>
        </w:rPr>
      </w:pPr>
      <w:r w:rsidRPr="00ED21A5">
        <w:rPr>
          <w:noProof/>
        </w:rPr>
        <w:t>486.</w:t>
      </w:r>
      <w:r w:rsidRPr="00ED21A5">
        <w:rPr>
          <w:noProof/>
        </w:rPr>
        <w:tab/>
        <w:t xml:space="preserve">Hanew K and Tanaka T. Adult Height in Patients with Turner Syndrome and Association with Lifestyle-related Diseases after Human Growth Hormone Treatment in Japan. </w:t>
      </w:r>
      <w:r w:rsidRPr="00ED21A5">
        <w:rPr>
          <w:i/>
          <w:noProof/>
        </w:rPr>
        <w:t>Pediatr Endocrinol Rev</w:t>
      </w:r>
      <w:r w:rsidRPr="00ED21A5">
        <w:rPr>
          <w:noProof/>
        </w:rPr>
        <w:t>. 2017;14 Suppl 1:252-259.</w:t>
      </w:r>
    </w:p>
    <w:p w:rsidR="00ED21A5" w:rsidRPr="00ED21A5" w:rsidRDefault="00ED21A5" w:rsidP="00ED21A5">
      <w:pPr>
        <w:pStyle w:val="EndNoteBibliography"/>
        <w:spacing w:after="240"/>
        <w:ind w:left="720" w:hanging="720"/>
        <w:rPr>
          <w:noProof/>
        </w:rPr>
      </w:pPr>
      <w:r w:rsidRPr="00ED21A5">
        <w:rPr>
          <w:noProof/>
        </w:rPr>
        <w:t>487.</w:t>
      </w:r>
      <w:r w:rsidRPr="00ED21A5">
        <w:rPr>
          <w:noProof/>
        </w:rPr>
        <w:tab/>
        <w:t xml:space="preserve">Hannuksela M, Lundqvist S and Carlberg B. Thoracic aorta--dilated or not? </w:t>
      </w:r>
      <w:r w:rsidRPr="00ED21A5">
        <w:rPr>
          <w:i/>
          <w:noProof/>
        </w:rPr>
        <w:t>Scand Cardiovasc J</w:t>
      </w:r>
      <w:r w:rsidRPr="00ED21A5">
        <w:rPr>
          <w:noProof/>
        </w:rPr>
        <w:t>. 2006;40:175-8.</w:t>
      </w:r>
    </w:p>
    <w:p w:rsidR="00ED21A5" w:rsidRPr="00ED21A5" w:rsidRDefault="00ED21A5" w:rsidP="00ED21A5">
      <w:pPr>
        <w:pStyle w:val="EndNoteBibliography"/>
        <w:spacing w:after="240"/>
        <w:ind w:left="720" w:hanging="720"/>
        <w:rPr>
          <w:noProof/>
        </w:rPr>
      </w:pPr>
      <w:r w:rsidRPr="00ED21A5">
        <w:rPr>
          <w:noProof/>
        </w:rPr>
        <w:t>488.</w:t>
      </w:r>
      <w:r w:rsidRPr="00ED21A5">
        <w:rPr>
          <w:noProof/>
        </w:rPr>
        <w:tab/>
        <w:t xml:space="preserve">Hanton L, Axelrod L, Bakalov V and Bondy CA. The importance of estrogen replacement in young women with Turner syndrome. </w:t>
      </w:r>
      <w:r w:rsidRPr="00ED21A5">
        <w:rPr>
          <w:i/>
          <w:noProof/>
        </w:rPr>
        <w:t>J Womens Health (Larchmt)</w:t>
      </w:r>
      <w:r w:rsidRPr="00ED21A5">
        <w:rPr>
          <w:noProof/>
        </w:rPr>
        <w:t>. 2003;12:971-7.</w:t>
      </w:r>
    </w:p>
    <w:p w:rsidR="00ED21A5" w:rsidRPr="00ED21A5" w:rsidRDefault="00ED21A5" w:rsidP="00ED21A5">
      <w:pPr>
        <w:pStyle w:val="EndNoteBibliography"/>
        <w:spacing w:after="240"/>
        <w:ind w:left="720" w:hanging="720"/>
        <w:rPr>
          <w:noProof/>
        </w:rPr>
      </w:pPr>
      <w:r w:rsidRPr="00ED21A5">
        <w:rPr>
          <w:noProof/>
        </w:rPr>
        <w:t>489.</w:t>
      </w:r>
      <w:r w:rsidRPr="00ED21A5">
        <w:rPr>
          <w:noProof/>
        </w:rPr>
        <w:tab/>
        <w:t xml:space="preserve">Harju M, Laine T and Alvesalo L. Occlusal anomalies in 45,X/46,XX- and 46,Xi(Xq)-women (Turner syndrome). </w:t>
      </w:r>
      <w:r w:rsidRPr="00ED21A5">
        <w:rPr>
          <w:i/>
          <w:noProof/>
        </w:rPr>
        <w:t>Scandinavian journal of dental research</w:t>
      </w:r>
      <w:r w:rsidRPr="00ED21A5">
        <w:rPr>
          <w:noProof/>
        </w:rPr>
        <w:t>. 1989;97:387-91.</w:t>
      </w:r>
    </w:p>
    <w:p w:rsidR="00ED21A5" w:rsidRPr="00ED21A5" w:rsidRDefault="00ED21A5" w:rsidP="00ED21A5">
      <w:pPr>
        <w:pStyle w:val="EndNoteBibliography"/>
        <w:spacing w:after="240"/>
        <w:ind w:left="720" w:hanging="720"/>
        <w:rPr>
          <w:noProof/>
        </w:rPr>
      </w:pPr>
      <w:r w:rsidRPr="00ED21A5">
        <w:rPr>
          <w:noProof/>
        </w:rPr>
        <w:t>490.</w:t>
      </w:r>
      <w:r w:rsidRPr="00ED21A5">
        <w:rPr>
          <w:noProof/>
        </w:rPr>
        <w:tab/>
        <w:t xml:space="preserve">Harris KM, Braverman AC, Eagle KA, Woznicki EM, Pyeritz RE, Myrmel T, Peterson MD, Voehringer M, Fattori R, Januzzi JL, Gilon D, Montgomery DG, Nienaber CA, Trimarchi S, Isselbacher EM and Evangelista A. Acute aortic intramural hematoma: an analysis from the International Registry of Acute Aortic Dissection. </w:t>
      </w:r>
      <w:r w:rsidRPr="00ED21A5">
        <w:rPr>
          <w:i/>
          <w:noProof/>
        </w:rPr>
        <w:t>Circulation</w:t>
      </w:r>
      <w:r w:rsidRPr="00ED21A5">
        <w:rPr>
          <w:noProof/>
        </w:rPr>
        <w:t>. 2012;126:S91-6.</w:t>
      </w:r>
    </w:p>
    <w:p w:rsidR="00ED21A5" w:rsidRPr="00ED21A5" w:rsidRDefault="00ED21A5" w:rsidP="00ED21A5">
      <w:pPr>
        <w:pStyle w:val="EndNoteBibliography"/>
        <w:spacing w:after="240"/>
        <w:ind w:left="720" w:hanging="720"/>
        <w:rPr>
          <w:noProof/>
        </w:rPr>
      </w:pPr>
      <w:r w:rsidRPr="00ED21A5">
        <w:rPr>
          <w:noProof/>
        </w:rPr>
        <w:t>491.</w:t>
      </w:r>
      <w:r w:rsidRPr="00ED21A5">
        <w:rPr>
          <w:noProof/>
        </w:rPr>
        <w:tab/>
        <w:t xml:space="preserve">Harsha KJ and Nair JS. Chiari I Malformation Associated with Turner Syndrome. </w:t>
      </w:r>
      <w:r w:rsidRPr="00ED21A5">
        <w:rPr>
          <w:i/>
          <w:noProof/>
        </w:rPr>
        <w:t>J Neurosci Rural Pract</w:t>
      </w:r>
      <w:r w:rsidRPr="00ED21A5">
        <w:rPr>
          <w:noProof/>
        </w:rPr>
        <w:t>. 2017;8:277-280.</w:t>
      </w:r>
    </w:p>
    <w:p w:rsidR="00ED21A5" w:rsidRPr="00ED21A5" w:rsidRDefault="00ED21A5" w:rsidP="00ED21A5">
      <w:pPr>
        <w:pStyle w:val="EndNoteBibliography"/>
        <w:spacing w:after="240"/>
        <w:ind w:left="720" w:hanging="720"/>
        <w:rPr>
          <w:noProof/>
        </w:rPr>
      </w:pPr>
      <w:r w:rsidRPr="00ED21A5">
        <w:rPr>
          <w:noProof/>
        </w:rPr>
        <w:t>492.</w:t>
      </w:r>
      <w:r w:rsidRPr="00ED21A5">
        <w:rPr>
          <w:noProof/>
        </w:rPr>
        <w:tab/>
        <w:t xml:space="preserve">Hasegawa Y, Ariyasu D, Izawa M, Igaki-Miyamoto J, Fukuma M, Hatano M, Yagi H and Goto M. Gradually increasing ethinyl estradiol for Turner syndrome may produce good final height but not ideal BMD. </w:t>
      </w:r>
      <w:r w:rsidRPr="00ED21A5">
        <w:rPr>
          <w:i/>
          <w:noProof/>
        </w:rPr>
        <w:t>Endocr J</w:t>
      </w:r>
      <w:r w:rsidRPr="00ED21A5">
        <w:rPr>
          <w:noProof/>
        </w:rPr>
        <w:t>. 2017;64:221-227.</w:t>
      </w:r>
    </w:p>
    <w:p w:rsidR="00ED21A5" w:rsidRPr="00ED21A5" w:rsidRDefault="00ED21A5" w:rsidP="00ED21A5">
      <w:pPr>
        <w:pStyle w:val="EndNoteBibliography"/>
        <w:spacing w:after="240"/>
        <w:ind w:left="720" w:hanging="720"/>
        <w:rPr>
          <w:noProof/>
        </w:rPr>
      </w:pPr>
      <w:r w:rsidRPr="00ED21A5">
        <w:rPr>
          <w:noProof/>
        </w:rPr>
        <w:t>493.</w:t>
      </w:r>
      <w:r w:rsidRPr="00ED21A5">
        <w:rPr>
          <w:noProof/>
        </w:rPr>
        <w:tab/>
        <w:t xml:space="preserve">Hasle H, Olsen JH, Nielsen J, Hansen J, Friedrich U and Tommerup N. Occurrence of cancer in women with Turner syndrome. </w:t>
      </w:r>
      <w:r w:rsidRPr="00ED21A5">
        <w:rPr>
          <w:i/>
          <w:noProof/>
        </w:rPr>
        <w:t>British journal of cancer</w:t>
      </w:r>
      <w:r w:rsidRPr="00ED21A5">
        <w:rPr>
          <w:noProof/>
        </w:rPr>
        <w:t>. 1996;73:1156-9.</w:t>
      </w:r>
    </w:p>
    <w:p w:rsidR="00ED21A5" w:rsidRPr="00ED21A5" w:rsidRDefault="00ED21A5" w:rsidP="00ED21A5">
      <w:pPr>
        <w:pStyle w:val="EndNoteBibliography"/>
        <w:spacing w:after="240"/>
        <w:ind w:left="720" w:hanging="720"/>
        <w:rPr>
          <w:noProof/>
        </w:rPr>
      </w:pPr>
      <w:r w:rsidRPr="00ED21A5">
        <w:rPr>
          <w:noProof/>
        </w:rPr>
        <w:t>494.</w:t>
      </w:r>
      <w:r w:rsidRPr="00ED21A5">
        <w:rPr>
          <w:noProof/>
        </w:rPr>
        <w:tab/>
        <w:t xml:space="preserve">Hassold T, Pettay D, Robinson A and Uchida I. Molecular studies of parental origin and mosaicism in 45,X conceptuses. </w:t>
      </w:r>
      <w:r w:rsidRPr="00ED21A5">
        <w:rPr>
          <w:i/>
          <w:noProof/>
        </w:rPr>
        <w:t>Hum Genet</w:t>
      </w:r>
      <w:r w:rsidRPr="00ED21A5">
        <w:rPr>
          <w:noProof/>
        </w:rPr>
        <w:t>. 1992;89:647-52.</w:t>
      </w:r>
    </w:p>
    <w:p w:rsidR="00ED21A5" w:rsidRPr="00ED21A5" w:rsidRDefault="00ED21A5" w:rsidP="00ED21A5">
      <w:pPr>
        <w:pStyle w:val="EndNoteBibliography"/>
        <w:spacing w:after="240"/>
        <w:ind w:left="720" w:hanging="720"/>
        <w:rPr>
          <w:noProof/>
        </w:rPr>
      </w:pPr>
      <w:r w:rsidRPr="00ED21A5">
        <w:rPr>
          <w:noProof/>
        </w:rPr>
        <w:t>495.</w:t>
      </w:r>
      <w:r w:rsidRPr="00ED21A5">
        <w:rPr>
          <w:noProof/>
        </w:rPr>
        <w:tab/>
        <w:t xml:space="preserve">Hatton C, Knussen C, Sloper P and Turner S. The stability of the Ways of Coping (Revised) Questionnaire over time in parents of children with Down's syndrome: a research note. </w:t>
      </w:r>
      <w:r w:rsidRPr="00ED21A5">
        <w:rPr>
          <w:i/>
          <w:noProof/>
        </w:rPr>
        <w:t>Psychological medicine</w:t>
      </w:r>
      <w:r w:rsidRPr="00ED21A5">
        <w:rPr>
          <w:noProof/>
        </w:rPr>
        <w:t>. 1995;25:419-22.</w:t>
      </w:r>
    </w:p>
    <w:p w:rsidR="00ED21A5" w:rsidRPr="00ED21A5" w:rsidRDefault="00ED21A5" w:rsidP="00ED21A5">
      <w:pPr>
        <w:pStyle w:val="EndNoteBibliography"/>
        <w:spacing w:after="240"/>
        <w:ind w:left="720" w:hanging="720"/>
        <w:rPr>
          <w:noProof/>
        </w:rPr>
      </w:pPr>
      <w:r w:rsidRPr="00ED21A5">
        <w:rPr>
          <w:noProof/>
        </w:rPr>
        <w:t>496.</w:t>
      </w:r>
      <w:r w:rsidRPr="00ED21A5">
        <w:rPr>
          <w:noProof/>
        </w:rPr>
        <w:tab/>
        <w:t xml:space="preserve">Hayashi J, Abe K, Hata M, Nagano N, Hamasaki A and Suzuki K. [Endovascular repair for coarctation of the aorta in an adult]. </w:t>
      </w:r>
      <w:r w:rsidRPr="00ED21A5">
        <w:rPr>
          <w:i/>
          <w:noProof/>
        </w:rPr>
        <w:t>Kyobu Geka</w:t>
      </w:r>
      <w:r w:rsidRPr="00ED21A5">
        <w:rPr>
          <w:noProof/>
        </w:rPr>
        <w:t>. 2013;66:903-6.</w:t>
      </w:r>
    </w:p>
    <w:p w:rsidR="00ED21A5" w:rsidRPr="00ED21A5" w:rsidRDefault="00ED21A5" w:rsidP="00ED21A5">
      <w:pPr>
        <w:pStyle w:val="EndNoteBibliography"/>
        <w:spacing w:after="240"/>
        <w:ind w:left="720" w:hanging="720"/>
        <w:rPr>
          <w:noProof/>
        </w:rPr>
      </w:pPr>
      <w:r w:rsidRPr="00ED21A5">
        <w:rPr>
          <w:noProof/>
        </w:rPr>
        <w:t>497.</w:t>
      </w:r>
      <w:r w:rsidRPr="00ED21A5">
        <w:rPr>
          <w:noProof/>
        </w:rPr>
        <w:tab/>
        <w:t xml:space="preserve">Heinze E, Schlickenrieder J, Holl RW and Ebert R. Reduced secretion of gastric inhibitory polypeptide in Turner patients with impaired glucose tolerance. </w:t>
      </w:r>
      <w:r w:rsidRPr="00ED21A5">
        <w:rPr>
          <w:i/>
          <w:noProof/>
        </w:rPr>
        <w:t>Eur J Pediatr</w:t>
      </w:r>
      <w:r w:rsidRPr="00ED21A5">
        <w:rPr>
          <w:noProof/>
        </w:rPr>
        <w:t>. 1991;150:339-42.</w:t>
      </w:r>
    </w:p>
    <w:p w:rsidR="00ED21A5" w:rsidRPr="00ED21A5" w:rsidRDefault="00ED21A5" w:rsidP="00ED21A5">
      <w:pPr>
        <w:pStyle w:val="EndNoteBibliography"/>
        <w:spacing w:after="240"/>
        <w:ind w:left="720" w:hanging="720"/>
        <w:rPr>
          <w:noProof/>
        </w:rPr>
      </w:pPr>
      <w:r w:rsidRPr="00ED21A5">
        <w:rPr>
          <w:noProof/>
        </w:rPr>
        <w:t>498.</w:t>
      </w:r>
      <w:r w:rsidRPr="00ED21A5">
        <w:rPr>
          <w:noProof/>
        </w:rPr>
        <w:tab/>
        <w:t xml:space="preserve">Henegariu O, Pescovitz OH, Vance GH, Verbrugge J and Heerema NA. A case with mosaic di-, tetra-, and octacentric ring Y chromosomes. </w:t>
      </w:r>
      <w:r w:rsidRPr="00ED21A5">
        <w:rPr>
          <w:i/>
          <w:noProof/>
        </w:rPr>
        <w:t>Am J Med Genet</w:t>
      </w:r>
      <w:r w:rsidRPr="00ED21A5">
        <w:rPr>
          <w:noProof/>
        </w:rPr>
        <w:t>. 1997;71:426-9.</w:t>
      </w:r>
    </w:p>
    <w:p w:rsidR="00ED21A5" w:rsidRPr="00ED21A5" w:rsidRDefault="00ED21A5" w:rsidP="00ED21A5">
      <w:pPr>
        <w:pStyle w:val="EndNoteBibliography"/>
        <w:spacing w:after="240"/>
        <w:ind w:left="720" w:hanging="720"/>
        <w:rPr>
          <w:noProof/>
        </w:rPr>
      </w:pPr>
      <w:r w:rsidRPr="00ED21A5">
        <w:rPr>
          <w:noProof/>
        </w:rPr>
        <w:t>499.</w:t>
      </w:r>
      <w:r w:rsidRPr="00ED21A5">
        <w:rPr>
          <w:noProof/>
        </w:rPr>
        <w:tab/>
        <w:t xml:space="preserve">Herman TE and Siegel MJ. Renal cysts associated with Turner's syndrome. </w:t>
      </w:r>
      <w:r w:rsidRPr="00ED21A5">
        <w:rPr>
          <w:i/>
          <w:noProof/>
        </w:rPr>
        <w:t>Pediatr Radiol</w:t>
      </w:r>
      <w:r w:rsidRPr="00ED21A5">
        <w:rPr>
          <w:noProof/>
        </w:rPr>
        <w:t>. 1994;24:139-40.</w:t>
      </w:r>
    </w:p>
    <w:p w:rsidR="00ED21A5" w:rsidRPr="00ED21A5" w:rsidRDefault="00ED21A5" w:rsidP="00ED21A5">
      <w:pPr>
        <w:pStyle w:val="EndNoteBibliography"/>
        <w:spacing w:after="240"/>
        <w:ind w:left="720" w:hanging="720"/>
        <w:rPr>
          <w:noProof/>
        </w:rPr>
      </w:pPr>
      <w:r w:rsidRPr="00ED21A5">
        <w:rPr>
          <w:noProof/>
        </w:rPr>
        <w:t>500.</w:t>
      </w:r>
      <w:r w:rsidRPr="00ED21A5">
        <w:rPr>
          <w:noProof/>
        </w:rPr>
        <w:tab/>
        <w:t xml:space="preserve">Higurashi M, Iijima K, Sugimoto Y, Ishikawa N, Hoshina H, Watanabe N and Yoneyama K. The birth prevalence of malformation syndromes in Tokyo infants: a survey of 14,430 newborn infants. </w:t>
      </w:r>
      <w:r w:rsidRPr="00ED21A5">
        <w:rPr>
          <w:i/>
          <w:noProof/>
        </w:rPr>
        <w:t>Am J Med Genet</w:t>
      </w:r>
      <w:r w:rsidRPr="00ED21A5">
        <w:rPr>
          <w:noProof/>
        </w:rPr>
        <w:t>. 1980;6:189-94.</w:t>
      </w:r>
    </w:p>
    <w:p w:rsidR="00ED21A5" w:rsidRPr="00ED21A5" w:rsidRDefault="00ED21A5" w:rsidP="00ED21A5">
      <w:pPr>
        <w:pStyle w:val="EndNoteBibliography"/>
        <w:spacing w:after="240"/>
        <w:ind w:left="720" w:hanging="720"/>
        <w:rPr>
          <w:noProof/>
        </w:rPr>
      </w:pPr>
      <w:r w:rsidRPr="00ED21A5">
        <w:rPr>
          <w:noProof/>
        </w:rPr>
        <w:t>501.</w:t>
      </w:r>
      <w:r w:rsidRPr="00ED21A5">
        <w:rPr>
          <w:noProof/>
        </w:rPr>
        <w:tab/>
        <w:t xml:space="preserve">Hilken J. Uk audit of childhood growth hormone prescription, 1998. </w:t>
      </w:r>
      <w:r w:rsidRPr="00ED21A5">
        <w:rPr>
          <w:i/>
          <w:noProof/>
        </w:rPr>
        <w:t>Arch Dis Child</w:t>
      </w:r>
      <w:r w:rsidRPr="00ED21A5">
        <w:rPr>
          <w:noProof/>
        </w:rPr>
        <w:t>. 2001;84:387-9.</w:t>
      </w:r>
    </w:p>
    <w:p w:rsidR="00ED21A5" w:rsidRPr="00ED21A5" w:rsidRDefault="00ED21A5" w:rsidP="00ED21A5">
      <w:pPr>
        <w:pStyle w:val="EndNoteBibliography"/>
        <w:spacing w:after="240"/>
        <w:ind w:left="720" w:hanging="720"/>
        <w:rPr>
          <w:noProof/>
        </w:rPr>
      </w:pPr>
      <w:r w:rsidRPr="00ED21A5">
        <w:rPr>
          <w:noProof/>
        </w:rPr>
        <w:t>502.</w:t>
      </w:r>
      <w:r w:rsidRPr="00ED21A5">
        <w:rPr>
          <w:noProof/>
        </w:rPr>
        <w:tab/>
        <w:t xml:space="preserve">Hillman LS, Sekhon GS, Kaufman RL and Ho CK. Y-21 translocation with gonadal and renal dysgenesis and cardiac rupture. </w:t>
      </w:r>
      <w:r w:rsidRPr="00ED21A5">
        <w:rPr>
          <w:i/>
          <w:noProof/>
        </w:rPr>
        <w:t>Am J Dis Child</w:t>
      </w:r>
      <w:r w:rsidRPr="00ED21A5">
        <w:rPr>
          <w:noProof/>
        </w:rPr>
        <w:t>. 1974;128:560-3.</w:t>
      </w:r>
    </w:p>
    <w:p w:rsidR="00ED21A5" w:rsidRPr="00ED21A5" w:rsidRDefault="00ED21A5" w:rsidP="00ED21A5">
      <w:pPr>
        <w:pStyle w:val="EndNoteBibliography"/>
        <w:spacing w:after="240"/>
        <w:ind w:left="720" w:hanging="720"/>
        <w:rPr>
          <w:noProof/>
        </w:rPr>
      </w:pPr>
      <w:r w:rsidRPr="00ED21A5">
        <w:rPr>
          <w:noProof/>
        </w:rPr>
        <w:t>503.</w:t>
      </w:r>
      <w:r w:rsidRPr="00ED21A5">
        <w:rPr>
          <w:noProof/>
        </w:rPr>
        <w:tab/>
        <w:t xml:space="preserve">Hilton JM and Turner KJ. Sudden death in infancy syndrome in Western Australia. </w:t>
      </w:r>
      <w:r w:rsidRPr="00ED21A5">
        <w:rPr>
          <w:i/>
          <w:noProof/>
        </w:rPr>
        <w:t>Med J Aust</w:t>
      </w:r>
      <w:r w:rsidRPr="00ED21A5">
        <w:rPr>
          <w:noProof/>
        </w:rPr>
        <w:t>. 1976;1:427-30.</w:t>
      </w:r>
    </w:p>
    <w:p w:rsidR="00ED21A5" w:rsidRPr="00ED21A5" w:rsidRDefault="00ED21A5" w:rsidP="00ED21A5">
      <w:pPr>
        <w:pStyle w:val="EndNoteBibliography"/>
        <w:spacing w:after="240"/>
        <w:ind w:left="720" w:hanging="720"/>
        <w:rPr>
          <w:noProof/>
        </w:rPr>
      </w:pPr>
      <w:r w:rsidRPr="00ED21A5">
        <w:rPr>
          <w:noProof/>
        </w:rPr>
        <w:t>504.</w:t>
      </w:r>
      <w:r w:rsidRPr="00ED21A5">
        <w:rPr>
          <w:noProof/>
        </w:rPr>
        <w:tab/>
        <w:t xml:space="preserve">Hilton T, Castello R, Ohar J, Kong B, Kern M and Labovitz A. Persistent left superior vena cava in Turner's syndrome: a transesophageal echocardiographic study. </w:t>
      </w:r>
      <w:r w:rsidRPr="00ED21A5">
        <w:rPr>
          <w:i/>
          <w:noProof/>
        </w:rPr>
        <w:t>Am Heart J</w:t>
      </w:r>
      <w:r w:rsidRPr="00ED21A5">
        <w:rPr>
          <w:noProof/>
        </w:rPr>
        <w:t>. 1992;123:234-6.</w:t>
      </w:r>
    </w:p>
    <w:p w:rsidR="00ED21A5" w:rsidRPr="00ED21A5" w:rsidRDefault="00ED21A5" w:rsidP="00ED21A5">
      <w:pPr>
        <w:pStyle w:val="EndNoteBibliography"/>
        <w:spacing w:after="240"/>
        <w:ind w:left="720" w:hanging="720"/>
        <w:rPr>
          <w:noProof/>
        </w:rPr>
      </w:pPr>
      <w:r w:rsidRPr="00ED21A5">
        <w:rPr>
          <w:noProof/>
        </w:rPr>
        <w:t>505.</w:t>
      </w:r>
      <w:r w:rsidRPr="00ED21A5">
        <w:rPr>
          <w:noProof/>
        </w:rPr>
        <w:tab/>
        <w:t xml:space="preserve">Hiratzka LF, Bakris GL, Beckman JA, Bersin RM, Carr VF, Casey DE, Jr., Eagle KA, Hermann LK, Isselbacher EM, Kazerooni EA, Kouchoukos NT, Lytle BW, Milewicz DM, Reich DL, Sen S, Shinn JA, Svensson LG and Williams DM. 2010 ACCF/AHA/AATS/ACR/ASA/SCA/SCAI/SIR/STS/SVM guidelines for the diagnosis and management of patients with thoracic aortic disease: executive summary. A report of the American College of Cardiology Foundation/American Heart Association Task Force on Practice Guidelines, American Association for Thoracic Surgery, American College of Radiology, American Stroke Association, Society of Cardiovascular Anesthesiologists, Society for Cardiovascular Angiography and Interventions, Society of Interventional Radiology, Society of Thoracic Surgeons, and Society for Vascular Medicine. </w:t>
      </w:r>
      <w:r w:rsidRPr="00ED21A5">
        <w:rPr>
          <w:i/>
          <w:noProof/>
        </w:rPr>
        <w:t>Catheter Cardiovasc Interv</w:t>
      </w:r>
      <w:r w:rsidRPr="00ED21A5">
        <w:rPr>
          <w:noProof/>
        </w:rPr>
        <w:t>. 2010;76:E43-86.</w:t>
      </w:r>
    </w:p>
    <w:p w:rsidR="00ED21A5" w:rsidRPr="00ED21A5" w:rsidRDefault="00ED21A5" w:rsidP="00ED21A5">
      <w:pPr>
        <w:pStyle w:val="EndNoteBibliography"/>
        <w:spacing w:after="240"/>
        <w:ind w:left="720" w:hanging="720"/>
        <w:rPr>
          <w:noProof/>
        </w:rPr>
      </w:pPr>
      <w:r w:rsidRPr="00ED21A5">
        <w:rPr>
          <w:noProof/>
        </w:rPr>
        <w:t>506.</w:t>
      </w:r>
      <w:r w:rsidRPr="00ED21A5">
        <w:rPr>
          <w:noProof/>
        </w:rPr>
        <w:tab/>
        <w:t xml:space="preserve">Hiratzka LF, Bakris GL, Beckman JA, Bersin RM, Carr VF, Casey DE, Jr., Eagle KA, Hermann LK, Isselbacher EM, Kazerooni EA, Kouchoukos NT, Lytle BW, Milewicz DM, Reich DL, Sen S, Shinn JA, Svensson LG, Williams DM, American College of Cardiology Foundation/American Heart Association Task Force on Practice G, American Association for Thoracic S, American College of R, American Stroke A, Society of Cardiovascular A, Society for Cardiovascular A, Interventions, Society of Interventional R, Society of Thoracic S and Society for Vascular M. 2010 ACCF/AHA/AATS/ACR/ASA/SCA/SCAI/SIR/STS/SVM Guidelines for the diagnosis and management of patients with thoracic aortic disease. A Report of the American College of Cardiology Foundation/American Heart Association Task Force on Practice Guidelines, American Association for Thoracic Surgery, American College of Radiology,American Stroke Association, Society of Cardiovascular Anesthesiologists, Society for Cardiovascular Angiography and Interventions, Society of Interventional Radiology, Society of Thoracic Surgeons,and Society for Vascular Medicine. </w:t>
      </w:r>
      <w:r w:rsidRPr="00ED21A5">
        <w:rPr>
          <w:i/>
          <w:noProof/>
        </w:rPr>
        <w:t>J Am Coll Cardiol</w:t>
      </w:r>
      <w:r w:rsidRPr="00ED21A5">
        <w:rPr>
          <w:noProof/>
        </w:rPr>
        <w:t>. 2010;55:e27-e129.</w:t>
      </w:r>
    </w:p>
    <w:p w:rsidR="00ED21A5" w:rsidRPr="00ED21A5" w:rsidRDefault="00ED21A5" w:rsidP="00ED21A5">
      <w:pPr>
        <w:pStyle w:val="EndNoteBibliography"/>
        <w:spacing w:after="240"/>
        <w:ind w:left="720" w:hanging="720"/>
        <w:rPr>
          <w:noProof/>
        </w:rPr>
      </w:pPr>
      <w:r w:rsidRPr="00ED21A5">
        <w:rPr>
          <w:noProof/>
        </w:rPr>
        <w:t>507.</w:t>
      </w:r>
      <w:r w:rsidRPr="00ED21A5">
        <w:rPr>
          <w:noProof/>
        </w:rPr>
        <w:tab/>
        <w:t xml:space="preserve">Hirose H, Amano A, Takahashi A, Nagano N and Kohmoto T. Ruptured aortic dissecting aneurysm in Turner's syndrome: a case report and review of literature. </w:t>
      </w:r>
      <w:r w:rsidRPr="00ED21A5">
        <w:rPr>
          <w:i/>
          <w:noProof/>
        </w:rPr>
        <w:t>Ann Thorac Cardiovasc Surg</w:t>
      </w:r>
      <w:r w:rsidRPr="00ED21A5">
        <w:rPr>
          <w:noProof/>
        </w:rPr>
        <w:t>. 2000;6:275-80.</w:t>
      </w:r>
    </w:p>
    <w:p w:rsidR="00ED21A5" w:rsidRPr="00ED21A5" w:rsidRDefault="00ED21A5" w:rsidP="00ED21A5">
      <w:pPr>
        <w:pStyle w:val="EndNoteBibliography"/>
        <w:spacing w:after="240"/>
        <w:ind w:left="720" w:hanging="720"/>
        <w:rPr>
          <w:noProof/>
        </w:rPr>
      </w:pPr>
      <w:r w:rsidRPr="00ED21A5">
        <w:rPr>
          <w:noProof/>
        </w:rPr>
        <w:t>508.</w:t>
      </w:r>
      <w:r w:rsidRPr="00ED21A5">
        <w:rPr>
          <w:noProof/>
        </w:rPr>
        <w:tab/>
        <w:t xml:space="preserve">Hirth A, Reybrouck T, Bjarnason-Wehrens B, Lawrenz W and Hoffmann A. Recommendations for participation in competitive and leisure sports in patients with congenital heart disease: a consensus document. </w:t>
      </w:r>
      <w:r w:rsidRPr="00ED21A5">
        <w:rPr>
          <w:i/>
          <w:noProof/>
        </w:rPr>
        <w:t>Eur J Cardiovasc Prev Rehabil</w:t>
      </w:r>
      <w:r w:rsidRPr="00ED21A5">
        <w:rPr>
          <w:noProof/>
        </w:rPr>
        <w:t>. 2006;13:293-9.</w:t>
      </w:r>
    </w:p>
    <w:p w:rsidR="00ED21A5" w:rsidRPr="00ED21A5" w:rsidRDefault="00ED21A5" w:rsidP="00ED21A5">
      <w:pPr>
        <w:pStyle w:val="EndNoteBibliography"/>
        <w:spacing w:after="240"/>
        <w:ind w:left="720" w:hanging="720"/>
        <w:rPr>
          <w:noProof/>
        </w:rPr>
      </w:pPr>
      <w:r w:rsidRPr="00ED21A5">
        <w:rPr>
          <w:noProof/>
        </w:rPr>
        <w:t>509.</w:t>
      </w:r>
      <w:r w:rsidRPr="00ED21A5">
        <w:rPr>
          <w:noProof/>
        </w:rPr>
        <w:tab/>
        <w:t xml:space="preserve">Hishimura-Yonemaru N, Okuhara K, Takahashi N, Tonoki H, Iizuka S and Tajima T. A case of 45,X/47,XXX mosaic Turner syndrome with limb length discrepancy. </w:t>
      </w:r>
      <w:r w:rsidRPr="00ED21A5">
        <w:rPr>
          <w:i/>
          <w:noProof/>
        </w:rPr>
        <w:t>Clin Pediatr Endocrinol</w:t>
      </w:r>
      <w:r w:rsidRPr="00ED21A5">
        <w:rPr>
          <w:noProof/>
        </w:rPr>
        <w:t>. 2017;26:259-263.</w:t>
      </w:r>
    </w:p>
    <w:p w:rsidR="00ED21A5" w:rsidRPr="00ED21A5" w:rsidRDefault="00ED21A5" w:rsidP="00ED21A5">
      <w:pPr>
        <w:pStyle w:val="EndNoteBibliography"/>
        <w:spacing w:after="240"/>
        <w:ind w:left="720" w:hanging="720"/>
        <w:rPr>
          <w:noProof/>
        </w:rPr>
      </w:pPr>
      <w:r w:rsidRPr="00ED21A5">
        <w:rPr>
          <w:noProof/>
        </w:rPr>
        <w:t>510.</w:t>
      </w:r>
      <w:r w:rsidRPr="00ED21A5">
        <w:rPr>
          <w:noProof/>
        </w:rPr>
        <w:tab/>
        <w:t xml:space="preserve">Hjerrild BE, Holst JJ, Juhl CB, Christiansen JS, Schmitz O and Gravholt CH. Delayed beta-cell response and glucose intolerance in young women with Turner syndrome. </w:t>
      </w:r>
      <w:r w:rsidRPr="00ED21A5">
        <w:rPr>
          <w:i/>
          <w:noProof/>
        </w:rPr>
        <w:t>BMC Endocr Disord</w:t>
      </w:r>
      <w:r w:rsidRPr="00ED21A5">
        <w:rPr>
          <w:noProof/>
        </w:rPr>
        <w:t>. 2011;11:6.</w:t>
      </w:r>
    </w:p>
    <w:p w:rsidR="00ED21A5" w:rsidRPr="00ED21A5" w:rsidRDefault="00ED21A5" w:rsidP="00ED21A5">
      <w:pPr>
        <w:pStyle w:val="EndNoteBibliography"/>
        <w:spacing w:after="240"/>
        <w:ind w:left="720" w:hanging="720"/>
        <w:rPr>
          <w:noProof/>
        </w:rPr>
      </w:pPr>
      <w:r w:rsidRPr="00ED21A5">
        <w:rPr>
          <w:noProof/>
        </w:rPr>
        <w:t>511.</w:t>
      </w:r>
      <w:r w:rsidRPr="00ED21A5">
        <w:rPr>
          <w:noProof/>
        </w:rPr>
        <w:tab/>
        <w:t xml:space="preserve">Hjerrild BE, Mortensen KH and Gravholt CH. Turner syndrome and clinical treatment. </w:t>
      </w:r>
      <w:r w:rsidRPr="00ED21A5">
        <w:rPr>
          <w:i/>
          <w:noProof/>
        </w:rPr>
        <w:t>Br Med Bull</w:t>
      </w:r>
      <w:r w:rsidRPr="00ED21A5">
        <w:rPr>
          <w:noProof/>
        </w:rPr>
        <w:t>. 2008;86:77-93.</w:t>
      </w:r>
    </w:p>
    <w:p w:rsidR="00ED21A5" w:rsidRPr="00ED21A5" w:rsidRDefault="00ED21A5" w:rsidP="00ED21A5">
      <w:pPr>
        <w:pStyle w:val="EndNoteBibliography"/>
        <w:spacing w:after="240"/>
        <w:ind w:left="720" w:hanging="720"/>
        <w:rPr>
          <w:noProof/>
        </w:rPr>
      </w:pPr>
      <w:r w:rsidRPr="00ED21A5">
        <w:rPr>
          <w:noProof/>
        </w:rPr>
        <w:t>512.</w:t>
      </w:r>
      <w:r w:rsidRPr="00ED21A5">
        <w:rPr>
          <w:noProof/>
        </w:rPr>
        <w:tab/>
        <w:t xml:space="preserve">Hjerrild BE, Mortensen KH, Sorensen KE, Pedersen EM, Andersen NH, Lundorf E, Hansen KW, Horlyck A, Hager A, Christiansen JS and Gravholt CH. Thoracic aortopathy in Turner syndrome and the influence of bicuspid aortic valves and blood pressure: a CMR study. </w:t>
      </w:r>
      <w:r w:rsidRPr="00ED21A5">
        <w:rPr>
          <w:i/>
          <w:noProof/>
        </w:rPr>
        <w:t>J Cardiovasc Magn Reson</w:t>
      </w:r>
      <w:r w:rsidRPr="00ED21A5">
        <w:rPr>
          <w:noProof/>
        </w:rPr>
        <w:t>. 2010;12:12.</w:t>
      </w:r>
    </w:p>
    <w:p w:rsidR="00ED21A5" w:rsidRPr="00ED21A5" w:rsidRDefault="00ED21A5" w:rsidP="00ED21A5">
      <w:pPr>
        <w:pStyle w:val="EndNoteBibliography"/>
        <w:spacing w:after="240"/>
        <w:ind w:left="720" w:hanging="720"/>
        <w:rPr>
          <w:noProof/>
        </w:rPr>
      </w:pPr>
      <w:r w:rsidRPr="00ED21A5">
        <w:rPr>
          <w:noProof/>
        </w:rPr>
        <w:t>513.</w:t>
      </w:r>
      <w:r w:rsidRPr="00ED21A5">
        <w:rPr>
          <w:noProof/>
        </w:rPr>
        <w:tab/>
        <w:t xml:space="preserve">Ho VB, Bakalov VK, Cooley M, Van PL, Hood MN, Burklow TR and Bondy CA. Major vascular anomalies in Turner syndrome: prevalence and magnetic resonance angiographic features. </w:t>
      </w:r>
      <w:r w:rsidRPr="00ED21A5">
        <w:rPr>
          <w:i/>
          <w:noProof/>
        </w:rPr>
        <w:t>Circulation</w:t>
      </w:r>
      <w:r w:rsidRPr="00ED21A5">
        <w:rPr>
          <w:noProof/>
        </w:rPr>
        <w:t>. 2004;110:1694-700.</w:t>
      </w:r>
    </w:p>
    <w:p w:rsidR="00ED21A5" w:rsidRPr="00ED21A5" w:rsidRDefault="00ED21A5" w:rsidP="00ED21A5">
      <w:pPr>
        <w:pStyle w:val="EndNoteBibliography"/>
        <w:spacing w:after="240"/>
        <w:ind w:left="720" w:hanging="720"/>
        <w:rPr>
          <w:noProof/>
        </w:rPr>
      </w:pPr>
      <w:r w:rsidRPr="00ED21A5">
        <w:rPr>
          <w:noProof/>
        </w:rPr>
        <w:t>514.</w:t>
      </w:r>
      <w:r w:rsidRPr="00ED21A5">
        <w:rPr>
          <w:noProof/>
        </w:rPr>
        <w:tab/>
        <w:t xml:space="preserve">Hochberg Z. Sudden death in Turner's syndrome. </w:t>
      </w:r>
      <w:r w:rsidRPr="00ED21A5">
        <w:rPr>
          <w:i/>
          <w:noProof/>
        </w:rPr>
        <w:t>Harefuh</w:t>
      </w:r>
      <w:r w:rsidRPr="00ED21A5">
        <w:rPr>
          <w:noProof/>
        </w:rPr>
        <w:t>. 1995;129:285-288.</w:t>
      </w:r>
    </w:p>
    <w:p w:rsidR="00ED21A5" w:rsidRPr="00ED21A5" w:rsidRDefault="00ED21A5" w:rsidP="00ED21A5">
      <w:pPr>
        <w:pStyle w:val="EndNoteBibliography"/>
        <w:spacing w:after="240"/>
        <w:ind w:left="720" w:hanging="720"/>
        <w:rPr>
          <w:noProof/>
        </w:rPr>
      </w:pPr>
      <w:r w:rsidRPr="00ED21A5">
        <w:rPr>
          <w:noProof/>
        </w:rPr>
        <w:t>515.</w:t>
      </w:r>
      <w:r w:rsidRPr="00ED21A5">
        <w:rPr>
          <w:noProof/>
        </w:rPr>
        <w:tab/>
        <w:t xml:space="preserve">Hoefnagel D, Wuster-Hill DH, Dupree WB, Benirschke K and Fuld GL. Camptomelic dwarfism associated with XY-gonadal dysgenesis and chromosome anomalies. </w:t>
      </w:r>
      <w:r w:rsidRPr="00ED21A5">
        <w:rPr>
          <w:i/>
          <w:noProof/>
        </w:rPr>
        <w:t>Clinical genetics</w:t>
      </w:r>
      <w:r w:rsidRPr="00ED21A5">
        <w:rPr>
          <w:noProof/>
        </w:rPr>
        <w:t>. 1978;13:489-99.</w:t>
      </w:r>
    </w:p>
    <w:p w:rsidR="00ED21A5" w:rsidRPr="00ED21A5" w:rsidRDefault="00ED21A5" w:rsidP="00ED21A5">
      <w:pPr>
        <w:pStyle w:val="EndNoteBibliography"/>
        <w:spacing w:after="240"/>
        <w:ind w:left="720" w:hanging="720"/>
        <w:rPr>
          <w:noProof/>
        </w:rPr>
      </w:pPr>
      <w:r w:rsidRPr="00ED21A5">
        <w:rPr>
          <w:noProof/>
        </w:rPr>
        <w:t>516.</w:t>
      </w:r>
      <w:r w:rsidRPr="00ED21A5">
        <w:rPr>
          <w:noProof/>
        </w:rPr>
        <w:tab/>
        <w:t xml:space="preserve">Hogler W, Briody J, Moore B, Garnett S, Lu PW and Cowell CT. Importance of estrogen on bone health in Turner syndrome: a cross-sectional and longitudinal study using dual-energy X-ray absorptiometry. </w:t>
      </w:r>
      <w:r w:rsidRPr="00ED21A5">
        <w:rPr>
          <w:i/>
          <w:noProof/>
        </w:rPr>
        <w:t>J Clin Endocrinol Metab</w:t>
      </w:r>
      <w:r w:rsidRPr="00ED21A5">
        <w:rPr>
          <w:noProof/>
        </w:rPr>
        <w:t>. 2004;89:193-9.</w:t>
      </w:r>
    </w:p>
    <w:p w:rsidR="00ED21A5" w:rsidRPr="00ED21A5" w:rsidRDefault="00ED21A5" w:rsidP="00ED21A5">
      <w:pPr>
        <w:pStyle w:val="EndNoteBibliography"/>
        <w:spacing w:after="240"/>
        <w:ind w:left="720" w:hanging="720"/>
        <w:rPr>
          <w:noProof/>
        </w:rPr>
      </w:pPr>
      <w:r w:rsidRPr="00ED21A5">
        <w:rPr>
          <w:noProof/>
        </w:rPr>
        <w:t>517.</w:t>
      </w:r>
      <w:r w:rsidRPr="00ED21A5">
        <w:rPr>
          <w:noProof/>
        </w:rPr>
        <w:tab/>
        <w:t xml:space="preserve">Holroyd CR, Davies JH, Taylor P, Jameson K, Rivett C, Cooper C and Dennison EM. Reduced cortical bone density with normal trabecular bone density in girls with Turner syndrome. </w:t>
      </w:r>
      <w:r w:rsidRPr="00ED21A5">
        <w:rPr>
          <w:i/>
          <w:noProof/>
        </w:rPr>
        <w:t>Osteoporosis international : a journal established as result of cooperation between the European Foundation for Osteoporosis and the National Osteoporosis Foundation of the USA</w:t>
      </w:r>
      <w:r w:rsidRPr="00ED21A5">
        <w:rPr>
          <w:noProof/>
        </w:rPr>
        <w:t>. 2010;21:2093-9.</w:t>
      </w:r>
    </w:p>
    <w:p w:rsidR="00ED21A5" w:rsidRPr="00ED21A5" w:rsidRDefault="00ED21A5" w:rsidP="00ED21A5">
      <w:pPr>
        <w:pStyle w:val="EndNoteBibliography"/>
        <w:spacing w:after="240"/>
        <w:ind w:left="720" w:hanging="720"/>
        <w:rPr>
          <w:noProof/>
        </w:rPr>
      </w:pPr>
      <w:r w:rsidRPr="00ED21A5">
        <w:rPr>
          <w:noProof/>
        </w:rPr>
        <w:t>518.</w:t>
      </w:r>
      <w:r w:rsidRPr="00ED21A5">
        <w:rPr>
          <w:noProof/>
        </w:rPr>
        <w:tab/>
        <w:t xml:space="preserve">Hong D, Scaletta Kent J and Kesler S. Cognitive profile of Turner syndrome. </w:t>
      </w:r>
      <w:r w:rsidRPr="00ED21A5">
        <w:rPr>
          <w:i/>
          <w:noProof/>
        </w:rPr>
        <w:t>Developmental disabilities research reviews</w:t>
      </w:r>
      <w:r w:rsidRPr="00ED21A5">
        <w:rPr>
          <w:noProof/>
        </w:rPr>
        <w:t>. 2009;15:270-8.</w:t>
      </w:r>
    </w:p>
    <w:p w:rsidR="00ED21A5" w:rsidRPr="00ED21A5" w:rsidRDefault="00ED21A5" w:rsidP="00ED21A5">
      <w:pPr>
        <w:pStyle w:val="EndNoteBibliography"/>
        <w:spacing w:after="240"/>
        <w:ind w:left="720" w:hanging="720"/>
        <w:rPr>
          <w:noProof/>
        </w:rPr>
      </w:pPr>
      <w:r w:rsidRPr="00ED21A5">
        <w:rPr>
          <w:noProof/>
        </w:rPr>
        <w:t>519.</w:t>
      </w:r>
      <w:r w:rsidRPr="00ED21A5">
        <w:rPr>
          <w:noProof/>
        </w:rPr>
        <w:tab/>
        <w:t xml:space="preserve">Hong DS, Bray S, Haas BW, Hoeft F and Reiss AL. Aberrant neurocognitive processing of fear in young girls with Turner syndrome. </w:t>
      </w:r>
      <w:r w:rsidRPr="00ED21A5">
        <w:rPr>
          <w:i/>
          <w:noProof/>
        </w:rPr>
        <w:t>Social cognitive and affective neuroscience</w:t>
      </w:r>
      <w:r w:rsidRPr="00ED21A5">
        <w:rPr>
          <w:noProof/>
        </w:rPr>
        <w:t>. 2014;9:255-64.</w:t>
      </w:r>
    </w:p>
    <w:p w:rsidR="00ED21A5" w:rsidRPr="00ED21A5" w:rsidRDefault="00ED21A5" w:rsidP="00ED21A5">
      <w:pPr>
        <w:pStyle w:val="EndNoteBibliography"/>
        <w:spacing w:after="240"/>
        <w:ind w:left="720" w:hanging="720"/>
        <w:rPr>
          <w:noProof/>
        </w:rPr>
      </w:pPr>
      <w:r w:rsidRPr="00ED21A5">
        <w:rPr>
          <w:noProof/>
        </w:rPr>
        <w:t>520.</w:t>
      </w:r>
      <w:r w:rsidRPr="00ED21A5">
        <w:rPr>
          <w:noProof/>
        </w:rPr>
        <w:tab/>
        <w:t xml:space="preserve">Hong DS, Dunkin B and Reiss AL. Psychosocial functioning and social cognitive processing in girls with Turner syndrome. </w:t>
      </w:r>
      <w:r w:rsidRPr="00ED21A5">
        <w:rPr>
          <w:i/>
          <w:noProof/>
        </w:rPr>
        <w:t>Journal of developmental and behavioral pediatrics : JDBP</w:t>
      </w:r>
      <w:r w:rsidRPr="00ED21A5">
        <w:rPr>
          <w:noProof/>
        </w:rPr>
        <w:t>. 2011;32:512-20.</w:t>
      </w:r>
    </w:p>
    <w:p w:rsidR="00ED21A5" w:rsidRPr="00ED21A5" w:rsidRDefault="00ED21A5" w:rsidP="00ED21A5">
      <w:pPr>
        <w:pStyle w:val="EndNoteBibliography"/>
        <w:spacing w:after="240"/>
        <w:ind w:left="720" w:hanging="720"/>
        <w:rPr>
          <w:noProof/>
        </w:rPr>
      </w:pPr>
      <w:r w:rsidRPr="00ED21A5">
        <w:rPr>
          <w:noProof/>
        </w:rPr>
        <w:t>521.</w:t>
      </w:r>
      <w:r w:rsidRPr="00ED21A5">
        <w:rPr>
          <w:noProof/>
        </w:rPr>
        <w:tab/>
        <w:t xml:space="preserve">Hong DS, Hoeft F, Marzelli MJ, Lepage JF, Roeltgen D, Ross J and Reiss AL. Influence of the X-chromosome on neuroanatomy: evidence from Turner and Klinefelter syndromes. </w:t>
      </w:r>
      <w:r w:rsidRPr="00ED21A5">
        <w:rPr>
          <w:i/>
          <w:noProof/>
        </w:rPr>
        <w:t>The Journal of neuroscience : the official journal of the Society for Neuroscience</w:t>
      </w:r>
      <w:r w:rsidRPr="00ED21A5">
        <w:rPr>
          <w:noProof/>
        </w:rPr>
        <w:t>. 2014;34:3509-16.</w:t>
      </w:r>
    </w:p>
    <w:p w:rsidR="00ED21A5" w:rsidRPr="00ED21A5" w:rsidRDefault="00ED21A5" w:rsidP="00ED21A5">
      <w:pPr>
        <w:pStyle w:val="EndNoteBibliography"/>
        <w:spacing w:after="240"/>
        <w:ind w:left="720" w:hanging="720"/>
        <w:rPr>
          <w:noProof/>
        </w:rPr>
      </w:pPr>
      <w:r w:rsidRPr="00ED21A5">
        <w:rPr>
          <w:noProof/>
        </w:rPr>
        <w:t>522.</w:t>
      </w:r>
      <w:r w:rsidRPr="00ED21A5">
        <w:rPr>
          <w:noProof/>
        </w:rPr>
        <w:tab/>
        <w:t xml:space="preserve">Hong DS and Reiss AL. Cognition and behavior in Turner syndrome: a brief review. </w:t>
      </w:r>
      <w:r w:rsidRPr="00ED21A5">
        <w:rPr>
          <w:i/>
          <w:noProof/>
        </w:rPr>
        <w:t>Pediatr Endocrinol Rev</w:t>
      </w:r>
      <w:r w:rsidRPr="00ED21A5">
        <w:rPr>
          <w:noProof/>
        </w:rPr>
        <w:t>. 2012;9 Suppl 2:710-2.</w:t>
      </w:r>
    </w:p>
    <w:p w:rsidR="00ED21A5" w:rsidRPr="00ED21A5" w:rsidRDefault="00ED21A5" w:rsidP="00ED21A5">
      <w:pPr>
        <w:pStyle w:val="EndNoteBibliography"/>
        <w:spacing w:after="240"/>
        <w:ind w:left="720" w:hanging="720"/>
        <w:rPr>
          <w:noProof/>
        </w:rPr>
      </w:pPr>
      <w:r w:rsidRPr="00ED21A5">
        <w:rPr>
          <w:noProof/>
        </w:rPr>
        <w:t>523.</w:t>
      </w:r>
      <w:r w:rsidRPr="00ED21A5">
        <w:rPr>
          <w:noProof/>
        </w:rPr>
        <w:tab/>
        <w:t xml:space="preserve">Hong DS and Reiss AL. Cognitive and neurological aspects of sex chromosome aneuploidies. </w:t>
      </w:r>
      <w:r w:rsidRPr="00ED21A5">
        <w:rPr>
          <w:i/>
          <w:noProof/>
        </w:rPr>
        <w:t>The Lancet Neurology</w:t>
      </w:r>
      <w:r w:rsidRPr="00ED21A5">
        <w:rPr>
          <w:noProof/>
        </w:rPr>
        <w:t>. 2014;13:306-18.</w:t>
      </w:r>
    </w:p>
    <w:p w:rsidR="00ED21A5" w:rsidRPr="00ED21A5" w:rsidRDefault="00ED21A5" w:rsidP="00ED21A5">
      <w:pPr>
        <w:pStyle w:val="EndNoteBibliography"/>
        <w:spacing w:after="240"/>
        <w:ind w:left="720" w:hanging="720"/>
        <w:rPr>
          <w:noProof/>
        </w:rPr>
      </w:pPr>
      <w:r w:rsidRPr="00ED21A5">
        <w:rPr>
          <w:noProof/>
        </w:rPr>
        <w:t>524.</w:t>
      </w:r>
      <w:r w:rsidRPr="00ED21A5">
        <w:rPr>
          <w:noProof/>
        </w:rPr>
        <w:tab/>
        <w:t xml:space="preserve">Hook EB. Exclusion of chromosomal mosaicism: tables of 90%, 95% and 99% confidence limits and comments on use. </w:t>
      </w:r>
      <w:r w:rsidRPr="00ED21A5">
        <w:rPr>
          <w:i/>
          <w:noProof/>
        </w:rPr>
        <w:t>Am J Hum Genet</w:t>
      </w:r>
      <w:r w:rsidRPr="00ED21A5">
        <w:rPr>
          <w:noProof/>
        </w:rPr>
        <w:t>. 1977;29:94-7.</w:t>
      </w:r>
    </w:p>
    <w:p w:rsidR="00ED21A5" w:rsidRPr="00ED21A5" w:rsidRDefault="00ED21A5" w:rsidP="00ED21A5">
      <w:pPr>
        <w:pStyle w:val="EndNoteBibliography"/>
        <w:spacing w:after="240"/>
        <w:ind w:left="720" w:hanging="720"/>
        <w:rPr>
          <w:noProof/>
        </w:rPr>
      </w:pPr>
      <w:r w:rsidRPr="00ED21A5">
        <w:rPr>
          <w:noProof/>
        </w:rPr>
        <w:t>525.</w:t>
      </w:r>
      <w:r w:rsidRPr="00ED21A5">
        <w:rPr>
          <w:noProof/>
        </w:rPr>
        <w:tab/>
        <w:t xml:space="preserve">Hook EB. Chromosome abnormalities and spontaneous fetal death following amniocentesis: further data and associations with maternal age. </w:t>
      </w:r>
      <w:r w:rsidRPr="00ED21A5">
        <w:rPr>
          <w:i/>
          <w:noProof/>
        </w:rPr>
        <w:t>Am J Hum Genet</w:t>
      </w:r>
      <w:r w:rsidRPr="00ED21A5">
        <w:rPr>
          <w:noProof/>
        </w:rPr>
        <w:t>. 1983;35:110-6.</w:t>
      </w:r>
    </w:p>
    <w:p w:rsidR="00ED21A5" w:rsidRPr="00ED21A5" w:rsidRDefault="00ED21A5" w:rsidP="00ED21A5">
      <w:pPr>
        <w:pStyle w:val="EndNoteBibliography"/>
        <w:spacing w:after="240"/>
        <w:ind w:left="720" w:hanging="720"/>
        <w:rPr>
          <w:noProof/>
        </w:rPr>
      </w:pPr>
      <w:r w:rsidRPr="00ED21A5">
        <w:rPr>
          <w:noProof/>
        </w:rPr>
        <w:t>526.</w:t>
      </w:r>
      <w:r w:rsidRPr="00ED21A5">
        <w:rPr>
          <w:noProof/>
        </w:rPr>
        <w:tab/>
        <w:t xml:space="preserve">Hook EB and Warburton D. The distribution of chromosomal genotypes associated with Turner's syndrome: livebirth prevalence rates and evidence for diminished fetal mortality and severity in genotypes associated with structural X abnormalities or mosaicism. </w:t>
      </w:r>
      <w:r w:rsidRPr="00ED21A5">
        <w:rPr>
          <w:i/>
          <w:noProof/>
        </w:rPr>
        <w:t>Hum Genet</w:t>
      </w:r>
      <w:r w:rsidRPr="00ED21A5">
        <w:rPr>
          <w:noProof/>
        </w:rPr>
        <w:t>. 1983;64:24-7.</w:t>
      </w:r>
    </w:p>
    <w:p w:rsidR="00ED21A5" w:rsidRPr="00ED21A5" w:rsidRDefault="00ED21A5" w:rsidP="00ED21A5">
      <w:pPr>
        <w:pStyle w:val="EndNoteBibliography"/>
        <w:spacing w:after="240"/>
        <w:ind w:left="720" w:hanging="720"/>
        <w:rPr>
          <w:noProof/>
        </w:rPr>
      </w:pPr>
      <w:r w:rsidRPr="00ED21A5">
        <w:rPr>
          <w:noProof/>
        </w:rPr>
        <w:t>527.</w:t>
      </w:r>
      <w:r w:rsidRPr="00ED21A5">
        <w:rPr>
          <w:noProof/>
        </w:rPr>
        <w:tab/>
        <w:t xml:space="preserve">Hook EB and Warburton D. Turner syndrome revisited: review of new data supports the hypothesis that all viable 45,X cases are cryptic mosaics with a rescue cell line, implying an origin by mitotic loss. </w:t>
      </w:r>
      <w:r w:rsidRPr="00ED21A5">
        <w:rPr>
          <w:i/>
          <w:noProof/>
        </w:rPr>
        <w:t>Hum Genet</w:t>
      </w:r>
      <w:r w:rsidRPr="00ED21A5">
        <w:rPr>
          <w:noProof/>
        </w:rPr>
        <w:t>. 2014;133:417-24.</w:t>
      </w:r>
    </w:p>
    <w:p w:rsidR="00ED21A5" w:rsidRPr="00ED21A5" w:rsidRDefault="00ED21A5" w:rsidP="00ED21A5">
      <w:pPr>
        <w:pStyle w:val="EndNoteBibliography"/>
        <w:spacing w:after="240"/>
        <w:ind w:left="720" w:hanging="720"/>
        <w:rPr>
          <w:noProof/>
        </w:rPr>
      </w:pPr>
      <w:r w:rsidRPr="00ED21A5">
        <w:rPr>
          <w:noProof/>
        </w:rPr>
        <w:t>528.</w:t>
      </w:r>
      <w:r w:rsidRPr="00ED21A5">
        <w:rPr>
          <w:noProof/>
        </w:rPr>
        <w:tab/>
        <w:t xml:space="preserve">Horne D, Morris SA, Colquitt JL, Molossi SM and McKenzie ED. Incidental Finding of Right Coronary Artery to Pulmonary Artery Fistula During Surgical Repair of Aortic Arch Atresia in Turner Syndrome. </w:t>
      </w:r>
      <w:r w:rsidRPr="00ED21A5">
        <w:rPr>
          <w:i/>
          <w:noProof/>
        </w:rPr>
        <w:t>World J Pediatr Congenit Heart Surg</w:t>
      </w:r>
      <w:r w:rsidRPr="00ED21A5">
        <w:rPr>
          <w:noProof/>
        </w:rPr>
        <w:t>. 2017;8:646-649.</w:t>
      </w:r>
    </w:p>
    <w:p w:rsidR="00ED21A5" w:rsidRPr="00ED21A5" w:rsidRDefault="00ED21A5" w:rsidP="00ED21A5">
      <w:pPr>
        <w:pStyle w:val="EndNoteBibliography"/>
        <w:spacing w:after="240"/>
        <w:ind w:left="720" w:hanging="720"/>
        <w:rPr>
          <w:noProof/>
        </w:rPr>
      </w:pPr>
      <w:r w:rsidRPr="00ED21A5">
        <w:rPr>
          <w:noProof/>
        </w:rPr>
        <w:t>529.</w:t>
      </w:r>
      <w:r w:rsidRPr="00ED21A5">
        <w:rPr>
          <w:noProof/>
        </w:rPr>
        <w:tab/>
        <w:t xml:space="preserve">Hovatta O. Pregnancies in women with Turner's syndrome. </w:t>
      </w:r>
      <w:r w:rsidRPr="00ED21A5">
        <w:rPr>
          <w:i/>
          <w:noProof/>
        </w:rPr>
        <w:t>Ann Med</w:t>
      </w:r>
      <w:r w:rsidRPr="00ED21A5">
        <w:rPr>
          <w:noProof/>
        </w:rPr>
        <w:t>. 1999;31:106-10.</w:t>
      </w:r>
    </w:p>
    <w:p w:rsidR="00ED21A5" w:rsidRPr="00ED21A5" w:rsidRDefault="00ED21A5" w:rsidP="00ED21A5">
      <w:pPr>
        <w:pStyle w:val="EndNoteBibliography"/>
        <w:spacing w:after="240"/>
        <w:ind w:left="720" w:hanging="720"/>
        <w:rPr>
          <w:noProof/>
        </w:rPr>
      </w:pPr>
      <w:r w:rsidRPr="00ED21A5">
        <w:rPr>
          <w:noProof/>
        </w:rPr>
        <w:t>530.</w:t>
      </w:r>
      <w:r w:rsidRPr="00ED21A5">
        <w:rPr>
          <w:noProof/>
        </w:rPr>
        <w:tab/>
        <w:t xml:space="preserve">Hovatta O. Ovarian function and in vitro fertilization (IVF) in Turner syndrome. </w:t>
      </w:r>
      <w:r w:rsidRPr="00ED21A5">
        <w:rPr>
          <w:i/>
          <w:noProof/>
        </w:rPr>
        <w:t>Pediatr Endocrinol Rev</w:t>
      </w:r>
      <w:r w:rsidRPr="00ED21A5">
        <w:rPr>
          <w:noProof/>
        </w:rPr>
        <w:t>. 2012;9 Suppl 2:713-7.</w:t>
      </w:r>
    </w:p>
    <w:p w:rsidR="00ED21A5" w:rsidRPr="00ED21A5" w:rsidRDefault="00ED21A5" w:rsidP="00ED21A5">
      <w:pPr>
        <w:pStyle w:val="EndNoteBibliography"/>
        <w:spacing w:after="240"/>
        <w:ind w:left="720" w:hanging="720"/>
        <w:rPr>
          <w:noProof/>
        </w:rPr>
      </w:pPr>
      <w:r w:rsidRPr="00ED21A5">
        <w:rPr>
          <w:noProof/>
        </w:rPr>
        <w:t>531.</w:t>
      </w:r>
      <w:r w:rsidRPr="00ED21A5">
        <w:rPr>
          <w:noProof/>
        </w:rPr>
        <w:tab/>
        <w:t xml:space="preserve">Hoven A, Witsenburg M and Roos-Hesselink JW. Rebuttal: Adverse outcome of coarctation stenting in patients with Turner syndrome. </w:t>
      </w:r>
      <w:r w:rsidRPr="00ED21A5">
        <w:rPr>
          <w:i/>
          <w:noProof/>
        </w:rPr>
        <w:t>Catheter Cardiovasc Interv</w:t>
      </w:r>
      <w:r w:rsidRPr="00ED21A5">
        <w:rPr>
          <w:noProof/>
        </w:rPr>
        <w:t>. 2017.</w:t>
      </w:r>
    </w:p>
    <w:p w:rsidR="00ED21A5" w:rsidRPr="00ED21A5" w:rsidRDefault="00ED21A5" w:rsidP="00ED21A5">
      <w:pPr>
        <w:pStyle w:val="EndNoteBibliography"/>
        <w:spacing w:after="240"/>
        <w:ind w:left="720" w:hanging="720"/>
        <w:rPr>
          <w:noProof/>
        </w:rPr>
      </w:pPr>
      <w:r w:rsidRPr="00ED21A5">
        <w:rPr>
          <w:noProof/>
        </w:rPr>
        <w:t>532.</w:t>
      </w:r>
      <w:r w:rsidRPr="00ED21A5">
        <w:rPr>
          <w:noProof/>
        </w:rPr>
        <w:tab/>
        <w:t xml:space="preserve">Howarth ES, Draper ES, Budd JL, Konje JC, Clarke M and Kurinczuk JJ. Population-based study of the outcome following the prenatal diagnosis of cystic hygroma. </w:t>
      </w:r>
      <w:r w:rsidRPr="00ED21A5">
        <w:rPr>
          <w:i/>
          <w:noProof/>
        </w:rPr>
        <w:t>Prenat Diagn</w:t>
      </w:r>
      <w:r w:rsidRPr="00ED21A5">
        <w:rPr>
          <w:noProof/>
        </w:rPr>
        <w:t>. 2005;25:286-91.</w:t>
      </w:r>
    </w:p>
    <w:p w:rsidR="00ED21A5" w:rsidRPr="00ED21A5" w:rsidRDefault="00ED21A5" w:rsidP="00ED21A5">
      <w:pPr>
        <w:pStyle w:val="EndNoteBibliography"/>
        <w:spacing w:after="240"/>
        <w:ind w:left="720" w:hanging="720"/>
        <w:rPr>
          <w:noProof/>
        </w:rPr>
      </w:pPr>
      <w:r w:rsidRPr="00ED21A5">
        <w:rPr>
          <w:noProof/>
        </w:rPr>
        <w:t>533.</w:t>
      </w:r>
      <w:r w:rsidRPr="00ED21A5">
        <w:rPr>
          <w:noProof/>
        </w:rPr>
        <w:tab/>
        <w:t xml:space="preserve">Hoxha P, Babameto-Laku A, Vyshka G, Gjoka K, Minxuri D, Myrtaj E and Cakerri L. Turner syndrome in Albania and the efficacy of its treatment with growth hormone. </w:t>
      </w:r>
      <w:r w:rsidRPr="00ED21A5">
        <w:rPr>
          <w:i/>
          <w:noProof/>
        </w:rPr>
        <w:t>J Pediatr Endocrinol Metab</w:t>
      </w:r>
      <w:r w:rsidRPr="00ED21A5">
        <w:rPr>
          <w:noProof/>
        </w:rPr>
        <w:t>. 2015;28:1227-34.</w:t>
      </w:r>
    </w:p>
    <w:p w:rsidR="00ED21A5" w:rsidRPr="00ED21A5" w:rsidRDefault="00ED21A5" w:rsidP="00ED21A5">
      <w:pPr>
        <w:pStyle w:val="EndNoteBibliography"/>
        <w:spacing w:after="240"/>
        <w:ind w:left="720" w:hanging="720"/>
        <w:rPr>
          <w:noProof/>
        </w:rPr>
      </w:pPr>
      <w:r w:rsidRPr="00ED21A5">
        <w:rPr>
          <w:noProof/>
        </w:rPr>
        <w:t>534.</w:t>
      </w:r>
      <w:r w:rsidRPr="00ED21A5">
        <w:rPr>
          <w:noProof/>
        </w:rPr>
        <w:tab/>
        <w:t xml:space="preserve">Hultcrantz M. Ear and hearing problems in Turner's syndrome. </w:t>
      </w:r>
      <w:r w:rsidRPr="00ED21A5">
        <w:rPr>
          <w:i/>
          <w:noProof/>
        </w:rPr>
        <w:t>Acta oto-laryngologica</w:t>
      </w:r>
      <w:r w:rsidRPr="00ED21A5">
        <w:rPr>
          <w:noProof/>
        </w:rPr>
        <w:t>. 2003;123:253-7.</w:t>
      </w:r>
    </w:p>
    <w:p w:rsidR="00ED21A5" w:rsidRPr="00ED21A5" w:rsidRDefault="00ED21A5" w:rsidP="00ED21A5">
      <w:pPr>
        <w:pStyle w:val="EndNoteBibliography"/>
        <w:spacing w:after="240"/>
        <w:ind w:left="720" w:hanging="720"/>
        <w:rPr>
          <w:noProof/>
        </w:rPr>
      </w:pPr>
      <w:r w:rsidRPr="00ED21A5">
        <w:rPr>
          <w:noProof/>
        </w:rPr>
        <w:t>535.</w:t>
      </w:r>
      <w:r w:rsidRPr="00ED21A5">
        <w:rPr>
          <w:noProof/>
        </w:rPr>
        <w:tab/>
        <w:t xml:space="preserve">Hultcrantz M and Sylven L. Turner's syndrome and hearing disorders in women aged 16-34. </w:t>
      </w:r>
      <w:r w:rsidRPr="00ED21A5">
        <w:rPr>
          <w:i/>
          <w:noProof/>
        </w:rPr>
        <w:t>Hearing research</w:t>
      </w:r>
      <w:r w:rsidRPr="00ED21A5">
        <w:rPr>
          <w:noProof/>
        </w:rPr>
        <w:t>. 1997;103:69-74.</w:t>
      </w:r>
    </w:p>
    <w:p w:rsidR="00ED21A5" w:rsidRPr="00ED21A5" w:rsidRDefault="00ED21A5" w:rsidP="00ED21A5">
      <w:pPr>
        <w:pStyle w:val="EndNoteBibliography"/>
        <w:spacing w:after="240"/>
        <w:ind w:left="720" w:hanging="720"/>
        <w:rPr>
          <w:noProof/>
        </w:rPr>
      </w:pPr>
      <w:r w:rsidRPr="00ED21A5">
        <w:rPr>
          <w:noProof/>
        </w:rPr>
        <w:t>536.</w:t>
      </w:r>
      <w:r w:rsidRPr="00ED21A5">
        <w:rPr>
          <w:noProof/>
        </w:rPr>
        <w:tab/>
        <w:t xml:space="preserve">Hung W and Lopresti JM. The high frequency of abnormal excrery urograms in young patients with gonadal dysgenesis. </w:t>
      </w:r>
      <w:r w:rsidRPr="00ED21A5">
        <w:rPr>
          <w:i/>
          <w:noProof/>
        </w:rPr>
        <w:t>J Urol</w:t>
      </w:r>
      <w:r w:rsidRPr="00ED21A5">
        <w:rPr>
          <w:noProof/>
        </w:rPr>
        <w:t>. 1967;98:697-700.</w:t>
      </w:r>
    </w:p>
    <w:p w:rsidR="00ED21A5" w:rsidRPr="00ED21A5" w:rsidRDefault="00ED21A5" w:rsidP="00ED21A5">
      <w:pPr>
        <w:pStyle w:val="EndNoteBibliography"/>
        <w:spacing w:after="240"/>
        <w:ind w:left="720" w:hanging="720"/>
        <w:rPr>
          <w:noProof/>
        </w:rPr>
      </w:pPr>
      <w:r w:rsidRPr="00ED21A5">
        <w:rPr>
          <w:noProof/>
        </w:rPr>
        <w:t>537.</w:t>
      </w:r>
      <w:r w:rsidRPr="00ED21A5">
        <w:rPr>
          <w:noProof/>
        </w:rPr>
        <w:tab/>
        <w:t xml:space="preserve">Huttunen NP, Turner MW and Barratt TM. Physicochemical characteristics of glomerular basement membrane antigens in urine. </w:t>
      </w:r>
      <w:r w:rsidRPr="00ED21A5">
        <w:rPr>
          <w:i/>
          <w:noProof/>
        </w:rPr>
        <w:t>Kidney Int</w:t>
      </w:r>
      <w:r w:rsidRPr="00ED21A5">
        <w:rPr>
          <w:noProof/>
        </w:rPr>
        <w:t>. 1979;16:322-8.</w:t>
      </w:r>
    </w:p>
    <w:p w:rsidR="00ED21A5" w:rsidRPr="00ED21A5" w:rsidRDefault="00ED21A5" w:rsidP="00ED21A5">
      <w:pPr>
        <w:pStyle w:val="EndNoteBibliography"/>
        <w:spacing w:after="240"/>
        <w:ind w:left="720" w:hanging="720"/>
        <w:rPr>
          <w:noProof/>
        </w:rPr>
      </w:pPr>
      <w:r w:rsidRPr="00ED21A5">
        <w:rPr>
          <w:noProof/>
        </w:rPr>
        <w:t>538.</w:t>
      </w:r>
      <w:r w:rsidRPr="00ED21A5">
        <w:rPr>
          <w:noProof/>
        </w:rPr>
        <w:tab/>
        <w:t xml:space="preserve">Hyer W, Cotterill AM and Savage MO. Common causes of short stature detectable by a height surveillance programme. </w:t>
      </w:r>
      <w:r w:rsidRPr="00ED21A5">
        <w:rPr>
          <w:i/>
          <w:noProof/>
        </w:rPr>
        <w:t>Journal of medical screening</w:t>
      </w:r>
      <w:r w:rsidRPr="00ED21A5">
        <w:rPr>
          <w:noProof/>
        </w:rPr>
        <w:t>. 1995;2:150-3.</w:t>
      </w:r>
    </w:p>
    <w:p w:rsidR="00ED21A5" w:rsidRPr="00ED21A5" w:rsidRDefault="00ED21A5" w:rsidP="00ED21A5">
      <w:pPr>
        <w:pStyle w:val="EndNoteBibliography"/>
        <w:spacing w:after="240"/>
        <w:ind w:left="720" w:hanging="720"/>
        <w:rPr>
          <w:noProof/>
        </w:rPr>
      </w:pPr>
      <w:r w:rsidRPr="00ED21A5">
        <w:rPr>
          <w:noProof/>
        </w:rPr>
        <w:t>539.</w:t>
      </w:r>
      <w:r w:rsidRPr="00ED21A5">
        <w:rPr>
          <w:noProof/>
        </w:rPr>
        <w:tab/>
        <w:t xml:space="preserve">Hyett J, Moscoso G and Nicolaides K. Abnormalities of the heart and great arteries in first trimester chromosomally abnormal fetuses. </w:t>
      </w:r>
      <w:r w:rsidRPr="00ED21A5">
        <w:rPr>
          <w:i/>
          <w:noProof/>
        </w:rPr>
        <w:t>American Journal of Medical Genetics</w:t>
      </w:r>
      <w:r w:rsidRPr="00ED21A5">
        <w:rPr>
          <w:noProof/>
        </w:rPr>
        <w:t>. 1997;69:207-16.</w:t>
      </w:r>
    </w:p>
    <w:p w:rsidR="00ED21A5" w:rsidRPr="00ED21A5" w:rsidRDefault="00ED21A5" w:rsidP="00ED21A5">
      <w:pPr>
        <w:pStyle w:val="EndNoteBibliography"/>
        <w:spacing w:after="240"/>
        <w:ind w:left="720" w:hanging="720"/>
        <w:rPr>
          <w:noProof/>
        </w:rPr>
      </w:pPr>
      <w:r w:rsidRPr="00ED21A5">
        <w:rPr>
          <w:noProof/>
        </w:rPr>
        <w:t>540.</w:t>
      </w:r>
      <w:r w:rsidRPr="00ED21A5">
        <w:rPr>
          <w:noProof/>
        </w:rPr>
        <w:tab/>
        <w:t xml:space="preserve">Iarrobino G, Capasso L, Sciano D, Calabrese R, Ventriglia R, Schiavone F and Borsi E. [Duodenal angiodysplasia and Turner's syndrome. Case report]. </w:t>
      </w:r>
      <w:r w:rsidRPr="00ED21A5">
        <w:rPr>
          <w:i/>
          <w:noProof/>
        </w:rPr>
        <w:t>G Chir</w:t>
      </w:r>
      <w:r w:rsidRPr="00ED21A5">
        <w:rPr>
          <w:noProof/>
        </w:rPr>
        <w:t>. 2006;27:149-52.</w:t>
      </w:r>
    </w:p>
    <w:p w:rsidR="00ED21A5" w:rsidRPr="00ED21A5" w:rsidRDefault="00ED21A5" w:rsidP="00ED21A5">
      <w:pPr>
        <w:pStyle w:val="EndNoteBibliography"/>
        <w:spacing w:after="240"/>
        <w:ind w:left="720" w:hanging="720"/>
        <w:rPr>
          <w:noProof/>
        </w:rPr>
      </w:pPr>
      <w:r w:rsidRPr="00ED21A5">
        <w:rPr>
          <w:noProof/>
        </w:rPr>
        <w:t>541.</w:t>
      </w:r>
      <w:r w:rsidRPr="00ED21A5">
        <w:rPr>
          <w:noProof/>
        </w:rPr>
        <w:tab/>
        <w:t xml:space="preserve">Ibarra-Gasparini D, Altieri P, Scarano E, Perri A, Morselli-Labate AM, Pagotto U, Mazzanti L, Pasquali R and Gambineri A. New insights on diabetes in Turner syndrome: results from an observational study in adulthood. </w:t>
      </w:r>
      <w:r w:rsidRPr="00ED21A5">
        <w:rPr>
          <w:i/>
          <w:noProof/>
        </w:rPr>
        <w:t>Endocrine</w:t>
      </w:r>
      <w:r w:rsidRPr="00ED21A5">
        <w:rPr>
          <w:noProof/>
        </w:rPr>
        <w:t>. 2017.</w:t>
      </w:r>
    </w:p>
    <w:p w:rsidR="00ED21A5" w:rsidRPr="00ED21A5" w:rsidRDefault="00ED21A5" w:rsidP="00ED21A5">
      <w:pPr>
        <w:pStyle w:val="EndNoteBibliography"/>
        <w:spacing w:after="240"/>
        <w:ind w:left="720" w:hanging="720"/>
        <w:rPr>
          <w:noProof/>
        </w:rPr>
      </w:pPr>
      <w:r w:rsidRPr="00ED21A5">
        <w:rPr>
          <w:noProof/>
        </w:rPr>
        <w:t>542.</w:t>
      </w:r>
      <w:r w:rsidRPr="00ED21A5">
        <w:rPr>
          <w:noProof/>
        </w:rPr>
        <w:tab/>
        <w:t xml:space="preserve">Ihara Y, Hizawa K, Fujita K, Iida M, Washio E, Kai T, Nitahata T, Esaki M and Iida M. A case of Turner syndrome (46XXp-/45X) complicated with Crohn's disease after hormone therapy. </w:t>
      </w:r>
      <w:r w:rsidRPr="00ED21A5">
        <w:rPr>
          <w:i/>
          <w:noProof/>
        </w:rPr>
        <w:t>Nihon Shokakibyo Gakkai Zasshi</w:t>
      </w:r>
      <w:r w:rsidRPr="00ED21A5">
        <w:rPr>
          <w:noProof/>
        </w:rPr>
        <w:t>. 2017;114:445-449.</w:t>
      </w:r>
    </w:p>
    <w:p w:rsidR="00ED21A5" w:rsidRPr="00ED21A5" w:rsidRDefault="00ED21A5" w:rsidP="00ED21A5">
      <w:pPr>
        <w:pStyle w:val="EndNoteBibliography"/>
        <w:spacing w:after="240"/>
        <w:ind w:left="720" w:hanging="720"/>
        <w:rPr>
          <w:noProof/>
        </w:rPr>
      </w:pPr>
      <w:r w:rsidRPr="00ED21A5">
        <w:rPr>
          <w:noProof/>
        </w:rPr>
        <w:t>543.</w:t>
      </w:r>
      <w:r w:rsidRPr="00ED21A5">
        <w:rPr>
          <w:noProof/>
        </w:rPr>
        <w:tab/>
        <w:t xml:space="preserve">Ilyas M, Chu C, Ettles D, Mathew V and Atkin S. Evaluation by magnetic resonance imaging of aortic dilatation and coarctation in adult Turner syndrome patients. </w:t>
      </w:r>
      <w:r w:rsidRPr="00ED21A5">
        <w:rPr>
          <w:i/>
          <w:noProof/>
        </w:rPr>
        <w:t>Clin Endocrinol (Oxf)</w:t>
      </w:r>
      <w:r w:rsidRPr="00ED21A5">
        <w:rPr>
          <w:noProof/>
        </w:rPr>
        <w:t>. 2006;65:154-7.</w:t>
      </w:r>
    </w:p>
    <w:p w:rsidR="00ED21A5" w:rsidRPr="00ED21A5" w:rsidRDefault="00ED21A5" w:rsidP="00ED21A5">
      <w:pPr>
        <w:pStyle w:val="EndNoteBibliography"/>
        <w:spacing w:after="240"/>
        <w:ind w:left="720" w:hanging="720"/>
        <w:rPr>
          <w:noProof/>
        </w:rPr>
      </w:pPr>
      <w:r w:rsidRPr="00ED21A5">
        <w:rPr>
          <w:noProof/>
        </w:rPr>
        <w:t>544.</w:t>
      </w:r>
      <w:r w:rsidRPr="00ED21A5">
        <w:rPr>
          <w:noProof/>
        </w:rPr>
        <w:tab/>
        <w:t xml:space="preserve">Imamura M, Aoki H, Eya K, Murakami T and Yasuda K. Balloon angioplasty before Wheat's operation in a patient with Turner's syndrome. </w:t>
      </w:r>
      <w:r w:rsidRPr="00ED21A5">
        <w:rPr>
          <w:i/>
          <w:noProof/>
        </w:rPr>
        <w:t>Cardiovasc Surg</w:t>
      </w:r>
      <w:r w:rsidRPr="00ED21A5">
        <w:rPr>
          <w:noProof/>
        </w:rPr>
        <w:t>. 1995;3:70-2.</w:t>
      </w:r>
    </w:p>
    <w:p w:rsidR="00ED21A5" w:rsidRPr="00ED21A5" w:rsidRDefault="00ED21A5" w:rsidP="00ED21A5">
      <w:pPr>
        <w:pStyle w:val="EndNoteBibliography"/>
        <w:spacing w:after="240"/>
        <w:ind w:left="720" w:hanging="720"/>
        <w:rPr>
          <w:noProof/>
        </w:rPr>
      </w:pPr>
      <w:r w:rsidRPr="00ED21A5">
        <w:rPr>
          <w:noProof/>
        </w:rPr>
        <w:t>545.</w:t>
      </w:r>
      <w:r w:rsidRPr="00ED21A5">
        <w:rPr>
          <w:noProof/>
        </w:rPr>
        <w:tab/>
        <w:t xml:space="preserve">Ionescu A, Rugina V, Baran T, Margineanu L and Ungureanu L. [Familial incidence of thyroid functional changes in patients with gonadal dysgenesis]. </w:t>
      </w:r>
      <w:r w:rsidRPr="00ED21A5">
        <w:rPr>
          <w:i/>
          <w:noProof/>
        </w:rPr>
        <w:t>Studii si cercetari de endocrinologie</w:t>
      </w:r>
      <w:r w:rsidRPr="00ED21A5">
        <w:rPr>
          <w:noProof/>
        </w:rPr>
        <w:t>. 1971;22:203-14.</w:t>
      </w:r>
    </w:p>
    <w:p w:rsidR="00ED21A5" w:rsidRPr="00ED21A5" w:rsidRDefault="00ED21A5" w:rsidP="00ED21A5">
      <w:pPr>
        <w:pStyle w:val="EndNoteBibliography"/>
        <w:spacing w:after="240"/>
        <w:ind w:left="720" w:hanging="720"/>
        <w:rPr>
          <w:noProof/>
        </w:rPr>
      </w:pPr>
      <w:r w:rsidRPr="00ED21A5">
        <w:rPr>
          <w:noProof/>
        </w:rPr>
        <w:t>546.</w:t>
      </w:r>
      <w:r w:rsidRPr="00ED21A5">
        <w:rPr>
          <w:noProof/>
        </w:rPr>
        <w:tab/>
        <w:t xml:space="preserve">Ionescu O, Sonnet E, Roudaut N, Predine-Hug F and Kerlan V. [Oral manifestations of endocrine dysfunction]. </w:t>
      </w:r>
      <w:r w:rsidRPr="00ED21A5">
        <w:rPr>
          <w:i/>
          <w:noProof/>
        </w:rPr>
        <w:t>Ann Endocrinol (Paris)</w:t>
      </w:r>
      <w:r w:rsidRPr="00ED21A5">
        <w:rPr>
          <w:noProof/>
        </w:rPr>
        <w:t>. 2004;65:459-65.</w:t>
      </w:r>
    </w:p>
    <w:p w:rsidR="00ED21A5" w:rsidRPr="00ED21A5" w:rsidRDefault="00ED21A5" w:rsidP="00ED21A5">
      <w:pPr>
        <w:pStyle w:val="EndNoteBibliography"/>
        <w:spacing w:after="240"/>
        <w:ind w:left="720" w:hanging="720"/>
        <w:rPr>
          <w:noProof/>
        </w:rPr>
      </w:pPr>
      <w:r w:rsidRPr="00ED21A5">
        <w:rPr>
          <w:noProof/>
        </w:rPr>
        <w:t>547.</w:t>
      </w:r>
      <w:r w:rsidRPr="00ED21A5">
        <w:rPr>
          <w:noProof/>
        </w:rPr>
        <w:tab/>
        <w:t xml:space="preserve">Irion O and Fournet Irion N. [Pregnancy care in women older than 40 years and after egg donation]. </w:t>
      </w:r>
      <w:r w:rsidRPr="00ED21A5">
        <w:rPr>
          <w:i/>
          <w:noProof/>
        </w:rPr>
        <w:t>Rev Med Suisse</w:t>
      </w:r>
      <w:r w:rsidRPr="00ED21A5">
        <w:rPr>
          <w:noProof/>
        </w:rPr>
        <w:t>. 2015;11:68-71.</w:t>
      </w:r>
    </w:p>
    <w:p w:rsidR="00ED21A5" w:rsidRPr="00ED21A5" w:rsidRDefault="00ED21A5" w:rsidP="00ED21A5">
      <w:pPr>
        <w:pStyle w:val="EndNoteBibliography"/>
        <w:spacing w:after="240"/>
        <w:ind w:left="720" w:hanging="720"/>
        <w:rPr>
          <w:noProof/>
        </w:rPr>
      </w:pPr>
      <w:r w:rsidRPr="00ED21A5">
        <w:rPr>
          <w:noProof/>
        </w:rPr>
        <w:t>548.</w:t>
      </w:r>
      <w:r w:rsidRPr="00ED21A5">
        <w:rPr>
          <w:noProof/>
        </w:rPr>
        <w:tab/>
        <w:t xml:space="preserve">Irzyniec T and Jez W. [Selected problems of the nephrological and urological status of women with Turner's syndrome]. </w:t>
      </w:r>
      <w:r w:rsidRPr="00ED21A5">
        <w:rPr>
          <w:i/>
          <w:noProof/>
        </w:rPr>
        <w:t>Przegl Lek</w:t>
      </w:r>
      <w:r w:rsidRPr="00ED21A5">
        <w:rPr>
          <w:noProof/>
        </w:rPr>
        <w:t>. 2006;63:602-5.</w:t>
      </w:r>
    </w:p>
    <w:p w:rsidR="00ED21A5" w:rsidRPr="00ED21A5" w:rsidRDefault="00ED21A5" w:rsidP="00ED21A5">
      <w:pPr>
        <w:pStyle w:val="EndNoteBibliography"/>
        <w:spacing w:after="240"/>
        <w:ind w:left="720" w:hanging="720"/>
        <w:rPr>
          <w:noProof/>
        </w:rPr>
      </w:pPr>
      <w:r w:rsidRPr="00ED21A5">
        <w:rPr>
          <w:noProof/>
        </w:rPr>
        <w:t>549.</w:t>
      </w:r>
      <w:r w:rsidRPr="00ED21A5">
        <w:rPr>
          <w:noProof/>
        </w:rPr>
        <w:tab/>
        <w:t xml:space="preserve">Isaksen CV, Eik-Nes SH, Blaas HG, Torp SH, van der Hagen CB and Ormerod E. A correlative study of prenatal ultrasound and post-mortem findings in fetuses and infants with an abnormal karyotype. </w:t>
      </w:r>
      <w:r w:rsidRPr="00ED21A5">
        <w:rPr>
          <w:i/>
          <w:noProof/>
        </w:rPr>
        <w:t>Ultrasound in Obstetrics &amp; Gynecology</w:t>
      </w:r>
      <w:r w:rsidRPr="00ED21A5">
        <w:rPr>
          <w:noProof/>
        </w:rPr>
        <w:t>. 2000;16:37-45.</w:t>
      </w:r>
    </w:p>
    <w:p w:rsidR="00ED21A5" w:rsidRPr="00ED21A5" w:rsidRDefault="00ED21A5" w:rsidP="00ED21A5">
      <w:pPr>
        <w:pStyle w:val="EndNoteBibliography"/>
        <w:spacing w:after="240"/>
        <w:ind w:left="720" w:hanging="720"/>
        <w:rPr>
          <w:noProof/>
        </w:rPr>
      </w:pPr>
      <w:r w:rsidRPr="00ED21A5">
        <w:rPr>
          <w:noProof/>
        </w:rPr>
        <w:t>550.</w:t>
      </w:r>
      <w:r w:rsidRPr="00ED21A5">
        <w:rPr>
          <w:noProof/>
        </w:rPr>
        <w:tab/>
        <w:t xml:space="preserve">Isojima T. Revision of the Growth References for Japanese Girls with Turner Syndrome. </w:t>
      </w:r>
      <w:r w:rsidRPr="00ED21A5">
        <w:rPr>
          <w:i/>
          <w:noProof/>
        </w:rPr>
        <w:t>Pediatr Endocrinol Rev</w:t>
      </w:r>
      <w:r w:rsidRPr="00ED21A5">
        <w:rPr>
          <w:noProof/>
        </w:rPr>
        <w:t>. 2017;14 Suppl 1:240-251.</w:t>
      </w:r>
    </w:p>
    <w:p w:rsidR="00ED21A5" w:rsidRPr="00ED21A5" w:rsidRDefault="00ED21A5" w:rsidP="00ED21A5">
      <w:pPr>
        <w:pStyle w:val="EndNoteBibliography"/>
        <w:spacing w:after="240"/>
        <w:ind w:left="720" w:hanging="720"/>
        <w:rPr>
          <w:noProof/>
        </w:rPr>
      </w:pPr>
      <w:r w:rsidRPr="00ED21A5">
        <w:rPr>
          <w:noProof/>
        </w:rPr>
        <w:t>551.</w:t>
      </w:r>
      <w:r w:rsidRPr="00ED21A5">
        <w:rPr>
          <w:noProof/>
        </w:rPr>
        <w:tab/>
        <w:t xml:space="preserve">Isojima T, Sakazume S, Hasegawa T, Ogata T, Nakanishi T, Nagai T and Yokoya S. Validation of auxological reference values for Japanese children with Noonan syndrome and comparison with growth in children with Turner syndrome. </w:t>
      </w:r>
      <w:r w:rsidRPr="00ED21A5">
        <w:rPr>
          <w:i/>
          <w:noProof/>
        </w:rPr>
        <w:t>Clin Pediatr Endocrinol</w:t>
      </w:r>
      <w:r w:rsidRPr="00ED21A5">
        <w:rPr>
          <w:noProof/>
        </w:rPr>
        <w:t>. 2017;26:153-164.</w:t>
      </w:r>
    </w:p>
    <w:p w:rsidR="00ED21A5" w:rsidRPr="00ED21A5" w:rsidRDefault="00ED21A5" w:rsidP="00ED21A5">
      <w:pPr>
        <w:pStyle w:val="EndNoteBibliography"/>
        <w:spacing w:after="240"/>
        <w:ind w:left="720" w:hanging="720"/>
        <w:rPr>
          <w:noProof/>
        </w:rPr>
      </w:pPr>
      <w:r w:rsidRPr="00ED21A5">
        <w:rPr>
          <w:noProof/>
        </w:rPr>
        <w:t>552.</w:t>
      </w:r>
      <w:r w:rsidRPr="00ED21A5">
        <w:rPr>
          <w:noProof/>
        </w:rPr>
        <w:tab/>
        <w:t xml:space="preserve">Isojima T, Yokoya S, Ito J, Horikawa R and Tanaka T. Trends in age and anthropometric data at start of growth hormone treatment for girls with Turner syndrome in Japan. </w:t>
      </w:r>
      <w:r w:rsidRPr="00ED21A5">
        <w:rPr>
          <w:i/>
          <w:noProof/>
        </w:rPr>
        <w:t>Endocr J</w:t>
      </w:r>
      <w:r w:rsidRPr="00ED21A5">
        <w:rPr>
          <w:noProof/>
        </w:rPr>
        <w:t>. 2008;55:1065-70.</w:t>
      </w:r>
    </w:p>
    <w:p w:rsidR="00ED21A5" w:rsidRPr="00ED21A5" w:rsidRDefault="00ED21A5" w:rsidP="00ED21A5">
      <w:pPr>
        <w:pStyle w:val="EndNoteBibliography"/>
        <w:spacing w:after="240"/>
        <w:ind w:left="720" w:hanging="720"/>
        <w:rPr>
          <w:noProof/>
        </w:rPr>
      </w:pPr>
      <w:r w:rsidRPr="00ED21A5">
        <w:rPr>
          <w:noProof/>
        </w:rPr>
        <w:t>553.</w:t>
      </w:r>
      <w:r w:rsidRPr="00ED21A5">
        <w:rPr>
          <w:noProof/>
        </w:rPr>
        <w:tab/>
        <w:t xml:space="preserve">Isojima T, Yokoya S, Ito J, Horikawa R and Tanaka T. Inconsistent determination of overweight by two anthropometric indices in girls with Turner syndrome. </w:t>
      </w:r>
      <w:r w:rsidRPr="00ED21A5">
        <w:rPr>
          <w:i/>
          <w:noProof/>
        </w:rPr>
        <w:t>Acta Paediatr</w:t>
      </w:r>
      <w:r w:rsidRPr="00ED21A5">
        <w:rPr>
          <w:noProof/>
        </w:rPr>
        <w:t>. 2009;98:513-8.</w:t>
      </w:r>
    </w:p>
    <w:p w:rsidR="00ED21A5" w:rsidRPr="00ED21A5" w:rsidRDefault="00ED21A5" w:rsidP="00ED21A5">
      <w:pPr>
        <w:pStyle w:val="EndNoteBibliography"/>
        <w:spacing w:after="240"/>
        <w:ind w:left="720" w:hanging="720"/>
        <w:rPr>
          <w:noProof/>
        </w:rPr>
      </w:pPr>
      <w:r w:rsidRPr="00ED21A5">
        <w:rPr>
          <w:noProof/>
        </w:rPr>
        <w:t>554.</w:t>
      </w:r>
      <w:r w:rsidRPr="00ED21A5">
        <w:rPr>
          <w:noProof/>
        </w:rPr>
        <w:tab/>
        <w:t xml:space="preserve">Itoh N and Tsukamoto T. [XX 'pure' gonadal dysgenesis and XYY syndrome]. </w:t>
      </w:r>
      <w:r w:rsidRPr="00ED21A5">
        <w:rPr>
          <w:i/>
          <w:noProof/>
        </w:rPr>
        <w:t>Nihon rinsho Japanese journal of clinical medicine</w:t>
      </w:r>
      <w:r w:rsidRPr="00ED21A5">
        <w:rPr>
          <w:noProof/>
        </w:rPr>
        <w:t>. 2004;62:305-8.</w:t>
      </w:r>
    </w:p>
    <w:p w:rsidR="00ED21A5" w:rsidRPr="00ED21A5" w:rsidRDefault="00ED21A5" w:rsidP="00ED21A5">
      <w:pPr>
        <w:pStyle w:val="EndNoteBibliography"/>
        <w:spacing w:after="240"/>
        <w:ind w:left="720" w:hanging="720"/>
        <w:rPr>
          <w:noProof/>
        </w:rPr>
      </w:pPr>
      <w:r w:rsidRPr="00ED21A5">
        <w:rPr>
          <w:noProof/>
        </w:rPr>
        <w:t>555.</w:t>
      </w:r>
      <w:r w:rsidRPr="00ED21A5">
        <w:rPr>
          <w:noProof/>
        </w:rPr>
        <w:tab/>
        <w:t xml:space="preserve">Iughetti L, Madeo S and Predieri B. Growth hormone therapy in patients with short stature homeobox-gene (SHOX) deficiency. </w:t>
      </w:r>
      <w:r w:rsidRPr="00ED21A5">
        <w:rPr>
          <w:i/>
          <w:noProof/>
        </w:rPr>
        <w:t>J Endocrinol Invest</w:t>
      </w:r>
      <w:r w:rsidRPr="00ED21A5">
        <w:rPr>
          <w:noProof/>
        </w:rPr>
        <w:t>. 2010;33:34-8.</w:t>
      </w:r>
    </w:p>
    <w:p w:rsidR="00ED21A5" w:rsidRPr="00ED21A5" w:rsidRDefault="00ED21A5" w:rsidP="00ED21A5">
      <w:pPr>
        <w:pStyle w:val="EndNoteBibliography"/>
        <w:spacing w:after="240"/>
        <w:ind w:left="720" w:hanging="720"/>
        <w:rPr>
          <w:noProof/>
        </w:rPr>
      </w:pPr>
      <w:r w:rsidRPr="00ED21A5">
        <w:rPr>
          <w:noProof/>
        </w:rPr>
        <w:t>556.</w:t>
      </w:r>
      <w:r w:rsidRPr="00ED21A5">
        <w:rPr>
          <w:noProof/>
        </w:rPr>
        <w:tab/>
        <w:t xml:space="preserve">Ivarsson SA, Carlsson A, Bredberg A, Alm J, Aronsson S, Gustafsson J, Hagenas L, Hager A, Kristrom B, Marcus C, Moell C, Nilsson KO, Tuvemo T, Westphal O, Albertsson-Wikland K and Aman J. Prevalence of coeliac disease in Turner syndrome. </w:t>
      </w:r>
      <w:r w:rsidRPr="00ED21A5">
        <w:rPr>
          <w:i/>
          <w:noProof/>
        </w:rPr>
        <w:t>Acta Paediatr</w:t>
      </w:r>
      <w:r w:rsidRPr="00ED21A5">
        <w:rPr>
          <w:noProof/>
        </w:rPr>
        <w:t>. 1999;88:933-6.</w:t>
      </w:r>
    </w:p>
    <w:p w:rsidR="00ED21A5" w:rsidRPr="00ED21A5" w:rsidRDefault="00ED21A5" w:rsidP="00ED21A5">
      <w:pPr>
        <w:pStyle w:val="EndNoteBibliography"/>
        <w:spacing w:after="240"/>
        <w:ind w:left="720" w:hanging="720"/>
        <w:rPr>
          <w:noProof/>
        </w:rPr>
      </w:pPr>
      <w:r w:rsidRPr="00ED21A5">
        <w:rPr>
          <w:noProof/>
        </w:rPr>
        <w:t>557.</w:t>
      </w:r>
      <w:r w:rsidRPr="00ED21A5">
        <w:rPr>
          <w:noProof/>
        </w:rPr>
        <w:tab/>
        <w:t xml:space="preserve">Iyer NP, Tucker DF, Roberts SH, Moselhi M, Morgan M and Matthes JW. Outcome of fetuses with Turner syndrome: a 10-year congenital anomaly register based study. </w:t>
      </w:r>
      <w:r w:rsidRPr="00ED21A5">
        <w:rPr>
          <w:i/>
          <w:noProof/>
        </w:rPr>
        <w:t>J Matern Fetal Neonatal Med</w:t>
      </w:r>
      <w:r w:rsidRPr="00ED21A5">
        <w:rPr>
          <w:noProof/>
        </w:rPr>
        <w:t>. 2012;25:68-73.</w:t>
      </w:r>
    </w:p>
    <w:p w:rsidR="00ED21A5" w:rsidRPr="00ED21A5" w:rsidRDefault="00ED21A5" w:rsidP="00ED21A5">
      <w:pPr>
        <w:pStyle w:val="EndNoteBibliography"/>
        <w:spacing w:after="240"/>
        <w:ind w:left="720" w:hanging="720"/>
        <w:rPr>
          <w:noProof/>
        </w:rPr>
      </w:pPr>
      <w:r w:rsidRPr="00ED21A5">
        <w:rPr>
          <w:noProof/>
        </w:rPr>
        <w:t>558.</w:t>
      </w:r>
      <w:r w:rsidRPr="00ED21A5">
        <w:rPr>
          <w:noProof/>
        </w:rPr>
        <w:tab/>
        <w:t xml:space="preserve">Jabbar S. Frequency of primary amenorrhea due to chromosomal aberration. </w:t>
      </w:r>
      <w:r w:rsidRPr="00ED21A5">
        <w:rPr>
          <w:i/>
          <w:noProof/>
        </w:rPr>
        <w:t>Journal of the College of Physicians and Surgeons--Pakistan : JCPSP</w:t>
      </w:r>
      <w:r w:rsidRPr="00ED21A5">
        <w:rPr>
          <w:noProof/>
        </w:rPr>
        <w:t>. 2004;14:329-32.</w:t>
      </w:r>
    </w:p>
    <w:p w:rsidR="00ED21A5" w:rsidRPr="00ED21A5" w:rsidRDefault="00ED21A5" w:rsidP="00ED21A5">
      <w:pPr>
        <w:pStyle w:val="EndNoteBibliography"/>
        <w:spacing w:after="240"/>
        <w:ind w:left="720" w:hanging="720"/>
        <w:rPr>
          <w:noProof/>
        </w:rPr>
      </w:pPr>
      <w:r w:rsidRPr="00ED21A5">
        <w:rPr>
          <w:noProof/>
        </w:rPr>
        <w:t>559.</w:t>
      </w:r>
      <w:r w:rsidRPr="00ED21A5">
        <w:rPr>
          <w:noProof/>
        </w:rPr>
        <w:tab/>
        <w:t xml:space="preserve">Jacobs JP, O'Brien SM, Chai PJ, Morell VO, Lindberg HL and Quintessenza JA. Management of 239 patients with hypoplastic left heart syndrome and related malformations from 1993 to 2007. </w:t>
      </w:r>
      <w:r w:rsidRPr="00ED21A5">
        <w:rPr>
          <w:i/>
          <w:noProof/>
        </w:rPr>
        <w:t>Ann Thorac Surg</w:t>
      </w:r>
      <w:r w:rsidRPr="00ED21A5">
        <w:rPr>
          <w:noProof/>
        </w:rPr>
        <w:t>. 2008;85:1691-6; discussion 1697.</w:t>
      </w:r>
    </w:p>
    <w:p w:rsidR="00ED21A5" w:rsidRPr="00ED21A5" w:rsidRDefault="00ED21A5" w:rsidP="00ED21A5">
      <w:pPr>
        <w:pStyle w:val="EndNoteBibliography"/>
        <w:spacing w:after="240"/>
        <w:ind w:left="720" w:hanging="720"/>
        <w:rPr>
          <w:noProof/>
        </w:rPr>
      </w:pPr>
      <w:r w:rsidRPr="00ED21A5">
        <w:rPr>
          <w:noProof/>
        </w:rPr>
        <w:t>560.</w:t>
      </w:r>
      <w:r w:rsidRPr="00ED21A5">
        <w:rPr>
          <w:noProof/>
        </w:rPr>
        <w:tab/>
        <w:t xml:space="preserve">James RS, Coppin B, Dalton P, Dennis NR, Mitchell C, Sharp AJ, Skuse DH, Thomas NS and Jacobs PA. A study of females with deletions of the short arm of the X chromosome. </w:t>
      </w:r>
      <w:r w:rsidRPr="00ED21A5">
        <w:rPr>
          <w:i/>
          <w:noProof/>
        </w:rPr>
        <w:t>Hum Genet</w:t>
      </w:r>
      <w:r w:rsidRPr="00ED21A5">
        <w:rPr>
          <w:noProof/>
        </w:rPr>
        <w:t>. 1998;102:507-16.</w:t>
      </w:r>
    </w:p>
    <w:p w:rsidR="00ED21A5" w:rsidRPr="00ED21A5" w:rsidRDefault="00ED21A5" w:rsidP="00ED21A5">
      <w:pPr>
        <w:pStyle w:val="EndNoteBibliography"/>
        <w:spacing w:after="240"/>
        <w:ind w:left="720" w:hanging="720"/>
        <w:rPr>
          <w:noProof/>
        </w:rPr>
      </w:pPr>
      <w:r w:rsidRPr="00ED21A5">
        <w:rPr>
          <w:noProof/>
        </w:rPr>
        <w:t>561.</w:t>
      </w:r>
      <w:r w:rsidRPr="00ED21A5">
        <w:rPr>
          <w:noProof/>
        </w:rPr>
        <w:tab/>
        <w:t xml:space="preserve">Jansen RP, Anderson JC, Birrell WS, Lyneham RC, Sutherland PD, Turner M, Flowers D and Ciancaglini E. Outpatient gamete intrafallopian transfer: a clinical analysis of 710 cases. </w:t>
      </w:r>
      <w:r w:rsidRPr="00ED21A5">
        <w:rPr>
          <w:i/>
          <w:noProof/>
        </w:rPr>
        <w:t>Med J Aust</w:t>
      </w:r>
      <w:r w:rsidRPr="00ED21A5">
        <w:rPr>
          <w:noProof/>
        </w:rPr>
        <w:t>. 1990;153:182-8.</w:t>
      </w:r>
    </w:p>
    <w:p w:rsidR="00ED21A5" w:rsidRPr="00ED21A5" w:rsidRDefault="00ED21A5" w:rsidP="00ED21A5">
      <w:pPr>
        <w:pStyle w:val="EndNoteBibliography"/>
        <w:spacing w:after="240"/>
        <w:ind w:left="720" w:hanging="720"/>
        <w:rPr>
          <w:noProof/>
        </w:rPr>
      </w:pPr>
      <w:r w:rsidRPr="00ED21A5">
        <w:rPr>
          <w:noProof/>
        </w:rPr>
        <w:t>562.</w:t>
      </w:r>
      <w:r w:rsidRPr="00ED21A5">
        <w:rPr>
          <w:noProof/>
        </w:rPr>
        <w:tab/>
        <w:t xml:space="preserve">Januzzi JL, Isselbacher EM, Fattori R, Cooper JV, Smith DE, Fang J, Eagle KA, Mehta RH, Nienaber CA, Pape LA and International Registry of Aortic D. Characterizing the young patient with aortic dissection: results from the International Registry of Aortic Dissection (IRAD). </w:t>
      </w:r>
      <w:r w:rsidRPr="00ED21A5">
        <w:rPr>
          <w:i/>
          <w:noProof/>
        </w:rPr>
        <w:t>J Am Coll Cardiol</w:t>
      </w:r>
      <w:r w:rsidRPr="00ED21A5">
        <w:rPr>
          <w:noProof/>
        </w:rPr>
        <w:t>. 2004;43:665-9.</w:t>
      </w:r>
    </w:p>
    <w:p w:rsidR="00ED21A5" w:rsidRPr="00ED21A5" w:rsidRDefault="00ED21A5" w:rsidP="00ED21A5">
      <w:pPr>
        <w:pStyle w:val="EndNoteBibliography"/>
        <w:spacing w:after="240"/>
        <w:ind w:left="720" w:hanging="720"/>
        <w:rPr>
          <w:noProof/>
        </w:rPr>
      </w:pPr>
      <w:r w:rsidRPr="00ED21A5">
        <w:rPr>
          <w:noProof/>
        </w:rPr>
        <w:t>563.</w:t>
      </w:r>
      <w:r w:rsidRPr="00ED21A5">
        <w:rPr>
          <w:noProof/>
        </w:rPr>
        <w:tab/>
        <w:t xml:space="preserve">Jelic S and Marisavljevic D. [Turner's syndrome with mosaic karyotype and renovascular hypertension]. </w:t>
      </w:r>
      <w:r w:rsidRPr="00ED21A5">
        <w:rPr>
          <w:i/>
          <w:noProof/>
        </w:rPr>
        <w:t>Srp Arh Celok Lek</w:t>
      </w:r>
      <w:r w:rsidRPr="00ED21A5">
        <w:rPr>
          <w:noProof/>
        </w:rPr>
        <w:t>. 1997;125:48-50.</w:t>
      </w:r>
    </w:p>
    <w:p w:rsidR="00ED21A5" w:rsidRPr="00ED21A5" w:rsidRDefault="00ED21A5" w:rsidP="00ED21A5">
      <w:pPr>
        <w:pStyle w:val="EndNoteBibliography"/>
        <w:spacing w:after="240"/>
        <w:ind w:left="720" w:hanging="720"/>
        <w:rPr>
          <w:noProof/>
        </w:rPr>
      </w:pPr>
      <w:r w:rsidRPr="00ED21A5">
        <w:rPr>
          <w:noProof/>
        </w:rPr>
        <w:t>564.</w:t>
      </w:r>
      <w:r w:rsidRPr="00ED21A5">
        <w:rPr>
          <w:noProof/>
        </w:rPr>
        <w:tab/>
        <w:t xml:space="preserve">Jellinek D and Hall DM. How are children's growth problems diagnosed? </w:t>
      </w:r>
      <w:r w:rsidRPr="00ED21A5">
        <w:rPr>
          <w:i/>
          <w:noProof/>
        </w:rPr>
        <w:t>Child: care, health and development</w:t>
      </w:r>
      <w:r w:rsidRPr="00ED21A5">
        <w:rPr>
          <w:noProof/>
        </w:rPr>
        <w:t>. 1994;20:371-7.</w:t>
      </w:r>
    </w:p>
    <w:p w:rsidR="00ED21A5" w:rsidRPr="00ED21A5" w:rsidRDefault="00ED21A5" w:rsidP="00ED21A5">
      <w:pPr>
        <w:pStyle w:val="EndNoteBibliography"/>
        <w:spacing w:after="240"/>
        <w:ind w:left="720" w:hanging="720"/>
        <w:rPr>
          <w:noProof/>
        </w:rPr>
      </w:pPr>
      <w:r w:rsidRPr="00ED21A5">
        <w:rPr>
          <w:noProof/>
        </w:rPr>
        <w:t>565.</w:t>
      </w:r>
      <w:r w:rsidRPr="00ED21A5">
        <w:rPr>
          <w:noProof/>
        </w:rPr>
        <w:tab/>
        <w:t xml:space="preserve">Jennings LD, Cole DC, Stock JR, Sukhdeo MN, Ellingboe JW, Cowling R, Jin G, Manas ES, Fan KY, Malamas MS, Harrison BL, Jacobsen S, Chopra R, Lohse PA, Moore WJ, O'Donnell MM, Hu Y, Robichaud AJ, Turner MJ, Wagner E and Bard J. Acylguanidine inhibitors of beta-secretase: optimization of the pyrrole ring substituents extending into the S1' substrate binding pocket. </w:t>
      </w:r>
      <w:r w:rsidRPr="00ED21A5">
        <w:rPr>
          <w:i/>
          <w:noProof/>
        </w:rPr>
        <w:t>Bioorg Med Chem Lett</w:t>
      </w:r>
      <w:r w:rsidRPr="00ED21A5">
        <w:rPr>
          <w:noProof/>
        </w:rPr>
        <w:t>. 2008;18:767-71.</w:t>
      </w:r>
    </w:p>
    <w:p w:rsidR="00ED21A5" w:rsidRPr="00ED21A5" w:rsidRDefault="00ED21A5" w:rsidP="00ED21A5">
      <w:pPr>
        <w:pStyle w:val="EndNoteBibliography"/>
        <w:spacing w:after="240"/>
        <w:ind w:left="720" w:hanging="720"/>
        <w:rPr>
          <w:noProof/>
        </w:rPr>
      </w:pPr>
      <w:r w:rsidRPr="00ED21A5">
        <w:rPr>
          <w:noProof/>
        </w:rPr>
        <w:t>566.</w:t>
      </w:r>
      <w:r w:rsidRPr="00ED21A5">
        <w:rPr>
          <w:noProof/>
        </w:rPr>
        <w:tab/>
        <w:t xml:space="preserve">Jentsch E, Stubbe P, Heidemann P and Droese M. [Juvenile goitre (author's transl)]. </w:t>
      </w:r>
      <w:r w:rsidRPr="00ED21A5">
        <w:rPr>
          <w:i/>
          <w:noProof/>
        </w:rPr>
        <w:t>Dtsch Med Wochenschr</w:t>
      </w:r>
      <w:r w:rsidRPr="00ED21A5">
        <w:rPr>
          <w:noProof/>
        </w:rPr>
        <w:t>. 1979;104:838-41.</w:t>
      </w:r>
    </w:p>
    <w:p w:rsidR="00ED21A5" w:rsidRPr="00ED21A5" w:rsidRDefault="00ED21A5" w:rsidP="00ED21A5">
      <w:pPr>
        <w:pStyle w:val="EndNoteBibliography"/>
        <w:spacing w:after="240"/>
        <w:ind w:left="720" w:hanging="720"/>
        <w:rPr>
          <w:noProof/>
        </w:rPr>
      </w:pPr>
      <w:r w:rsidRPr="00ED21A5">
        <w:rPr>
          <w:noProof/>
        </w:rPr>
        <w:t>567.</w:t>
      </w:r>
      <w:r w:rsidRPr="00ED21A5">
        <w:rPr>
          <w:noProof/>
        </w:rPr>
        <w:tab/>
        <w:t xml:space="preserve">Jeresaty RM, Basu SK and Franco J. Dissecting aneurysm of the aorta in Turner's syndrome. </w:t>
      </w:r>
      <w:r w:rsidRPr="00ED21A5">
        <w:rPr>
          <w:i/>
          <w:noProof/>
        </w:rPr>
        <w:t>JAMA</w:t>
      </w:r>
      <w:r w:rsidRPr="00ED21A5">
        <w:rPr>
          <w:noProof/>
        </w:rPr>
        <w:t>. 1972;222:574-6.</w:t>
      </w:r>
    </w:p>
    <w:p w:rsidR="00ED21A5" w:rsidRPr="00ED21A5" w:rsidRDefault="00ED21A5" w:rsidP="00ED21A5">
      <w:pPr>
        <w:pStyle w:val="EndNoteBibliography"/>
        <w:spacing w:after="240"/>
        <w:ind w:left="720" w:hanging="720"/>
        <w:rPr>
          <w:noProof/>
        </w:rPr>
      </w:pPr>
      <w:r w:rsidRPr="00ED21A5">
        <w:rPr>
          <w:noProof/>
        </w:rPr>
        <w:t>568.</w:t>
      </w:r>
      <w:r w:rsidRPr="00ED21A5">
        <w:rPr>
          <w:noProof/>
        </w:rPr>
        <w:tab/>
        <w:t xml:space="preserve">Jeune M, Bertrand J, Deffrenne R and Forget M. [Frequency of Renal Anomalies in Turner's Syndrome in Children.]. </w:t>
      </w:r>
      <w:r w:rsidRPr="00ED21A5">
        <w:rPr>
          <w:i/>
          <w:noProof/>
        </w:rPr>
        <w:t>Ann Endocrinol (Paris)</w:t>
      </w:r>
      <w:r w:rsidRPr="00ED21A5">
        <w:rPr>
          <w:noProof/>
        </w:rPr>
        <w:t>. 1963;24:856-8.</w:t>
      </w:r>
    </w:p>
    <w:p w:rsidR="00ED21A5" w:rsidRPr="00ED21A5" w:rsidRDefault="00ED21A5" w:rsidP="00ED21A5">
      <w:pPr>
        <w:pStyle w:val="EndNoteBibliography"/>
        <w:spacing w:after="240"/>
        <w:ind w:left="720" w:hanging="720"/>
        <w:rPr>
          <w:noProof/>
        </w:rPr>
      </w:pPr>
      <w:r w:rsidRPr="00ED21A5">
        <w:rPr>
          <w:noProof/>
        </w:rPr>
        <w:t>569.</w:t>
      </w:r>
      <w:r w:rsidRPr="00ED21A5">
        <w:rPr>
          <w:noProof/>
        </w:rPr>
        <w:tab/>
        <w:t xml:space="preserve">Jez W, Irzyniec T and Pyrkosz A. [Selected problems of the diagnosis of Turner's syndrome]. </w:t>
      </w:r>
      <w:r w:rsidRPr="00ED21A5">
        <w:rPr>
          <w:i/>
          <w:noProof/>
        </w:rPr>
        <w:t>Przegl Lek</w:t>
      </w:r>
      <w:r w:rsidRPr="00ED21A5">
        <w:rPr>
          <w:noProof/>
        </w:rPr>
        <w:t>. 2007;64:130-3.</w:t>
      </w:r>
    </w:p>
    <w:p w:rsidR="00ED21A5" w:rsidRPr="00ED21A5" w:rsidRDefault="00ED21A5" w:rsidP="00ED21A5">
      <w:pPr>
        <w:pStyle w:val="EndNoteBibliography"/>
        <w:spacing w:after="240"/>
        <w:ind w:left="720" w:hanging="720"/>
        <w:rPr>
          <w:noProof/>
        </w:rPr>
      </w:pPr>
      <w:r w:rsidRPr="00ED21A5">
        <w:rPr>
          <w:noProof/>
        </w:rPr>
        <w:t>570.</w:t>
      </w:r>
      <w:r w:rsidRPr="00ED21A5">
        <w:rPr>
          <w:noProof/>
        </w:rPr>
        <w:tab/>
        <w:t xml:space="preserve">Jin B, Turner L, Zhou Z, Zhou EL and Handelsman DJ. Ethnicity and migration as determinants of human prostate size. </w:t>
      </w:r>
      <w:r w:rsidRPr="00ED21A5">
        <w:rPr>
          <w:i/>
          <w:noProof/>
        </w:rPr>
        <w:t>J Clin Endocrinol Metab</w:t>
      </w:r>
      <w:r w:rsidRPr="00ED21A5">
        <w:rPr>
          <w:noProof/>
        </w:rPr>
        <w:t>. 1999;84:3613-9.</w:t>
      </w:r>
    </w:p>
    <w:p w:rsidR="00ED21A5" w:rsidRPr="00ED21A5" w:rsidRDefault="00ED21A5" w:rsidP="00ED21A5">
      <w:pPr>
        <w:pStyle w:val="EndNoteBibliography"/>
        <w:spacing w:after="240"/>
        <w:ind w:left="720" w:hanging="720"/>
        <w:rPr>
          <w:noProof/>
        </w:rPr>
      </w:pPr>
      <w:r w:rsidRPr="00ED21A5">
        <w:rPr>
          <w:noProof/>
        </w:rPr>
        <w:t>571.</w:t>
      </w:r>
      <w:r w:rsidRPr="00ED21A5">
        <w:rPr>
          <w:noProof/>
        </w:rPr>
        <w:tab/>
        <w:t xml:space="preserve">Johnson JN and Ackerman MJ. Competitive sports participation in athletes with congenital long QT syndrome. </w:t>
      </w:r>
      <w:r w:rsidRPr="00ED21A5">
        <w:rPr>
          <w:i/>
          <w:noProof/>
        </w:rPr>
        <w:t>JAMA</w:t>
      </w:r>
      <w:r w:rsidRPr="00ED21A5">
        <w:rPr>
          <w:noProof/>
        </w:rPr>
        <w:t>. 2012;308:764-5.</w:t>
      </w:r>
    </w:p>
    <w:p w:rsidR="00ED21A5" w:rsidRPr="00ED21A5" w:rsidRDefault="00ED21A5" w:rsidP="00ED21A5">
      <w:pPr>
        <w:pStyle w:val="EndNoteBibliography"/>
        <w:spacing w:after="240"/>
        <w:ind w:left="720" w:hanging="720"/>
        <w:rPr>
          <w:noProof/>
        </w:rPr>
      </w:pPr>
      <w:r w:rsidRPr="00ED21A5">
        <w:rPr>
          <w:noProof/>
        </w:rPr>
        <w:t>572.</w:t>
      </w:r>
      <w:r w:rsidRPr="00ED21A5">
        <w:rPr>
          <w:noProof/>
        </w:rPr>
        <w:tab/>
        <w:t xml:space="preserve">Johnston JJ, Olivos-Glander I, Killoran C, Elson E, Turner JT, Peters KF, Abbott MH, Aughton DJ, Aylsworth AS, Bamshad MJ, Booth C, Curry CJ, David A, Dinulos MB, Flannery DB, Fox MA, Graham JM, Grange DK, Guttmacher AE, Hannibal MC, Henn W, Hennekam RC, Holmes LB, Hoyme HE, Leppig KA, Lin AE, Macleod P, Manchester DK, Marcelis C, Mazzanti L, McCann E, McDonald MT, Mendelsohn NJ, Moeschler JB, Moghaddam B, Neri G, Newbury-Ecob R, Pagon RA, Phillips JA, Sadler LS, Stoler JM, Tilstra D, Walsh Vockley CM, Zackai EH, Zadeh TM, Brueton L, Black GC and Biesecker LG. Molecular and clinical analyses of Greig cephalopolysyndactyly and Pallister-Hall syndromes: robust phenotype prediction from the type and position of GLI3 mutations. </w:t>
      </w:r>
      <w:r w:rsidRPr="00ED21A5">
        <w:rPr>
          <w:i/>
          <w:noProof/>
        </w:rPr>
        <w:t>Am J Hum Genet</w:t>
      </w:r>
      <w:r w:rsidRPr="00ED21A5">
        <w:rPr>
          <w:noProof/>
        </w:rPr>
        <w:t>. 2005;76:609-22.</w:t>
      </w:r>
    </w:p>
    <w:p w:rsidR="00ED21A5" w:rsidRPr="00ED21A5" w:rsidRDefault="00ED21A5" w:rsidP="00ED21A5">
      <w:pPr>
        <w:pStyle w:val="EndNoteBibliography"/>
        <w:spacing w:after="240"/>
        <w:ind w:left="720" w:hanging="720"/>
        <w:rPr>
          <w:noProof/>
        </w:rPr>
      </w:pPr>
      <w:r w:rsidRPr="00ED21A5">
        <w:rPr>
          <w:noProof/>
        </w:rPr>
        <w:t>573.</w:t>
      </w:r>
      <w:r w:rsidRPr="00ED21A5">
        <w:rPr>
          <w:noProof/>
        </w:rPr>
        <w:tab/>
        <w:t xml:space="preserve">Jolly C, Phillips-Conroy JE, Turner TR, Broussard S and Allan JS. SIVagm incidence over two decades in a natural population of Ethiopian grivet monkeys (Cercopithecus aethiops aethiops). </w:t>
      </w:r>
      <w:r w:rsidRPr="00ED21A5">
        <w:rPr>
          <w:i/>
          <w:noProof/>
        </w:rPr>
        <w:t>Journal of medical primatology</w:t>
      </w:r>
      <w:r w:rsidRPr="00ED21A5">
        <w:rPr>
          <w:noProof/>
        </w:rPr>
        <w:t>. 1996;25:78-83.</w:t>
      </w:r>
    </w:p>
    <w:p w:rsidR="00ED21A5" w:rsidRPr="00ED21A5" w:rsidRDefault="00ED21A5" w:rsidP="00ED21A5">
      <w:pPr>
        <w:pStyle w:val="EndNoteBibliography"/>
        <w:spacing w:after="240"/>
        <w:ind w:left="720" w:hanging="720"/>
        <w:rPr>
          <w:noProof/>
        </w:rPr>
      </w:pPr>
      <w:r w:rsidRPr="00ED21A5">
        <w:rPr>
          <w:noProof/>
        </w:rPr>
        <w:t>574.</w:t>
      </w:r>
      <w:r w:rsidRPr="00ED21A5">
        <w:rPr>
          <w:noProof/>
        </w:rPr>
        <w:tab/>
        <w:t xml:space="preserve">Jones C, Ahmed I, Cummings MR and Rosenthal IM. Association of double NOR variant with Turner syndrome. </w:t>
      </w:r>
      <w:r w:rsidRPr="00ED21A5">
        <w:rPr>
          <w:i/>
          <w:noProof/>
        </w:rPr>
        <w:t>Am J Med Genet</w:t>
      </w:r>
      <w:r w:rsidRPr="00ED21A5">
        <w:rPr>
          <w:noProof/>
        </w:rPr>
        <w:t>. 1988;30:725-32.</w:t>
      </w:r>
    </w:p>
    <w:p w:rsidR="00ED21A5" w:rsidRPr="00ED21A5" w:rsidRDefault="00ED21A5" w:rsidP="00ED21A5">
      <w:pPr>
        <w:pStyle w:val="EndNoteBibliography"/>
        <w:spacing w:after="240"/>
        <w:ind w:left="720" w:hanging="720"/>
        <w:rPr>
          <w:noProof/>
        </w:rPr>
      </w:pPr>
      <w:r w:rsidRPr="00ED21A5">
        <w:rPr>
          <w:noProof/>
        </w:rPr>
        <w:t>575.</w:t>
      </w:r>
      <w:r w:rsidRPr="00ED21A5">
        <w:rPr>
          <w:noProof/>
        </w:rPr>
        <w:tab/>
        <w:t xml:space="preserve">Jongbloet PH. Chromosomal aberrations and month of birth. </w:t>
      </w:r>
      <w:r w:rsidRPr="00ED21A5">
        <w:rPr>
          <w:i/>
          <w:noProof/>
        </w:rPr>
        <w:t>Lancet</w:t>
      </w:r>
      <w:r w:rsidRPr="00ED21A5">
        <w:rPr>
          <w:noProof/>
        </w:rPr>
        <w:t>. 1970;2:1317-8.</w:t>
      </w:r>
    </w:p>
    <w:p w:rsidR="00ED21A5" w:rsidRPr="00ED21A5" w:rsidRDefault="00ED21A5" w:rsidP="00ED21A5">
      <w:pPr>
        <w:pStyle w:val="EndNoteBibliography"/>
        <w:spacing w:after="240"/>
        <w:ind w:left="720" w:hanging="720"/>
        <w:rPr>
          <w:noProof/>
        </w:rPr>
      </w:pPr>
      <w:r w:rsidRPr="00ED21A5">
        <w:rPr>
          <w:noProof/>
        </w:rPr>
        <w:t>576.</w:t>
      </w:r>
      <w:r w:rsidRPr="00ED21A5">
        <w:rPr>
          <w:noProof/>
        </w:rPr>
        <w:tab/>
        <w:t xml:space="preserve">Jongbloet PH. Seasonality, Down's syndrome, anencephaly, and Turner's syndrome. </w:t>
      </w:r>
      <w:r w:rsidRPr="00ED21A5">
        <w:rPr>
          <w:i/>
          <w:noProof/>
        </w:rPr>
        <w:t>Lancet</w:t>
      </w:r>
      <w:r w:rsidRPr="00ED21A5">
        <w:rPr>
          <w:noProof/>
        </w:rPr>
        <w:t>. 1983;2:347-8.</w:t>
      </w:r>
    </w:p>
    <w:p w:rsidR="00ED21A5" w:rsidRPr="00ED21A5" w:rsidRDefault="00ED21A5" w:rsidP="00ED21A5">
      <w:pPr>
        <w:pStyle w:val="EndNoteBibliography"/>
        <w:spacing w:after="240"/>
        <w:ind w:left="720" w:hanging="720"/>
        <w:rPr>
          <w:noProof/>
        </w:rPr>
      </w:pPr>
      <w:r w:rsidRPr="00ED21A5">
        <w:rPr>
          <w:noProof/>
        </w:rPr>
        <w:t>577.</w:t>
      </w:r>
      <w:r w:rsidRPr="00ED21A5">
        <w:rPr>
          <w:noProof/>
        </w:rPr>
        <w:tab/>
        <w:t xml:space="preserve">Jonker FH, Patel HJ, Upchurch GR, Williams DM, Montgomery DG, Gleason TG, Braverman AC, Sechtem U, Fattori R, Di Eusanio M, Evangelista A, Nienaber CA, Isselbacher EM, Eagle KA and Trimarchi S. Acute type B aortic dissection complicated by visceral ischemia. </w:t>
      </w:r>
      <w:r w:rsidRPr="00ED21A5">
        <w:rPr>
          <w:i/>
          <w:noProof/>
        </w:rPr>
        <w:t>J Thorac Cardiovasc Surg</w:t>
      </w:r>
      <w:r w:rsidRPr="00ED21A5">
        <w:rPr>
          <w:noProof/>
        </w:rPr>
        <w:t>. 2015;149:1081-6 e1.</w:t>
      </w:r>
    </w:p>
    <w:p w:rsidR="00ED21A5" w:rsidRPr="00ED21A5" w:rsidRDefault="00ED21A5" w:rsidP="00ED21A5">
      <w:pPr>
        <w:pStyle w:val="EndNoteBibliography"/>
        <w:spacing w:after="240"/>
        <w:ind w:left="720" w:hanging="720"/>
        <w:rPr>
          <w:noProof/>
        </w:rPr>
      </w:pPr>
      <w:r w:rsidRPr="00ED21A5">
        <w:rPr>
          <w:noProof/>
        </w:rPr>
        <w:t>578.</w:t>
      </w:r>
      <w:r w:rsidRPr="00ED21A5">
        <w:rPr>
          <w:noProof/>
        </w:rPr>
        <w:tab/>
        <w:t xml:space="preserve">Jonker FH, Trimarchi S, Muhs BE, Rampoldi V, Montgomery DG, Froehlich JB, Peterson MD, Bartnes K, Gourineni V, Ramanath VS, Braverman AC, Nienaber CA, Isselbacher EM, Eagle KA and Investigators I. The role of age in complicated acute type B aortic dissection. </w:t>
      </w:r>
      <w:r w:rsidRPr="00ED21A5">
        <w:rPr>
          <w:i/>
          <w:noProof/>
        </w:rPr>
        <w:t>Ann Thorac Surg</w:t>
      </w:r>
      <w:r w:rsidRPr="00ED21A5">
        <w:rPr>
          <w:noProof/>
        </w:rPr>
        <w:t>. 2013;96:2129-34.</w:t>
      </w:r>
    </w:p>
    <w:p w:rsidR="00ED21A5" w:rsidRPr="00ED21A5" w:rsidRDefault="00ED21A5" w:rsidP="00ED21A5">
      <w:pPr>
        <w:pStyle w:val="EndNoteBibliography"/>
        <w:spacing w:after="240"/>
        <w:ind w:left="720" w:hanging="720"/>
        <w:rPr>
          <w:noProof/>
        </w:rPr>
      </w:pPr>
      <w:r w:rsidRPr="00ED21A5">
        <w:rPr>
          <w:noProof/>
        </w:rPr>
        <w:t>579.</w:t>
      </w:r>
      <w:r w:rsidRPr="00ED21A5">
        <w:rPr>
          <w:noProof/>
        </w:rPr>
        <w:tab/>
        <w:t xml:space="preserve">Jorgensen KT, Rostgaard K, Bache I, Biggar RJ, Nielsen NM, Tommerup N and Frisch M. Autoimmune diseases in women with Turner's syndrome. </w:t>
      </w:r>
      <w:r w:rsidRPr="00ED21A5">
        <w:rPr>
          <w:i/>
          <w:noProof/>
        </w:rPr>
        <w:t>Arthritis and rheumatism</w:t>
      </w:r>
      <w:r w:rsidRPr="00ED21A5">
        <w:rPr>
          <w:noProof/>
        </w:rPr>
        <w:t>. 2010;62:658-66.</w:t>
      </w:r>
    </w:p>
    <w:p w:rsidR="00ED21A5" w:rsidRPr="00ED21A5" w:rsidRDefault="00ED21A5" w:rsidP="00ED21A5">
      <w:pPr>
        <w:pStyle w:val="EndNoteBibliography"/>
        <w:spacing w:after="240"/>
        <w:ind w:left="720" w:hanging="720"/>
        <w:rPr>
          <w:noProof/>
        </w:rPr>
      </w:pPr>
      <w:r w:rsidRPr="00ED21A5">
        <w:rPr>
          <w:noProof/>
        </w:rPr>
        <w:t>580.</w:t>
      </w:r>
      <w:r w:rsidRPr="00ED21A5">
        <w:rPr>
          <w:noProof/>
        </w:rPr>
        <w:tab/>
        <w:t xml:space="preserve">Juang D, Braverman AC and Eagle K. Cardiology patient pages. Aortic dissection. </w:t>
      </w:r>
      <w:r w:rsidRPr="00ED21A5">
        <w:rPr>
          <w:i/>
          <w:noProof/>
        </w:rPr>
        <w:t>Circulation</w:t>
      </w:r>
      <w:r w:rsidRPr="00ED21A5">
        <w:rPr>
          <w:noProof/>
        </w:rPr>
        <w:t>. 2008;118:e507-10.</w:t>
      </w:r>
    </w:p>
    <w:p w:rsidR="00ED21A5" w:rsidRPr="00ED21A5" w:rsidRDefault="00ED21A5" w:rsidP="00ED21A5">
      <w:pPr>
        <w:pStyle w:val="EndNoteBibliography"/>
        <w:spacing w:after="240"/>
        <w:ind w:left="720" w:hanging="720"/>
        <w:rPr>
          <w:noProof/>
        </w:rPr>
      </w:pPr>
      <w:r w:rsidRPr="00ED21A5">
        <w:rPr>
          <w:noProof/>
        </w:rPr>
        <w:t>581.</w:t>
      </w:r>
      <w:r w:rsidRPr="00ED21A5">
        <w:rPr>
          <w:noProof/>
        </w:rPr>
        <w:tab/>
        <w:t xml:space="preserve">Jugdutt BI, Watanabe M and Turner FW. Hepatic artery ligation in treatment of carcinoid syndrome. </w:t>
      </w:r>
      <w:r w:rsidRPr="00ED21A5">
        <w:rPr>
          <w:i/>
          <w:noProof/>
        </w:rPr>
        <w:t>Can Med Assoc J</w:t>
      </w:r>
      <w:r w:rsidRPr="00ED21A5">
        <w:rPr>
          <w:noProof/>
        </w:rPr>
        <w:t>. 1975;112:325-7.</w:t>
      </w:r>
    </w:p>
    <w:p w:rsidR="00ED21A5" w:rsidRPr="00ED21A5" w:rsidRDefault="00ED21A5" w:rsidP="00ED21A5">
      <w:pPr>
        <w:pStyle w:val="EndNoteBibliography"/>
        <w:spacing w:after="240"/>
        <w:ind w:left="720" w:hanging="720"/>
        <w:rPr>
          <w:noProof/>
        </w:rPr>
      </w:pPr>
      <w:r w:rsidRPr="00ED21A5">
        <w:rPr>
          <w:noProof/>
        </w:rPr>
        <w:t>582.</w:t>
      </w:r>
      <w:r w:rsidRPr="00ED21A5">
        <w:rPr>
          <w:noProof/>
        </w:rPr>
        <w:tab/>
        <w:t xml:space="preserve">Jung E, Won HS, Lee PR and Kim A. Ultrasonographic measurement of fetal nasal bone length in the second trimester in Korean population. </w:t>
      </w:r>
      <w:r w:rsidRPr="00ED21A5">
        <w:rPr>
          <w:i/>
          <w:noProof/>
        </w:rPr>
        <w:t>Prenat Diagn</w:t>
      </w:r>
      <w:r w:rsidRPr="00ED21A5">
        <w:rPr>
          <w:noProof/>
        </w:rPr>
        <w:t>. 2007;27:154-7.</w:t>
      </w:r>
    </w:p>
    <w:p w:rsidR="00ED21A5" w:rsidRPr="00ED21A5" w:rsidRDefault="00ED21A5" w:rsidP="00ED21A5">
      <w:pPr>
        <w:pStyle w:val="EndNoteBibliography"/>
        <w:spacing w:after="240"/>
        <w:ind w:left="720" w:hanging="720"/>
        <w:rPr>
          <w:noProof/>
        </w:rPr>
      </w:pPr>
      <w:r w:rsidRPr="00ED21A5">
        <w:rPr>
          <w:noProof/>
        </w:rPr>
        <w:t>583.</w:t>
      </w:r>
      <w:r w:rsidRPr="00ED21A5">
        <w:rPr>
          <w:noProof/>
        </w:rPr>
        <w:tab/>
        <w:t xml:space="preserve">Jurado Roman A, Rubio Alonso B, Martin Asenjo R, Salguero Bodes R, Lopez Gil M and Arribas Ynsaurriaga F. Proarrhythmic potential of amiodarone: an underestimated risk? </w:t>
      </w:r>
      <w:r w:rsidRPr="00ED21A5">
        <w:rPr>
          <w:i/>
          <w:noProof/>
        </w:rPr>
        <w:t>Rev Esp Cardiol (Engl Ed)</w:t>
      </w:r>
      <w:r w:rsidRPr="00ED21A5">
        <w:rPr>
          <w:noProof/>
        </w:rPr>
        <w:t>. 2012;65:292-4.</w:t>
      </w:r>
    </w:p>
    <w:p w:rsidR="00ED21A5" w:rsidRPr="00ED21A5" w:rsidRDefault="00ED21A5" w:rsidP="00ED21A5">
      <w:pPr>
        <w:pStyle w:val="EndNoteBibliography"/>
        <w:spacing w:after="240"/>
        <w:ind w:left="720" w:hanging="720"/>
        <w:rPr>
          <w:noProof/>
        </w:rPr>
      </w:pPr>
      <w:r w:rsidRPr="00ED21A5">
        <w:rPr>
          <w:noProof/>
        </w:rPr>
        <w:t>584.</w:t>
      </w:r>
      <w:r w:rsidRPr="00ED21A5">
        <w:rPr>
          <w:noProof/>
        </w:rPr>
        <w:tab/>
        <w:t xml:space="preserve">Kagan KO, Avgidou K, Molina FS, Gajewska K and Nicolaides KH. Relation between increased fetal nuchal translucency thickness and chromosomal defects. </w:t>
      </w:r>
      <w:r w:rsidRPr="00ED21A5">
        <w:rPr>
          <w:i/>
          <w:noProof/>
        </w:rPr>
        <w:t>Obstet Gynecol</w:t>
      </w:r>
      <w:r w:rsidRPr="00ED21A5">
        <w:rPr>
          <w:noProof/>
        </w:rPr>
        <w:t>. 2006;107:6-10.</w:t>
      </w:r>
    </w:p>
    <w:p w:rsidR="00ED21A5" w:rsidRPr="00ED21A5" w:rsidRDefault="00ED21A5" w:rsidP="00ED21A5">
      <w:pPr>
        <w:pStyle w:val="EndNoteBibliography"/>
        <w:spacing w:after="240"/>
        <w:ind w:left="720" w:hanging="720"/>
        <w:rPr>
          <w:noProof/>
        </w:rPr>
      </w:pPr>
      <w:r w:rsidRPr="00ED21A5">
        <w:rPr>
          <w:noProof/>
        </w:rPr>
        <w:t>585.</w:t>
      </w:r>
      <w:r w:rsidRPr="00ED21A5">
        <w:rPr>
          <w:noProof/>
        </w:rPr>
        <w:tab/>
        <w:t xml:space="preserve">Kagan-Krieger S, Selby P, Vohra S and Koren G. Paternal alcohol exposure and Turner syndrome. </w:t>
      </w:r>
      <w:r w:rsidRPr="00ED21A5">
        <w:rPr>
          <w:i/>
          <w:noProof/>
        </w:rPr>
        <w:t>Alcohol Alcohol</w:t>
      </w:r>
      <w:r w:rsidRPr="00ED21A5">
        <w:rPr>
          <w:noProof/>
        </w:rPr>
        <w:t>. 2002;37:613-7.</w:t>
      </w:r>
    </w:p>
    <w:p w:rsidR="00ED21A5" w:rsidRPr="00ED21A5" w:rsidRDefault="00ED21A5" w:rsidP="00ED21A5">
      <w:pPr>
        <w:pStyle w:val="EndNoteBibliography"/>
        <w:spacing w:after="240"/>
        <w:ind w:left="720" w:hanging="720"/>
        <w:rPr>
          <w:noProof/>
        </w:rPr>
      </w:pPr>
      <w:r w:rsidRPr="00ED21A5">
        <w:rPr>
          <w:noProof/>
        </w:rPr>
        <w:t>586.</w:t>
      </w:r>
      <w:r w:rsidRPr="00ED21A5">
        <w:rPr>
          <w:noProof/>
        </w:rPr>
        <w:tab/>
        <w:t xml:space="preserve">Kaijser K, Enell H and Soderhjelm L. [Incidence of gonadal dysgenesis in Sweden]. </w:t>
      </w:r>
      <w:r w:rsidRPr="00ED21A5">
        <w:rPr>
          <w:i/>
          <w:noProof/>
        </w:rPr>
        <w:t>Nordisk medicin</w:t>
      </w:r>
      <w:r w:rsidRPr="00ED21A5">
        <w:rPr>
          <w:noProof/>
        </w:rPr>
        <w:t>. 1959;61:98-9.</w:t>
      </w:r>
    </w:p>
    <w:p w:rsidR="00ED21A5" w:rsidRPr="00ED21A5" w:rsidRDefault="00ED21A5" w:rsidP="00ED21A5">
      <w:pPr>
        <w:pStyle w:val="EndNoteBibliography"/>
        <w:spacing w:after="240"/>
        <w:ind w:left="720" w:hanging="720"/>
        <w:rPr>
          <w:noProof/>
        </w:rPr>
      </w:pPr>
      <w:r w:rsidRPr="00ED21A5">
        <w:rPr>
          <w:noProof/>
        </w:rPr>
        <w:t>587.</w:t>
      </w:r>
      <w:r w:rsidRPr="00ED21A5">
        <w:rPr>
          <w:noProof/>
        </w:rPr>
        <w:tab/>
        <w:t xml:space="preserve">Kaiser T, Kellenberger CJ, Albisetti M, Bergstrasser E and Valsangiacomo Buechel ER. Normal values for aortic diameters in children and adolescents--assessment in vivo by contrast-enhanced CMR-angiography. </w:t>
      </w:r>
      <w:r w:rsidRPr="00ED21A5">
        <w:rPr>
          <w:i/>
          <w:noProof/>
        </w:rPr>
        <w:t>J Cardiovasc Magn Reson</w:t>
      </w:r>
      <w:r w:rsidRPr="00ED21A5">
        <w:rPr>
          <w:noProof/>
        </w:rPr>
        <w:t>. 2008;10:56.</w:t>
      </w:r>
    </w:p>
    <w:p w:rsidR="00ED21A5" w:rsidRPr="00ED21A5" w:rsidRDefault="00ED21A5" w:rsidP="00ED21A5">
      <w:pPr>
        <w:pStyle w:val="EndNoteBibliography"/>
        <w:spacing w:after="240"/>
        <w:ind w:left="720" w:hanging="720"/>
        <w:rPr>
          <w:noProof/>
        </w:rPr>
      </w:pPr>
      <w:r w:rsidRPr="00ED21A5">
        <w:rPr>
          <w:noProof/>
        </w:rPr>
        <w:t>588.</w:t>
      </w:r>
      <w:r w:rsidRPr="00ED21A5">
        <w:rPr>
          <w:noProof/>
        </w:rPr>
        <w:tab/>
        <w:t xml:space="preserve">Kamel H, Roman MJ, Pitcher A and Devereux RB. Pregnancy and the Risk of Aortic Dissection or Rupture: A Cohort-Crossover Analysis. </w:t>
      </w:r>
      <w:r w:rsidRPr="00ED21A5">
        <w:rPr>
          <w:i/>
          <w:noProof/>
        </w:rPr>
        <w:t>Circulation</w:t>
      </w:r>
      <w:r w:rsidRPr="00ED21A5">
        <w:rPr>
          <w:noProof/>
        </w:rPr>
        <w:t>. 2016;134:527-33.</w:t>
      </w:r>
    </w:p>
    <w:p w:rsidR="00ED21A5" w:rsidRPr="00ED21A5" w:rsidRDefault="00ED21A5" w:rsidP="00ED21A5">
      <w:pPr>
        <w:pStyle w:val="EndNoteBibliography"/>
        <w:spacing w:after="240"/>
        <w:ind w:left="720" w:hanging="720"/>
        <w:rPr>
          <w:noProof/>
        </w:rPr>
      </w:pPr>
      <w:r w:rsidRPr="00ED21A5">
        <w:rPr>
          <w:noProof/>
        </w:rPr>
        <w:t>589.</w:t>
      </w:r>
      <w:r w:rsidRPr="00ED21A5">
        <w:rPr>
          <w:noProof/>
        </w:rPr>
        <w:tab/>
        <w:t xml:space="preserve">Kanaka-Gantenbein C. Hormone replacement treatment in Turner syndrome. </w:t>
      </w:r>
      <w:r w:rsidRPr="00ED21A5">
        <w:rPr>
          <w:i/>
          <w:noProof/>
        </w:rPr>
        <w:t>Pediatr Endocrinol Rev</w:t>
      </w:r>
      <w:r w:rsidRPr="00ED21A5">
        <w:rPr>
          <w:noProof/>
        </w:rPr>
        <w:t>. 2006;3 Suppl 1:214-8.</w:t>
      </w:r>
    </w:p>
    <w:p w:rsidR="00ED21A5" w:rsidRPr="00ED21A5" w:rsidRDefault="00ED21A5" w:rsidP="00ED21A5">
      <w:pPr>
        <w:pStyle w:val="EndNoteBibliography"/>
        <w:spacing w:after="240"/>
        <w:ind w:left="720" w:hanging="720"/>
        <w:rPr>
          <w:noProof/>
        </w:rPr>
      </w:pPr>
      <w:r w:rsidRPr="00ED21A5">
        <w:rPr>
          <w:noProof/>
        </w:rPr>
        <w:t>590.</w:t>
      </w:r>
      <w:r w:rsidRPr="00ED21A5">
        <w:rPr>
          <w:noProof/>
        </w:rPr>
        <w:tab/>
        <w:t xml:space="preserve">Kaneko N, Kawagoe S and Hiroi M. Turner's syndrome--review of the literature with reference to a successful pregnancy outcome. </w:t>
      </w:r>
      <w:r w:rsidRPr="00ED21A5">
        <w:rPr>
          <w:i/>
          <w:noProof/>
        </w:rPr>
        <w:t>Gynecologic and obstetric investigation</w:t>
      </w:r>
      <w:r w:rsidRPr="00ED21A5">
        <w:rPr>
          <w:noProof/>
        </w:rPr>
        <w:t>. 1990;29:81-7.</w:t>
      </w:r>
    </w:p>
    <w:p w:rsidR="00ED21A5" w:rsidRPr="00ED21A5" w:rsidRDefault="00ED21A5" w:rsidP="00ED21A5">
      <w:pPr>
        <w:pStyle w:val="EndNoteBibliography"/>
        <w:spacing w:after="240"/>
        <w:ind w:left="720" w:hanging="720"/>
        <w:rPr>
          <w:noProof/>
        </w:rPr>
      </w:pPr>
      <w:r w:rsidRPr="00ED21A5">
        <w:rPr>
          <w:noProof/>
        </w:rPr>
        <w:t>591.</w:t>
      </w:r>
      <w:r w:rsidRPr="00ED21A5">
        <w:rPr>
          <w:noProof/>
        </w:rPr>
        <w:tab/>
        <w:t xml:space="preserve">Kao LW, Amin Y, Kirk MA and Turner MS. Intrathecal baclofen withdrawal mimicking sepsis. </w:t>
      </w:r>
      <w:r w:rsidRPr="00ED21A5">
        <w:rPr>
          <w:i/>
          <w:noProof/>
        </w:rPr>
        <w:t>J Emerg Med</w:t>
      </w:r>
      <w:r w:rsidRPr="00ED21A5">
        <w:rPr>
          <w:noProof/>
        </w:rPr>
        <w:t>. 2003;24:423-7.</w:t>
      </w:r>
    </w:p>
    <w:p w:rsidR="00ED21A5" w:rsidRPr="00ED21A5" w:rsidRDefault="00ED21A5" w:rsidP="00ED21A5">
      <w:pPr>
        <w:pStyle w:val="EndNoteBibliography"/>
        <w:spacing w:after="240"/>
        <w:ind w:left="720" w:hanging="720"/>
        <w:rPr>
          <w:noProof/>
        </w:rPr>
      </w:pPr>
      <w:r w:rsidRPr="00ED21A5">
        <w:rPr>
          <w:noProof/>
        </w:rPr>
        <w:t>592.</w:t>
      </w:r>
      <w:r w:rsidRPr="00ED21A5">
        <w:rPr>
          <w:noProof/>
        </w:rPr>
        <w:tab/>
        <w:t xml:space="preserve">Karaman B, Wollnik B, Ermis H, Yuksel-Apak M and Basaran S. A familial Xp+ chromosome detected during fetal karyotyping, which is associated with short stature in four generations of a Turkish family. </w:t>
      </w:r>
      <w:r w:rsidRPr="00ED21A5">
        <w:rPr>
          <w:i/>
          <w:noProof/>
        </w:rPr>
        <w:t>Prenat Diagn</w:t>
      </w:r>
      <w:r w:rsidRPr="00ED21A5">
        <w:rPr>
          <w:noProof/>
        </w:rPr>
        <w:t>. 2003;23:336-9.</w:t>
      </w:r>
    </w:p>
    <w:p w:rsidR="00ED21A5" w:rsidRPr="00ED21A5" w:rsidRDefault="00ED21A5" w:rsidP="00ED21A5">
      <w:pPr>
        <w:pStyle w:val="EndNoteBibliography"/>
        <w:spacing w:after="240"/>
        <w:ind w:left="720" w:hanging="720"/>
        <w:rPr>
          <w:noProof/>
        </w:rPr>
      </w:pPr>
      <w:r w:rsidRPr="00ED21A5">
        <w:rPr>
          <w:noProof/>
        </w:rPr>
        <w:t>593.</w:t>
      </w:r>
      <w:r w:rsidRPr="00ED21A5">
        <w:rPr>
          <w:noProof/>
        </w:rPr>
        <w:tab/>
        <w:t xml:space="preserve">Karkkainen MJ, Jussila L, Ferrell RE, Finegold DN and Alitalo K. Molecular regulation of lymphangiogenesis and targets for tissue oedema. </w:t>
      </w:r>
      <w:r w:rsidRPr="00ED21A5">
        <w:rPr>
          <w:i/>
          <w:noProof/>
        </w:rPr>
        <w:t>Trends in molecular medicine</w:t>
      </w:r>
      <w:r w:rsidRPr="00ED21A5">
        <w:rPr>
          <w:noProof/>
        </w:rPr>
        <w:t>. 2001;7:18-22.</w:t>
      </w:r>
    </w:p>
    <w:p w:rsidR="00ED21A5" w:rsidRPr="00ED21A5" w:rsidRDefault="00ED21A5" w:rsidP="00ED21A5">
      <w:pPr>
        <w:pStyle w:val="EndNoteBibliography"/>
        <w:spacing w:after="240"/>
        <w:ind w:left="720" w:hanging="720"/>
        <w:rPr>
          <w:noProof/>
        </w:rPr>
      </w:pPr>
      <w:r w:rsidRPr="00ED21A5">
        <w:rPr>
          <w:noProof/>
        </w:rPr>
        <w:t>594.</w:t>
      </w:r>
      <w:r w:rsidRPr="00ED21A5">
        <w:rPr>
          <w:noProof/>
        </w:rPr>
        <w:tab/>
        <w:t xml:space="preserve">Karlberg J, Albertsson-Wikland K, Nilsson KO, Ritzen EM and Westphal O. Growth in infancy and childhood in girls with Turner's syndrome. </w:t>
      </w:r>
      <w:r w:rsidRPr="00ED21A5">
        <w:rPr>
          <w:i/>
          <w:noProof/>
        </w:rPr>
        <w:t>Acta paediatrica Scandinavica</w:t>
      </w:r>
      <w:r w:rsidRPr="00ED21A5">
        <w:rPr>
          <w:noProof/>
        </w:rPr>
        <w:t>. 1991;80:1158-65.</w:t>
      </w:r>
    </w:p>
    <w:p w:rsidR="00ED21A5" w:rsidRPr="00ED21A5" w:rsidRDefault="00ED21A5" w:rsidP="00ED21A5">
      <w:pPr>
        <w:pStyle w:val="EndNoteBibliography"/>
        <w:spacing w:after="240"/>
        <w:ind w:left="720" w:hanging="720"/>
        <w:rPr>
          <w:noProof/>
        </w:rPr>
      </w:pPr>
      <w:r w:rsidRPr="00ED21A5">
        <w:rPr>
          <w:noProof/>
        </w:rPr>
        <w:t>595.</w:t>
      </w:r>
      <w:r w:rsidRPr="00ED21A5">
        <w:rPr>
          <w:noProof/>
        </w:rPr>
        <w:tab/>
        <w:t xml:space="preserve">Karnis MF. Fertility, pregnancy, and medical management of Turner syndrome in the reproductive years. </w:t>
      </w:r>
      <w:r w:rsidRPr="00ED21A5">
        <w:rPr>
          <w:i/>
          <w:noProof/>
        </w:rPr>
        <w:t>Fertil Steril</w:t>
      </w:r>
      <w:r w:rsidRPr="00ED21A5">
        <w:rPr>
          <w:noProof/>
        </w:rPr>
        <w:t>. 2012;98:787-91.</w:t>
      </w:r>
    </w:p>
    <w:p w:rsidR="00ED21A5" w:rsidRPr="00ED21A5" w:rsidRDefault="00ED21A5" w:rsidP="00ED21A5">
      <w:pPr>
        <w:pStyle w:val="EndNoteBibliography"/>
        <w:spacing w:after="240"/>
        <w:ind w:left="720" w:hanging="720"/>
        <w:rPr>
          <w:noProof/>
        </w:rPr>
      </w:pPr>
      <w:r w:rsidRPr="00ED21A5">
        <w:rPr>
          <w:noProof/>
        </w:rPr>
        <w:t>596.</w:t>
      </w:r>
      <w:r w:rsidRPr="00ED21A5">
        <w:rPr>
          <w:noProof/>
        </w:rPr>
        <w:tab/>
        <w:t xml:space="preserve">Karnis MF. Catastrophic consequences of assisted reproduction: the case of Turner syndrome. </w:t>
      </w:r>
      <w:r w:rsidRPr="00ED21A5">
        <w:rPr>
          <w:i/>
          <w:noProof/>
        </w:rPr>
        <w:t>Semin Reprod Med</w:t>
      </w:r>
      <w:r w:rsidRPr="00ED21A5">
        <w:rPr>
          <w:noProof/>
        </w:rPr>
        <w:t>. 2012;30:116-22.</w:t>
      </w:r>
    </w:p>
    <w:p w:rsidR="00ED21A5" w:rsidRPr="00ED21A5" w:rsidRDefault="00ED21A5" w:rsidP="00ED21A5">
      <w:pPr>
        <w:pStyle w:val="EndNoteBibliography"/>
        <w:spacing w:after="240"/>
        <w:ind w:left="720" w:hanging="720"/>
        <w:rPr>
          <w:noProof/>
        </w:rPr>
      </w:pPr>
      <w:r w:rsidRPr="00ED21A5">
        <w:rPr>
          <w:noProof/>
        </w:rPr>
        <w:t>597.</w:t>
      </w:r>
      <w:r w:rsidRPr="00ED21A5">
        <w:rPr>
          <w:noProof/>
        </w:rPr>
        <w:tab/>
        <w:t xml:space="preserve">Karnis MF, Zimon AE, Lalwani SI, Timmreck LS, Klipstein S and Reindollar RH. Risk of death in pregnancy achieved through oocyte donation in patients with Turner syndrome: a national survey. </w:t>
      </w:r>
      <w:r w:rsidRPr="00ED21A5">
        <w:rPr>
          <w:i/>
          <w:noProof/>
        </w:rPr>
        <w:t>Fertil Steril</w:t>
      </w:r>
      <w:r w:rsidRPr="00ED21A5">
        <w:rPr>
          <w:noProof/>
        </w:rPr>
        <w:t>. 2003;80:498-501.</w:t>
      </w:r>
    </w:p>
    <w:p w:rsidR="00ED21A5" w:rsidRPr="00ED21A5" w:rsidRDefault="00ED21A5" w:rsidP="00ED21A5">
      <w:pPr>
        <w:pStyle w:val="EndNoteBibliography"/>
        <w:spacing w:after="240"/>
        <w:ind w:left="720" w:hanging="720"/>
        <w:rPr>
          <w:noProof/>
        </w:rPr>
      </w:pPr>
      <w:r w:rsidRPr="00ED21A5">
        <w:rPr>
          <w:noProof/>
        </w:rPr>
        <w:t>598.</w:t>
      </w:r>
      <w:r w:rsidRPr="00ED21A5">
        <w:rPr>
          <w:noProof/>
        </w:rPr>
        <w:tab/>
        <w:t xml:space="preserve">Katzer A, Niedermauntel WP and Rump J. [Parsonage-Turner Syndrome - Case Report]. </w:t>
      </w:r>
      <w:r w:rsidRPr="00ED21A5">
        <w:rPr>
          <w:i/>
          <w:noProof/>
        </w:rPr>
        <w:t>Z Orthop Unfall</w:t>
      </w:r>
      <w:r w:rsidRPr="00ED21A5">
        <w:rPr>
          <w:noProof/>
        </w:rPr>
        <w:t>. 2017.</w:t>
      </w:r>
    </w:p>
    <w:p w:rsidR="00ED21A5" w:rsidRPr="00ED21A5" w:rsidRDefault="00ED21A5" w:rsidP="00ED21A5">
      <w:pPr>
        <w:pStyle w:val="EndNoteBibliography"/>
        <w:spacing w:after="240"/>
        <w:ind w:left="720" w:hanging="720"/>
        <w:rPr>
          <w:noProof/>
        </w:rPr>
      </w:pPr>
      <w:r w:rsidRPr="00ED21A5">
        <w:rPr>
          <w:noProof/>
        </w:rPr>
        <w:t>599.</w:t>
      </w:r>
      <w:r w:rsidRPr="00ED21A5">
        <w:rPr>
          <w:noProof/>
        </w:rPr>
        <w:tab/>
        <w:t xml:space="preserve">Kaufman SL. Treatment of miscellaneous disorders of growth. </w:t>
      </w:r>
      <w:r w:rsidRPr="00ED21A5">
        <w:rPr>
          <w:i/>
          <w:noProof/>
        </w:rPr>
        <w:t>Mod Treat</w:t>
      </w:r>
      <w:r w:rsidRPr="00ED21A5">
        <w:rPr>
          <w:noProof/>
        </w:rPr>
        <w:t>. 1968;5:218-40.</w:t>
      </w:r>
    </w:p>
    <w:p w:rsidR="00ED21A5" w:rsidRPr="00ED21A5" w:rsidRDefault="00ED21A5" w:rsidP="00ED21A5">
      <w:pPr>
        <w:pStyle w:val="EndNoteBibliography"/>
        <w:spacing w:after="240"/>
        <w:ind w:left="720" w:hanging="720"/>
        <w:rPr>
          <w:noProof/>
        </w:rPr>
      </w:pPr>
      <w:r w:rsidRPr="00ED21A5">
        <w:rPr>
          <w:noProof/>
        </w:rPr>
        <w:t>600.</w:t>
      </w:r>
      <w:r w:rsidRPr="00ED21A5">
        <w:rPr>
          <w:noProof/>
        </w:rPr>
        <w:tab/>
        <w:t xml:space="preserve">Kawel-Boehm N, Maceira A, Valsangiacomo-Buechel ER, Vogel-Claussen J, Turkbey EB, Williams R, Plein S, Tee M, Eng J and Bluemke DA. Normal values for cardiovascular magnetic resonance in adults and children. </w:t>
      </w:r>
      <w:r w:rsidRPr="00ED21A5">
        <w:rPr>
          <w:i/>
          <w:noProof/>
        </w:rPr>
        <w:t>J Cardiovasc Magn Reson</w:t>
      </w:r>
      <w:r w:rsidRPr="00ED21A5">
        <w:rPr>
          <w:noProof/>
        </w:rPr>
        <w:t>. 2015;17:29.</w:t>
      </w:r>
    </w:p>
    <w:p w:rsidR="00ED21A5" w:rsidRPr="00ED21A5" w:rsidRDefault="00ED21A5" w:rsidP="00ED21A5">
      <w:pPr>
        <w:pStyle w:val="EndNoteBibliography"/>
        <w:spacing w:after="240"/>
        <w:ind w:left="720" w:hanging="720"/>
        <w:rPr>
          <w:noProof/>
        </w:rPr>
      </w:pPr>
      <w:r w:rsidRPr="00ED21A5">
        <w:rPr>
          <w:noProof/>
        </w:rPr>
        <w:t>601.</w:t>
      </w:r>
      <w:r w:rsidRPr="00ED21A5">
        <w:rPr>
          <w:noProof/>
        </w:rPr>
        <w:tab/>
        <w:t xml:space="preserve">Kaza AK and Pigula FA. Are Bioprosthetic Valves Appropriate for Aortic Valve Replacement in Young Patients? </w:t>
      </w:r>
      <w:r w:rsidRPr="00ED21A5">
        <w:rPr>
          <w:i/>
          <w:noProof/>
        </w:rPr>
        <w:t>Semin Thorac Cardiovasc Surg Pediatr Card Surg Annu</w:t>
      </w:r>
      <w:r w:rsidRPr="00ED21A5">
        <w:rPr>
          <w:noProof/>
        </w:rPr>
        <w:t>. 2016;19:63-7.</w:t>
      </w:r>
    </w:p>
    <w:p w:rsidR="00ED21A5" w:rsidRPr="00ED21A5" w:rsidRDefault="00ED21A5" w:rsidP="00ED21A5">
      <w:pPr>
        <w:pStyle w:val="EndNoteBibliography"/>
        <w:spacing w:after="240"/>
        <w:ind w:left="720" w:hanging="720"/>
        <w:rPr>
          <w:noProof/>
        </w:rPr>
      </w:pPr>
      <w:r w:rsidRPr="00ED21A5">
        <w:rPr>
          <w:noProof/>
        </w:rPr>
        <w:t>602.</w:t>
      </w:r>
      <w:r w:rsidRPr="00ED21A5">
        <w:rPr>
          <w:noProof/>
        </w:rPr>
        <w:tab/>
        <w:t xml:space="preserve">Kelley JC, Gutmark-Little I, Backeljauw P and Bamba V. Increased Non-High-Density Lipoprotein Cholesterol in Children and Young Adults with Turner Syndrome Is Not Explained By BMI Alone. </w:t>
      </w:r>
      <w:r w:rsidRPr="00ED21A5">
        <w:rPr>
          <w:i/>
          <w:noProof/>
        </w:rPr>
        <w:t>Horm Res Paediatr</w:t>
      </w:r>
      <w:r w:rsidRPr="00ED21A5">
        <w:rPr>
          <w:noProof/>
        </w:rPr>
        <w:t>. 2017;88:208-214.</w:t>
      </w:r>
    </w:p>
    <w:p w:rsidR="00ED21A5" w:rsidRPr="00ED21A5" w:rsidRDefault="00ED21A5" w:rsidP="00ED21A5">
      <w:pPr>
        <w:pStyle w:val="EndNoteBibliography"/>
        <w:spacing w:after="240"/>
        <w:ind w:left="720" w:hanging="720"/>
        <w:rPr>
          <w:noProof/>
        </w:rPr>
      </w:pPr>
      <w:r w:rsidRPr="00ED21A5">
        <w:rPr>
          <w:noProof/>
        </w:rPr>
        <w:t>603.</w:t>
      </w:r>
      <w:r w:rsidRPr="00ED21A5">
        <w:rPr>
          <w:noProof/>
        </w:rPr>
        <w:tab/>
        <w:t xml:space="preserve">Kelly TE, Ferguson JE and Golden W. Survival of fetuses with 45,X: an instructive case and an hypothesis. </w:t>
      </w:r>
      <w:r w:rsidRPr="00ED21A5">
        <w:rPr>
          <w:i/>
          <w:noProof/>
        </w:rPr>
        <w:t>Am J Med Genet</w:t>
      </w:r>
      <w:r w:rsidRPr="00ED21A5">
        <w:rPr>
          <w:noProof/>
        </w:rPr>
        <w:t>. 1992;42:825-6.</w:t>
      </w:r>
    </w:p>
    <w:p w:rsidR="00ED21A5" w:rsidRPr="00ED21A5" w:rsidRDefault="00ED21A5" w:rsidP="00ED21A5">
      <w:pPr>
        <w:pStyle w:val="EndNoteBibliography"/>
        <w:spacing w:after="240"/>
        <w:ind w:left="720" w:hanging="720"/>
        <w:rPr>
          <w:noProof/>
        </w:rPr>
      </w:pPr>
      <w:r w:rsidRPr="00ED21A5">
        <w:rPr>
          <w:noProof/>
        </w:rPr>
        <w:t>604.</w:t>
      </w:r>
      <w:r w:rsidRPr="00ED21A5">
        <w:rPr>
          <w:noProof/>
        </w:rPr>
        <w:tab/>
        <w:t xml:space="preserve">Kelnar CJ. Noonan syndrome: the hypothalamo-adrenal and hypothalamo-gonadal axes. </w:t>
      </w:r>
      <w:r w:rsidRPr="00ED21A5">
        <w:rPr>
          <w:i/>
          <w:noProof/>
        </w:rPr>
        <w:t>Horm Res</w:t>
      </w:r>
      <w:r w:rsidRPr="00ED21A5">
        <w:rPr>
          <w:noProof/>
        </w:rPr>
        <w:t>. 2009;72 Suppl 2:24-30.</w:t>
      </w:r>
    </w:p>
    <w:p w:rsidR="00ED21A5" w:rsidRPr="00ED21A5" w:rsidRDefault="00ED21A5" w:rsidP="00ED21A5">
      <w:pPr>
        <w:pStyle w:val="EndNoteBibliography"/>
        <w:spacing w:after="240"/>
        <w:ind w:left="720" w:hanging="720"/>
        <w:rPr>
          <w:noProof/>
        </w:rPr>
      </w:pPr>
      <w:r w:rsidRPr="00ED21A5">
        <w:rPr>
          <w:noProof/>
        </w:rPr>
        <w:t>605.</w:t>
      </w:r>
      <w:r w:rsidRPr="00ED21A5">
        <w:rPr>
          <w:noProof/>
        </w:rPr>
        <w:tab/>
        <w:t xml:space="preserve">Kerstens MN, van Beek AP, Hoek A and Bakker-van Waarde WM. [Turner syndrome in adulthood]. </w:t>
      </w:r>
      <w:r w:rsidRPr="00ED21A5">
        <w:rPr>
          <w:i/>
          <w:noProof/>
        </w:rPr>
        <w:t>Ned Tijdschr Geneeskd</w:t>
      </w:r>
      <w:r w:rsidRPr="00ED21A5">
        <w:rPr>
          <w:noProof/>
        </w:rPr>
        <w:t>. 2007;151:2354-5; author reply 2355.</w:t>
      </w:r>
    </w:p>
    <w:p w:rsidR="00ED21A5" w:rsidRPr="00ED21A5" w:rsidRDefault="00ED21A5" w:rsidP="00ED21A5">
      <w:pPr>
        <w:pStyle w:val="EndNoteBibliography"/>
        <w:spacing w:after="240"/>
        <w:ind w:left="720" w:hanging="720"/>
        <w:rPr>
          <w:noProof/>
        </w:rPr>
      </w:pPr>
      <w:r w:rsidRPr="00ED21A5">
        <w:rPr>
          <w:noProof/>
        </w:rPr>
        <w:t>606.</w:t>
      </w:r>
      <w:r w:rsidRPr="00ED21A5">
        <w:rPr>
          <w:noProof/>
        </w:rPr>
        <w:tab/>
        <w:t xml:space="preserve">Kesler SR. Turner syndrome. </w:t>
      </w:r>
      <w:r w:rsidRPr="00ED21A5">
        <w:rPr>
          <w:i/>
          <w:noProof/>
        </w:rPr>
        <w:t>Child and adolescent psychiatric clinics of North America</w:t>
      </w:r>
      <w:r w:rsidRPr="00ED21A5">
        <w:rPr>
          <w:noProof/>
        </w:rPr>
        <w:t>. 2007;16:709-22.</w:t>
      </w:r>
    </w:p>
    <w:p w:rsidR="00ED21A5" w:rsidRPr="00ED21A5" w:rsidRDefault="00ED21A5" w:rsidP="00ED21A5">
      <w:pPr>
        <w:pStyle w:val="EndNoteBibliography"/>
        <w:spacing w:after="240"/>
        <w:ind w:left="720" w:hanging="720"/>
        <w:rPr>
          <w:noProof/>
        </w:rPr>
      </w:pPr>
      <w:r w:rsidRPr="00ED21A5">
        <w:rPr>
          <w:noProof/>
        </w:rPr>
        <w:t>607.</w:t>
      </w:r>
      <w:r w:rsidRPr="00ED21A5">
        <w:rPr>
          <w:noProof/>
        </w:rPr>
        <w:tab/>
        <w:t xml:space="preserve">Kessler S and Moos RH. Behavioral aspects of chromosomal disorders. </w:t>
      </w:r>
      <w:r w:rsidRPr="00ED21A5">
        <w:rPr>
          <w:i/>
          <w:noProof/>
        </w:rPr>
        <w:t>Annual review of medicine</w:t>
      </w:r>
      <w:r w:rsidRPr="00ED21A5">
        <w:rPr>
          <w:noProof/>
        </w:rPr>
        <w:t>. 1973;24:89-102.</w:t>
      </w:r>
    </w:p>
    <w:p w:rsidR="00ED21A5" w:rsidRPr="00ED21A5" w:rsidRDefault="00ED21A5" w:rsidP="00ED21A5">
      <w:pPr>
        <w:pStyle w:val="EndNoteBibliography"/>
        <w:spacing w:after="240"/>
        <w:ind w:left="720" w:hanging="720"/>
        <w:rPr>
          <w:noProof/>
        </w:rPr>
      </w:pPr>
      <w:r w:rsidRPr="00ED21A5">
        <w:rPr>
          <w:noProof/>
        </w:rPr>
        <w:t>608.</w:t>
      </w:r>
      <w:r w:rsidRPr="00ED21A5">
        <w:rPr>
          <w:noProof/>
        </w:rPr>
        <w:tab/>
        <w:t xml:space="preserve">Kido G, Miyagi A, Shibuya T, Miyagami M, Tsubokawa T and Sawada T. [Turner's syndrome with pituitary hyperplasia: a case report]. </w:t>
      </w:r>
      <w:r w:rsidRPr="00ED21A5">
        <w:rPr>
          <w:i/>
          <w:noProof/>
        </w:rPr>
        <w:t>No Shinkei Geka</w:t>
      </w:r>
      <w:r w:rsidRPr="00ED21A5">
        <w:rPr>
          <w:noProof/>
        </w:rPr>
        <w:t>. 1994;22:333-8.</w:t>
      </w:r>
    </w:p>
    <w:p w:rsidR="00ED21A5" w:rsidRPr="00ED21A5" w:rsidRDefault="00ED21A5" w:rsidP="00ED21A5">
      <w:pPr>
        <w:pStyle w:val="EndNoteBibliography"/>
        <w:spacing w:after="240"/>
        <w:ind w:left="720" w:hanging="720"/>
        <w:rPr>
          <w:noProof/>
        </w:rPr>
      </w:pPr>
      <w:r w:rsidRPr="00ED21A5">
        <w:rPr>
          <w:noProof/>
        </w:rPr>
        <w:t>609.</w:t>
      </w:r>
      <w:r w:rsidRPr="00ED21A5">
        <w:rPr>
          <w:noProof/>
        </w:rPr>
        <w:tab/>
        <w:t xml:space="preserve">Kikuchi C, Aomi S, Takazawa Y, Yamaki F, Hashimoto A and Koyanagi H. [A case of extra anatomical bypass grafting for coarctation of aorta associated with Turner's syndrome]. </w:t>
      </w:r>
      <w:r w:rsidRPr="00ED21A5">
        <w:rPr>
          <w:i/>
          <w:noProof/>
        </w:rPr>
        <w:t>Nihon Kyobu Geka Gakkai Zasshi</w:t>
      </w:r>
      <w:r w:rsidRPr="00ED21A5">
        <w:rPr>
          <w:noProof/>
        </w:rPr>
        <w:t>. 1996;44:1175-8.</w:t>
      </w:r>
    </w:p>
    <w:p w:rsidR="00ED21A5" w:rsidRPr="00ED21A5" w:rsidRDefault="00ED21A5" w:rsidP="00ED21A5">
      <w:pPr>
        <w:pStyle w:val="EndNoteBibliography"/>
        <w:spacing w:after="240"/>
        <w:ind w:left="720" w:hanging="720"/>
        <w:rPr>
          <w:noProof/>
        </w:rPr>
      </w:pPr>
      <w:r w:rsidRPr="00ED21A5">
        <w:rPr>
          <w:noProof/>
        </w:rPr>
        <w:t>610.</w:t>
      </w:r>
      <w:r w:rsidRPr="00ED21A5">
        <w:rPr>
          <w:noProof/>
        </w:rPr>
        <w:tab/>
        <w:t xml:space="preserve">Killian JK, Merino M, Bondy C, Bakalov V and Chow C. MRI of angiolipoma of the breast in Turner's syndrome. </w:t>
      </w:r>
      <w:r w:rsidRPr="00ED21A5">
        <w:rPr>
          <w:i/>
          <w:noProof/>
        </w:rPr>
        <w:t>AJR Am J Roentgenol</w:t>
      </w:r>
      <w:r w:rsidRPr="00ED21A5">
        <w:rPr>
          <w:noProof/>
        </w:rPr>
        <w:t>. 2004;183:1843-4.</w:t>
      </w:r>
    </w:p>
    <w:p w:rsidR="00ED21A5" w:rsidRPr="00ED21A5" w:rsidRDefault="00ED21A5" w:rsidP="00ED21A5">
      <w:pPr>
        <w:pStyle w:val="EndNoteBibliography"/>
        <w:spacing w:after="240"/>
        <w:ind w:left="720" w:hanging="720"/>
        <w:rPr>
          <w:noProof/>
        </w:rPr>
      </w:pPr>
      <w:r w:rsidRPr="00ED21A5">
        <w:rPr>
          <w:noProof/>
        </w:rPr>
        <w:t>611.</w:t>
      </w:r>
      <w:r w:rsidRPr="00ED21A5">
        <w:rPr>
          <w:noProof/>
        </w:rPr>
        <w:tab/>
        <w:t xml:space="preserve">Kim HK, Gottliebson W, Hor K, Backeljauw P, Gutmark-Little I, Salisbury SR, Racadio JM, Helton-Skally K and Fleck R. Cardiovascular anomalies in Turner syndrome: spectrum, prevalence, and cardiac MRI findings in a pediatric and young adult population. </w:t>
      </w:r>
      <w:r w:rsidRPr="00ED21A5">
        <w:rPr>
          <w:i/>
          <w:noProof/>
        </w:rPr>
        <w:t>AJR Am J Roentgenol</w:t>
      </w:r>
      <w:r w:rsidRPr="00ED21A5">
        <w:rPr>
          <w:noProof/>
        </w:rPr>
        <w:t>. 2011;196:454-60.</w:t>
      </w:r>
    </w:p>
    <w:p w:rsidR="00ED21A5" w:rsidRPr="00ED21A5" w:rsidRDefault="00ED21A5" w:rsidP="00ED21A5">
      <w:pPr>
        <w:pStyle w:val="EndNoteBibliography"/>
        <w:spacing w:after="240"/>
        <w:ind w:left="720" w:hanging="720"/>
        <w:rPr>
          <w:noProof/>
        </w:rPr>
      </w:pPr>
      <w:r w:rsidRPr="00ED21A5">
        <w:rPr>
          <w:noProof/>
        </w:rPr>
        <w:t>612.</w:t>
      </w:r>
      <w:r w:rsidRPr="00ED21A5">
        <w:rPr>
          <w:noProof/>
        </w:rPr>
        <w:tab/>
        <w:t xml:space="preserve">Kim JY, Rosenfeld SR and Keyak JH. Increased prevalence of scoliosis in Turner syndrome. </w:t>
      </w:r>
      <w:r w:rsidRPr="00ED21A5">
        <w:rPr>
          <w:i/>
          <w:noProof/>
        </w:rPr>
        <w:t>Journal of pediatric orthopedics</w:t>
      </w:r>
      <w:r w:rsidRPr="00ED21A5">
        <w:rPr>
          <w:noProof/>
        </w:rPr>
        <w:t>. 2001;21:765-6.</w:t>
      </w:r>
    </w:p>
    <w:p w:rsidR="00ED21A5" w:rsidRPr="00ED21A5" w:rsidRDefault="00ED21A5" w:rsidP="00ED21A5">
      <w:pPr>
        <w:pStyle w:val="EndNoteBibliography"/>
        <w:spacing w:after="240"/>
        <w:ind w:left="720" w:hanging="720"/>
        <w:rPr>
          <w:noProof/>
        </w:rPr>
      </w:pPr>
      <w:r w:rsidRPr="00ED21A5">
        <w:rPr>
          <w:noProof/>
        </w:rPr>
        <w:t>613.</w:t>
      </w:r>
      <w:r w:rsidRPr="00ED21A5">
        <w:rPr>
          <w:noProof/>
        </w:rPr>
        <w:tab/>
        <w:t xml:space="preserve">Kim SS, Jung SC, Kim HJ, Moon HR and Lee JS. Chromosome abnormalities in a referred population for suspected chromosomal aberrations: a report of 4117 cases. </w:t>
      </w:r>
      <w:r w:rsidRPr="00ED21A5">
        <w:rPr>
          <w:i/>
          <w:noProof/>
        </w:rPr>
        <w:t>Journal of Korean medical science</w:t>
      </w:r>
      <w:r w:rsidRPr="00ED21A5">
        <w:rPr>
          <w:noProof/>
        </w:rPr>
        <w:t>. 1999;14:373-6.</w:t>
      </w:r>
    </w:p>
    <w:p w:rsidR="00ED21A5" w:rsidRPr="00ED21A5" w:rsidRDefault="00ED21A5" w:rsidP="00ED21A5">
      <w:pPr>
        <w:pStyle w:val="EndNoteBibliography"/>
        <w:spacing w:after="240"/>
        <w:ind w:left="720" w:hanging="720"/>
        <w:rPr>
          <w:noProof/>
        </w:rPr>
      </w:pPr>
      <w:r w:rsidRPr="00ED21A5">
        <w:rPr>
          <w:noProof/>
        </w:rPr>
        <w:t>614.</w:t>
      </w:r>
      <w:r w:rsidRPr="00ED21A5">
        <w:rPr>
          <w:noProof/>
        </w:rPr>
        <w:tab/>
        <w:t xml:space="preserve">Kin H, Okabayashi H, Nakajima T and Takahashi K. Aortic dissecting aneurysm with a bicuspid aortic valve in Turner's syndrome: report of a case. </w:t>
      </w:r>
      <w:r w:rsidRPr="00ED21A5">
        <w:rPr>
          <w:i/>
          <w:noProof/>
        </w:rPr>
        <w:t>Surg Today</w:t>
      </w:r>
      <w:r w:rsidRPr="00ED21A5">
        <w:rPr>
          <w:noProof/>
        </w:rPr>
        <w:t>. 2007;37:667-70.</w:t>
      </w:r>
    </w:p>
    <w:p w:rsidR="00ED21A5" w:rsidRPr="00ED21A5" w:rsidRDefault="00ED21A5" w:rsidP="00ED21A5">
      <w:pPr>
        <w:pStyle w:val="EndNoteBibliography"/>
        <w:spacing w:after="240"/>
        <w:ind w:left="720" w:hanging="720"/>
        <w:rPr>
          <w:noProof/>
        </w:rPr>
      </w:pPr>
      <w:r w:rsidRPr="00ED21A5">
        <w:rPr>
          <w:noProof/>
        </w:rPr>
        <w:t>615.</w:t>
      </w:r>
      <w:r w:rsidRPr="00ED21A5">
        <w:rPr>
          <w:noProof/>
        </w:rPr>
        <w:tab/>
        <w:t xml:space="preserve">King CR and Magenis E. Fetal wastage and chromosome anomalies in offspring of patients with Turner syndrome. </w:t>
      </w:r>
      <w:r w:rsidRPr="00ED21A5">
        <w:rPr>
          <w:i/>
          <w:noProof/>
        </w:rPr>
        <w:t>Lancet</w:t>
      </w:r>
      <w:r w:rsidRPr="00ED21A5">
        <w:rPr>
          <w:noProof/>
        </w:rPr>
        <w:t>. 1977;2:928.</w:t>
      </w:r>
    </w:p>
    <w:p w:rsidR="00ED21A5" w:rsidRPr="00ED21A5" w:rsidRDefault="00ED21A5" w:rsidP="00ED21A5">
      <w:pPr>
        <w:pStyle w:val="EndNoteBibliography"/>
        <w:spacing w:after="240"/>
        <w:ind w:left="720" w:hanging="720"/>
        <w:rPr>
          <w:noProof/>
        </w:rPr>
      </w:pPr>
      <w:r w:rsidRPr="00ED21A5">
        <w:rPr>
          <w:noProof/>
        </w:rPr>
        <w:t>616.</w:t>
      </w:r>
      <w:r w:rsidRPr="00ED21A5">
        <w:rPr>
          <w:noProof/>
        </w:rPr>
        <w:tab/>
        <w:t xml:space="preserve">Kingsbury MP, Huang W, Giuliatti S, Turner M, Hunter R, Parker K and Sheridan DJ. Investigation of distal aortic compliance and vasodilator responsiveness in heart failure due to proximal aortic stenosis in the guinea pig. </w:t>
      </w:r>
      <w:r w:rsidRPr="00ED21A5">
        <w:rPr>
          <w:i/>
          <w:noProof/>
        </w:rPr>
        <w:t>Clin Sci (Lond)</w:t>
      </w:r>
      <w:r w:rsidRPr="00ED21A5">
        <w:rPr>
          <w:noProof/>
        </w:rPr>
        <w:t>. 1999;96:241-51.</w:t>
      </w:r>
    </w:p>
    <w:p w:rsidR="00ED21A5" w:rsidRPr="00ED21A5" w:rsidRDefault="00ED21A5" w:rsidP="00ED21A5">
      <w:pPr>
        <w:pStyle w:val="EndNoteBibliography"/>
        <w:spacing w:after="240"/>
        <w:ind w:left="720" w:hanging="720"/>
        <w:rPr>
          <w:noProof/>
        </w:rPr>
      </w:pPr>
      <w:r w:rsidRPr="00ED21A5">
        <w:rPr>
          <w:noProof/>
        </w:rPr>
        <w:t>617.</w:t>
      </w:r>
      <w:r w:rsidRPr="00ED21A5">
        <w:rPr>
          <w:noProof/>
        </w:rPr>
        <w:tab/>
        <w:t xml:space="preserve">Kirk JW, Mazzocco MM and Kover ST. Assessing executive dysfunction in girls with fragile X or Turner syndrome using the Contingency Naming Test (CNT). </w:t>
      </w:r>
      <w:r w:rsidRPr="00ED21A5">
        <w:rPr>
          <w:i/>
          <w:noProof/>
        </w:rPr>
        <w:t>Developmental neuropsychology</w:t>
      </w:r>
      <w:r w:rsidRPr="00ED21A5">
        <w:rPr>
          <w:noProof/>
        </w:rPr>
        <w:t>. 2005;28:755-77.</w:t>
      </w:r>
    </w:p>
    <w:p w:rsidR="00ED21A5" w:rsidRPr="00ED21A5" w:rsidRDefault="00ED21A5" w:rsidP="00ED21A5">
      <w:pPr>
        <w:pStyle w:val="EndNoteBibliography"/>
        <w:spacing w:after="240"/>
        <w:ind w:left="720" w:hanging="720"/>
        <w:rPr>
          <w:noProof/>
        </w:rPr>
      </w:pPr>
      <w:r w:rsidRPr="00ED21A5">
        <w:rPr>
          <w:noProof/>
        </w:rPr>
        <w:t>618.</w:t>
      </w:r>
      <w:r w:rsidRPr="00ED21A5">
        <w:rPr>
          <w:noProof/>
        </w:rPr>
        <w:tab/>
        <w:t xml:space="preserve">Kirkness EF, Bovenkerk CF, Ueda T and Turner AJ. Phosphorylation of gamma-aminobutyrate (GABA)/benzodiazepine receptors by cyclic AMP-dependent protein kinase. </w:t>
      </w:r>
      <w:r w:rsidRPr="00ED21A5">
        <w:rPr>
          <w:i/>
          <w:noProof/>
        </w:rPr>
        <w:t>Biochem J</w:t>
      </w:r>
      <w:r w:rsidRPr="00ED21A5">
        <w:rPr>
          <w:noProof/>
        </w:rPr>
        <w:t>. 1989;259:613-6.</w:t>
      </w:r>
    </w:p>
    <w:p w:rsidR="00ED21A5" w:rsidRPr="00ED21A5" w:rsidRDefault="00ED21A5" w:rsidP="00ED21A5">
      <w:pPr>
        <w:pStyle w:val="EndNoteBibliography"/>
        <w:spacing w:after="240"/>
        <w:ind w:left="720" w:hanging="720"/>
        <w:rPr>
          <w:noProof/>
        </w:rPr>
      </w:pPr>
      <w:r w:rsidRPr="00ED21A5">
        <w:rPr>
          <w:noProof/>
        </w:rPr>
        <w:t>619.</w:t>
      </w:r>
      <w:r w:rsidRPr="00ED21A5">
        <w:rPr>
          <w:noProof/>
        </w:rPr>
        <w:tab/>
        <w:t xml:space="preserve">Kittisupamongkol W. Re: "Multiple pilomatrixoma in Turner syndrome". </w:t>
      </w:r>
      <w:r w:rsidRPr="00ED21A5">
        <w:rPr>
          <w:i/>
          <w:noProof/>
        </w:rPr>
        <w:t>Ophthalmic plastic and reconstructive surgery</w:t>
      </w:r>
      <w:r w:rsidRPr="00ED21A5">
        <w:rPr>
          <w:noProof/>
        </w:rPr>
        <w:t>. 2011;27:304.</w:t>
      </w:r>
    </w:p>
    <w:p w:rsidR="00ED21A5" w:rsidRPr="00ED21A5" w:rsidRDefault="00ED21A5" w:rsidP="00ED21A5">
      <w:pPr>
        <w:pStyle w:val="EndNoteBibliography"/>
        <w:spacing w:after="240"/>
        <w:ind w:left="720" w:hanging="720"/>
        <w:rPr>
          <w:noProof/>
        </w:rPr>
      </w:pPr>
      <w:r w:rsidRPr="00ED21A5">
        <w:rPr>
          <w:noProof/>
        </w:rPr>
        <w:t>620.</w:t>
      </w:r>
      <w:r w:rsidRPr="00ED21A5">
        <w:rPr>
          <w:noProof/>
        </w:rPr>
        <w:tab/>
        <w:t xml:space="preserve">Klaskova E, Tudos Z, Sobek A, Zapletalova J, Dostal J, Zborilova B, Sobek A, Jr., Adamova K, Lattova V, Dostalova Z and Prochazka M. Low-level 45,X/46,XX mosaicism is not associated with congenital heart disease and thoracic aorta dilatation:prospective magnetic resonance imaging and ultrasound study. </w:t>
      </w:r>
      <w:r w:rsidRPr="00ED21A5">
        <w:rPr>
          <w:i/>
          <w:noProof/>
        </w:rPr>
        <w:t>Ultrasound in obstetrics &amp; gynecology : the official journal of the International Society of Ultrasound in Obstetrics and Gynecology</w:t>
      </w:r>
      <w:r w:rsidRPr="00ED21A5">
        <w:rPr>
          <w:noProof/>
        </w:rPr>
        <w:t>. 2015;45:722-7.</w:t>
      </w:r>
    </w:p>
    <w:p w:rsidR="00ED21A5" w:rsidRPr="00ED21A5" w:rsidRDefault="00ED21A5" w:rsidP="00ED21A5">
      <w:pPr>
        <w:pStyle w:val="EndNoteBibliography"/>
        <w:spacing w:after="240"/>
        <w:ind w:left="720" w:hanging="720"/>
        <w:rPr>
          <w:noProof/>
        </w:rPr>
      </w:pPr>
      <w:r w:rsidRPr="00ED21A5">
        <w:rPr>
          <w:noProof/>
        </w:rPr>
        <w:t>621.</w:t>
      </w:r>
      <w:r w:rsidRPr="00ED21A5">
        <w:rPr>
          <w:noProof/>
        </w:rPr>
        <w:tab/>
        <w:t xml:space="preserve">Klaskova E, Zapletalova J, Kapralova S, Snajderova M, Lebl J, Tudos Z, Pavlicek J, Cerna J, Mihal V, Stara V and Prochazka M. Increased prevalence of bicuspid aortic valve in Turner syndrome links with karyotype: the crucial importance of detailed cardiovascular screening. </w:t>
      </w:r>
      <w:r w:rsidRPr="00ED21A5">
        <w:rPr>
          <w:i/>
          <w:noProof/>
        </w:rPr>
        <w:t>J Pediatr Endocrinol Metab</w:t>
      </w:r>
      <w:r w:rsidRPr="00ED21A5">
        <w:rPr>
          <w:noProof/>
        </w:rPr>
        <w:t>. 2017;30:319-325.</w:t>
      </w:r>
    </w:p>
    <w:p w:rsidR="00ED21A5" w:rsidRPr="00ED21A5" w:rsidRDefault="00ED21A5" w:rsidP="00ED21A5">
      <w:pPr>
        <w:pStyle w:val="EndNoteBibliography"/>
        <w:spacing w:after="240"/>
        <w:ind w:left="720" w:hanging="720"/>
        <w:rPr>
          <w:noProof/>
        </w:rPr>
      </w:pPr>
      <w:r w:rsidRPr="00ED21A5">
        <w:rPr>
          <w:noProof/>
        </w:rPr>
        <w:t>622.</w:t>
      </w:r>
      <w:r w:rsidRPr="00ED21A5">
        <w:rPr>
          <w:noProof/>
        </w:rPr>
        <w:tab/>
        <w:t xml:space="preserve">Klein LW, Levin JL, Weintraub WS, Agarwal JB and Helfant RH. Pseudocoarctation of the aortic arch in a patient with Turner's syndrome. </w:t>
      </w:r>
      <w:r w:rsidRPr="00ED21A5">
        <w:rPr>
          <w:i/>
          <w:noProof/>
        </w:rPr>
        <w:t>Clin Cardiol</w:t>
      </w:r>
      <w:r w:rsidRPr="00ED21A5">
        <w:rPr>
          <w:noProof/>
        </w:rPr>
        <w:t>. 1984;7:621-3.</w:t>
      </w:r>
    </w:p>
    <w:p w:rsidR="00ED21A5" w:rsidRPr="00ED21A5" w:rsidRDefault="00ED21A5" w:rsidP="00ED21A5">
      <w:pPr>
        <w:pStyle w:val="EndNoteBibliography"/>
        <w:spacing w:after="240"/>
        <w:ind w:left="720" w:hanging="720"/>
        <w:rPr>
          <w:noProof/>
        </w:rPr>
      </w:pPr>
      <w:r w:rsidRPr="00ED21A5">
        <w:rPr>
          <w:noProof/>
        </w:rPr>
        <w:t>623.</w:t>
      </w:r>
      <w:r w:rsidRPr="00ED21A5">
        <w:rPr>
          <w:noProof/>
        </w:rPr>
        <w:tab/>
        <w:t xml:space="preserve">Knickmeyer RC. Turner syndrome: advances in understanding altered cognition, brain structure and function. </w:t>
      </w:r>
      <w:r w:rsidRPr="00ED21A5">
        <w:rPr>
          <w:i/>
          <w:noProof/>
        </w:rPr>
        <w:t>Curr Opin Neurol</w:t>
      </w:r>
      <w:r w:rsidRPr="00ED21A5">
        <w:rPr>
          <w:noProof/>
        </w:rPr>
        <w:t>. 2012;25:144-9.</w:t>
      </w:r>
    </w:p>
    <w:p w:rsidR="00ED21A5" w:rsidRPr="00ED21A5" w:rsidRDefault="00ED21A5" w:rsidP="00ED21A5">
      <w:pPr>
        <w:pStyle w:val="EndNoteBibliography"/>
        <w:spacing w:after="240"/>
        <w:ind w:left="720" w:hanging="720"/>
        <w:rPr>
          <w:noProof/>
        </w:rPr>
      </w:pPr>
      <w:r w:rsidRPr="00ED21A5">
        <w:rPr>
          <w:noProof/>
        </w:rPr>
        <w:t>624.</w:t>
      </w:r>
      <w:r w:rsidRPr="00ED21A5">
        <w:rPr>
          <w:noProof/>
        </w:rPr>
        <w:tab/>
        <w:t xml:space="preserve">Knisely AS, Sweeney K and Ambler MW. Pheochromocytoma and sudden death as a result of cerebral infarction in Turner's syndrome: report of a case. </w:t>
      </w:r>
      <w:r w:rsidRPr="00ED21A5">
        <w:rPr>
          <w:i/>
          <w:noProof/>
        </w:rPr>
        <w:t>J Forensic Sci</w:t>
      </w:r>
      <w:r w:rsidRPr="00ED21A5">
        <w:rPr>
          <w:noProof/>
        </w:rPr>
        <w:t>. 1988;33:1497-502.</w:t>
      </w:r>
    </w:p>
    <w:p w:rsidR="00ED21A5" w:rsidRPr="00ED21A5" w:rsidRDefault="00ED21A5" w:rsidP="00ED21A5">
      <w:pPr>
        <w:pStyle w:val="EndNoteBibliography"/>
        <w:spacing w:after="240"/>
        <w:ind w:left="720" w:hanging="720"/>
        <w:rPr>
          <w:noProof/>
        </w:rPr>
      </w:pPr>
      <w:r w:rsidRPr="00ED21A5">
        <w:rPr>
          <w:noProof/>
        </w:rPr>
        <w:t>625.</w:t>
      </w:r>
      <w:r w:rsidRPr="00ED21A5">
        <w:rPr>
          <w:noProof/>
        </w:rPr>
        <w:tab/>
        <w:t xml:space="preserve">Kobyliansky E, Bejerano M, Vainder M and Bat-Miriam Katznelson M. Relationship between genetic anomalies of different levels and deviations in dermatoglyphic traits. Part 2: Dermatoglyphic peculiarities of females with Turner's syndrome. </w:t>
      </w:r>
      <w:r w:rsidRPr="00ED21A5">
        <w:rPr>
          <w:i/>
          <w:noProof/>
        </w:rPr>
        <w:t>Anthropologischer Anzeiger; Bericht uber die biologisch-anthropologische Literatur</w:t>
      </w:r>
      <w:r w:rsidRPr="00ED21A5">
        <w:rPr>
          <w:noProof/>
        </w:rPr>
        <w:t>. 1997;55:315-48.</w:t>
      </w:r>
    </w:p>
    <w:p w:rsidR="00ED21A5" w:rsidRPr="00ED21A5" w:rsidRDefault="00ED21A5" w:rsidP="00ED21A5">
      <w:pPr>
        <w:pStyle w:val="EndNoteBibliography"/>
        <w:spacing w:after="240"/>
        <w:ind w:left="720" w:hanging="720"/>
        <w:rPr>
          <w:noProof/>
        </w:rPr>
      </w:pPr>
      <w:r w:rsidRPr="00ED21A5">
        <w:rPr>
          <w:noProof/>
        </w:rPr>
        <w:t>626.</w:t>
      </w:r>
      <w:r w:rsidRPr="00ED21A5">
        <w:rPr>
          <w:noProof/>
        </w:rPr>
        <w:tab/>
        <w:t xml:space="preserve">Kofman-Alfaro S, Mutchinick O, Valdes E and Perez-Palacios G. [Sex differentiation. II. Abnormalities of the sex chromosomes and changes in gonadal differentiation]. </w:t>
      </w:r>
      <w:r w:rsidRPr="00ED21A5">
        <w:rPr>
          <w:i/>
          <w:noProof/>
        </w:rPr>
        <w:t>Revista de investigacion clinica; organo del Hospital de Enfermedades de la Nutricion</w:t>
      </w:r>
      <w:r w:rsidRPr="00ED21A5">
        <w:rPr>
          <w:noProof/>
        </w:rPr>
        <w:t>. 1984;36:53-70.</w:t>
      </w:r>
    </w:p>
    <w:p w:rsidR="00ED21A5" w:rsidRPr="00ED21A5" w:rsidRDefault="00ED21A5" w:rsidP="00ED21A5">
      <w:pPr>
        <w:pStyle w:val="EndNoteBibliography"/>
        <w:spacing w:after="240"/>
        <w:ind w:left="720" w:hanging="720"/>
        <w:rPr>
          <w:noProof/>
        </w:rPr>
      </w:pPr>
      <w:r w:rsidRPr="00ED21A5">
        <w:rPr>
          <w:noProof/>
        </w:rPr>
        <w:t>627.</w:t>
      </w:r>
      <w:r w:rsidRPr="00ED21A5">
        <w:rPr>
          <w:noProof/>
        </w:rPr>
        <w:tab/>
        <w:t xml:space="preserve">Kohn G, Yarkoni S and Cohen MM. Two conceptions in a 45,X woman. </w:t>
      </w:r>
      <w:r w:rsidRPr="00ED21A5">
        <w:rPr>
          <w:i/>
          <w:noProof/>
        </w:rPr>
        <w:t>Am J Med Genet</w:t>
      </w:r>
      <w:r w:rsidRPr="00ED21A5">
        <w:rPr>
          <w:noProof/>
        </w:rPr>
        <w:t>. 1980;5:339-43.</w:t>
      </w:r>
    </w:p>
    <w:p w:rsidR="00ED21A5" w:rsidRPr="00ED21A5" w:rsidRDefault="00ED21A5" w:rsidP="00ED21A5">
      <w:pPr>
        <w:pStyle w:val="EndNoteBibliography"/>
        <w:spacing w:after="240"/>
        <w:ind w:left="720" w:hanging="720"/>
        <w:rPr>
          <w:noProof/>
        </w:rPr>
      </w:pPr>
      <w:r w:rsidRPr="00ED21A5">
        <w:rPr>
          <w:noProof/>
        </w:rPr>
        <w:t>628.</w:t>
      </w:r>
      <w:r w:rsidRPr="00ED21A5">
        <w:rPr>
          <w:noProof/>
        </w:rPr>
        <w:tab/>
        <w:t xml:space="preserve">Kohno H, Igarashi Y, Ozono K, Ohyama K, Ogawa M, Osada H, Onigata K, Kanzaki S, Seino Y, Takahashi H, Tajima T, Tachibana K, Tanaka H, Nishi Y, Hasegawa T, Fujieda K, Fujita K, Horikawa R, Yokoya S, Yorifuji T and Tanaka T. Favorable impact of growth hormone treatment on cholesterol levels in turner syndrome. </w:t>
      </w:r>
      <w:r w:rsidRPr="00ED21A5">
        <w:rPr>
          <w:i/>
          <w:noProof/>
        </w:rPr>
        <w:t>Clin Pediatr Endocrinol</w:t>
      </w:r>
      <w:r w:rsidRPr="00ED21A5">
        <w:rPr>
          <w:noProof/>
        </w:rPr>
        <w:t>. 2012;21:29-34.</w:t>
      </w:r>
    </w:p>
    <w:p w:rsidR="00ED21A5" w:rsidRPr="00ED21A5" w:rsidRDefault="00ED21A5" w:rsidP="00ED21A5">
      <w:pPr>
        <w:pStyle w:val="EndNoteBibliography"/>
        <w:spacing w:after="240"/>
        <w:ind w:left="720" w:hanging="720"/>
        <w:rPr>
          <w:noProof/>
        </w:rPr>
      </w:pPr>
      <w:r w:rsidRPr="00ED21A5">
        <w:rPr>
          <w:noProof/>
        </w:rPr>
        <w:t>629.</w:t>
      </w:r>
      <w:r w:rsidRPr="00ED21A5">
        <w:rPr>
          <w:noProof/>
        </w:rPr>
        <w:tab/>
        <w:t xml:space="preserve">Koller PC. [Incidence of cancer in subjects with congenital or acquired chromosome aberrations]. </w:t>
      </w:r>
      <w:r w:rsidRPr="00ED21A5">
        <w:rPr>
          <w:i/>
          <w:noProof/>
        </w:rPr>
        <w:t>Recenti Prog Med</w:t>
      </w:r>
      <w:r w:rsidRPr="00ED21A5">
        <w:rPr>
          <w:noProof/>
        </w:rPr>
        <w:t>. 1973;54:383-95.</w:t>
      </w:r>
    </w:p>
    <w:p w:rsidR="00ED21A5" w:rsidRPr="00ED21A5" w:rsidRDefault="00ED21A5" w:rsidP="00ED21A5">
      <w:pPr>
        <w:pStyle w:val="EndNoteBibliography"/>
        <w:spacing w:after="240"/>
        <w:ind w:left="720" w:hanging="720"/>
        <w:rPr>
          <w:noProof/>
        </w:rPr>
      </w:pPr>
      <w:r w:rsidRPr="00ED21A5">
        <w:rPr>
          <w:noProof/>
        </w:rPr>
        <w:t>630.</w:t>
      </w:r>
      <w:r w:rsidRPr="00ED21A5">
        <w:rPr>
          <w:noProof/>
        </w:rPr>
        <w:tab/>
        <w:t xml:space="preserve">Kopacek Zilz C, Keller Brenner J and Elnecave RH. Portal vein thrombosis and high factor VIII in Turner syndrome. </w:t>
      </w:r>
      <w:r w:rsidRPr="00ED21A5">
        <w:rPr>
          <w:i/>
          <w:noProof/>
        </w:rPr>
        <w:t>Horm Res</w:t>
      </w:r>
      <w:r w:rsidRPr="00ED21A5">
        <w:rPr>
          <w:noProof/>
        </w:rPr>
        <w:t>. 2006;66:89-93.</w:t>
      </w:r>
    </w:p>
    <w:p w:rsidR="00ED21A5" w:rsidRPr="00ED21A5" w:rsidRDefault="00ED21A5" w:rsidP="00ED21A5">
      <w:pPr>
        <w:pStyle w:val="EndNoteBibliography"/>
        <w:spacing w:after="240"/>
        <w:ind w:left="720" w:hanging="720"/>
        <w:rPr>
          <w:noProof/>
        </w:rPr>
      </w:pPr>
      <w:r w:rsidRPr="00ED21A5">
        <w:rPr>
          <w:noProof/>
        </w:rPr>
        <w:t>631.</w:t>
      </w:r>
      <w:r w:rsidRPr="00ED21A5">
        <w:rPr>
          <w:noProof/>
        </w:rPr>
        <w:tab/>
        <w:t xml:space="preserve">Korkina MV and Marilov VV. [The current state of the problem of anorexia nervosa (according to the findings of Soviet and foreign researchers during the past 10 years)]. </w:t>
      </w:r>
      <w:r w:rsidRPr="00ED21A5">
        <w:rPr>
          <w:i/>
          <w:noProof/>
        </w:rPr>
        <w:t>Zh Nevropatol Psikhiatr Im S S Korsakova</w:t>
      </w:r>
      <w:r w:rsidRPr="00ED21A5">
        <w:rPr>
          <w:noProof/>
        </w:rPr>
        <w:t>. 1974;74:1574-83.</w:t>
      </w:r>
    </w:p>
    <w:p w:rsidR="00ED21A5" w:rsidRPr="00ED21A5" w:rsidRDefault="00ED21A5" w:rsidP="00ED21A5">
      <w:pPr>
        <w:pStyle w:val="EndNoteBibliography"/>
        <w:spacing w:after="240"/>
        <w:ind w:left="720" w:hanging="720"/>
        <w:rPr>
          <w:noProof/>
        </w:rPr>
      </w:pPr>
      <w:r w:rsidRPr="00ED21A5">
        <w:rPr>
          <w:noProof/>
        </w:rPr>
        <w:t>632.</w:t>
      </w:r>
      <w:r w:rsidRPr="00ED21A5">
        <w:rPr>
          <w:noProof/>
        </w:rPr>
        <w:tab/>
        <w:t xml:space="preserve">Korkmaz HA, Ozkan B, Hazan F, Buyukinan M and Celik T. A case of Turner syndrome with concomitant transient hypogammaglobulinaemia of infancy and central diabetes insipidus. </w:t>
      </w:r>
      <w:r w:rsidRPr="00ED21A5">
        <w:rPr>
          <w:i/>
          <w:noProof/>
        </w:rPr>
        <w:t>J Clin Res Pediatr Endocrinol</w:t>
      </w:r>
      <w:r w:rsidRPr="00ED21A5">
        <w:rPr>
          <w:noProof/>
        </w:rPr>
        <w:t>. 2013;5:62-4.</w:t>
      </w:r>
    </w:p>
    <w:p w:rsidR="00ED21A5" w:rsidRPr="00ED21A5" w:rsidRDefault="00ED21A5" w:rsidP="00ED21A5">
      <w:pPr>
        <w:pStyle w:val="EndNoteBibliography"/>
        <w:spacing w:after="240"/>
        <w:ind w:left="720" w:hanging="720"/>
        <w:rPr>
          <w:noProof/>
        </w:rPr>
      </w:pPr>
      <w:r w:rsidRPr="00ED21A5">
        <w:rPr>
          <w:noProof/>
        </w:rPr>
        <w:t>633.</w:t>
      </w:r>
      <w:r w:rsidRPr="00ED21A5">
        <w:rPr>
          <w:noProof/>
        </w:rPr>
        <w:tab/>
        <w:t xml:space="preserve">Korpal-Szczyrska M, Aleszewicz-Baranowska J, Dorant B, Potaz P, Birkholz D and Kaminska H. [Cardiovascular malformations in Turner syndrome]. </w:t>
      </w:r>
      <w:r w:rsidRPr="00ED21A5">
        <w:rPr>
          <w:i/>
          <w:noProof/>
        </w:rPr>
        <w:t>Endokrynol Diabetol Chor Przemiany Materii Wieku Rozw</w:t>
      </w:r>
      <w:r w:rsidRPr="00ED21A5">
        <w:rPr>
          <w:noProof/>
        </w:rPr>
        <w:t>. 2005;11:211-4.</w:t>
      </w:r>
    </w:p>
    <w:p w:rsidR="00ED21A5" w:rsidRPr="00ED21A5" w:rsidRDefault="00ED21A5" w:rsidP="00ED21A5">
      <w:pPr>
        <w:pStyle w:val="EndNoteBibliography"/>
        <w:spacing w:after="240"/>
        <w:ind w:left="720" w:hanging="720"/>
        <w:rPr>
          <w:noProof/>
        </w:rPr>
      </w:pPr>
      <w:r w:rsidRPr="00ED21A5">
        <w:rPr>
          <w:noProof/>
        </w:rPr>
        <w:t>634.</w:t>
      </w:r>
      <w:r w:rsidRPr="00ED21A5">
        <w:rPr>
          <w:noProof/>
        </w:rPr>
        <w:tab/>
        <w:t xml:space="preserve">Kosowicz J, Bialecki M, Wojtowicz M and Sobieszczyk S. Unilateral gonadal dysgenesis. Report of 2 cases. </w:t>
      </w:r>
      <w:r w:rsidRPr="00ED21A5">
        <w:rPr>
          <w:i/>
          <w:noProof/>
        </w:rPr>
        <w:t>Am J Obstet Gynecol</w:t>
      </w:r>
      <w:r w:rsidRPr="00ED21A5">
        <w:rPr>
          <w:noProof/>
        </w:rPr>
        <w:t>. 1969;105:1116-23.</w:t>
      </w:r>
    </w:p>
    <w:p w:rsidR="00ED21A5" w:rsidRPr="00ED21A5" w:rsidRDefault="00ED21A5" w:rsidP="00ED21A5">
      <w:pPr>
        <w:pStyle w:val="EndNoteBibliography"/>
        <w:spacing w:after="240"/>
        <w:ind w:left="720" w:hanging="720"/>
        <w:rPr>
          <w:noProof/>
        </w:rPr>
      </w:pPr>
      <w:r w:rsidRPr="00ED21A5">
        <w:rPr>
          <w:noProof/>
        </w:rPr>
        <w:t>635.</w:t>
      </w:r>
      <w:r w:rsidRPr="00ED21A5">
        <w:rPr>
          <w:noProof/>
        </w:rPr>
        <w:tab/>
        <w:t xml:space="preserve">Kostich ND and Opitz JM. Ullrich-Turner Syndrome Associated with Cystic Medial Necrosis of the Aorta and Great Vessels: Case Report and Review of the Literature. </w:t>
      </w:r>
      <w:r w:rsidRPr="00ED21A5">
        <w:rPr>
          <w:i/>
          <w:noProof/>
        </w:rPr>
        <w:t>Am J Med</w:t>
      </w:r>
      <w:r w:rsidRPr="00ED21A5">
        <w:rPr>
          <w:noProof/>
        </w:rPr>
        <w:t>. 1965;38:943-50.</w:t>
      </w:r>
    </w:p>
    <w:p w:rsidR="00ED21A5" w:rsidRPr="00ED21A5" w:rsidRDefault="00ED21A5" w:rsidP="00ED21A5">
      <w:pPr>
        <w:pStyle w:val="EndNoteBibliography"/>
        <w:spacing w:after="240"/>
        <w:ind w:left="720" w:hanging="720"/>
        <w:rPr>
          <w:noProof/>
        </w:rPr>
      </w:pPr>
      <w:r w:rsidRPr="00ED21A5">
        <w:rPr>
          <w:noProof/>
        </w:rPr>
        <w:t>636.</w:t>
      </w:r>
      <w:r w:rsidRPr="00ED21A5">
        <w:rPr>
          <w:noProof/>
        </w:rPr>
        <w:tab/>
        <w:t xml:space="preserve">Koulouri O, Ostberg J and Conway GS. Liver dysfunction in Turner's syndrome: prevalence, natural history and effect of exogenous oestrogen. </w:t>
      </w:r>
      <w:r w:rsidRPr="00ED21A5">
        <w:rPr>
          <w:i/>
          <w:noProof/>
        </w:rPr>
        <w:t>Clin Endocrinol (Oxf)</w:t>
      </w:r>
      <w:r w:rsidRPr="00ED21A5">
        <w:rPr>
          <w:noProof/>
        </w:rPr>
        <w:t>. 2008;69:306-10.</w:t>
      </w:r>
    </w:p>
    <w:p w:rsidR="00ED21A5" w:rsidRPr="00ED21A5" w:rsidRDefault="00ED21A5" w:rsidP="00ED21A5">
      <w:pPr>
        <w:pStyle w:val="EndNoteBibliography"/>
        <w:spacing w:after="240"/>
        <w:ind w:left="720" w:hanging="720"/>
        <w:rPr>
          <w:noProof/>
        </w:rPr>
      </w:pPr>
      <w:r w:rsidRPr="00ED21A5">
        <w:rPr>
          <w:noProof/>
        </w:rPr>
        <w:t>637.</w:t>
      </w:r>
      <w:r w:rsidRPr="00ED21A5">
        <w:rPr>
          <w:noProof/>
        </w:rPr>
        <w:tab/>
        <w:t xml:space="preserve">Kozlowska-Wojciechowska M, Jez W, Zdrojewski T and Chwojnicki K. Are young women with Turner syndrome at greater risk of coronary artery disease? </w:t>
      </w:r>
      <w:r w:rsidRPr="00ED21A5">
        <w:rPr>
          <w:i/>
          <w:noProof/>
        </w:rPr>
        <w:t>Eur J Cardiovasc Prev Rehabil</w:t>
      </w:r>
      <w:r w:rsidRPr="00ED21A5">
        <w:rPr>
          <w:noProof/>
        </w:rPr>
        <w:t>. 2006;13:467-9.</w:t>
      </w:r>
    </w:p>
    <w:p w:rsidR="00ED21A5" w:rsidRPr="00ED21A5" w:rsidRDefault="00ED21A5" w:rsidP="00ED21A5">
      <w:pPr>
        <w:pStyle w:val="EndNoteBibliography"/>
        <w:spacing w:after="240"/>
        <w:ind w:left="720" w:hanging="720"/>
        <w:rPr>
          <w:noProof/>
        </w:rPr>
      </w:pPr>
      <w:r w:rsidRPr="00ED21A5">
        <w:rPr>
          <w:noProof/>
        </w:rPr>
        <w:t>638.</w:t>
      </w:r>
      <w:r w:rsidRPr="00ED21A5">
        <w:rPr>
          <w:noProof/>
        </w:rPr>
        <w:tab/>
        <w:t xml:space="preserve">Kraja AT, Rao DC, Weder AB, Cooper R, Curb JD, Hanis CL, Turner ST, de Andrade M, Hsiung CA, Quertermous T, Zhu X and Province MA. Two major QTLs and several others relate to factors of metabolic syndrome in the family blood pressure program. </w:t>
      </w:r>
      <w:r w:rsidRPr="00ED21A5">
        <w:rPr>
          <w:i/>
          <w:noProof/>
        </w:rPr>
        <w:t>Hypertension</w:t>
      </w:r>
      <w:r w:rsidRPr="00ED21A5">
        <w:rPr>
          <w:noProof/>
        </w:rPr>
        <w:t>. 2005;46:751-7.</w:t>
      </w:r>
    </w:p>
    <w:p w:rsidR="00ED21A5" w:rsidRPr="00ED21A5" w:rsidRDefault="00ED21A5" w:rsidP="00ED21A5">
      <w:pPr>
        <w:pStyle w:val="EndNoteBibliography"/>
        <w:spacing w:after="240"/>
        <w:ind w:left="720" w:hanging="720"/>
        <w:rPr>
          <w:noProof/>
        </w:rPr>
      </w:pPr>
      <w:r w:rsidRPr="00ED21A5">
        <w:rPr>
          <w:noProof/>
        </w:rPr>
        <w:t>639.</w:t>
      </w:r>
      <w:r w:rsidRPr="00ED21A5">
        <w:rPr>
          <w:noProof/>
        </w:rPr>
        <w:tab/>
        <w:t xml:space="preserve">Kral J, Musilova J, Hradec J, Petrasek J and Michalova K. [Disorders of the cardiovascular system in Turner's syndrome]. </w:t>
      </w:r>
      <w:r w:rsidRPr="00ED21A5">
        <w:rPr>
          <w:i/>
          <w:noProof/>
        </w:rPr>
        <w:t>Casopis lekaru ceskych</w:t>
      </w:r>
      <w:r w:rsidRPr="00ED21A5">
        <w:rPr>
          <w:noProof/>
        </w:rPr>
        <w:t>. 1990;129:806-9.</w:t>
      </w:r>
    </w:p>
    <w:p w:rsidR="00ED21A5" w:rsidRPr="00ED21A5" w:rsidRDefault="00ED21A5" w:rsidP="00ED21A5">
      <w:pPr>
        <w:pStyle w:val="EndNoteBibliography"/>
        <w:spacing w:after="240"/>
        <w:ind w:left="720" w:hanging="720"/>
        <w:rPr>
          <w:noProof/>
        </w:rPr>
      </w:pPr>
      <w:r w:rsidRPr="00ED21A5">
        <w:rPr>
          <w:noProof/>
        </w:rPr>
        <w:t>640.</w:t>
      </w:r>
      <w:r w:rsidRPr="00ED21A5">
        <w:rPr>
          <w:noProof/>
        </w:rPr>
        <w:tab/>
        <w:t xml:space="preserve">Krasna IH, Lee M, Sciorra L, Salas M and Smilow P. The importance of surgical evaluation of patients with "Turner-like" sex chromosomal abnormalities. </w:t>
      </w:r>
      <w:r w:rsidRPr="00ED21A5">
        <w:rPr>
          <w:i/>
          <w:noProof/>
        </w:rPr>
        <w:t>J Pediatr Surg</w:t>
      </w:r>
      <w:r w:rsidRPr="00ED21A5">
        <w:rPr>
          <w:noProof/>
        </w:rPr>
        <w:t>. 1985;20:61-4.</w:t>
      </w:r>
    </w:p>
    <w:p w:rsidR="00ED21A5" w:rsidRPr="00ED21A5" w:rsidRDefault="00ED21A5" w:rsidP="00ED21A5">
      <w:pPr>
        <w:pStyle w:val="EndNoteBibliography"/>
        <w:spacing w:after="240"/>
        <w:ind w:left="720" w:hanging="720"/>
        <w:rPr>
          <w:noProof/>
        </w:rPr>
      </w:pPr>
      <w:r w:rsidRPr="00ED21A5">
        <w:rPr>
          <w:noProof/>
        </w:rPr>
        <w:t>641.</w:t>
      </w:r>
      <w:r w:rsidRPr="00ED21A5">
        <w:rPr>
          <w:noProof/>
        </w:rPr>
        <w:tab/>
        <w:t xml:space="preserve">Krasna IH, Lee ML, Smilow P, Sciorra L and Eierman L. Risk of malignancy in bilateral streak gonads: the role of the Y chromosome. </w:t>
      </w:r>
      <w:r w:rsidRPr="00ED21A5">
        <w:rPr>
          <w:i/>
          <w:noProof/>
        </w:rPr>
        <w:t>J Pediatr Surg</w:t>
      </w:r>
      <w:r w:rsidRPr="00ED21A5">
        <w:rPr>
          <w:noProof/>
        </w:rPr>
        <w:t>. 1992;27:1376-80.</w:t>
      </w:r>
    </w:p>
    <w:p w:rsidR="00ED21A5" w:rsidRPr="00ED21A5" w:rsidRDefault="00ED21A5" w:rsidP="00ED21A5">
      <w:pPr>
        <w:pStyle w:val="EndNoteBibliography"/>
        <w:spacing w:after="240"/>
        <w:ind w:left="720" w:hanging="720"/>
        <w:rPr>
          <w:noProof/>
        </w:rPr>
      </w:pPr>
      <w:r w:rsidRPr="00ED21A5">
        <w:rPr>
          <w:noProof/>
        </w:rPr>
        <w:t>642.</w:t>
      </w:r>
      <w:r w:rsidRPr="00ED21A5">
        <w:rPr>
          <w:noProof/>
        </w:rPr>
        <w:tab/>
        <w:t xml:space="preserve">Krawczynski M. [Parental age and birth order of children with Turner's and Klinefelter's syndromes]. </w:t>
      </w:r>
      <w:r w:rsidRPr="00ED21A5">
        <w:rPr>
          <w:i/>
          <w:noProof/>
        </w:rPr>
        <w:t>Pediatria polska</w:t>
      </w:r>
      <w:r w:rsidRPr="00ED21A5">
        <w:rPr>
          <w:noProof/>
        </w:rPr>
        <w:t>. 1980;55:1119-25.</w:t>
      </w:r>
    </w:p>
    <w:p w:rsidR="00ED21A5" w:rsidRPr="00ED21A5" w:rsidRDefault="00ED21A5" w:rsidP="00ED21A5">
      <w:pPr>
        <w:pStyle w:val="EndNoteBibliography"/>
        <w:spacing w:after="240"/>
        <w:ind w:left="720" w:hanging="720"/>
        <w:rPr>
          <w:noProof/>
        </w:rPr>
      </w:pPr>
      <w:r w:rsidRPr="00ED21A5">
        <w:rPr>
          <w:noProof/>
        </w:rPr>
        <w:t>643.</w:t>
      </w:r>
      <w:r w:rsidRPr="00ED21A5">
        <w:rPr>
          <w:noProof/>
        </w:rPr>
        <w:tab/>
        <w:t xml:space="preserve">Krawczynski M, Maciejewski J, Grzybkowska B and Bartkowiak K. [Abnormalities of the urogenital system vascularisation in Turner's syndrome]. </w:t>
      </w:r>
      <w:r w:rsidRPr="00ED21A5">
        <w:rPr>
          <w:i/>
          <w:noProof/>
        </w:rPr>
        <w:t>Pediatrie</w:t>
      </w:r>
      <w:r w:rsidRPr="00ED21A5">
        <w:rPr>
          <w:noProof/>
        </w:rPr>
        <w:t>. 1974;29:413-22.</w:t>
      </w:r>
    </w:p>
    <w:p w:rsidR="00ED21A5" w:rsidRPr="00ED21A5" w:rsidRDefault="00ED21A5" w:rsidP="00ED21A5">
      <w:pPr>
        <w:pStyle w:val="EndNoteBibliography"/>
        <w:spacing w:after="240"/>
        <w:ind w:left="720" w:hanging="720"/>
        <w:rPr>
          <w:noProof/>
        </w:rPr>
      </w:pPr>
      <w:r w:rsidRPr="00ED21A5">
        <w:rPr>
          <w:noProof/>
        </w:rPr>
        <w:t>644.</w:t>
      </w:r>
      <w:r w:rsidRPr="00ED21A5">
        <w:rPr>
          <w:noProof/>
        </w:rPr>
        <w:tab/>
        <w:t xml:space="preserve">Kumaki Y, Ennis J, Rahbar R, Turner JD, Wandersee MK, Smith AJ, Bailey KW, Vest ZG, Madsen JR, Li JK and Barnard DL. Single-dose intranasal administration with mDEF201 (adenovirus vectored mouse interferon-alpha) confers protection from mortality in a lethal SARS-CoV BALB/c mouse model. </w:t>
      </w:r>
      <w:r w:rsidRPr="00ED21A5">
        <w:rPr>
          <w:i/>
          <w:noProof/>
        </w:rPr>
        <w:t>Antiviral research</w:t>
      </w:r>
      <w:r w:rsidRPr="00ED21A5">
        <w:rPr>
          <w:noProof/>
        </w:rPr>
        <w:t>. 2011;89:75-82.</w:t>
      </w:r>
    </w:p>
    <w:p w:rsidR="00ED21A5" w:rsidRPr="00ED21A5" w:rsidRDefault="00ED21A5" w:rsidP="00ED21A5">
      <w:pPr>
        <w:pStyle w:val="EndNoteBibliography"/>
        <w:spacing w:after="240"/>
        <w:ind w:left="720" w:hanging="720"/>
        <w:rPr>
          <w:noProof/>
        </w:rPr>
      </w:pPr>
      <w:r w:rsidRPr="00ED21A5">
        <w:rPr>
          <w:noProof/>
        </w:rPr>
        <w:t>645.</w:t>
      </w:r>
      <w:r w:rsidRPr="00ED21A5">
        <w:rPr>
          <w:noProof/>
        </w:rPr>
        <w:tab/>
        <w:t xml:space="preserve">Kurzel RB and Prabhu R. Hypercalcemia and idiopathic hypertrophic subaortis stenosis. </w:t>
      </w:r>
      <w:r w:rsidRPr="00ED21A5">
        <w:rPr>
          <w:i/>
          <w:noProof/>
        </w:rPr>
        <w:t>Cardiology</w:t>
      </w:r>
      <w:r w:rsidRPr="00ED21A5">
        <w:rPr>
          <w:noProof/>
        </w:rPr>
        <w:t>. 1981;67:23-30.</w:t>
      </w:r>
    </w:p>
    <w:p w:rsidR="00ED21A5" w:rsidRPr="00ED21A5" w:rsidRDefault="00ED21A5" w:rsidP="00ED21A5">
      <w:pPr>
        <w:pStyle w:val="EndNoteBibliography"/>
        <w:spacing w:after="240"/>
        <w:ind w:left="720" w:hanging="720"/>
        <w:rPr>
          <w:noProof/>
        </w:rPr>
      </w:pPr>
      <w:r w:rsidRPr="00ED21A5">
        <w:rPr>
          <w:noProof/>
        </w:rPr>
        <w:t>646.</w:t>
      </w:r>
      <w:r w:rsidRPr="00ED21A5">
        <w:rPr>
          <w:noProof/>
        </w:rPr>
        <w:tab/>
        <w:t xml:space="preserve">Kusaba E, Imada T, Iwakuma A and Nonaka K. [Aortic aneurysm complicated with coarctation of the aorta and Turner syndrome]. </w:t>
      </w:r>
      <w:r w:rsidRPr="00ED21A5">
        <w:rPr>
          <w:i/>
          <w:noProof/>
        </w:rPr>
        <w:t>Kyobu Geka</w:t>
      </w:r>
      <w:r w:rsidRPr="00ED21A5">
        <w:rPr>
          <w:noProof/>
        </w:rPr>
        <w:t>. 1995;48:1115-7.</w:t>
      </w:r>
    </w:p>
    <w:p w:rsidR="00ED21A5" w:rsidRPr="00ED21A5" w:rsidRDefault="00ED21A5" w:rsidP="00ED21A5">
      <w:pPr>
        <w:pStyle w:val="EndNoteBibliography"/>
        <w:spacing w:after="240"/>
        <w:ind w:left="720" w:hanging="720"/>
        <w:rPr>
          <w:noProof/>
        </w:rPr>
      </w:pPr>
      <w:r w:rsidRPr="00ED21A5">
        <w:rPr>
          <w:noProof/>
        </w:rPr>
        <w:t>647.</w:t>
      </w:r>
      <w:r w:rsidRPr="00ED21A5">
        <w:rPr>
          <w:noProof/>
        </w:rPr>
        <w:tab/>
        <w:t xml:space="preserve">Kusiak A, Sadlak-Nowicka J, Limon J and Kochanska B. The frequency of occurrence of abnormal frenal attachment of lips and enamel defects in Turner syndrome. </w:t>
      </w:r>
      <w:r w:rsidRPr="00ED21A5">
        <w:rPr>
          <w:i/>
          <w:noProof/>
        </w:rPr>
        <w:t>Oral diseases</w:t>
      </w:r>
      <w:r w:rsidRPr="00ED21A5">
        <w:rPr>
          <w:noProof/>
        </w:rPr>
        <w:t>. 2008;14:158-62.</w:t>
      </w:r>
    </w:p>
    <w:p w:rsidR="00ED21A5" w:rsidRPr="00ED21A5" w:rsidRDefault="00ED21A5" w:rsidP="00ED21A5">
      <w:pPr>
        <w:pStyle w:val="EndNoteBibliography"/>
        <w:spacing w:after="240"/>
        <w:ind w:left="720" w:hanging="720"/>
        <w:rPr>
          <w:noProof/>
        </w:rPr>
      </w:pPr>
      <w:r w:rsidRPr="00ED21A5">
        <w:rPr>
          <w:noProof/>
        </w:rPr>
        <w:t>648.</w:t>
      </w:r>
      <w:r w:rsidRPr="00ED21A5">
        <w:rPr>
          <w:noProof/>
        </w:rPr>
        <w:tab/>
        <w:t xml:space="preserve">Kwon A, Hyun SE, Jung MK, Chae HW, Lee WJ, Kim TH, Kim DH and Kim HS. Risk of Gonadoblastoma Development in Patients with Turner Syndrome with Cryptic Y Chromosome Material. </w:t>
      </w:r>
      <w:r w:rsidRPr="00ED21A5">
        <w:rPr>
          <w:i/>
          <w:noProof/>
        </w:rPr>
        <w:t>Horm Cancer</w:t>
      </w:r>
      <w:r w:rsidRPr="00ED21A5">
        <w:rPr>
          <w:noProof/>
        </w:rPr>
        <w:t>. 2017;8:166-173.</w:t>
      </w:r>
    </w:p>
    <w:p w:rsidR="00ED21A5" w:rsidRPr="00ED21A5" w:rsidRDefault="00ED21A5" w:rsidP="00ED21A5">
      <w:pPr>
        <w:pStyle w:val="EndNoteBibliography"/>
        <w:spacing w:after="240"/>
        <w:ind w:left="720" w:hanging="720"/>
        <w:rPr>
          <w:noProof/>
        </w:rPr>
      </w:pPr>
      <w:r w:rsidRPr="00ED21A5">
        <w:rPr>
          <w:noProof/>
        </w:rPr>
        <w:t>649.</w:t>
      </w:r>
      <w:r w:rsidRPr="00ED21A5">
        <w:rPr>
          <w:noProof/>
        </w:rPr>
        <w:tab/>
        <w:t xml:space="preserve">Lacka K. [Turner's syndrome--correlation between karyotype and phenotype]. </w:t>
      </w:r>
      <w:r w:rsidRPr="00ED21A5">
        <w:rPr>
          <w:i/>
          <w:noProof/>
        </w:rPr>
        <w:t>Endokrynol Pol</w:t>
      </w:r>
      <w:r w:rsidRPr="00ED21A5">
        <w:rPr>
          <w:noProof/>
        </w:rPr>
        <w:t>. 2005;56:986-93.</w:t>
      </w:r>
    </w:p>
    <w:p w:rsidR="00ED21A5" w:rsidRPr="00ED21A5" w:rsidRDefault="00ED21A5" w:rsidP="00ED21A5">
      <w:pPr>
        <w:pStyle w:val="EndNoteBibliography"/>
        <w:spacing w:after="240"/>
        <w:ind w:left="720" w:hanging="720"/>
        <w:rPr>
          <w:noProof/>
        </w:rPr>
      </w:pPr>
      <w:r w:rsidRPr="00ED21A5">
        <w:rPr>
          <w:noProof/>
        </w:rPr>
        <w:t>650.</w:t>
      </w:r>
      <w:r w:rsidRPr="00ED21A5">
        <w:rPr>
          <w:noProof/>
        </w:rPr>
        <w:tab/>
        <w:t xml:space="preserve">Lacombe M, Esteva B, Tillous-Borde I and Leseche G. [Aneurism of the subclavian artery associated with Turner's syndrome]. </w:t>
      </w:r>
      <w:r w:rsidRPr="00ED21A5">
        <w:rPr>
          <w:i/>
          <w:noProof/>
        </w:rPr>
        <w:t>Arch Pediatr</w:t>
      </w:r>
      <w:r w:rsidRPr="00ED21A5">
        <w:rPr>
          <w:noProof/>
        </w:rPr>
        <w:t>. 2004;11:344-6.</w:t>
      </w:r>
    </w:p>
    <w:p w:rsidR="00ED21A5" w:rsidRPr="00ED21A5" w:rsidRDefault="00ED21A5" w:rsidP="00ED21A5">
      <w:pPr>
        <w:pStyle w:val="EndNoteBibliography"/>
        <w:spacing w:after="240"/>
        <w:ind w:left="720" w:hanging="720"/>
        <w:rPr>
          <w:noProof/>
        </w:rPr>
      </w:pPr>
      <w:r w:rsidRPr="00ED21A5">
        <w:rPr>
          <w:noProof/>
        </w:rPr>
        <w:t>651.</w:t>
      </w:r>
      <w:r w:rsidRPr="00ED21A5">
        <w:rPr>
          <w:noProof/>
        </w:rPr>
        <w:tab/>
        <w:t xml:space="preserve">Lacro RV, Dietz HC, Sleeper LA, Yetman AT, Bradley TJ, Colan SD, Pearson GD, Selamet Tierney ES, Levine JC, Atz AM, Benson DW, Braverman AC, Chen S, De Backer J, Gelb BD, Grossfeld PD, Klein GL, Lai WW, Liou A, Loeys BL, Markham LW, Olson AK, Paridon SM, Pemberton VL, Pierpont ME, Pyeritz RE, Radojewski E, Roman MJ, Sharkey AM, Stylianou MP, Wechsler SB, Young LT, Mahony L and Pediatric Heart Network I. Atenolol versus losartan in children and young adults with Marfan's syndrome. </w:t>
      </w:r>
      <w:r w:rsidRPr="00ED21A5">
        <w:rPr>
          <w:i/>
          <w:noProof/>
        </w:rPr>
        <w:t>N Engl J Med</w:t>
      </w:r>
      <w:r w:rsidRPr="00ED21A5">
        <w:rPr>
          <w:noProof/>
        </w:rPr>
        <w:t>. 2014;371:2061-71.</w:t>
      </w:r>
    </w:p>
    <w:p w:rsidR="00ED21A5" w:rsidRPr="00ED21A5" w:rsidRDefault="00ED21A5" w:rsidP="00ED21A5">
      <w:pPr>
        <w:pStyle w:val="EndNoteBibliography"/>
        <w:spacing w:after="240"/>
        <w:ind w:left="720" w:hanging="720"/>
        <w:rPr>
          <w:noProof/>
        </w:rPr>
      </w:pPr>
      <w:r w:rsidRPr="00ED21A5">
        <w:rPr>
          <w:noProof/>
        </w:rPr>
        <w:t>652.</w:t>
      </w:r>
      <w:r w:rsidRPr="00ED21A5">
        <w:rPr>
          <w:noProof/>
        </w:rPr>
        <w:tab/>
        <w:t xml:space="preserve">Lam ST and Chau AS. An analysis of multiple congenital anomaly syndromes in a Chinese population. </w:t>
      </w:r>
      <w:r w:rsidRPr="00ED21A5">
        <w:rPr>
          <w:i/>
          <w:noProof/>
        </w:rPr>
        <w:t>Chinese medical journal</w:t>
      </w:r>
      <w:r w:rsidRPr="00ED21A5">
        <w:rPr>
          <w:noProof/>
        </w:rPr>
        <w:t>. 1991;104:577-80.</w:t>
      </w:r>
    </w:p>
    <w:p w:rsidR="00ED21A5" w:rsidRPr="00ED21A5" w:rsidRDefault="00ED21A5" w:rsidP="00ED21A5">
      <w:pPr>
        <w:pStyle w:val="EndNoteBibliography"/>
        <w:spacing w:after="240"/>
        <w:ind w:left="720" w:hanging="720"/>
        <w:rPr>
          <w:noProof/>
        </w:rPr>
      </w:pPr>
      <w:r w:rsidRPr="00ED21A5">
        <w:rPr>
          <w:noProof/>
        </w:rPr>
        <w:t>653.</w:t>
      </w:r>
      <w:r w:rsidRPr="00ED21A5">
        <w:rPr>
          <w:noProof/>
        </w:rPr>
        <w:tab/>
        <w:t xml:space="preserve">Lam WF, Hau WL and Lam TS. Evaluation of referrals for genetic investigation of short stature in Hong Kong. </w:t>
      </w:r>
      <w:r w:rsidRPr="00ED21A5">
        <w:rPr>
          <w:i/>
          <w:noProof/>
        </w:rPr>
        <w:t>Chinese medical journal</w:t>
      </w:r>
      <w:r w:rsidRPr="00ED21A5">
        <w:rPr>
          <w:noProof/>
        </w:rPr>
        <w:t>. 2002;115:607-11.</w:t>
      </w:r>
    </w:p>
    <w:p w:rsidR="00ED21A5" w:rsidRPr="00ED21A5" w:rsidRDefault="00ED21A5" w:rsidP="00ED21A5">
      <w:pPr>
        <w:pStyle w:val="EndNoteBibliography"/>
        <w:spacing w:after="240"/>
        <w:ind w:left="720" w:hanging="720"/>
        <w:rPr>
          <w:noProof/>
        </w:rPr>
      </w:pPr>
      <w:r w:rsidRPr="00ED21A5">
        <w:rPr>
          <w:noProof/>
        </w:rPr>
        <w:t>654.</w:t>
      </w:r>
      <w:r w:rsidRPr="00ED21A5">
        <w:rPr>
          <w:noProof/>
        </w:rPr>
        <w:tab/>
        <w:t xml:space="preserve">Lancman M, Mesropian H, Serra P and Granillo R. Turner's syndrome, fibromuscular dysplasia, and stroke. </w:t>
      </w:r>
      <w:r w:rsidRPr="00ED21A5">
        <w:rPr>
          <w:i/>
          <w:noProof/>
        </w:rPr>
        <w:t>Stroke</w:t>
      </w:r>
      <w:r w:rsidRPr="00ED21A5">
        <w:rPr>
          <w:noProof/>
        </w:rPr>
        <w:t>. 1991;22:269-271.</w:t>
      </w:r>
    </w:p>
    <w:p w:rsidR="00ED21A5" w:rsidRPr="00ED21A5" w:rsidRDefault="00ED21A5" w:rsidP="00ED21A5">
      <w:pPr>
        <w:pStyle w:val="EndNoteBibliography"/>
        <w:spacing w:after="240"/>
        <w:ind w:left="720" w:hanging="720"/>
        <w:rPr>
          <w:noProof/>
        </w:rPr>
      </w:pPr>
      <w:r w:rsidRPr="00ED21A5">
        <w:rPr>
          <w:noProof/>
        </w:rPr>
        <w:t>655.</w:t>
      </w:r>
      <w:r w:rsidRPr="00ED21A5">
        <w:rPr>
          <w:noProof/>
        </w:rPr>
        <w:tab/>
        <w:t xml:space="preserve">Landin-Wilhelmsen K, Bryman I, Hanson C and Hanson L. Spontaneous pregnancies in a Turner syndrome woman with Y-chromosome mosaicism. </w:t>
      </w:r>
      <w:r w:rsidRPr="00ED21A5">
        <w:rPr>
          <w:i/>
          <w:noProof/>
        </w:rPr>
        <w:t>J Assist Reprod Genet</w:t>
      </w:r>
      <w:r w:rsidRPr="00ED21A5">
        <w:rPr>
          <w:noProof/>
        </w:rPr>
        <w:t>. 2004;21:229-30.</w:t>
      </w:r>
    </w:p>
    <w:p w:rsidR="00ED21A5" w:rsidRPr="00ED21A5" w:rsidRDefault="00ED21A5" w:rsidP="00ED21A5">
      <w:pPr>
        <w:pStyle w:val="EndNoteBibliography"/>
        <w:spacing w:after="240"/>
        <w:ind w:left="720" w:hanging="720"/>
        <w:rPr>
          <w:noProof/>
        </w:rPr>
      </w:pPr>
      <w:r w:rsidRPr="00ED21A5">
        <w:rPr>
          <w:noProof/>
        </w:rPr>
        <w:t>656.</w:t>
      </w:r>
      <w:r w:rsidRPr="00ED21A5">
        <w:rPr>
          <w:noProof/>
        </w:rPr>
        <w:tab/>
        <w:t xml:space="preserve">Landin-Wilhelmsen K, Bryman I and Wilhelmsen L. Cardiac malformations and hypertension, but not metabolic risk factors, are common in Turner syndrome. </w:t>
      </w:r>
      <w:r w:rsidRPr="00ED21A5">
        <w:rPr>
          <w:i/>
          <w:noProof/>
        </w:rPr>
        <w:t>J Clin Endocrinol Metab</w:t>
      </w:r>
      <w:r w:rsidRPr="00ED21A5">
        <w:rPr>
          <w:noProof/>
        </w:rPr>
        <w:t>. 2001;86:4166-70.</w:t>
      </w:r>
    </w:p>
    <w:p w:rsidR="00ED21A5" w:rsidRPr="00ED21A5" w:rsidRDefault="00ED21A5" w:rsidP="00ED21A5">
      <w:pPr>
        <w:pStyle w:val="EndNoteBibliography"/>
        <w:spacing w:after="240"/>
        <w:ind w:left="720" w:hanging="720"/>
        <w:rPr>
          <w:noProof/>
        </w:rPr>
      </w:pPr>
      <w:r w:rsidRPr="00ED21A5">
        <w:rPr>
          <w:noProof/>
        </w:rPr>
        <w:t>657.</w:t>
      </w:r>
      <w:r w:rsidRPr="00ED21A5">
        <w:rPr>
          <w:noProof/>
        </w:rPr>
        <w:tab/>
        <w:t xml:space="preserve">Landing BH, Ang SM, Herta N, Larson EF and Turner M. Labeled lectin studies of renal tubular dysgenesis and renal tubular atrophy of postnatal renal ischemia and end-stage kidney disease. </w:t>
      </w:r>
      <w:r w:rsidRPr="00ED21A5">
        <w:rPr>
          <w:i/>
          <w:noProof/>
        </w:rPr>
        <w:t>Pediatr Pathol</w:t>
      </w:r>
      <w:r w:rsidRPr="00ED21A5">
        <w:rPr>
          <w:noProof/>
        </w:rPr>
        <w:t>. 1994;14:87-99.</w:t>
      </w:r>
    </w:p>
    <w:p w:rsidR="00ED21A5" w:rsidRPr="00ED21A5" w:rsidRDefault="00ED21A5" w:rsidP="00ED21A5">
      <w:pPr>
        <w:pStyle w:val="EndNoteBibliography"/>
        <w:spacing w:after="240"/>
        <w:ind w:left="720" w:hanging="720"/>
        <w:rPr>
          <w:noProof/>
        </w:rPr>
      </w:pPr>
      <w:r w:rsidRPr="00ED21A5">
        <w:rPr>
          <w:noProof/>
        </w:rPr>
        <w:t>658.</w:t>
      </w:r>
      <w:r w:rsidRPr="00ED21A5">
        <w:rPr>
          <w:noProof/>
        </w:rPr>
        <w:tab/>
        <w:t xml:space="preserve">Lanes R. Long-term outcome of growth hormone therapy in children and adolescents. </w:t>
      </w:r>
      <w:r w:rsidRPr="00ED21A5">
        <w:rPr>
          <w:i/>
          <w:noProof/>
        </w:rPr>
        <w:t>Treatments in endocrinology</w:t>
      </w:r>
      <w:r w:rsidRPr="00ED21A5">
        <w:rPr>
          <w:noProof/>
        </w:rPr>
        <w:t>. 2004;3:53-66.</w:t>
      </w:r>
    </w:p>
    <w:p w:rsidR="00ED21A5" w:rsidRPr="00ED21A5" w:rsidRDefault="00ED21A5" w:rsidP="00ED21A5">
      <w:pPr>
        <w:pStyle w:val="EndNoteBibliography"/>
        <w:spacing w:after="240"/>
        <w:ind w:left="720" w:hanging="720"/>
        <w:rPr>
          <w:noProof/>
        </w:rPr>
      </w:pPr>
      <w:r w:rsidRPr="00ED21A5">
        <w:rPr>
          <w:noProof/>
        </w:rPr>
        <w:t>659.</w:t>
      </w:r>
      <w:r w:rsidRPr="00ED21A5">
        <w:rPr>
          <w:noProof/>
        </w:rPr>
        <w:tab/>
        <w:t xml:space="preserve">Lanes R, Gunczler P, Palacios A and Villaroel O. Serum lipids, lipoprotein lp(a), and plasminogen activator inhibitor-1 in patients with Turner's syndrome before and during growth hormone and estrogen therapy. </w:t>
      </w:r>
      <w:r w:rsidRPr="00ED21A5">
        <w:rPr>
          <w:i/>
          <w:noProof/>
        </w:rPr>
        <w:t>Fertil Steril</w:t>
      </w:r>
      <w:r w:rsidRPr="00ED21A5">
        <w:rPr>
          <w:noProof/>
        </w:rPr>
        <w:t>. 1997;68:473-7.</w:t>
      </w:r>
    </w:p>
    <w:p w:rsidR="00ED21A5" w:rsidRPr="00ED21A5" w:rsidRDefault="00ED21A5" w:rsidP="00ED21A5">
      <w:pPr>
        <w:pStyle w:val="EndNoteBibliography"/>
        <w:spacing w:after="240"/>
        <w:ind w:left="720" w:hanging="720"/>
        <w:rPr>
          <w:noProof/>
        </w:rPr>
      </w:pPr>
      <w:r w:rsidRPr="00ED21A5">
        <w:rPr>
          <w:noProof/>
        </w:rPr>
        <w:t>660.</w:t>
      </w:r>
      <w:r w:rsidRPr="00ED21A5">
        <w:rPr>
          <w:noProof/>
        </w:rPr>
        <w:tab/>
        <w:t xml:space="preserve">Lang RM, Badano LP, Mor-Avi V, Afilalo J, Armstrong A, Ernande L, Flachskampf FA, Foster E, Goldstein SA, Kuznetsova T, Lancellotti P, Muraru D, Picard MH, Rietzschel ER, Rudski L, Spencer KT, Tsang W and Voigt JU. Recommendations for cardiac chamber quantification by echocardiography in adults: an update from the American Society of Echocardiography and the European Association of Cardiovascular Imaging. </w:t>
      </w:r>
      <w:r w:rsidRPr="00ED21A5">
        <w:rPr>
          <w:i/>
          <w:noProof/>
        </w:rPr>
        <w:t>J Am Soc Echocardiogr</w:t>
      </w:r>
      <w:r w:rsidRPr="00ED21A5">
        <w:rPr>
          <w:noProof/>
        </w:rPr>
        <w:t>. 2015;28:1-39 e14.</w:t>
      </w:r>
    </w:p>
    <w:p w:rsidR="00ED21A5" w:rsidRPr="00ED21A5" w:rsidRDefault="00ED21A5" w:rsidP="00ED21A5">
      <w:pPr>
        <w:pStyle w:val="EndNoteBibliography"/>
        <w:spacing w:after="240"/>
        <w:ind w:left="720" w:hanging="720"/>
        <w:rPr>
          <w:noProof/>
        </w:rPr>
      </w:pPr>
      <w:r w:rsidRPr="00ED21A5">
        <w:rPr>
          <w:noProof/>
        </w:rPr>
        <w:t>661.</w:t>
      </w:r>
      <w:r w:rsidRPr="00ED21A5">
        <w:rPr>
          <w:noProof/>
        </w:rPr>
        <w:tab/>
        <w:t xml:space="preserve">Lanzarini L, Larizza D, Prete G, Calcaterra V and Klersy C. Prospective evaluation of aortic dimensions in Turner syndrome: a 2-dimensional echocardiographic study. </w:t>
      </w:r>
      <w:r w:rsidRPr="00ED21A5">
        <w:rPr>
          <w:i/>
          <w:noProof/>
        </w:rPr>
        <w:t>J Am Soc Echocardiogr</w:t>
      </w:r>
      <w:r w:rsidRPr="00ED21A5">
        <w:rPr>
          <w:noProof/>
        </w:rPr>
        <w:t>. 2007;20:307-13.</w:t>
      </w:r>
    </w:p>
    <w:p w:rsidR="00ED21A5" w:rsidRPr="00ED21A5" w:rsidRDefault="00ED21A5" w:rsidP="00ED21A5">
      <w:pPr>
        <w:pStyle w:val="EndNoteBibliography"/>
        <w:spacing w:after="240"/>
        <w:ind w:left="720" w:hanging="720"/>
        <w:rPr>
          <w:noProof/>
        </w:rPr>
      </w:pPr>
      <w:r w:rsidRPr="00ED21A5">
        <w:rPr>
          <w:noProof/>
        </w:rPr>
        <w:t>662.</w:t>
      </w:r>
      <w:r w:rsidRPr="00ED21A5">
        <w:rPr>
          <w:noProof/>
        </w:rPr>
        <w:tab/>
        <w:t xml:space="preserve">Lanzarini L, Larizza D, Prete G, Calcaterra V, Meloni G, Sammarchi L and Klersy C. Aortic dimensions in Turner's syndrome: two-dimensional echocardiography versus magnetic resonance imaging. </w:t>
      </w:r>
      <w:r w:rsidRPr="00ED21A5">
        <w:rPr>
          <w:i/>
          <w:noProof/>
        </w:rPr>
        <w:t>J Cardiovasc Med (Hagerstown)</w:t>
      </w:r>
      <w:r w:rsidRPr="00ED21A5">
        <w:rPr>
          <w:noProof/>
        </w:rPr>
        <w:t>. 2007;8:428-37.</w:t>
      </w:r>
    </w:p>
    <w:p w:rsidR="00ED21A5" w:rsidRPr="00ED21A5" w:rsidRDefault="00ED21A5" w:rsidP="00ED21A5">
      <w:pPr>
        <w:pStyle w:val="EndNoteBibliography"/>
        <w:spacing w:after="240"/>
        <w:ind w:left="720" w:hanging="720"/>
        <w:rPr>
          <w:noProof/>
        </w:rPr>
      </w:pPr>
      <w:r w:rsidRPr="00ED21A5">
        <w:rPr>
          <w:noProof/>
        </w:rPr>
        <w:t>663.</w:t>
      </w:r>
      <w:r w:rsidRPr="00ED21A5">
        <w:rPr>
          <w:noProof/>
        </w:rPr>
        <w:tab/>
        <w:t xml:space="preserve">Lara DA, Ethen MK, Canfield MA, Nembhard WN and Morris SA. A population-based analysis of mortality in patients with Turner syndrome and hypoplastic left heart syndrome using the Texas Birth Defects Registry. </w:t>
      </w:r>
      <w:r w:rsidRPr="00ED21A5">
        <w:rPr>
          <w:i/>
          <w:noProof/>
        </w:rPr>
        <w:t>Congenit Heart Dis</w:t>
      </w:r>
      <w:r w:rsidRPr="00ED21A5">
        <w:rPr>
          <w:noProof/>
        </w:rPr>
        <w:t>. 2017;12:105-112.</w:t>
      </w:r>
    </w:p>
    <w:p w:rsidR="00ED21A5" w:rsidRPr="00ED21A5" w:rsidRDefault="00ED21A5" w:rsidP="00ED21A5">
      <w:pPr>
        <w:pStyle w:val="EndNoteBibliography"/>
        <w:spacing w:after="240"/>
        <w:ind w:left="720" w:hanging="720"/>
        <w:rPr>
          <w:noProof/>
        </w:rPr>
      </w:pPr>
      <w:r w:rsidRPr="00ED21A5">
        <w:rPr>
          <w:noProof/>
        </w:rPr>
        <w:t>664.</w:t>
      </w:r>
      <w:r w:rsidRPr="00ED21A5">
        <w:rPr>
          <w:noProof/>
        </w:rPr>
        <w:tab/>
        <w:t xml:space="preserve">Larizza D, Calcaterra V and Martinetti M. Autoimmune stigmata in Turner syndrome: when lacks an X chromosome. </w:t>
      </w:r>
      <w:r w:rsidRPr="00ED21A5">
        <w:rPr>
          <w:i/>
          <w:noProof/>
        </w:rPr>
        <w:t>Journal of autoimmunity</w:t>
      </w:r>
      <w:r w:rsidRPr="00ED21A5">
        <w:rPr>
          <w:noProof/>
        </w:rPr>
        <w:t>. 2009;33:25-30.</w:t>
      </w:r>
    </w:p>
    <w:p w:rsidR="00ED21A5" w:rsidRPr="00ED21A5" w:rsidRDefault="00ED21A5" w:rsidP="00ED21A5">
      <w:pPr>
        <w:pStyle w:val="EndNoteBibliography"/>
        <w:spacing w:after="240"/>
        <w:ind w:left="720" w:hanging="720"/>
        <w:rPr>
          <w:noProof/>
        </w:rPr>
      </w:pPr>
      <w:r w:rsidRPr="00ED21A5">
        <w:rPr>
          <w:noProof/>
        </w:rPr>
        <w:t>665.</w:t>
      </w:r>
      <w:r w:rsidRPr="00ED21A5">
        <w:rPr>
          <w:noProof/>
        </w:rPr>
        <w:tab/>
        <w:t xml:space="preserve">Larizza D, Calcaterra V, Martinetti M, Negrini R, De Silvestri A, Cisternino M, Iannone AM and Solcia E. Helicobacter pylori infection and autoimmune thyroid disease in young patients: the disadvantage of carrying the human leukocyte antigen-DRB1*0301 allele. </w:t>
      </w:r>
      <w:r w:rsidRPr="00ED21A5">
        <w:rPr>
          <w:i/>
          <w:noProof/>
        </w:rPr>
        <w:t>J Clin Endocrinol Metab</w:t>
      </w:r>
      <w:r w:rsidRPr="00ED21A5">
        <w:rPr>
          <w:noProof/>
        </w:rPr>
        <w:t>. 2006;91:176-9.</w:t>
      </w:r>
    </w:p>
    <w:p w:rsidR="00ED21A5" w:rsidRPr="00ED21A5" w:rsidRDefault="00ED21A5" w:rsidP="00ED21A5">
      <w:pPr>
        <w:pStyle w:val="EndNoteBibliography"/>
        <w:spacing w:after="240"/>
        <w:ind w:left="720" w:hanging="720"/>
        <w:rPr>
          <w:noProof/>
        </w:rPr>
      </w:pPr>
      <w:r w:rsidRPr="00ED21A5">
        <w:rPr>
          <w:noProof/>
        </w:rPr>
        <w:t>666.</w:t>
      </w:r>
      <w:r w:rsidRPr="00ED21A5">
        <w:rPr>
          <w:noProof/>
        </w:rPr>
        <w:tab/>
        <w:t xml:space="preserve">Larizza D, Cuccia M, Martinetti M, Maghnie M, Dondi E, Salvaneschi L and Severi F. Adrenocorticotrophin stimulation and HLA polymorphisms suggest a high frequency of heterozygosity for steroid 21-hydroxylase deficiency in patients with Turner's syndrome and their families. </w:t>
      </w:r>
      <w:r w:rsidRPr="00ED21A5">
        <w:rPr>
          <w:i/>
          <w:noProof/>
        </w:rPr>
        <w:t>Clin Endocrinol (Oxf)</w:t>
      </w:r>
      <w:r w:rsidRPr="00ED21A5">
        <w:rPr>
          <w:noProof/>
        </w:rPr>
        <w:t>. 1994;40:39-45.</w:t>
      </w:r>
    </w:p>
    <w:p w:rsidR="00ED21A5" w:rsidRPr="00ED21A5" w:rsidRDefault="00ED21A5" w:rsidP="00ED21A5">
      <w:pPr>
        <w:pStyle w:val="EndNoteBibliography"/>
        <w:spacing w:after="240"/>
        <w:ind w:left="720" w:hanging="720"/>
        <w:rPr>
          <w:noProof/>
        </w:rPr>
      </w:pPr>
      <w:r w:rsidRPr="00ED21A5">
        <w:rPr>
          <w:noProof/>
        </w:rPr>
        <w:t>667.</w:t>
      </w:r>
      <w:r w:rsidRPr="00ED21A5">
        <w:rPr>
          <w:noProof/>
        </w:rPr>
        <w:tab/>
        <w:t xml:space="preserve">Larizza D, Locatelli M, Vitali L, Vigano C, Calcaterra V, Tinelli C, Sommaruga MG, Bozzini A, Campani R and Severi F. Serum liver enzymes in Turner syndrome. </w:t>
      </w:r>
      <w:r w:rsidRPr="00ED21A5">
        <w:rPr>
          <w:i/>
          <w:noProof/>
        </w:rPr>
        <w:t>Eur J Pediatr</w:t>
      </w:r>
      <w:r w:rsidRPr="00ED21A5">
        <w:rPr>
          <w:noProof/>
        </w:rPr>
        <w:t>. 2000;159:143-8.</w:t>
      </w:r>
    </w:p>
    <w:p w:rsidR="00ED21A5" w:rsidRPr="00ED21A5" w:rsidRDefault="00ED21A5" w:rsidP="00ED21A5">
      <w:pPr>
        <w:pStyle w:val="EndNoteBibliography"/>
        <w:spacing w:after="240"/>
        <w:ind w:left="720" w:hanging="720"/>
        <w:rPr>
          <w:noProof/>
        </w:rPr>
      </w:pPr>
      <w:r w:rsidRPr="00ED21A5">
        <w:rPr>
          <w:noProof/>
        </w:rPr>
        <w:t>668.</w:t>
      </w:r>
      <w:r w:rsidRPr="00ED21A5">
        <w:rPr>
          <w:noProof/>
        </w:rPr>
        <w:tab/>
        <w:t xml:space="preserve">Larizza D, Martinetti Bianchi M, Lorini R, Maghnie M, Dugoujon JM, Cuccia Belvedere M and Severi F. Autoimmunity, HLA, Gm and Km polymorphisms in Turner's syndrome. </w:t>
      </w:r>
      <w:r w:rsidRPr="00ED21A5">
        <w:rPr>
          <w:i/>
          <w:noProof/>
        </w:rPr>
        <w:t>Autoimmunity</w:t>
      </w:r>
      <w:r w:rsidRPr="00ED21A5">
        <w:rPr>
          <w:noProof/>
        </w:rPr>
        <w:t>. 1989;4:69-78.</w:t>
      </w:r>
    </w:p>
    <w:p w:rsidR="00ED21A5" w:rsidRPr="00ED21A5" w:rsidRDefault="00ED21A5" w:rsidP="00ED21A5">
      <w:pPr>
        <w:pStyle w:val="EndNoteBibliography"/>
        <w:spacing w:after="240"/>
        <w:ind w:left="720" w:hanging="720"/>
        <w:rPr>
          <w:noProof/>
        </w:rPr>
      </w:pPr>
      <w:r w:rsidRPr="00ED21A5">
        <w:rPr>
          <w:noProof/>
        </w:rPr>
        <w:t>669.</w:t>
      </w:r>
      <w:r w:rsidRPr="00ED21A5">
        <w:rPr>
          <w:noProof/>
        </w:rPr>
        <w:tab/>
        <w:t xml:space="preserve">Larizza D, Martinetti M, Dugoujon JM, Tinelli C, Calcaterra V, Cuccia M, Salvaneschi L and Severi F. Parental GM and HLA genotypes and reduced birth weight in patients with Turner's syndrome. </w:t>
      </w:r>
      <w:r w:rsidRPr="00ED21A5">
        <w:rPr>
          <w:i/>
          <w:noProof/>
        </w:rPr>
        <w:t>J Pediatr Endocrinol Metab</w:t>
      </w:r>
      <w:r w:rsidRPr="00ED21A5">
        <w:rPr>
          <w:noProof/>
        </w:rPr>
        <w:t>. 2002;15:1183-90.</w:t>
      </w:r>
    </w:p>
    <w:p w:rsidR="00ED21A5" w:rsidRPr="00ED21A5" w:rsidRDefault="00ED21A5" w:rsidP="00ED21A5">
      <w:pPr>
        <w:pStyle w:val="EndNoteBibliography"/>
        <w:spacing w:after="240"/>
        <w:ind w:left="720" w:hanging="720"/>
        <w:rPr>
          <w:noProof/>
        </w:rPr>
      </w:pPr>
      <w:r w:rsidRPr="00ED21A5">
        <w:rPr>
          <w:noProof/>
        </w:rPr>
        <w:t>670.</w:t>
      </w:r>
      <w:r w:rsidRPr="00ED21A5">
        <w:rPr>
          <w:noProof/>
        </w:rPr>
        <w:tab/>
        <w:t xml:space="preserve">Laron Z, Wang XL, Klinger B, Silbergeld A and Wilcken DE. Growth hormone increases and insulin-like growth factor-I decreases circulating lipoprotein(a). </w:t>
      </w:r>
      <w:r w:rsidRPr="00ED21A5">
        <w:rPr>
          <w:i/>
          <w:noProof/>
        </w:rPr>
        <w:t>Eur J Endocrinol</w:t>
      </w:r>
      <w:r w:rsidRPr="00ED21A5">
        <w:rPr>
          <w:noProof/>
        </w:rPr>
        <w:t>. 1997;136:377-81.</w:t>
      </w:r>
    </w:p>
    <w:p w:rsidR="00ED21A5" w:rsidRPr="00ED21A5" w:rsidRDefault="00ED21A5" w:rsidP="00ED21A5">
      <w:pPr>
        <w:pStyle w:val="EndNoteBibliography"/>
        <w:spacing w:after="240"/>
        <w:ind w:left="720" w:hanging="720"/>
        <w:rPr>
          <w:noProof/>
        </w:rPr>
      </w:pPr>
      <w:r w:rsidRPr="00ED21A5">
        <w:rPr>
          <w:noProof/>
        </w:rPr>
        <w:t>671.</w:t>
      </w:r>
      <w:r w:rsidRPr="00ED21A5">
        <w:rPr>
          <w:noProof/>
        </w:rPr>
        <w:tab/>
        <w:t xml:space="preserve">Lawley CM, Lain SJ, Algert CS, Ford JB, Figtree GA and Roberts CL. Prosthetic heart valves in pregnancy, outcomes for women and their babies: a systematic review and meta-analysis. </w:t>
      </w:r>
      <w:r w:rsidRPr="00ED21A5">
        <w:rPr>
          <w:i/>
          <w:noProof/>
        </w:rPr>
        <w:t>BJOG</w:t>
      </w:r>
      <w:r w:rsidRPr="00ED21A5">
        <w:rPr>
          <w:noProof/>
        </w:rPr>
        <w:t>. 2015;122:1446-55.</w:t>
      </w:r>
    </w:p>
    <w:p w:rsidR="00ED21A5" w:rsidRPr="00ED21A5" w:rsidRDefault="00ED21A5" w:rsidP="00ED21A5">
      <w:pPr>
        <w:pStyle w:val="EndNoteBibliography"/>
        <w:spacing w:after="240"/>
        <w:ind w:left="720" w:hanging="720"/>
        <w:rPr>
          <w:noProof/>
        </w:rPr>
      </w:pPr>
      <w:r w:rsidRPr="00ED21A5">
        <w:rPr>
          <w:noProof/>
        </w:rPr>
        <w:t>672.</w:t>
      </w:r>
      <w:r w:rsidRPr="00ED21A5">
        <w:rPr>
          <w:noProof/>
        </w:rPr>
        <w:tab/>
        <w:t xml:space="preserve">Lawson SA, Urbina EM, Gutmark-Little I, Khoury PR, Gao Z and Backeljauw PF. Vasculopathy in the young Turner syndrome population. </w:t>
      </w:r>
      <w:r w:rsidRPr="00ED21A5">
        <w:rPr>
          <w:i/>
          <w:noProof/>
        </w:rPr>
        <w:t>J Clin Endocrinol Metab</w:t>
      </w:r>
      <w:r w:rsidRPr="00ED21A5">
        <w:rPr>
          <w:noProof/>
        </w:rPr>
        <w:t>. 2014;99:E2039-45.</w:t>
      </w:r>
    </w:p>
    <w:p w:rsidR="00ED21A5" w:rsidRPr="00ED21A5" w:rsidRDefault="00ED21A5" w:rsidP="00ED21A5">
      <w:pPr>
        <w:pStyle w:val="EndNoteBibliography"/>
        <w:spacing w:after="240"/>
        <w:ind w:left="720" w:hanging="720"/>
        <w:rPr>
          <w:noProof/>
        </w:rPr>
      </w:pPr>
      <w:r w:rsidRPr="00ED21A5">
        <w:rPr>
          <w:noProof/>
        </w:rPr>
        <w:t>673.</w:t>
      </w:r>
      <w:r w:rsidRPr="00ED21A5">
        <w:rPr>
          <w:noProof/>
        </w:rPr>
        <w:tab/>
        <w:t xml:space="preserve">Le MT, Lobmeyer MT, Campbell M, Cheng J, Wang Z, Turner ST, Chapman AB, Boerwinkle E, Gums JG, Gong Y, Johnson RJ and Johnson JA. Impact of genetic polymorphisms of SLC2A2, SLC2A5, and KHK on metabolic phenotypes in hypertensive individuals. </w:t>
      </w:r>
      <w:r w:rsidRPr="00ED21A5">
        <w:rPr>
          <w:i/>
          <w:noProof/>
        </w:rPr>
        <w:t>PLoS One</w:t>
      </w:r>
      <w:r w:rsidRPr="00ED21A5">
        <w:rPr>
          <w:noProof/>
        </w:rPr>
        <w:t>. 2013;8:e52062.</w:t>
      </w:r>
    </w:p>
    <w:p w:rsidR="00ED21A5" w:rsidRPr="00ED21A5" w:rsidRDefault="00ED21A5" w:rsidP="00ED21A5">
      <w:pPr>
        <w:pStyle w:val="EndNoteBibliography"/>
        <w:spacing w:after="240"/>
        <w:ind w:left="720" w:hanging="720"/>
        <w:rPr>
          <w:noProof/>
        </w:rPr>
      </w:pPr>
      <w:r w:rsidRPr="00ED21A5">
        <w:rPr>
          <w:noProof/>
        </w:rPr>
        <w:t>674.</w:t>
      </w:r>
      <w:r w:rsidRPr="00ED21A5">
        <w:rPr>
          <w:noProof/>
        </w:rPr>
        <w:tab/>
        <w:t xml:space="preserve">Leader J, Letshwiti J, Stuart B, Turner MJ, White M and Kennelly M. Fetal hydronephrosis: optimal renal pelvic measurement to increase detection rate for renal pathology. </w:t>
      </w:r>
      <w:r w:rsidRPr="00ED21A5">
        <w:rPr>
          <w:i/>
          <w:noProof/>
        </w:rPr>
        <w:t>Irish medical journal</w:t>
      </w:r>
      <w:r w:rsidRPr="00ED21A5">
        <w:rPr>
          <w:noProof/>
        </w:rPr>
        <w:t>. 2012;105:180-2.</w:t>
      </w:r>
    </w:p>
    <w:p w:rsidR="00ED21A5" w:rsidRPr="00ED21A5" w:rsidRDefault="00ED21A5" w:rsidP="00ED21A5">
      <w:pPr>
        <w:pStyle w:val="EndNoteBibliography"/>
        <w:spacing w:after="240"/>
        <w:ind w:left="720" w:hanging="720"/>
        <w:rPr>
          <w:noProof/>
        </w:rPr>
      </w:pPr>
      <w:r w:rsidRPr="00ED21A5">
        <w:rPr>
          <w:noProof/>
        </w:rPr>
        <w:t>675.</w:t>
      </w:r>
      <w:r w:rsidRPr="00ED21A5">
        <w:rPr>
          <w:noProof/>
        </w:rPr>
        <w:tab/>
        <w:t xml:space="preserve">Lebecque P, Bosi G, Lintermans J, Stijns M, Germanes J, Chalant CH and Vliers A. Myxomatous degeneration of the mitral valve in a child with Turner syndrome and partial anomalous pulmonary venous return. </w:t>
      </w:r>
      <w:r w:rsidRPr="00ED21A5">
        <w:rPr>
          <w:i/>
          <w:noProof/>
        </w:rPr>
        <w:t>Eur J Pediatr</w:t>
      </w:r>
      <w:r w:rsidRPr="00ED21A5">
        <w:rPr>
          <w:noProof/>
        </w:rPr>
        <w:t>. 1984;141:228-30.</w:t>
      </w:r>
    </w:p>
    <w:p w:rsidR="00ED21A5" w:rsidRPr="00ED21A5" w:rsidRDefault="00ED21A5" w:rsidP="00ED21A5">
      <w:pPr>
        <w:pStyle w:val="EndNoteBibliography"/>
        <w:spacing w:after="240"/>
        <w:ind w:left="720" w:hanging="720"/>
        <w:rPr>
          <w:noProof/>
        </w:rPr>
      </w:pPr>
      <w:r w:rsidRPr="00ED21A5">
        <w:rPr>
          <w:noProof/>
        </w:rPr>
        <w:t>676.</w:t>
      </w:r>
      <w:r w:rsidRPr="00ED21A5">
        <w:rPr>
          <w:noProof/>
        </w:rPr>
        <w:tab/>
        <w:t xml:space="preserve">Lecornu M, Treussard I and Jezequel C. [Thyroiditis and Turner's syndrome]. </w:t>
      </w:r>
      <w:r w:rsidRPr="00ED21A5">
        <w:rPr>
          <w:i/>
          <w:noProof/>
        </w:rPr>
        <w:t>Archives francaises de pediatrie</w:t>
      </w:r>
      <w:r w:rsidRPr="00ED21A5">
        <w:rPr>
          <w:noProof/>
        </w:rPr>
        <w:t>. 1988;45:411-2.</w:t>
      </w:r>
    </w:p>
    <w:p w:rsidR="00ED21A5" w:rsidRPr="00ED21A5" w:rsidRDefault="00ED21A5" w:rsidP="00ED21A5">
      <w:pPr>
        <w:pStyle w:val="EndNoteBibliography"/>
        <w:spacing w:after="240"/>
        <w:ind w:left="720" w:hanging="720"/>
        <w:rPr>
          <w:noProof/>
        </w:rPr>
      </w:pPr>
      <w:r w:rsidRPr="00ED21A5">
        <w:rPr>
          <w:noProof/>
        </w:rPr>
        <w:t>677.</w:t>
      </w:r>
      <w:r w:rsidRPr="00ED21A5">
        <w:rPr>
          <w:noProof/>
        </w:rPr>
        <w:tab/>
        <w:t xml:space="preserve">Lee YY, Hung J, Chang TY and Huang CC. Agenesis of the corpus callosum in Turner's syndrome: report of a case and review of the literature. </w:t>
      </w:r>
      <w:r w:rsidRPr="00ED21A5">
        <w:rPr>
          <w:i/>
          <w:noProof/>
        </w:rPr>
        <w:t>Acta neurologica Taiwanica</w:t>
      </w:r>
      <w:r w:rsidRPr="00ED21A5">
        <w:rPr>
          <w:noProof/>
        </w:rPr>
        <w:t>. 2008;17:194-8.</w:t>
      </w:r>
    </w:p>
    <w:p w:rsidR="00ED21A5" w:rsidRPr="00ED21A5" w:rsidRDefault="00ED21A5" w:rsidP="00ED21A5">
      <w:pPr>
        <w:pStyle w:val="EndNoteBibliography"/>
        <w:spacing w:after="240"/>
        <w:ind w:left="720" w:hanging="720"/>
        <w:rPr>
          <w:noProof/>
        </w:rPr>
      </w:pPr>
      <w:r w:rsidRPr="00ED21A5">
        <w:rPr>
          <w:noProof/>
        </w:rPr>
        <w:t>678.</w:t>
      </w:r>
      <w:r w:rsidRPr="00ED21A5">
        <w:rPr>
          <w:noProof/>
        </w:rPr>
        <w:tab/>
        <w:t xml:space="preserve">Lejarraga H, Martinez A, Garcia Rudaz C, Hauspie R, Tibaldi F, Keselman A and Heinrich J. Height velocity in Argentinean girls with Turner's syndrome. </w:t>
      </w:r>
      <w:r w:rsidRPr="00ED21A5">
        <w:rPr>
          <w:i/>
          <w:noProof/>
        </w:rPr>
        <w:t>J Pediatr Endocrinol Metab</w:t>
      </w:r>
      <w:r w:rsidRPr="00ED21A5">
        <w:rPr>
          <w:noProof/>
        </w:rPr>
        <w:t>. 2001;14:883-91.</w:t>
      </w:r>
    </w:p>
    <w:p w:rsidR="00ED21A5" w:rsidRPr="00ED21A5" w:rsidRDefault="00ED21A5" w:rsidP="00ED21A5">
      <w:pPr>
        <w:pStyle w:val="EndNoteBibliography"/>
        <w:spacing w:after="240"/>
        <w:ind w:left="720" w:hanging="720"/>
        <w:rPr>
          <w:noProof/>
        </w:rPr>
      </w:pPr>
      <w:r w:rsidRPr="00ED21A5">
        <w:rPr>
          <w:noProof/>
        </w:rPr>
        <w:t>679.</w:t>
      </w:r>
      <w:r w:rsidRPr="00ED21A5">
        <w:rPr>
          <w:noProof/>
        </w:rPr>
        <w:tab/>
        <w:t xml:space="preserve">Lenz W, Pfeiffer RA and Tunte W. [Chromosome anomalies caused by surplus (trisomies) and age of the mother]. </w:t>
      </w:r>
      <w:r w:rsidRPr="00ED21A5">
        <w:rPr>
          <w:i/>
          <w:noProof/>
        </w:rPr>
        <w:t>Dtsch Med Wochenschr</w:t>
      </w:r>
      <w:r w:rsidRPr="00ED21A5">
        <w:rPr>
          <w:noProof/>
        </w:rPr>
        <w:t>. 1966;91:1262-7.</w:t>
      </w:r>
    </w:p>
    <w:p w:rsidR="00ED21A5" w:rsidRPr="00ED21A5" w:rsidRDefault="00ED21A5" w:rsidP="00ED21A5">
      <w:pPr>
        <w:pStyle w:val="EndNoteBibliography"/>
        <w:spacing w:after="240"/>
        <w:ind w:left="720" w:hanging="720"/>
        <w:rPr>
          <w:noProof/>
        </w:rPr>
      </w:pPr>
      <w:r w:rsidRPr="00ED21A5">
        <w:rPr>
          <w:noProof/>
        </w:rPr>
        <w:t>680.</w:t>
      </w:r>
      <w:r w:rsidRPr="00ED21A5">
        <w:rPr>
          <w:noProof/>
        </w:rPr>
        <w:tab/>
        <w:t xml:space="preserve">Lepage JF, Dunkin B, Hong DS and Reiss AL. Contribution of executive functions to visuospatial difficulties in prepubertal girls with Turner syndrome. </w:t>
      </w:r>
      <w:r w:rsidRPr="00ED21A5">
        <w:rPr>
          <w:i/>
          <w:noProof/>
        </w:rPr>
        <w:t>Developmental neuropsychology</w:t>
      </w:r>
      <w:r w:rsidRPr="00ED21A5">
        <w:rPr>
          <w:noProof/>
        </w:rPr>
        <w:t>. 2011;36:988-1002.</w:t>
      </w:r>
    </w:p>
    <w:p w:rsidR="00ED21A5" w:rsidRPr="00ED21A5" w:rsidRDefault="00ED21A5" w:rsidP="00ED21A5">
      <w:pPr>
        <w:pStyle w:val="EndNoteBibliography"/>
        <w:spacing w:after="240"/>
        <w:ind w:left="720" w:hanging="720"/>
        <w:rPr>
          <w:noProof/>
        </w:rPr>
      </w:pPr>
      <w:r w:rsidRPr="00ED21A5">
        <w:rPr>
          <w:noProof/>
        </w:rPr>
        <w:t>681.</w:t>
      </w:r>
      <w:r w:rsidRPr="00ED21A5">
        <w:rPr>
          <w:noProof/>
        </w:rPr>
        <w:tab/>
        <w:t xml:space="preserve">Lepage JF, Dunkin B, Hong DS and Reiss AL. Impact of cognitive profile on social functioning in prepubescent females with Turner syndrome. </w:t>
      </w:r>
      <w:r w:rsidRPr="00ED21A5">
        <w:rPr>
          <w:i/>
          <w:noProof/>
        </w:rPr>
        <w:t>Child neuropsychology : a journal on normal and abnormal development in childhood and adolescence</w:t>
      </w:r>
      <w:r w:rsidRPr="00ED21A5">
        <w:rPr>
          <w:noProof/>
        </w:rPr>
        <w:t>. 2013;19:161-72.</w:t>
      </w:r>
    </w:p>
    <w:p w:rsidR="00ED21A5" w:rsidRPr="00ED21A5" w:rsidRDefault="00ED21A5" w:rsidP="00ED21A5">
      <w:pPr>
        <w:pStyle w:val="EndNoteBibliography"/>
        <w:spacing w:after="240"/>
        <w:ind w:left="720" w:hanging="720"/>
        <w:rPr>
          <w:noProof/>
        </w:rPr>
      </w:pPr>
      <w:r w:rsidRPr="00ED21A5">
        <w:rPr>
          <w:noProof/>
        </w:rPr>
        <w:t>682.</w:t>
      </w:r>
      <w:r w:rsidRPr="00ED21A5">
        <w:rPr>
          <w:noProof/>
        </w:rPr>
        <w:tab/>
        <w:t xml:space="preserve">Lepage JF, Hong DS, Hallmayer J and Reiss AL. Genomic imprinting effects on cognitive and social abilities in prepubertal girls with Turner syndrome. </w:t>
      </w:r>
      <w:r w:rsidRPr="00ED21A5">
        <w:rPr>
          <w:i/>
          <w:noProof/>
        </w:rPr>
        <w:t>J Clin Endocrinol Metab</w:t>
      </w:r>
      <w:r w:rsidRPr="00ED21A5">
        <w:rPr>
          <w:noProof/>
        </w:rPr>
        <w:t>. 2012;97:E460-4.</w:t>
      </w:r>
    </w:p>
    <w:p w:rsidR="00ED21A5" w:rsidRPr="00ED21A5" w:rsidRDefault="00ED21A5" w:rsidP="00ED21A5">
      <w:pPr>
        <w:pStyle w:val="EndNoteBibliography"/>
        <w:spacing w:after="240"/>
        <w:ind w:left="720" w:hanging="720"/>
        <w:rPr>
          <w:noProof/>
        </w:rPr>
      </w:pPr>
      <w:r w:rsidRPr="00ED21A5">
        <w:rPr>
          <w:noProof/>
        </w:rPr>
        <w:t>683.</w:t>
      </w:r>
      <w:r w:rsidRPr="00ED21A5">
        <w:rPr>
          <w:noProof/>
        </w:rPr>
        <w:tab/>
        <w:t xml:space="preserve">Lepage JF, Hong DS, Mazaika PK, Raman M, Sheau K, Marzelli MJ, Hallmayer J and Reiss AL. Genomic imprinting effects of the X chromosome on brain morphology. </w:t>
      </w:r>
      <w:r w:rsidRPr="00ED21A5">
        <w:rPr>
          <w:i/>
          <w:noProof/>
        </w:rPr>
        <w:t>The Journal of neuroscience : the official journal of the Society for Neuroscience</w:t>
      </w:r>
      <w:r w:rsidRPr="00ED21A5">
        <w:rPr>
          <w:noProof/>
        </w:rPr>
        <w:t>. 2013;33:8567-74.</w:t>
      </w:r>
    </w:p>
    <w:p w:rsidR="00ED21A5" w:rsidRPr="00ED21A5" w:rsidRDefault="00ED21A5" w:rsidP="00ED21A5">
      <w:pPr>
        <w:pStyle w:val="EndNoteBibliography"/>
        <w:spacing w:after="240"/>
        <w:ind w:left="720" w:hanging="720"/>
        <w:rPr>
          <w:noProof/>
        </w:rPr>
      </w:pPr>
      <w:r w:rsidRPr="00ED21A5">
        <w:rPr>
          <w:noProof/>
        </w:rPr>
        <w:t>684.</w:t>
      </w:r>
      <w:r w:rsidRPr="00ED21A5">
        <w:rPr>
          <w:noProof/>
        </w:rPr>
        <w:tab/>
        <w:t xml:space="preserve">Lepage JF, Mazaika PK, Hong DS, Raman M and Reiss AL. Cortical brain morphology in young, estrogen-naive, and adolescent, estrogen-treated girls with Turner syndrome. </w:t>
      </w:r>
      <w:r w:rsidRPr="00ED21A5">
        <w:rPr>
          <w:i/>
          <w:noProof/>
        </w:rPr>
        <w:t>Cereb Cortex</w:t>
      </w:r>
      <w:r w:rsidRPr="00ED21A5">
        <w:rPr>
          <w:noProof/>
        </w:rPr>
        <w:t>. 2013;23:2159-68.</w:t>
      </w:r>
    </w:p>
    <w:p w:rsidR="00ED21A5" w:rsidRPr="00ED21A5" w:rsidRDefault="00ED21A5" w:rsidP="00ED21A5">
      <w:pPr>
        <w:pStyle w:val="EndNoteBibliography"/>
        <w:spacing w:after="240"/>
        <w:ind w:left="720" w:hanging="720"/>
        <w:rPr>
          <w:noProof/>
        </w:rPr>
      </w:pPr>
      <w:r w:rsidRPr="00ED21A5">
        <w:rPr>
          <w:noProof/>
        </w:rPr>
        <w:t>685.</w:t>
      </w:r>
      <w:r w:rsidRPr="00ED21A5">
        <w:rPr>
          <w:noProof/>
        </w:rPr>
        <w:tab/>
        <w:t xml:space="preserve">Leppig KA and Disteche CM. Ring X and other structural X chromosome abnormalities: X inactivation and phenotype. </w:t>
      </w:r>
      <w:r w:rsidRPr="00ED21A5">
        <w:rPr>
          <w:i/>
          <w:noProof/>
        </w:rPr>
        <w:t>Semin Reprod Med</w:t>
      </w:r>
      <w:r w:rsidRPr="00ED21A5">
        <w:rPr>
          <w:noProof/>
        </w:rPr>
        <w:t>. 2001;19:147-57.</w:t>
      </w:r>
    </w:p>
    <w:p w:rsidR="00ED21A5" w:rsidRPr="00ED21A5" w:rsidRDefault="00ED21A5" w:rsidP="00ED21A5">
      <w:pPr>
        <w:pStyle w:val="EndNoteBibliography"/>
        <w:spacing w:after="240"/>
        <w:ind w:left="720" w:hanging="720"/>
        <w:rPr>
          <w:noProof/>
        </w:rPr>
      </w:pPr>
      <w:r w:rsidRPr="00ED21A5">
        <w:rPr>
          <w:noProof/>
        </w:rPr>
        <w:t>686.</w:t>
      </w:r>
      <w:r w:rsidRPr="00ED21A5">
        <w:rPr>
          <w:noProof/>
        </w:rPr>
        <w:tab/>
        <w:t xml:space="preserve">Lesniak-Karpiak K, Mazzocco MM and Ross JL. Behavioral assessment of social anxiety in females with Turner or fragile X syndrome. </w:t>
      </w:r>
      <w:r w:rsidRPr="00ED21A5">
        <w:rPr>
          <w:i/>
          <w:noProof/>
        </w:rPr>
        <w:t>Journal of autism and developmental disorders</w:t>
      </w:r>
      <w:r w:rsidRPr="00ED21A5">
        <w:rPr>
          <w:noProof/>
        </w:rPr>
        <w:t>. 2003;33:55-67.</w:t>
      </w:r>
    </w:p>
    <w:p w:rsidR="00ED21A5" w:rsidRPr="00ED21A5" w:rsidRDefault="00ED21A5" w:rsidP="00ED21A5">
      <w:pPr>
        <w:pStyle w:val="EndNoteBibliography"/>
        <w:spacing w:after="240"/>
        <w:ind w:left="720" w:hanging="720"/>
        <w:rPr>
          <w:noProof/>
        </w:rPr>
      </w:pPr>
      <w:r w:rsidRPr="00ED21A5">
        <w:rPr>
          <w:noProof/>
        </w:rPr>
        <w:t>687.</w:t>
      </w:r>
      <w:r w:rsidRPr="00ED21A5">
        <w:rPr>
          <w:noProof/>
        </w:rPr>
        <w:tab/>
        <w:t xml:space="preserve">Levine BD, Baggish AL, Kovacs RJ, Link MS, Maron MS, Mitchell JH, American Heart Association E, Arrhythmias Committee of Council on Clinical Cardiology CoCDiYCoC, Stroke Nursing CoFG, Translational B and American College of C. Eligibility and Disqualification Recommendations for Competitive Athletes With Cardiovascular Abnormalities: Task Force 1: Classification of Sports: Dynamic, Static, and Impact: A Scientific Statement From the American Heart Association and American College of Cardiology. </w:t>
      </w:r>
      <w:r w:rsidRPr="00ED21A5">
        <w:rPr>
          <w:i/>
          <w:noProof/>
        </w:rPr>
        <w:t>Circulation</w:t>
      </w:r>
      <w:r w:rsidRPr="00ED21A5">
        <w:rPr>
          <w:noProof/>
        </w:rPr>
        <w:t>. 2015;132:e262-6.</w:t>
      </w:r>
    </w:p>
    <w:p w:rsidR="00ED21A5" w:rsidRPr="00ED21A5" w:rsidRDefault="00ED21A5" w:rsidP="00ED21A5">
      <w:pPr>
        <w:pStyle w:val="EndNoteBibliography"/>
        <w:spacing w:after="240"/>
        <w:ind w:left="720" w:hanging="720"/>
        <w:rPr>
          <w:noProof/>
        </w:rPr>
      </w:pPr>
      <w:r w:rsidRPr="00ED21A5">
        <w:rPr>
          <w:noProof/>
        </w:rPr>
        <w:t>688.</w:t>
      </w:r>
      <w:r w:rsidRPr="00ED21A5">
        <w:rPr>
          <w:noProof/>
        </w:rPr>
        <w:tab/>
        <w:t xml:space="preserve">Li N, Zhao L, Li J, Ding Y, Shen Y, Huang X, Wang X and Wang J. Turner syndrome caused by rare complex structural abnormalities involving chromosome X. </w:t>
      </w:r>
      <w:r w:rsidRPr="00ED21A5">
        <w:rPr>
          <w:i/>
          <w:noProof/>
        </w:rPr>
        <w:t>Exp Ther Med</w:t>
      </w:r>
      <w:r w:rsidRPr="00ED21A5">
        <w:rPr>
          <w:noProof/>
        </w:rPr>
        <w:t>. 2017;14:2265-2270.</w:t>
      </w:r>
    </w:p>
    <w:p w:rsidR="00ED21A5" w:rsidRPr="00ED21A5" w:rsidRDefault="00ED21A5" w:rsidP="00ED21A5">
      <w:pPr>
        <w:pStyle w:val="EndNoteBibliography"/>
        <w:spacing w:after="240"/>
        <w:ind w:left="720" w:hanging="720"/>
        <w:rPr>
          <w:noProof/>
        </w:rPr>
      </w:pPr>
      <w:r w:rsidRPr="00ED21A5">
        <w:rPr>
          <w:noProof/>
        </w:rPr>
        <w:t>689.</w:t>
      </w:r>
      <w:r w:rsidRPr="00ED21A5">
        <w:rPr>
          <w:noProof/>
        </w:rPr>
        <w:tab/>
        <w:t xml:space="preserve">Li W, Wang X, Fan W, Zhao P, Chan YC, Chen S, Zhang S, Guo X, Zhang Y, Li Y, Cai J, Qin D, Li X, Yang J, Peng T, Zychlinski D, Hoffmann D, Zhang R, Deng K, Ng KM, Menten B, Zhong M, Wu J, Li Z, Chen Y, Schambach A, Tse HF, Pei D and Esteban MA. Modeling abnormal early development with induced pluripotent stem cells from aneuploid syndromes. </w:t>
      </w:r>
      <w:r w:rsidRPr="00ED21A5">
        <w:rPr>
          <w:i/>
          <w:noProof/>
        </w:rPr>
        <w:t>Human molecular genetics</w:t>
      </w:r>
      <w:r w:rsidRPr="00ED21A5">
        <w:rPr>
          <w:noProof/>
        </w:rPr>
        <w:t>. 2012;21:32-45.</w:t>
      </w:r>
    </w:p>
    <w:p w:rsidR="00ED21A5" w:rsidRPr="00ED21A5" w:rsidRDefault="00ED21A5" w:rsidP="00ED21A5">
      <w:pPr>
        <w:pStyle w:val="EndNoteBibliography"/>
        <w:spacing w:after="240"/>
        <w:ind w:left="720" w:hanging="720"/>
        <w:rPr>
          <w:noProof/>
        </w:rPr>
      </w:pPr>
      <w:r w:rsidRPr="00ED21A5">
        <w:rPr>
          <w:noProof/>
        </w:rPr>
        <w:t>690.</w:t>
      </w:r>
      <w:r w:rsidRPr="00ED21A5">
        <w:rPr>
          <w:noProof/>
        </w:rPr>
        <w:tab/>
        <w:t xml:space="preserve">Liang Y, Wei H, Yu X, Huang W and Luo XP. [Rapidly progressive puberty in a patient with mosaic Turner syndrome: a case report and literature review]. </w:t>
      </w:r>
      <w:r w:rsidRPr="00ED21A5">
        <w:rPr>
          <w:i/>
          <w:noProof/>
        </w:rPr>
        <w:t>Zhonghua Er Ke Za Zhi</w:t>
      </w:r>
      <w:r w:rsidRPr="00ED21A5">
        <w:rPr>
          <w:noProof/>
        </w:rPr>
        <w:t>. 2017;55:125-130.</w:t>
      </w:r>
    </w:p>
    <w:p w:rsidR="00ED21A5" w:rsidRPr="00ED21A5" w:rsidRDefault="00ED21A5" w:rsidP="00ED21A5">
      <w:pPr>
        <w:pStyle w:val="EndNoteBibliography"/>
        <w:spacing w:after="240"/>
        <w:ind w:left="720" w:hanging="720"/>
        <w:rPr>
          <w:noProof/>
        </w:rPr>
      </w:pPr>
      <w:r w:rsidRPr="00ED21A5">
        <w:rPr>
          <w:noProof/>
        </w:rPr>
        <w:t>691.</w:t>
      </w:r>
      <w:r w:rsidRPr="00ED21A5">
        <w:rPr>
          <w:noProof/>
        </w:rPr>
        <w:tab/>
        <w:t xml:space="preserve">Liebert PS. Gastric duplication and multicystic kidney associated with gonadal dysgenesis. </w:t>
      </w:r>
      <w:r w:rsidRPr="00ED21A5">
        <w:rPr>
          <w:i/>
          <w:noProof/>
        </w:rPr>
        <w:t>Clin Pediatr (Phila)</w:t>
      </w:r>
      <w:r w:rsidRPr="00ED21A5">
        <w:rPr>
          <w:noProof/>
        </w:rPr>
        <w:t>. 1970;9:60-2.</w:t>
      </w:r>
    </w:p>
    <w:p w:rsidR="00ED21A5" w:rsidRPr="00ED21A5" w:rsidRDefault="00ED21A5" w:rsidP="00ED21A5">
      <w:pPr>
        <w:pStyle w:val="EndNoteBibliography"/>
        <w:spacing w:after="240"/>
        <w:ind w:left="720" w:hanging="720"/>
        <w:rPr>
          <w:noProof/>
        </w:rPr>
      </w:pPr>
      <w:r w:rsidRPr="00ED21A5">
        <w:rPr>
          <w:noProof/>
        </w:rPr>
        <w:t>692.</w:t>
      </w:r>
      <w:r w:rsidRPr="00ED21A5">
        <w:rPr>
          <w:noProof/>
        </w:rPr>
        <w:tab/>
        <w:t xml:space="preserve">Liehr T, Mrasek K, Hinreiner S, Reich D, Ewers E, Bartels I, Seidel J, Emmanuil N, Petesen M, Polityko A, Dufke A, Iourov I, Trifonov V, Vermeesch J and Weise A. Small supernumerary marker chromosomes (sSMC) in patients with a 45,X/46,X,+mar karyotype - 17 new cases and a review of the literature. </w:t>
      </w:r>
      <w:r w:rsidRPr="00ED21A5">
        <w:rPr>
          <w:i/>
          <w:noProof/>
        </w:rPr>
        <w:t>Sex Dev</w:t>
      </w:r>
      <w:r w:rsidRPr="00ED21A5">
        <w:rPr>
          <w:noProof/>
        </w:rPr>
        <w:t>. 2007;1:353-62.</w:t>
      </w:r>
    </w:p>
    <w:p w:rsidR="00ED21A5" w:rsidRPr="00ED21A5" w:rsidRDefault="00ED21A5" w:rsidP="00ED21A5">
      <w:pPr>
        <w:pStyle w:val="EndNoteBibliography"/>
        <w:spacing w:after="240"/>
        <w:ind w:left="720" w:hanging="720"/>
        <w:rPr>
          <w:noProof/>
        </w:rPr>
      </w:pPr>
      <w:r w:rsidRPr="00ED21A5">
        <w:rPr>
          <w:noProof/>
        </w:rPr>
        <w:t>693.</w:t>
      </w:r>
      <w:r w:rsidRPr="00ED21A5">
        <w:rPr>
          <w:noProof/>
        </w:rPr>
        <w:tab/>
        <w:t xml:space="preserve">Lin AE. The heart of Turner syndrome: small matters. </w:t>
      </w:r>
      <w:r w:rsidRPr="00ED21A5">
        <w:rPr>
          <w:i/>
          <w:noProof/>
        </w:rPr>
        <w:t>Teratology</w:t>
      </w:r>
      <w:r w:rsidRPr="00ED21A5">
        <w:rPr>
          <w:noProof/>
        </w:rPr>
        <w:t>. 2002;66:63-4.</w:t>
      </w:r>
    </w:p>
    <w:p w:rsidR="00ED21A5" w:rsidRPr="00ED21A5" w:rsidRDefault="00ED21A5" w:rsidP="00ED21A5">
      <w:pPr>
        <w:pStyle w:val="EndNoteBibliography"/>
        <w:spacing w:after="240"/>
        <w:ind w:left="720" w:hanging="720"/>
        <w:rPr>
          <w:noProof/>
        </w:rPr>
      </w:pPr>
      <w:r w:rsidRPr="00ED21A5">
        <w:rPr>
          <w:noProof/>
        </w:rPr>
        <w:t>694.</w:t>
      </w:r>
      <w:r w:rsidRPr="00ED21A5">
        <w:rPr>
          <w:noProof/>
        </w:rPr>
        <w:tab/>
        <w:t xml:space="preserve">Lin AE and Garver KL. Monozygotic Turner syndrome twins--correlation of phenotype severity and heart defect. </w:t>
      </w:r>
      <w:r w:rsidRPr="00ED21A5">
        <w:rPr>
          <w:i/>
          <w:noProof/>
        </w:rPr>
        <w:t>Am J Med Genet</w:t>
      </w:r>
      <w:r w:rsidRPr="00ED21A5">
        <w:rPr>
          <w:noProof/>
        </w:rPr>
        <w:t>. 1988;29:529-31.</w:t>
      </w:r>
    </w:p>
    <w:p w:rsidR="00ED21A5" w:rsidRPr="00ED21A5" w:rsidRDefault="00ED21A5" w:rsidP="00ED21A5">
      <w:pPr>
        <w:pStyle w:val="EndNoteBibliography"/>
        <w:spacing w:after="240"/>
        <w:ind w:left="720" w:hanging="720"/>
        <w:rPr>
          <w:noProof/>
        </w:rPr>
      </w:pPr>
      <w:r w:rsidRPr="00ED21A5">
        <w:rPr>
          <w:noProof/>
        </w:rPr>
        <w:t>695.</w:t>
      </w:r>
      <w:r w:rsidRPr="00ED21A5">
        <w:rPr>
          <w:noProof/>
        </w:rPr>
        <w:tab/>
        <w:t xml:space="preserve">Lin AE, Karnis MF, Calderwood L, Crenshaw M, Bhatt A, Souter I, Silberbach M and Reindollar RH. Proposal for a national registry to monitor women with Turner syndrome seeking assisted reproductive technology. </w:t>
      </w:r>
      <w:r w:rsidRPr="00ED21A5">
        <w:rPr>
          <w:i/>
          <w:noProof/>
        </w:rPr>
        <w:t>Fertil Steril</w:t>
      </w:r>
      <w:r w:rsidRPr="00ED21A5">
        <w:rPr>
          <w:noProof/>
        </w:rPr>
        <w:t>. 2016;105:1446-8.</w:t>
      </w:r>
    </w:p>
    <w:p w:rsidR="00ED21A5" w:rsidRPr="00ED21A5" w:rsidRDefault="00ED21A5" w:rsidP="00ED21A5">
      <w:pPr>
        <w:pStyle w:val="EndNoteBibliography"/>
        <w:spacing w:after="240"/>
        <w:ind w:left="720" w:hanging="720"/>
        <w:rPr>
          <w:noProof/>
        </w:rPr>
      </w:pPr>
      <w:r w:rsidRPr="00ED21A5">
        <w:rPr>
          <w:noProof/>
        </w:rPr>
        <w:t>696.</w:t>
      </w:r>
      <w:r w:rsidRPr="00ED21A5">
        <w:rPr>
          <w:noProof/>
        </w:rPr>
        <w:tab/>
        <w:t xml:space="preserve">Lin AE, Lippe B and Rosenfeld RG. Further delineation of aortic dilation, dissection, and rupture in patients with Turner syndrome. </w:t>
      </w:r>
      <w:r w:rsidRPr="00ED21A5">
        <w:rPr>
          <w:i/>
          <w:noProof/>
        </w:rPr>
        <w:t>Pediatrics</w:t>
      </w:r>
      <w:r w:rsidRPr="00ED21A5">
        <w:rPr>
          <w:noProof/>
        </w:rPr>
        <w:t>. 1998;102:e12.</w:t>
      </w:r>
    </w:p>
    <w:p w:rsidR="00ED21A5" w:rsidRPr="00ED21A5" w:rsidRDefault="00ED21A5" w:rsidP="00ED21A5">
      <w:pPr>
        <w:pStyle w:val="EndNoteBibliography"/>
        <w:spacing w:after="240"/>
        <w:ind w:left="720" w:hanging="720"/>
        <w:rPr>
          <w:noProof/>
        </w:rPr>
      </w:pPr>
      <w:r w:rsidRPr="00ED21A5">
        <w:rPr>
          <w:noProof/>
        </w:rPr>
        <w:t>697.</w:t>
      </w:r>
      <w:r w:rsidRPr="00ED21A5">
        <w:rPr>
          <w:noProof/>
        </w:rPr>
        <w:tab/>
        <w:t xml:space="preserve">Lin AE, Lippe BM, Geffner ME, Gomes A, Lois JF, Barton CW, Rosenthal A and Friedman WF. Aortic dilation, dissection, and rupture in patients with Turner syndrome. </w:t>
      </w:r>
      <w:r w:rsidRPr="00ED21A5">
        <w:rPr>
          <w:i/>
          <w:noProof/>
        </w:rPr>
        <w:t>J Pediatr</w:t>
      </w:r>
      <w:r w:rsidRPr="00ED21A5">
        <w:rPr>
          <w:noProof/>
        </w:rPr>
        <w:t>. 1986;109:820-6.</w:t>
      </w:r>
    </w:p>
    <w:p w:rsidR="00ED21A5" w:rsidRPr="00ED21A5" w:rsidRDefault="00ED21A5" w:rsidP="00ED21A5">
      <w:pPr>
        <w:pStyle w:val="EndNoteBibliography"/>
        <w:spacing w:after="240"/>
        <w:ind w:left="720" w:hanging="720"/>
        <w:rPr>
          <w:noProof/>
        </w:rPr>
      </w:pPr>
      <w:r w:rsidRPr="00ED21A5">
        <w:rPr>
          <w:noProof/>
        </w:rPr>
        <w:t>698.</w:t>
      </w:r>
      <w:r w:rsidRPr="00ED21A5">
        <w:rPr>
          <w:noProof/>
        </w:rPr>
        <w:tab/>
        <w:t xml:space="preserve">Lin AE and Silberbach M. Focus on the heart and aorta in Turner syndrome. </w:t>
      </w:r>
      <w:r w:rsidRPr="00ED21A5">
        <w:rPr>
          <w:i/>
          <w:noProof/>
        </w:rPr>
        <w:t>J Pediatr</w:t>
      </w:r>
      <w:r w:rsidRPr="00ED21A5">
        <w:rPr>
          <w:noProof/>
        </w:rPr>
        <w:t>. 2007;150:572-4.</w:t>
      </w:r>
    </w:p>
    <w:p w:rsidR="00ED21A5" w:rsidRPr="00ED21A5" w:rsidRDefault="00ED21A5" w:rsidP="00ED21A5">
      <w:pPr>
        <w:pStyle w:val="EndNoteBibliography"/>
        <w:spacing w:after="240"/>
        <w:ind w:left="720" w:hanging="720"/>
        <w:rPr>
          <w:noProof/>
        </w:rPr>
      </w:pPr>
      <w:r w:rsidRPr="00ED21A5">
        <w:rPr>
          <w:noProof/>
        </w:rPr>
        <w:t>699.</w:t>
      </w:r>
      <w:r w:rsidRPr="00ED21A5">
        <w:rPr>
          <w:noProof/>
        </w:rPr>
        <w:tab/>
        <w:t xml:space="preserve">Lindsay ME, Schepers D, Bolar NA, Doyle JJ, Gallo E, Fert-Bober J, Kempers MJ, Fishman EK, Chen Y, Myers L, Bjeda D, Oswald G, Elias AF, Levy HP, Anderlid BM, Yang MH, Bongers EM, Timmermans J, Braverman AC, Canham N, Mortier GR, Brunner HG, Byers PH, Van Eyk J, Van Laer L, Dietz HC and Loeys BL. Loss-of-function mutations in TGFB2 cause a syndromic presentation of thoracic aortic aneurysm. </w:t>
      </w:r>
      <w:r w:rsidRPr="00ED21A5">
        <w:rPr>
          <w:i/>
          <w:noProof/>
        </w:rPr>
        <w:t>Nature genetics</w:t>
      </w:r>
      <w:r w:rsidRPr="00ED21A5">
        <w:rPr>
          <w:noProof/>
        </w:rPr>
        <w:t>. 2012;44:922-7.</w:t>
      </w:r>
    </w:p>
    <w:p w:rsidR="00ED21A5" w:rsidRPr="00ED21A5" w:rsidRDefault="00ED21A5" w:rsidP="00ED21A5">
      <w:pPr>
        <w:pStyle w:val="EndNoteBibliography"/>
        <w:spacing w:after="240"/>
        <w:ind w:left="720" w:hanging="720"/>
        <w:rPr>
          <w:noProof/>
        </w:rPr>
      </w:pPr>
      <w:r w:rsidRPr="00ED21A5">
        <w:rPr>
          <w:noProof/>
        </w:rPr>
        <w:t>700.</w:t>
      </w:r>
      <w:r w:rsidRPr="00ED21A5">
        <w:rPr>
          <w:noProof/>
        </w:rPr>
        <w:tab/>
        <w:t xml:space="preserve">Lindsay R, Feldkamp M, Harris D, Robertson J and Rallison M. Utah Growth Study: growth standards and the prevalence of growth hormone deficiency. </w:t>
      </w:r>
      <w:r w:rsidRPr="00ED21A5">
        <w:rPr>
          <w:i/>
          <w:noProof/>
        </w:rPr>
        <w:t>J Pediatr</w:t>
      </w:r>
      <w:r w:rsidRPr="00ED21A5">
        <w:rPr>
          <w:noProof/>
        </w:rPr>
        <w:t>. 1994;125:29-35.</w:t>
      </w:r>
    </w:p>
    <w:p w:rsidR="00ED21A5" w:rsidRPr="00ED21A5" w:rsidRDefault="00ED21A5" w:rsidP="00ED21A5">
      <w:pPr>
        <w:pStyle w:val="EndNoteBibliography"/>
        <w:spacing w:after="240"/>
        <w:ind w:left="720" w:hanging="720"/>
        <w:rPr>
          <w:noProof/>
        </w:rPr>
      </w:pPr>
      <w:r w:rsidRPr="00ED21A5">
        <w:rPr>
          <w:noProof/>
        </w:rPr>
        <w:t>701.</w:t>
      </w:r>
      <w:r w:rsidRPr="00ED21A5">
        <w:rPr>
          <w:noProof/>
        </w:rPr>
        <w:tab/>
        <w:t xml:space="preserve">Lippe B. Turner syndrome. </w:t>
      </w:r>
      <w:r w:rsidRPr="00ED21A5">
        <w:rPr>
          <w:i/>
          <w:noProof/>
        </w:rPr>
        <w:t>Endocrinology and metabolism clinics of North America</w:t>
      </w:r>
      <w:r w:rsidRPr="00ED21A5">
        <w:rPr>
          <w:noProof/>
        </w:rPr>
        <w:t>. 1991;20:121-52.</w:t>
      </w:r>
    </w:p>
    <w:p w:rsidR="00ED21A5" w:rsidRPr="00ED21A5" w:rsidRDefault="00ED21A5" w:rsidP="00ED21A5">
      <w:pPr>
        <w:pStyle w:val="EndNoteBibliography"/>
        <w:spacing w:after="240"/>
        <w:ind w:left="720" w:hanging="720"/>
        <w:rPr>
          <w:noProof/>
        </w:rPr>
      </w:pPr>
      <w:r w:rsidRPr="00ED21A5">
        <w:rPr>
          <w:noProof/>
        </w:rPr>
        <w:t>702.</w:t>
      </w:r>
      <w:r w:rsidRPr="00ED21A5">
        <w:rPr>
          <w:noProof/>
        </w:rPr>
        <w:tab/>
        <w:t xml:space="preserve">Lippe B and PH S. Pediatric Endocrinology. In: S. MA, ed. </w:t>
      </w:r>
      <w:r w:rsidRPr="00ED21A5">
        <w:rPr>
          <w:i/>
          <w:noProof/>
        </w:rPr>
        <w:t>Turner Syndrome</w:t>
      </w:r>
      <w:r w:rsidRPr="00ED21A5">
        <w:rPr>
          <w:noProof/>
        </w:rPr>
        <w:t xml:space="preserve"> USA: Elsevier Science; 2002: p. 537.</w:t>
      </w:r>
    </w:p>
    <w:p w:rsidR="00ED21A5" w:rsidRPr="00ED21A5" w:rsidRDefault="00ED21A5" w:rsidP="00ED21A5">
      <w:pPr>
        <w:pStyle w:val="EndNoteBibliography"/>
        <w:spacing w:after="240"/>
        <w:ind w:left="720" w:hanging="720"/>
        <w:rPr>
          <w:noProof/>
        </w:rPr>
      </w:pPr>
      <w:r w:rsidRPr="00ED21A5">
        <w:rPr>
          <w:noProof/>
        </w:rPr>
        <w:t>703.</w:t>
      </w:r>
      <w:r w:rsidRPr="00ED21A5">
        <w:rPr>
          <w:noProof/>
        </w:rPr>
        <w:tab/>
        <w:t xml:space="preserve">Lippe BM and Kogut MD. Aortic rupture in gonadal dysgenesis. </w:t>
      </w:r>
      <w:r w:rsidRPr="00ED21A5">
        <w:rPr>
          <w:i/>
          <w:noProof/>
        </w:rPr>
        <w:t>J Pediatr</w:t>
      </w:r>
      <w:r w:rsidRPr="00ED21A5">
        <w:rPr>
          <w:noProof/>
        </w:rPr>
        <w:t>. 1972;80:895-6.</w:t>
      </w:r>
    </w:p>
    <w:p w:rsidR="00ED21A5" w:rsidRPr="00ED21A5" w:rsidRDefault="00ED21A5" w:rsidP="00ED21A5">
      <w:pPr>
        <w:pStyle w:val="EndNoteBibliography"/>
        <w:spacing w:after="240"/>
        <w:ind w:left="720" w:hanging="720"/>
        <w:rPr>
          <w:noProof/>
        </w:rPr>
      </w:pPr>
      <w:r w:rsidRPr="00ED21A5">
        <w:rPr>
          <w:noProof/>
        </w:rPr>
        <w:t>704.</w:t>
      </w:r>
      <w:r w:rsidRPr="00ED21A5">
        <w:rPr>
          <w:noProof/>
        </w:rPr>
        <w:tab/>
        <w:t xml:space="preserve">Lipscombe RJ, Sumiya M, Summerfield JA and Turner MW. Distinct physicochemical characteristics of human mannose binding protein expressed by individuals of differing genotype. </w:t>
      </w:r>
      <w:r w:rsidRPr="00ED21A5">
        <w:rPr>
          <w:i/>
          <w:noProof/>
        </w:rPr>
        <w:t>Immunology</w:t>
      </w:r>
      <w:r w:rsidRPr="00ED21A5">
        <w:rPr>
          <w:noProof/>
        </w:rPr>
        <w:t>. 1995;85:660-7.</w:t>
      </w:r>
    </w:p>
    <w:p w:rsidR="00ED21A5" w:rsidRPr="00ED21A5" w:rsidRDefault="00ED21A5" w:rsidP="00ED21A5">
      <w:pPr>
        <w:pStyle w:val="EndNoteBibliography"/>
        <w:spacing w:after="240"/>
        <w:ind w:left="720" w:hanging="720"/>
        <w:rPr>
          <w:noProof/>
        </w:rPr>
      </w:pPr>
      <w:r w:rsidRPr="00ED21A5">
        <w:rPr>
          <w:noProof/>
        </w:rPr>
        <w:t>705.</w:t>
      </w:r>
      <w:r w:rsidRPr="00ED21A5">
        <w:rPr>
          <w:noProof/>
        </w:rPr>
        <w:tab/>
        <w:t xml:space="preserve">Lisichenko OV, Puzyrev VP, Dikker VE, Kukhtitskii AA and Ginzburg IA. [Lipid metabolism, blood oxygen balance and the acid-base equilibrium in Shereshevskii-Turner syndrome]. </w:t>
      </w:r>
      <w:r w:rsidRPr="00ED21A5">
        <w:rPr>
          <w:i/>
          <w:noProof/>
        </w:rPr>
        <w:t>Klin Med (Mosk)</w:t>
      </w:r>
      <w:r w:rsidRPr="00ED21A5">
        <w:rPr>
          <w:noProof/>
        </w:rPr>
        <w:t>. 1980;58:67-9.</w:t>
      </w:r>
    </w:p>
    <w:p w:rsidR="00ED21A5" w:rsidRPr="00ED21A5" w:rsidRDefault="00ED21A5" w:rsidP="00ED21A5">
      <w:pPr>
        <w:pStyle w:val="EndNoteBibliography"/>
        <w:spacing w:after="240"/>
        <w:ind w:left="720" w:hanging="720"/>
        <w:rPr>
          <w:noProof/>
        </w:rPr>
      </w:pPr>
      <w:r w:rsidRPr="00ED21A5">
        <w:rPr>
          <w:noProof/>
        </w:rPr>
        <w:t>706.</w:t>
      </w:r>
      <w:r w:rsidRPr="00ED21A5">
        <w:rPr>
          <w:noProof/>
        </w:rPr>
        <w:tab/>
        <w:t xml:space="preserve">Liston EH and Shershow LW. Concurrence of anorexia nervosa and gonadal dysgenesis. A critical review with practical considerations. </w:t>
      </w:r>
      <w:r w:rsidRPr="00ED21A5">
        <w:rPr>
          <w:i/>
          <w:noProof/>
        </w:rPr>
        <w:t>Archives of general psychiatry</w:t>
      </w:r>
      <w:r w:rsidRPr="00ED21A5">
        <w:rPr>
          <w:noProof/>
        </w:rPr>
        <w:t>. 1973;29:834-6.</w:t>
      </w:r>
    </w:p>
    <w:p w:rsidR="00ED21A5" w:rsidRPr="00ED21A5" w:rsidRDefault="00ED21A5" w:rsidP="00ED21A5">
      <w:pPr>
        <w:pStyle w:val="EndNoteBibliography"/>
        <w:spacing w:after="240"/>
        <w:ind w:left="720" w:hanging="720"/>
        <w:rPr>
          <w:noProof/>
        </w:rPr>
      </w:pPr>
      <w:r w:rsidRPr="00ED21A5">
        <w:rPr>
          <w:noProof/>
        </w:rPr>
        <w:t>707.</w:t>
      </w:r>
      <w:r w:rsidRPr="00ED21A5">
        <w:rPr>
          <w:noProof/>
        </w:rPr>
        <w:tab/>
        <w:t xml:space="preserve">Litvak AS, Rousseau TG, Wrede LD, Mabry CC and McRoberts JW. The association of significant renal anomalies with Turner's syndrome. </w:t>
      </w:r>
      <w:r w:rsidRPr="00ED21A5">
        <w:rPr>
          <w:i/>
          <w:noProof/>
        </w:rPr>
        <w:t>J Urol</w:t>
      </w:r>
      <w:r w:rsidRPr="00ED21A5">
        <w:rPr>
          <w:noProof/>
        </w:rPr>
        <w:t>. 1978;120:671-2.</w:t>
      </w:r>
    </w:p>
    <w:p w:rsidR="00ED21A5" w:rsidRPr="00ED21A5" w:rsidRDefault="00ED21A5" w:rsidP="00ED21A5">
      <w:pPr>
        <w:pStyle w:val="EndNoteBibliography"/>
        <w:spacing w:after="240"/>
        <w:ind w:left="720" w:hanging="720"/>
        <w:rPr>
          <w:noProof/>
        </w:rPr>
      </w:pPr>
      <w:r w:rsidRPr="00ED21A5">
        <w:rPr>
          <w:noProof/>
        </w:rPr>
        <w:t>708.</w:t>
      </w:r>
      <w:r w:rsidRPr="00ED21A5">
        <w:rPr>
          <w:noProof/>
        </w:rPr>
        <w:tab/>
        <w:t xml:space="preserve">Liu CW, Hwang B, Lee BC, Lu JH and Meng LC. Aortic stenosis in children: 19-year experience. </w:t>
      </w:r>
      <w:r w:rsidRPr="00ED21A5">
        <w:rPr>
          <w:i/>
          <w:noProof/>
        </w:rPr>
        <w:t>Zhonghua yi xue za zhi = Chinese medical journal; Free China ed</w:t>
      </w:r>
      <w:r w:rsidRPr="00ED21A5">
        <w:rPr>
          <w:noProof/>
        </w:rPr>
        <w:t>. 1997;59:107-13.</w:t>
      </w:r>
    </w:p>
    <w:p w:rsidR="00ED21A5" w:rsidRPr="00ED21A5" w:rsidRDefault="00ED21A5" w:rsidP="00ED21A5">
      <w:pPr>
        <w:pStyle w:val="EndNoteBibliography"/>
        <w:spacing w:after="240"/>
        <w:ind w:left="720" w:hanging="720"/>
        <w:rPr>
          <w:noProof/>
        </w:rPr>
      </w:pPr>
      <w:r w:rsidRPr="00ED21A5">
        <w:rPr>
          <w:noProof/>
        </w:rPr>
        <w:t>709.</w:t>
      </w:r>
      <w:r w:rsidRPr="00ED21A5">
        <w:rPr>
          <w:noProof/>
        </w:rPr>
        <w:tab/>
        <w:t xml:space="preserve">Liu WC, Hwang CB, Cheng RK, Wu RS, Hui YL and Tan PP. Unexpected left endobronchial intubation in a case of Turner's syndrome. </w:t>
      </w:r>
      <w:r w:rsidRPr="00ED21A5">
        <w:rPr>
          <w:i/>
          <w:noProof/>
        </w:rPr>
        <w:t>Acta Anaesthesiol Sin</w:t>
      </w:r>
      <w:r w:rsidRPr="00ED21A5">
        <w:rPr>
          <w:noProof/>
        </w:rPr>
        <w:t>. 1997;35:253-6.</w:t>
      </w:r>
    </w:p>
    <w:p w:rsidR="00ED21A5" w:rsidRPr="00ED21A5" w:rsidRDefault="00ED21A5" w:rsidP="00ED21A5">
      <w:pPr>
        <w:pStyle w:val="EndNoteBibliography"/>
        <w:spacing w:after="240"/>
        <w:ind w:left="720" w:hanging="720"/>
        <w:rPr>
          <w:noProof/>
        </w:rPr>
      </w:pPr>
      <w:r w:rsidRPr="00ED21A5">
        <w:rPr>
          <w:noProof/>
        </w:rPr>
        <w:t>710.</w:t>
      </w:r>
      <w:r w:rsidRPr="00ED21A5">
        <w:rPr>
          <w:noProof/>
        </w:rPr>
        <w:tab/>
        <w:t xml:space="preserve">Livadas S, Xekouki P, Fouka F, Kanaka-Gantenbein C, Kaloumenou I, Mavrou A, Constantinidou N and Dacou-Voutetakis C. Prevalence of thyroid dysfunction in Turner's syndrome: a long-term follow-up study and brief literature review. </w:t>
      </w:r>
      <w:r w:rsidRPr="00ED21A5">
        <w:rPr>
          <w:i/>
          <w:noProof/>
        </w:rPr>
        <w:t>Thyroid : official journal of the American Thyroid Association</w:t>
      </w:r>
      <w:r w:rsidRPr="00ED21A5">
        <w:rPr>
          <w:noProof/>
        </w:rPr>
        <w:t>. 2005;15:1061-6.</w:t>
      </w:r>
    </w:p>
    <w:p w:rsidR="00ED21A5" w:rsidRPr="00ED21A5" w:rsidRDefault="00ED21A5" w:rsidP="00ED21A5">
      <w:pPr>
        <w:pStyle w:val="EndNoteBibliography"/>
        <w:spacing w:after="240"/>
        <w:ind w:left="720" w:hanging="720"/>
        <w:rPr>
          <w:noProof/>
        </w:rPr>
      </w:pPr>
      <w:r w:rsidRPr="00ED21A5">
        <w:rPr>
          <w:noProof/>
        </w:rPr>
        <w:t>711.</w:t>
      </w:r>
      <w:r w:rsidRPr="00ED21A5">
        <w:rPr>
          <w:noProof/>
        </w:rPr>
        <w:tab/>
        <w:t xml:space="preserve">Loeys BL, Schwarze U, Holm T, Callewaert BL, Thomas GH, Pannu H, De Backer JF, Oswald GL, Symoens S, Manouvrier S, Roberts AE, Faravelli F, Greco MA, Pyeritz RE, Milewicz DM, Coucke PJ, Cameron DE, Braverman AC, Byers PH, De Paepe AM and Dietz HC. Aneurysm syndromes caused by mutations in the TGF-beta receptor. </w:t>
      </w:r>
      <w:r w:rsidRPr="00ED21A5">
        <w:rPr>
          <w:i/>
          <w:noProof/>
        </w:rPr>
        <w:t>N Engl J Med</w:t>
      </w:r>
      <w:r w:rsidRPr="00ED21A5">
        <w:rPr>
          <w:noProof/>
        </w:rPr>
        <w:t>. 2006;355:788-98.</w:t>
      </w:r>
    </w:p>
    <w:p w:rsidR="00ED21A5" w:rsidRPr="00ED21A5" w:rsidRDefault="00ED21A5" w:rsidP="00ED21A5">
      <w:pPr>
        <w:pStyle w:val="EndNoteBibliography"/>
        <w:spacing w:after="240"/>
        <w:ind w:left="720" w:hanging="720"/>
        <w:rPr>
          <w:noProof/>
        </w:rPr>
      </w:pPr>
      <w:r w:rsidRPr="00ED21A5">
        <w:rPr>
          <w:noProof/>
        </w:rPr>
        <w:t>712.</w:t>
      </w:r>
      <w:r w:rsidRPr="00ED21A5">
        <w:rPr>
          <w:noProof/>
        </w:rPr>
        <w:tab/>
        <w:t xml:space="preserve">Longman C, Mackenzie J, Rankin R, McEntagart M, Johnson R, Al-Hilaly N and Atkinson P. Sudden death in a patient with mosaic ring X Turner syndrome and a neuronal migration disorder. </w:t>
      </w:r>
      <w:r w:rsidRPr="00ED21A5">
        <w:rPr>
          <w:i/>
          <w:noProof/>
        </w:rPr>
        <w:t>Clin Dysmorphol</w:t>
      </w:r>
      <w:r w:rsidRPr="00ED21A5">
        <w:rPr>
          <w:noProof/>
        </w:rPr>
        <w:t>. 2008;17:69-71.</w:t>
      </w:r>
    </w:p>
    <w:p w:rsidR="00ED21A5" w:rsidRPr="00ED21A5" w:rsidRDefault="00ED21A5" w:rsidP="00ED21A5">
      <w:pPr>
        <w:pStyle w:val="EndNoteBibliography"/>
        <w:spacing w:after="240"/>
        <w:ind w:left="720" w:hanging="720"/>
        <w:rPr>
          <w:noProof/>
        </w:rPr>
      </w:pPr>
      <w:r w:rsidRPr="00ED21A5">
        <w:rPr>
          <w:noProof/>
        </w:rPr>
        <w:t>713.</w:t>
      </w:r>
      <w:r w:rsidRPr="00ED21A5">
        <w:rPr>
          <w:noProof/>
        </w:rPr>
        <w:tab/>
        <w:t xml:space="preserve">Lopez, R V, K B, H C, CE H, A B, I C, MD R, D P and M S. 45,x karyotype and bicuspid aortic valve are independent risk factors for aortic root enlargement in Turner Syndrome. </w:t>
      </w:r>
      <w:r w:rsidRPr="00ED21A5">
        <w:rPr>
          <w:i/>
          <w:noProof/>
        </w:rPr>
        <w:t>Circulation</w:t>
      </w:r>
      <w:r w:rsidRPr="00ED21A5">
        <w:rPr>
          <w:noProof/>
        </w:rPr>
        <w:t>. 2004;110:III-389.</w:t>
      </w:r>
    </w:p>
    <w:p w:rsidR="00ED21A5" w:rsidRPr="00ED21A5" w:rsidRDefault="00ED21A5" w:rsidP="00ED21A5">
      <w:pPr>
        <w:pStyle w:val="EndNoteBibliography"/>
        <w:spacing w:after="240"/>
        <w:ind w:left="720" w:hanging="720"/>
        <w:rPr>
          <w:noProof/>
        </w:rPr>
      </w:pPr>
      <w:r w:rsidRPr="00ED21A5">
        <w:rPr>
          <w:noProof/>
        </w:rPr>
        <w:t>714.</w:t>
      </w:r>
      <w:r w:rsidRPr="00ED21A5">
        <w:rPr>
          <w:noProof/>
        </w:rPr>
        <w:tab/>
        <w:t xml:space="preserve">Lopez L, Arheart KL, Colan SD, Stein NS, Lopez-Mitnik G, Lin AE, Reller MD, Ventura R and Silberbach M. Turner Syndrome Is an Independent Risk Factor for Aortic Dilation in the Young. </w:t>
      </w:r>
      <w:r w:rsidRPr="00ED21A5">
        <w:rPr>
          <w:i/>
          <w:noProof/>
        </w:rPr>
        <w:t>Pediatrics</w:t>
      </w:r>
      <w:r w:rsidRPr="00ED21A5">
        <w:rPr>
          <w:noProof/>
        </w:rPr>
        <w:t>. 2008;121:e1622-1627.</w:t>
      </w:r>
    </w:p>
    <w:p w:rsidR="00ED21A5" w:rsidRPr="00ED21A5" w:rsidRDefault="00ED21A5" w:rsidP="00ED21A5">
      <w:pPr>
        <w:pStyle w:val="EndNoteBibliography"/>
        <w:spacing w:after="240"/>
        <w:ind w:left="720" w:hanging="720"/>
        <w:rPr>
          <w:noProof/>
        </w:rPr>
      </w:pPr>
      <w:r w:rsidRPr="00ED21A5">
        <w:rPr>
          <w:noProof/>
        </w:rPr>
        <w:t>715.</w:t>
      </w:r>
      <w:r w:rsidRPr="00ED21A5">
        <w:rPr>
          <w:noProof/>
        </w:rPr>
        <w:tab/>
        <w:t xml:space="preserve">Lopez L, Colan SD, Frommelt PC, Ensing GJ, Kendall K, Younoszai AK, Lai WW and Geva T. Recommendations for quantification methods during the performance of a pediatric echocardiogram: a report from the Pediatric Measurements Writing Group of the American Society of Echocardiography Pediatric and Congenital Heart Disease Council. </w:t>
      </w:r>
      <w:r w:rsidRPr="00ED21A5">
        <w:rPr>
          <w:i/>
          <w:noProof/>
        </w:rPr>
        <w:t>J Am Soc Echocardiogr</w:t>
      </w:r>
      <w:r w:rsidRPr="00ED21A5">
        <w:rPr>
          <w:noProof/>
        </w:rPr>
        <w:t>. 2010;23:465-95.</w:t>
      </w:r>
    </w:p>
    <w:p w:rsidR="00ED21A5" w:rsidRPr="00ED21A5" w:rsidRDefault="00ED21A5" w:rsidP="00ED21A5">
      <w:pPr>
        <w:pStyle w:val="EndNoteBibliography"/>
        <w:spacing w:after="240"/>
        <w:ind w:left="720" w:hanging="720"/>
        <w:rPr>
          <w:noProof/>
        </w:rPr>
      </w:pPr>
      <w:r w:rsidRPr="00ED21A5">
        <w:rPr>
          <w:noProof/>
        </w:rPr>
        <w:t>716.</w:t>
      </w:r>
      <w:r w:rsidRPr="00ED21A5">
        <w:rPr>
          <w:noProof/>
        </w:rPr>
        <w:tab/>
        <w:t xml:space="preserve">Lopez l VR, Boukas K, Carey H, Hanna CE, Balard A, Crittendon I, Reller MD, Peters D, Silberbach M. 45,x karyotype and bicuspid aortic valve are independent risk factors for aortic root enlargement in Turner Syndrome. </w:t>
      </w:r>
      <w:r w:rsidRPr="00ED21A5">
        <w:rPr>
          <w:i/>
          <w:noProof/>
        </w:rPr>
        <w:t>Circulation</w:t>
      </w:r>
      <w:r w:rsidRPr="00ED21A5">
        <w:rPr>
          <w:noProof/>
        </w:rPr>
        <w:t>. 2004;110:III-389 (abstr).</w:t>
      </w:r>
    </w:p>
    <w:p w:rsidR="00ED21A5" w:rsidRPr="00ED21A5" w:rsidRDefault="00ED21A5" w:rsidP="00ED21A5">
      <w:pPr>
        <w:pStyle w:val="EndNoteBibliography"/>
        <w:spacing w:after="240"/>
        <w:ind w:left="720" w:hanging="720"/>
        <w:rPr>
          <w:noProof/>
        </w:rPr>
      </w:pPr>
      <w:r w:rsidRPr="00ED21A5">
        <w:rPr>
          <w:noProof/>
        </w:rPr>
        <w:t>717.</w:t>
      </w:r>
      <w:r w:rsidRPr="00ED21A5">
        <w:rPr>
          <w:noProof/>
        </w:rPr>
        <w:tab/>
        <w:t xml:space="preserve">Lopez M, Canto P, Aguinaga M, Torres L, Cervantes A, Alfaro G, Mendez JP and Kofman-Alfaro S. Frequency of Y chromosomal material in Mexican patients with Ullrich-Turner syndrome. </w:t>
      </w:r>
      <w:r w:rsidRPr="00ED21A5">
        <w:rPr>
          <w:i/>
          <w:noProof/>
        </w:rPr>
        <w:t>Am J Med Genet</w:t>
      </w:r>
      <w:r w:rsidRPr="00ED21A5">
        <w:rPr>
          <w:noProof/>
        </w:rPr>
        <w:t>. 1998;76:120-4.</w:t>
      </w:r>
    </w:p>
    <w:p w:rsidR="00ED21A5" w:rsidRPr="00ED21A5" w:rsidRDefault="00ED21A5" w:rsidP="00ED21A5">
      <w:pPr>
        <w:pStyle w:val="EndNoteBibliography"/>
        <w:spacing w:after="240"/>
        <w:ind w:left="720" w:hanging="720"/>
        <w:rPr>
          <w:noProof/>
        </w:rPr>
      </w:pPr>
      <w:r w:rsidRPr="00ED21A5">
        <w:rPr>
          <w:noProof/>
        </w:rPr>
        <w:t>718.</w:t>
      </w:r>
      <w:r w:rsidRPr="00ED21A5">
        <w:rPr>
          <w:noProof/>
        </w:rPr>
        <w:tab/>
        <w:t xml:space="preserve">Lorette G, Vaillant L and Baulieu F. [Lymphedema in children]. </w:t>
      </w:r>
      <w:r w:rsidRPr="00ED21A5">
        <w:rPr>
          <w:i/>
          <w:noProof/>
        </w:rPr>
        <w:t>Annales de dermatologie et de venereologie</w:t>
      </w:r>
      <w:r w:rsidRPr="00ED21A5">
        <w:rPr>
          <w:noProof/>
        </w:rPr>
        <w:t>. 2001;128:674-6.</w:t>
      </w:r>
    </w:p>
    <w:p w:rsidR="00ED21A5" w:rsidRPr="00ED21A5" w:rsidRDefault="00ED21A5" w:rsidP="00ED21A5">
      <w:pPr>
        <w:pStyle w:val="EndNoteBibliography"/>
        <w:spacing w:after="240"/>
        <w:ind w:left="720" w:hanging="720"/>
        <w:rPr>
          <w:noProof/>
        </w:rPr>
      </w:pPr>
      <w:r w:rsidRPr="00ED21A5">
        <w:rPr>
          <w:noProof/>
        </w:rPr>
        <w:t>719.</w:t>
      </w:r>
      <w:r w:rsidRPr="00ED21A5">
        <w:rPr>
          <w:noProof/>
        </w:rPr>
        <w:tab/>
        <w:t xml:space="preserve">Los E, Baines H and Guttmann-Bauman I. Concurrent Van der Woude syndrome and Turner syndrome: A case report. </w:t>
      </w:r>
      <w:r w:rsidRPr="00ED21A5">
        <w:rPr>
          <w:i/>
          <w:noProof/>
        </w:rPr>
        <w:t>SAGE Open Med Case Rep</w:t>
      </w:r>
      <w:r w:rsidRPr="00ED21A5">
        <w:rPr>
          <w:noProof/>
        </w:rPr>
        <w:t>. 2017;5:2050313X16687916.</w:t>
      </w:r>
    </w:p>
    <w:p w:rsidR="00ED21A5" w:rsidRPr="00ED21A5" w:rsidRDefault="00ED21A5" w:rsidP="00ED21A5">
      <w:pPr>
        <w:pStyle w:val="EndNoteBibliography"/>
        <w:spacing w:after="240"/>
        <w:ind w:left="720" w:hanging="720"/>
        <w:rPr>
          <w:noProof/>
        </w:rPr>
      </w:pPr>
      <w:r w:rsidRPr="00ED21A5">
        <w:rPr>
          <w:noProof/>
        </w:rPr>
        <w:t>720.</w:t>
      </w:r>
      <w:r w:rsidRPr="00ED21A5">
        <w:rPr>
          <w:noProof/>
        </w:rPr>
        <w:tab/>
        <w:t xml:space="preserve">Los E, Quezada E, Chen Z, Lapidus J and Silberbach M. Pilot Study of Blood Pressure in Girls With Turner Syndrome: An Awareness Gap, Clinical Associations, and New Hypotheses. </w:t>
      </w:r>
      <w:r w:rsidRPr="00ED21A5">
        <w:rPr>
          <w:i/>
          <w:noProof/>
        </w:rPr>
        <w:t>Hypertension</w:t>
      </w:r>
      <w:r w:rsidRPr="00ED21A5">
        <w:rPr>
          <w:noProof/>
        </w:rPr>
        <w:t>. 2016;68:133-6.</w:t>
      </w:r>
    </w:p>
    <w:p w:rsidR="00ED21A5" w:rsidRPr="00ED21A5" w:rsidRDefault="00ED21A5" w:rsidP="00ED21A5">
      <w:pPr>
        <w:pStyle w:val="EndNoteBibliography"/>
        <w:spacing w:after="240"/>
        <w:ind w:left="720" w:hanging="720"/>
        <w:rPr>
          <w:noProof/>
        </w:rPr>
      </w:pPr>
      <w:r w:rsidRPr="00ED21A5">
        <w:rPr>
          <w:noProof/>
        </w:rPr>
        <w:t>721.</w:t>
      </w:r>
      <w:r w:rsidRPr="00ED21A5">
        <w:rPr>
          <w:noProof/>
        </w:rPr>
        <w:tab/>
        <w:t xml:space="preserve">Loscalzo ML. Turner Syndrome. </w:t>
      </w:r>
      <w:r w:rsidRPr="00ED21A5">
        <w:rPr>
          <w:i/>
          <w:noProof/>
        </w:rPr>
        <w:t>Pediatrics in Review</w:t>
      </w:r>
      <w:r w:rsidRPr="00ED21A5">
        <w:rPr>
          <w:noProof/>
        </w:rPr>
        <w:t>. 2008;29:219-227.</w:t>
      </w:r>
    </w:p>
    <w:p w:rsidR="00ED21A5" w:rsidRPr="00ED21A5" w:rsidRDefault="00ED21A5" w:rsidP="00ED21A5">
      <w:pPr>
        <w:pStyle w:val="EndNoteBibliography"/>
        <w:spacing w:after="240"/>
        <w:ind w:left="720" w:hanging="720"/>
        <w:rPr>
          <w:noProof/>
        </w:rPr>
      </w:pPr>
      <w:r w:rsidRPr="00ED21A5">
        <w:rPr>
          <w:noProof/>
        </w:rPr>
        <w:t>722.</w:t>
      </w:r>
      <w:r w:rsidRPr="00ED21A5">
        <w:rPr>
          <w:noProof/>
        </w:rPr>
        <w:tab/>
        <w:t xml:space="preserve">Loscalzo ML, Van PL, Ho VB, Bakalov VK, Rosing DR, Malone CA, Dietz HC and Bondy CA. Association between fetal lymphedema and congenital cardiovascular defects in Turner syndrome. </w:t>
      </w:r>
      <w:r w:rsidRPr="00ED21A5">
        <w:rPr>
          <w:i/>
          <w:noProof/>
        </w:rPr>
        <w:t>Pediatrics</w:t>
      </w:r>
      <w:r w:rsidRPr="00ED21A5">
        <w:rPr>
          <w:noProof/>
        </w:rPr>
        <w:t>. 2005;115:732-5.</w:t>
      </w:r>
    </w:p>
    <w:p w:rsidR="00ED21A5" w:rsidRPr="00ED21A5" w:rsidRDefault="00ED21A5" w:rsidP="00ED21A5">
      <w:pPr>
        <w:pStyle w:val="EndNoteBibliography"/>
        <w:spacing w:after="240"/>
        <w:ind w:left="720" w:hanging="720"/>
        <w:rPr>
          <w:noProof/>
        </w:rPr>
      </w:pPr>
      <w:r w:rsidRPr="00ED21A5">
        <w:rPr>
          <w:noProof/>
        </w:rPr>
        <w:t>723.</w:t>
      </w:r>
      <w:r w:rsidRPr="00ED21A5">
        <w:rPr>
          <w:noProof/>
        </w:rPr>
        <w:tab/>
        <w:t xml:space="preserve">Low LC, Sham C, Kwan E, Karlberg J, Tang G, Cheung PT, Pang H, Tse W, But B, Yu CM and Lam ST. Spontaneous growth in Chinese patients with Turner's syndrome and influence of karyotype. </w:t>
      </w:r>
      <w:r w:rsidRPr="00ED21A5">
        <w:rPr>
          <w:i/>
          <w:noProof/>
        </w:rPr>
        <w:t>Acta Paediatr</w:t>
      </w:r>
      <w:r w:rsidRPr="00ED21A5">
        <w:rPr>
          <w:noProof/>
        </w:rPr>
        <w:t>. 1997;86:18-21.</w:t>
      </w:r>
    </w:p>
    <w:p w:rsidR="00ED21A5" w:rsidRPr="00ED21A5" w:rsidRDefault="00ED21A5" w:rsidP="00ED21A5">
      <w:pPr>
        <w:pStyle w:val="EndNoteBibliography"/>
        <w:spacing w:after="240"/>
        <w:ind w:left="720" w:hanging="720"/>
        <w:rPr>
          <w:noProof/>
        </w:rPr>
      </w:pPr>
      <w:r w:rsidRPr="00ED21A5">
        <w:rPr>
          <w:noProof/>
        </w:rPr>
        <w:t>724.</w:t>
      </w:r>
      <w:r w:rsidRPr="00ED21A5">
        <w:rPr>
          <w:noProof/>
        </w:rPr>
        <w:tab/>
        <w:t xml:space="preserve">Lowe G, Woodward M, Vessey M, Rumley A, Gough P and Daly E. Thrombotic variables and risk of idiopathic venous thromboembolism in women aged 45-64 years. Relationships to hormone replacement therapy. </w:t>
      </w:r>
      <w:r w:rsidRPr="00ED21A5">
        <w:rPr>
          <w:i/>
          <w:noProof/>
        </w:rPr>
        <w:t>Thromb Haemost</w:t>
      </w:r>
      <w:r w:rsidRPr="00ED21A5">
        <w:rPr>
          <w:noProof/>
        </w:rPr>
        <w:t>. 2000;83:530-5.</w:t>
      </w:r>
    </w:p>
    <w:p w:rsidR="00ED21A5" w:rsidRPr="00ED21A5" w:rsidRDefault="00ED21A5" w:rsidP="00ED21A5">
      <w:pPr>
        <w:pStyle w:val="EndNoteBibliography"/>
        <w:spacing w:after="240"/>
        <w:ind w:left="720" w:hanging="720"/>
        <w:rPr>
          <w:noProof/>
        </w:rPr>
      </w:pPr>
      <w:r w:rsidRPr="00ED21A5">
        <w:rPr>
          <w:noProof/>
        </w:rPr>
        <w:t>725.</w:t>
      </w:r>
      <w:r w:rsidRPr="00ED21A5">
        <w:rPr>
          <w:noProof/>
        </w:rPr>
        <w:tab/>
        <w:t xml:space="preserve">Lowe GD, Upton MN, Rumley A, McConnachie A, O'Reilly DS and Watt GC. Different effects of oral and transdermal hormone replacement therapies on factor IX, APC resistance, t-PA, PAI and C-reactive protein--a cross-sectional population survey. </w:t>
      </w:r>
      <w:r w:rsidRPr="00ED21A5">
        <w:rPr>
          <w:i/>
          <w:noProof/>
        </w:rPr>
        <w:t>Thromb Haemost</w:t>
      </w:r>
      <w:r w:rsidRPr="00ED21A5">
        <w:rPr>
          <w:noProof/>
        </w:rPr>
        <w:t>. 2001;86:550-6.</w:t>
      </w:r>
    </w:p>
    <w:p w:rsidR="00ED21A5" w:rsidRPr="00ED21A5" w:rsidRDefault="00ED21A5" w:rsidP="00ED21A5">
      <w:pPr>
        <w:pStyle w:val="EndNoteBibliography"/>
        <w:spacing w:after="240"/>
        <w:ind w:left="720" w:hanging="720"/>
        <w:rPr>
          <w:noProof/>
        </w:rPr>
      </w:pPr>
      <w:r w:rsidRPr="00ED21A5">
        <w:rPr>
          <w:noProof/>
        </w:rPr>
        <w:t>726.</w:t>
      </w:r>
      <w:r w:rsidRPr="00ED21A5">
        <w:rPr>
          <w:noProof/>
        </w:rPr>
        <w:tab/>
        <w:t xml:space="preserve">Lu Y and Stitt FW. Using Markov processes to describe the prognosis of HIV-1 infection. </w:t>
      </w:r>
      <w:r w:rsidRPr="00ED21A5">
        <w:rPr>
          <w:i/>
          <w:noProof/>
        </w:rPr>
        <w:t>Medical decision making : an international journal of the Society for Medical Decision Making</w:t>
      </w:r>
      <w:r w:rsidRPr="00ED21A5">
        <w:rPr>
          <w:noProof/>
        </w:rPr>
        <w:t>. 1994;14:266-72.</w:t>
      </w:r>
    </w:p>
    <w:p w:rsidR="00ED21A5" w:rsidRPr="00ED21A5" w:rsidRDefault="00ED21A5" w:rsidP="00ED21A5">
      <w:pPr>
        <w:pStyle w:val="EndNoteBibliography"/>
        <w:spacing w:after="240"/>
        <w:ind w:left="720" w:hanging="720"/>
        <w:rPr>
          <w:noProof/>
        </w:rPr>
      </w:pPr>
      <w:r w:rsidRPr="00ED21A5">
        <w:rPr>
          <w:noProof/>
        </w:rPr>
        <w:t>727.</w:t>
      </w:r>
      <w:r w:rsidRPr="00ED21A5">
        <w:rPr>
          <w:noProof/>
        </w:rPr>
        <w:tab/>
        <w:t xml:space="preserve">Lubinsky M, Koyle K and Trunca C. The association of "prune belly" with Turner's syndrome. </w:t>
      </w:r>
      <w:r w:rsidRPr="00ED21A5">
        <w:rPr>
          <w:i/>
          <w:noProof/>
        </w:rPr>
        <w:t>Am J Dis Child</w:t>
      </w:r>
      <w:r w:rsidRPr="00ED21A5">
        <w:rPr>
          <w:noProof/>
        </w:rPr>
        <w:t>. 1980;134:1171-2.</w:t>
      </w:r>
    </w:p>
    <w:p w:rsidR="00ED21A5" w:rsidRPr="00ED21A5" w:rsidRDefault="00ED21A5" w:rsidP="00ED21A5">
      <w:pPr>
        <w:pStyle w:val="EndNoteBibliography"/>
        <w:spacing w:after="240"/>
        <w:ind w:left="720" w:hanging="720"/>
        <w:rPr>
          <w:noProof/>
        </w:rPr>
      </w:pPr>
      <w:r w:rsidRPr="00ED21A5">
        <w:rPr>
          <w:noProof/>
        </w:rPr>
        <w:t>728.</w:t>
      </w:r>
      <w:r w:rsidRPr="00ED21A5">
        <w:rPr>
          <w:noProof/>
        </w:rPr>
        <w:tab/>
        <w:t xml:space="preserve">Luce JM, Montgomery AB, Marks JD, Turner J, Metz CA and Murray JF. Ineffectiveness of high-dose methylprednisolone in preventing parenchymal lung injury and improving mortality in patients with septic shock. </w:t>
      </w:r>
      <w:r w:rsidRPr="00ED21A5">
        <w:rPr>
          <w:i/>
          <w:noProof/>
        </w:rPr>
        <w:t>The American review of respiratory disease</w:t>
      </w:r>
      <w:r w:rsidRPr="00ED21A5">
        <w:rPr>
          <w:noProof/>
        </w:rPr>
        <w:t>. 1988;138:62-8.</w:t>
      </w:r>
    </w:p>
    <w:p w:rsidR="00ED21A5" w:rsidRPr="00ED21A5" w:rsidRDefault="00ED21A5" w:rsidP="00ED21A5">
      <w:pPr>
        <w:pStyle w:val="EndNoteBibliography"/>
        <w:spacing w:after="240"/>
        <w:ind w:left="720" w:hanging="720"/>
        <w:rPr>
          <w:noProof/>
        </w:rPr>
      </w:pPr>
      <w:r w:rsidRPr="00ED21A5">
        <w:rPr>
          <w:noProof/>
        </w:rPr>
        <w:t>729.</w:t>
      </w:r>
      <w:r w:rsidRPr="00ED21A5">
        <w:rPr>
          <w:noProof/>
        </w:rPr>
        <w:tab/>
        <w:t xml:space="preserve">Luckraz H, Mohammed A and Youhana A. A prominent collateral coronary artery. </w:t>
      </w:r>
      <w:r w:rsidRPr="00ED21A5">
        <w:rPr>
          <w:i/>
          <w:noProof/>
        </w:rPr>
        <w:t>Ann Thorac Surg</w:t>
      </w:r>
      <w:r w:rsidRPr="00ED21A5">
        <w:rPr>
          <w:noProof/>
        </w:rPr>
        <w:t>. 2006;81:1518.</w:t>
      </w:r>
    </w:p>
    <w:p w:rsidR="00ED21A5" w:rsidRPr="00ED21A5" w:rsidRDefault="00ED21A5" w:rsidP="00ED21A5">
      <w:pPr>
        <w:pStyle w:val="EndNoteBibliography"/>
        <w:spacing w:after="240"/>
        <w:ind w:left="720" w:hanging="720"/>
        <w:rPr>
          <w:noProof/>
        </w:rPr>
      </w:pPr>
      <w:r w:rsidRPr="00ED21A5">
        <w:rPr>
          <w:noProof/>
        </w:rPr>
        <w:t>730.</w:t>
      </w:r>
      <w:r w:rsidRPr="00ED21A5">
        <w:rPr>
          <w:noProof/>
        </w:rPr>
        <w:tab/>
        <w:t xml:space="preserve">Lundin K, Berger L, Blomberg F and Wilton P. Development of anti-hGH antibodies during therapy with authentic human growth hormone. </w:t>
      </w:r>
      <w:r w:rsidRPr="00ED21A5">
        <w:rPr>
          <w:i/>
          <w:noProof/>
        </w:rPr>
        <w:t>Acta paediatrica Scandinavica Supplement</w:t>
      </w:r>
      <w:r w:rsidRPr="00ED21A5">
        <w:rPr>
          <w:noProof/>
        </w:rPr>
        <w:t>. 1991;372:167-8.</w:t>
      </w:r>
    </w:p>
    <w:p w:rsidR="00ED21A5" w:rsidRPr="00ED21A5" w:rsidRDefault="00ED21A5" w:rsidP="00ED21A5">
      <w:pPr>
        <w:pStyle w:val="EndNoteBibliography"/>
        <w:spacing w:after="240"/>
        <w:ind w:left="720" w:hanging="720"/>
        <w:rPr>
          <w:noProof/>
        </w:rPr>
      </w:pPr>
      <w:r w:rsidRPr="00ED21A5">
        <w:rPr>
          <w:noProof/>
        </w:rPr>
        <w:t>731.</w:t>
      </w:r>
      <w:r w:rsidRPr="00ED21A5">
        <w:rPr>
          <w:noProof/>
        </w:rPr>
        <w:tab/>
        <w:t xml:space="preserve">Lundsteen C, Nielsen KB, Jensen PK, Petersen GB and Rasmussen K. Prenatal and postnatal prevalence of Turner's syndrome. No scientific evidence for study's conclusions. </w:t>
      </w:r>
      <w:r w:rsidRPr="00ED21A5">
        <w:rPr>
          <w:i/>
          <w:noProof/>
        </w:rPr>
        <w:t>BMJ</w:t>
      </w:r>
      <w:r w:rsidRPr="00ED21A5">
        <w:rPr>
          <w:noProof/>
        </w:rPr>
        <w:t>. 1996;312:1100; author reply 1100-1.</w:t>
      </w:r>
    </w:p>
    <w:p w:rsidR="00ED21A5" w:rsidRPr="00ED21A5" w:rsidRDefault="00ED21A5" w:rsidP="00ED21A5">
      <w:pPr>
        <w:pStyle w:val="EndNoteBibliography"/>
        <w:spacing w:after="240"/>
        <w:ind w:left="720" w:hanging="720"/>
        <w:rPr>
          <w:noProof/>
        </w:rPr>
      </w:pPr>
      <w:r w:rsidRPr="00ED21A5">
        <w:rPr>
          <w:noProof/>
        </w:rPr>
        <w:t>732.</w:t>
      </w:r>
      <w:r w:rsidRPr="00ED21A5">
        <w:rPr>
          <w:noProof/>
        </w:rPr>
        <w:tab/>
        <w:t xml:space="preserve">Macchini F, Selicorni A, Luzzani S, Milani D, Roggero P and Valade A. Coeliac disease and Cornelia de Lange syndrome: lack of association. </w:t>
      </w:r>
      <w:r w:rsidRPr="00ED21A5">
        <w:rPr>
          <w:i/>
          <w:noProof/>
        </w:rPr>
        <w:t>Acta Paediatr</w:t>
      </w:r>
      <w:r w:rsidRPr="00ED21A5">
        <w:rPr>
          <w:noProof/>
        </w:rPr>
        <w:t>. 2007;96:1518-20.</w:t>
      </w:r>
    </w:p>
    <w:p w:rsidR="00ED21A5" w:rsidRPr="00ED21A5" w:rsidRDefault="00ED21A5" w:rsidP="00ED21A5">
      <w:pPr>
        <w:pStyle w:val="EndNoteBibliography"/>
        <w:spacing w:after="240"/>
        <w:ind w:left="720" w:hanging="720"/>
        <w:rPr>
          <w:noProof/>
        </w:rPr>
      </w:pPr>
      <w:r w:rsidRPr="00ED21A5">
        <w:rPr>
          <w:noProof/>
        </w:rPr>
        <w:t>733.</w:t>
      </w:r>
      <w:r w:rsidRPr="00ED21A5">
        <w:rPr>
          <w:noProof/>
        </w:rPr>
        <w:tab/>
        <w:t xml:space="preserve">Machlab S, Miquel M, Volta T, Escoda MR and Vergara M. Turner syndrome as a cause of liver cirrhosis. </w:t>
      </w:r>
      <w:r w:rsidRPr="00ED21A5">
        <w:rPr>
          <w:i/>
          <w:noProof/>
        </w:rPr>
        <w:t>Gastroenterol Hepatol</w:t>
      </w:r>
      <w:r w:rsidRPr="00ED21A5">
        <w:rPr>
          <w:noProof/>
        </w:rPr>
        <w:t>. 2017.</w:t>
      </w:r>
    </w:p>
    <w:p w:rsidR="00ED21A5" w:rsidRPr="00ED21A5" w:rsidRDefault="00ED21A5" w:rsidP="00ED21A5">
      <w:pPr>
        <w:pStyle w:val="EndNoteBibliography"/>
        <w:spacing w:after="240"/>
        <w:ind w:left="720" w:hanging="720"/>
        <w:rPr>
          <w:noProof/>
        </w:rPr>
      </w:pPr>
      <w:r w:rsidRPr="00ED21A5">
        <w:rPr>
          <w:noProof/>
        </w:rPr>
        <w:t>734.</w:t>
      </w:r>
      <w:r w:rsidRPr="00ED21A5">
        <w:rPr>
          <w:noProof/>
        </w:rPr>
        <w:tab/>
        <w:t xml:space="preserve">Mackay EV. The clinical significance of disorders of the sex chromosomes. </w:t>
      </w:r>
      <w:r w:rsidRPr="00ED21A5">
        <w:rPr>
          <w:i/>
          <w:noProof/>
        </w:rPr>
        <w:t>Med J Aust</w:t>
      </w:r>
      <w:r w:rsidRPr="00ED21A5">
        <w:rPr>
          <w:noProof/>
        </w:rPr>
        <w:t>. 1967;2:552-4.</w:t>
      </w:r>
    </w:p>
    <w:p w:rsidR="00ED21A5" w:rsidRPr="00ED21A5" w:rsidRDefault="00ED21A5" w:rsidP="00ED21A5">
      <w:pPr>
        <w:pStyle w:val="EndNoteBibliography"/>
        <w:spacing w:after="240"/>
        <w:ind w:left="720" w:hanging="720"/>
        <w:rPr>
          <w:noProof/>
        </w:rPr>
      </w:pPr>
      <w:r w:rsidRPr="00ED21A5">
        <w:rPr>
          <w:noProof/>
        </w:rPr>
        <w:t>735.</w:t>
      </w:r>
      <w:r w:rsidRPr="00ED21A5">
        <w:rPr>
          <w:noProof/>
        </w:rPr>
        <w:tab/>
        <w:t xml:space="preserve">MacMahon JM, O'Sullivan MJ, McDermott M, Quinn F, Morris T, Green AJ, Betts DR and O'Connell SM. Early Bilateral Gonadoblastoma in a Young Child with Mosaicism for Turner Syndrome and Trisomy 18 with Y Chromosome. </w:t>
      </w:r>
      <w:r w:rsidRPr="00ED21A5">
        <w:rPr>
          <w:i/>
          <w:noProof/>
        </w:rPr>
        <w:t>Horm Res Paediatr</w:t>
      </w:r>
      <w:r w:rsidRPr="00ED21A5">
        <w:rPr>
          <w:noProof/>
        </w:rPr>
        <w:t>. 2017;87:130-135.</w:t>
      </w:r>
    </w:p>
    <w:p w:rsidR="00ED21A5" w:rsidRPr="00ED21A5" w:rsidRDefault="00ED21A5" w:rsidP="00ED21A5">
      <w:pPr>
        <w:pStyle w:val="EndNoteBibliography"/>
        <w:spacing w:after="240"/>
        <w:ind w:left="720" w:hanging="720"/>
        <w:rPr>
          <w:noProof/>
        </w:rPr>
      </w:pPr>
      <w:r w:rsidRPr="00ED21A5">
        <w:rPr>
          <w:noProof/>
        </w:rPr>
        <w:t>736.</w:t>
      </w:r>
      <w:r w:rsidRPr="00ED21A5">
        <w:rPr>
          <w:noProof/>
        </w:rPr>
        <w:tab/>
        <w:t xml:space="preserve">MacMahon RA. Hermaphroditism in infancy and childhood. </w:t>
      </w:r>
      <w:r w:rsidRPr="00ED21A5">
        <w:rPr>
          <w:i/>
          <w:noProof/>
        </w:rPr>
        <w:t>Surgery</w:t>
      </w:r>
      <w:r w:rsidRPr="00ED21A5">
        <w:rPr>
          <w:noProof/>
        </w:rPr>
        <w:t>. 1966;59:290-9.</w:t>
      </w:r>
    </w:p>
    <w:p w:rsidR="00ED21A5" w:rsidRPr="00ED21A5" w:rsidRDefault="00ED21A5" w:rsidP="00ED21A5">
      <w:pPr>
        <w:pStyle w:val="EndNoteBibliography"/>
        <w:spacing w:after="240"/>
        <w:ind w:left="720" w:hanging="720"/>
        <w:rPr>
          <w:noProof/>
        </w:rPr>
      </w:pPr>
      <w:r w:rsidRPr="00ED21A5">
        <w:rPr>
          <w:noProof/>
        </w:rPr>
        <w:t>737.</w:t>
      </w:r>
      <w:r w:rsidRPr="00ED21A5">
        <w:rPr>
          <w:noProof/>
        </w:rPr>
        <w:tab/>
        <w:t xml:space="preserve">Madhwal S, Rajagopal V, Bhatt DL, Bajzer CT, Whitlow P and Kapadia SR. Predictors of difficult carotid stenting as determined by aortic arch angiography. </w:t>
      </w:r>
      <w:r w:rsidRPr="00ED21A5">
        <w:rPr>
          <w:i/>
          <w:noProof/>
        </w:rPr>
        <w:t>J Invasive Cardiol</w:t>
      </w:r>
      <w:r w:rsidRPr="00ED21A5">
        <w:rPr>
          <w:noProof/>
        </w:rPr>
        <w:t>. 2008;20:200-4.</w:t>
      </w:r>
    </w:p>
    <w:p w:rsidR="00ED21A5" w:rsidRPr="00ED21A5" w:rsidRDefault="00ED21A5" w:rsidP="00ED21A5">
      <w:pPr>
        <w:pStyle w:val="EndNoteBibliography"/>
        <w:spacing w:after="240"/>
        <w:ind w:left="720" w:hanging="720"/>
        <w:rPr>
          <w:noProof/>
        </w:rPr>
      </w:pPr>
      <w:r w:rsidRPr="00ED21A5">
        <w:rPr>
          <w:noProof/>
        </w:rPr>
        <w:t>738.</w:t>
      </w:r>
      <w:r w:rsidRPr="00ED21A5">
        <w:rPr>
          <w:noProof/>
        </w:rPr>
        <w:tab/>
        <w:t xml:space="preserve">Madriago E, Nguyen T, McFerson M, Larson EV, Airhart N, Moller JH and Silberbach M. Frequency and outcomes of cardiac operations and catheter interventions in turner syndrome. </w:t>
      </w:r>
      <w:r w:rsidRPr="00ED21A5">
        <w:rPr>
          <w:i/>
          <w:noProof/>
        </w:rPr>
        <w:t>Am J Cardiol</w:t>
      </w:r>
      <w:r w:rsidRPr="00ED21A5">
        <w:rPr>
          <w:noProof/>
        </w:rPr>
        <w:t>. 2012;110:580-5.</w:t>
      </w:r>
    </w:p>
    <w:p w:rsidR="00ED21A5" w:rsidRPr="00ED21A5" w:rsidRDefault="00ED21A5" w:rsidP="00ED21A5">
      <w:pPr>
        <w:pStyle w:val="EndNoteBibliography"/>
        <w:spacing w:after="240"/>
        <w:ind w:left="720" w:hanging="720"/>
        <w:rPr>
          <w:noProof/>
        </w:rPr>
      </w:pPr>
      <w:r w:rsidRPr="00ED21A5">
        <w:rPr>
          <w:noProof/>
        </w:rPr>
        <w:t>739.</w:t>
      </w:r>
      <w:r w:rsidRPr="00ED21A5">
        <w:rPr>
          <w:noProof/>
        </w:rPr>
        <w:tab/>
        <w:t xml:space="preserve">Mahajan P, Kher A, Khungar A, Bhat M, Sanklecha M and Bharucha BA. MURCS association--a review of 7 cases. </w:t>
      </w:r>
      <w:r w:rsidRPr="00ED21A5">
        <w:rPr>
          <w:i/>
          <w:noProof/>
        </w:rPr>
        <w:t>Journal of postgraduate medicine</w:t>
      </w:r>
      <w:r w:rsidRPr="00ED21A5">
        <w:rPr>
          <w:noProof/>
        </w:rPr>
        <w:t>. 1992;38:109-11.</w:t>
      </w:r>
    </w:p>
    <w:p w:rsidR="00ED21A5" w:rsidRPr="00ED21A5" w:rsidRDefault="00ED21A5" w:rsidP="00ED21A5">
      <w:pPr>
        <w:pStyle w:val="EndNoteBibliography"/>
        <w:spacing w:after="240"/>
        <w:ind w:left="720" w:hanging="720"/>
        <w:rPr>
          <w:noProof/>
        </w:rPr>
      </w:pPr>
      <w:r w:rsidRPr="00ED21A5">
        <w:rPr>
          <w:noProof/>
        </w:rPr>
        <w:t>740.</w:t>
      </w:r>
      <w:r w:rsidRPr="00ED21A5">
        <w:rPr>
          <w:noProof/>
        </w:rPr>
        <w:tab/>
        <w:t xml:space="preserve">Mahfouz R, al-Oreibi G, Darwiche N, el-Khechen S and Zahed L. Constitutional chromosome abnormalities among patients referred for blood karyotype analysis: a 5-year study at the AUBMC. </w:t>
      </w:r>
      <w:r w:rsidRPr="00ED21A5">
        <w:rPr>
          <w:i/>
          <w:noProof/>
        </w:rPr>
        <w:t>Le Journal medical libanais The Lebanese medical journal</w:t>
      </w:r>
      <w:r w:rsidRPr="00ED21A5">
        <w:rPr>
          <w:noProof/>
        </w:rPr>
        <w:t>. 2001;49:6-12.</w:t>
      </w:r>
    </w:p>
    <w:p w:rsidR="00ED21A5" w:rsidRPr="00ED21A5" w:rsidRDefault="00ED21A5" w:rsidP="00ED21A5">
      <w:pPr>
        <w:pStyle w:val="EndNoteBibliography"/>
        <w:spacing w:after="240"/>
        <w:ind w:left="720" w:hanging="720"/>
        <w:rPr>
          <w:noProof/>
        </w:rPr>
      </w:pPr>
      <w:r w:rsidRPr="00ED21A5">
        <w:rPr>
          <w:noProof/>
        </w:rPr>
        <w:t>741.</w:t>
      </w:r>
      <w:r w:rsidRPr="00ED21A5">
        <w:rPr>
          <w:noProof/>
        </w:rPr>
        <w:tab/>
        <w:t xml:space="preserve">Mahtab H, Akhtaruzzaman M and Rezwan S. Human cytogenetical case report of Turner's syndrome. Report-I. </w:t>
      </w:r>
      <w:r w:rsidRPr="00ED21A5">
        <w:rPr>
          <w:i/>
          <w:noProof/>
        </w:rPr>
        <w:t>Bangladesh Medical Research Council bulletin</w:t>
      </w:r>
      <w:r w:rsidRPr="00ED21A5">
        <w:rPr>
          <w:noProof/>
        </w:rPr>
        <w:t>. 1984;10:7-12.</w:t>
      </w:r>
    </w:p>
    <w:p w:rsidR="00ED21A5" w:rsidRPr="00ED21A5" w:rsidRDefault="00ED21A5" w:rsidP="00ED21A5">
      <w:pPr>
        <w:pStyle w:val="EndNoteBibliography"/>
        <w:spacing w:after="240"/>
        <w:ind w:left="720" w:hanging="720"/>
        <w:rPr>
          <w:noProof/>
        </w:rPr>
      </w:pPr>
      <w:r w:rsidRPr="00ED21A5">
        <w:rPr>
          <w:noProof/>
        </w:rPr>
        <w:t>742.</w:t>
      </w:r>
      <w:r w:rsidRPr="00ED21A5">
        <w:rPr>
          <w:noProof/>
        </w:rPr>
        <w:tab/>
        <w:t xml:space="preserve">Majcher A, Bielecka-Jasiocha J and Pyrzak B. [Analysis of reasons of short stature in own material]. </w:t>
      </w:r>
      <w:r w:rsidRPr="00ED21A5">
        <w:rPr>
          <w:i/>
          <w:noProof/>
        </w:rPr>
        <w:t>Pediatr Endocrinol Diabetes Metab</w:t>
      </w:r>
      <w:r w:rsidRPr="00ED21A5">
        <w:rPr>
          <w:noProof/>
        </w:rPr>
        <w:t>. 2009;15:152-6.</w:t>
      </w:r>
    </w:p>
    <w:p w:rsidR="00ED21A5" w:rsidRPr="00ED21A5" w:rsidRDefault="00ED21A5" w:rsidP="00ED21A5">
      <w:pPr>
        <w:pStyle w:val="EndNoteBibliography"/>
        <w:spacing w:after="240"/>
        <w:ind w:left="720" w:hanging="720"/>
        <w:rPr>
          <w:noProof/>
        </w:rPr>
      </w:pPr>
      <w:r w:rsidRPr="00ED21A5">
        <w:rPr>
          <w:noProof/>
        </w:rPr>
        <w:t>743.</w:t>
      </w:r>
      <w:r w:rsidRPr="00ED21A5">
        <w:rPr>
          <w:noProof/>
        </w:rPr>
        <w:tab/>
        <w:t xml:space="preserve">Majcher A, Pyrzak B, Bielecka-Jasiocha J and Witkowska-Sedek E. [Low birth weight--additional important factor of diagnosis in children with short stature]. </w:t>
      </w:r>
      <w:r w:rsidRPr="00ED21A5">
        <w:rPr>
          <w:i/>
          <w:noProof/>
        </w:rPr>
        <w:t>Pediatr Endocrinol Diabetes Metab</w:t>
      </w:r>
      <w:r w:rsidRPr="00ED21A5">
        <w:rPr>
          <w:noProof/>
        </w:rPr>
        <w:t>. 2010;16:148-52.</w:t>
      </w:r>
    </w:p>
    <w:p w:rsidR="00ED21A5" w:rsidRPr="00ED21A5" w:rsidRDefault="00ED21A5" w:rsidP="00ED21A5">
      <w:pPr>
        <w:pStyle w:val="EndNoteBibliography"/>
        <w:spacing w:after="240"/>
        <w:ind w:left="720" w:hanging="720"/>
        <w:rPr>
          <w:noProof/>
        </w:rPr>
      </w:pPr>
      <w:r w:rsidRPr="00ED21A5">
        <w:rPr>
          <w:noProof/>
        </w:rPr>
        <w:t>744.</w:t>
      </w:r>
      <w:r w:rsidRPr="00ED21A5">
        <w:rPr>
          <w:noProof/>
        </w:rPr>
        <w:tab/>
        <w:t xml:space="preserve">Malashenkov AI, Rusanov NI, Muratov RM, Movsesian RA, Fursov BA, Bykova VA and Tsoukerman GI. Eight years clinical experience with the replacement of the ascending aorta using composite xenopericardial conduit. </w:t>
      </w:r>
      <w:r w:rsidRPr="00ED21A5">
        <w:rPr>
          <w:i/>
          <w:noProof/>
        </w:rPr>
        <w:t>European Journal of Cardio-Thoracic Surgery</w:t>
      </w:r>
      <w:r w:rsidRPr="00ED21A5">
        <w:rPr>
          <w:noProof/>
        </w:rPr>
        <w:t>. 2000;18:168-73.</w:t>
      </w:r>
    </w:p>
    <w:p w:rsidR="00ED21A5" w:rsidRPr="00ED21A5" w:rsidRDefault="00ED21A5" w:rsidP="00ED21A5">
      <w:pPr>
        <w:pStyle w:val="EndNoteBibliography"/>
        <w:spacing w:after="240"/>
        <w:ind w:left="720" w:hanging="720"/>
        <w:rPr>
          <w:noProof/>
        </w:rPr>
      </w:pPr>
      <w:r w:rsidRPr="00ED21A5">
        <w:rPr>
          <w:noProof/>
        </w:rPr>
        <w:t>745.</w:t>
      </w:r>
      <w:r w:rsidRPr="00ED21A5">
        <w:rPr>
          <w:noProof/>
        </w:rPr>
        <w:tab/>
        <w:t xml:space="preserve">Males JL and Seely JR. Turner's syndrome: index case after 44 years (a tribute to Dr. Henry H. Turner). </w:t>
      </w:r>
      <w:r w:rsidRPr="00ED21A5">
        <w:rPr>
          <w:i/>
          <w:noProof/>
        </w:rPr>
        <w:t>J Clin Endocrinol Metab</w:t>
      </w:r>
      <w:r w:rsidRPr="00ED21A5">
        <w:rPr>
          <w:noProof/>
        </w:rPr>
        <w:t>. 1978;46:163-4.</w:t>
      </w:r>
    </w:p>
    <w:p w:rsidR="00ED21A5" w:rsidRPr="00ED21A5" w:rsidRDefault="00ED21A5" w:rsidP="00ED21A5">
      <w:pPr>
        <w:pStyle w:val="EndNoteBibliography"/>
        <w:spacing w:after="240"/>
        <w:ind w:left="720" w:hanging="720"/>
        <w:rPr>
          <w:noProof/>
        </w:rPr>
      </w:pPr>
      <w:r w:rsidRPr="00ED21A5">
        <w:rPr>
          <w:noProof/>
        </w:rPr>
        <w:t>746.</w:t>
      </w:r>
      <w:r w:rsidRPr="00ED21A5">
        <w:rPr>
          <w:noProof/>
        </w:rPr>
        <w:tab/>
        <w:t xml:space="preserve">Malkova J and Chrz R. [Possible teratogenic effect of chromosomal clones not corresponding to the phenotype]. </w:t>
      </w:r>
      <w:r w:rsidRPr="00ED21A5">
        <w:rPr>
          <w:i/>
          <w:noProof/>
        </w:rPr>
        <w:t>Casopis lekaru ceskych</w:t>
      </w:r>
      <w:r w:rsidRPr="00ED21A5">
        <w:rPr>
          <w:noProof/>
        </w:rPr>
        <w:t>. 1971;110:341-3.</w:t>
      </w:r>
    </w:p>
    <w:p w:rsidR="00ED21A5" w:rsidRPr="00ED21A5" w:rsidRDefault="00ED21A5" w:rsidP="00ED21A5">
      <w:pPr>
        <w:pStyle w:val="EndNoteBibliography"/>
        <w:spacing w:after="240"/>
        <w:ind w:left="720" w:hanging="720"/>
        <w:rPr>
          <w:noProof/>
        </w:rPr>
      </w:pPr>
      <w:r w:rsidRPr="00ED21A5">
        <w:rPr>
          <w:noProof/>
        </w:rPr>
        <w:t>747.</w:t>
      </w:r>
      <w:r w:rsidRPr="00ED21A5">
        <w:rPr>
          <w:noProof/>
        </w:rPr>
        <w:tab/>
        <w:t xml:space="preserve">Mallipudi A, Gornet M, Portnoy E and Barone MA. Unilateral Foot Swelling in an Adolescent With Turner Syndrome. </w:t>
      </w:r>
      <w:r w:rsidRPr="00ED21A5">
        <w:rPr>
          <w:i/>
          <w:noProof/>
        </w:rPr>
        <w:t>Clin Pediatr (Phila)</w:t>
      </w:r>
      <w:r w:rsidRPr="00ED21A5">
        <w:rPr>
          <w:noProof/>
        </w:rPr>
        <w:t>. 2017;56:975-978.</w:t>
      </w:r>
    </w:p>
    <w:p w:rsidR="00ED21A5" w:rsidRPr="00ED21A5" w:rsidRDefault="00ED21A5" w:rsidP="00ED21A5">
      <w:pPr>
        <w:pStyle w:val="EndNoteBibliography"/>
        <w:spacing w:after="240"/>
        <w:ind w:left="720" w:hanging="720"/>
        <w:rPr>
          <w:noProof/>
        </w:rPr>
      </w:pPr>
      <w:r w:rsidRPr="00ED21A5">
        <w:rPr>
          <w:noProof/>
        </w:rPr>
        <w:t>748.</w:t>
      </w:r>
      <w:r w:rsidRPr="00ED21A5">
        <w:rPr>
          <w:noProof/>
        </w:rPr>
        <w:tab/>
        <w:t xml:space="preserve">Manalo-Estrella P and Barker AE. Histopathologic findings in human aortic media associated with pregnancy. </w:t>
      </w:r>
      <w:r w:rsidRPr="00ED21A5">
        <w:rPr>
          <w:i/>
          <w:noProof/>
        </w:rPr>
        <w:t>Arch Pathol</w:t>
      </w:r>
      <w:r w:rsidRPr="00ED21A5">
        <w:rPr>
          <w:noProof/>
        </w:rPr>
        <w:t>. 1967;83:336-41.</w:t>
      </w:r>
    </w:p>
    <w:p w:rsidR="00ED21A5" w:rsidRPr="00ED21A5" w:rsidRDefault="00ED21A5" w:rsidP="00ED21A5">
      <w:pPr>
        <w:pStyle w:val="EndNoteBibliography"/>
        <w:spacing w:after="240"/>
        <w:ind w:left="720" w:hanging="720"/>
        <w:rPr>
          <w:noProof/>
        </w:rPr>
      </w:pPr>
      <w:r w:rsidRPr="00ED21A5">
        <w:rPr>
          <w:noProof/>
        </w:rPr>
        <w:t>749.</w:t>
      </w:r>
      <w:r w:rsidRPr="00ED21A5">
        <w:rPr>
          <w:noProof/>
        </w:rPr>
        <w:tab/>
        <w:t xml:space="preserve">Manau D, Arroyo V, Jimenez W, Fabregues F, Vanrell JA and Balasch J. Chronology of hemodynamic changes in asymptomatic in vitro fertilization patients and relationship with ovarian steroids and cytokines. </w:t>
      </w:r>
      <w:r w:rsidRPr="00ED21A5">
        <w:rPr>
          <w:i/>
          <w:noProof/>
        </w:rPr>
        <w:t>Fertil Steril</w:t>
      </w:r>
      <w:r w:rsidRPr="00ED21A5">
        <w:rPr>
          <w:noProof/>
        </w:rPr>
        <w:t>. 2002;77:1178-83.</w:t>
      </w:r>
    </w:p>
    <w:p w:rsidR="00ED21A5" w:rsidRPr="00ED21A5" w:rsidRDefault="00ED21A5" w:rsidP="00ED21A5">
      <w:pPr>
        <w:pStyle w:val="EndNoteBibliography"/>
        <w:spacing w:after="240"/>
        <w:ind w:left="720" w:hanging="720"/>
        <w:rPr>
          <w:noProof/>
        </w:rPr>
      </w:pPr>
      <w:r w:rsidRPr="00ED21A5">
        <w:rPr>
          <w:noProof/>
        </w:rPr>
        <w:t>750.</w:t>
      </w:r>
      <w:r w:rsidRPr="00ED21A5">
        <w:rPr>
          <w:noProof/>
        </w:rPr>
        <w:tab/>
        <w:t xml:space="preserve">Manau D, Balasch J, Arroyo V, Jimenez W, Fabregues F, Casamitjana R, Creus M and Vanrell JA. Circulatory dysfunction in asymptomatic in vitro fertilization patients. Relationship with hyperestrogenemia and activity of endogenous vasodilators. </w:t>
      </w:r>
      <w:r w:rsidRPr="00ED21A5">
        <w:rPr>
          <w:i/>
          <w:noProof/>
        </w:rPr>
        <w:t>J Clin Endocrinol Metab</w:t>
      </w:r>
      <w:r w:rsidRPr="00ED21A5">
        <w:rPr>
          <w:noProof/>
        </w:rPr>
        <w:t>. 1998;83:1489-93.</w:t>
      </w:r>
    </w:p>
    <w:p w:rsidR="00ED21A5" w:rsidRPr="00ED21A5" w:rsidRDefault="00ED21A5" w:rsidP="00ED21A5">
      <w:pPr>
        <w:pStyle w:val="EndNoteBibliography"/>
        <w:spacing w:after="240"/>
        <w:ind w:left="720" w:hanging="720"/>
        <w:rPr>
          <w:noProof/>
        </w:rPr>
      </w:pPr>
      <w:r w:rsidRPr="00ED21A5">
        <w:rPr>
          <w:noProof/>
        </w:rPr>
        <w:t>751.</w:t>
      </w:r>
      <w:r w:rsidRPr="00ED21A5">
        <w:rPr>
          <w:noProof/>
        </w:rPr>
        <w:tab/>
        <w:t xml:space="preserve">Manau D, Fabregues F, Arroyo V, Jimenez W, Vanrell JA and Balasch J. Hemodynamic changes induced by urinary human chorionic gonadotropin and recombinant luteinizing hormone used for inducing final follicular maturation and luteinization. </w:t>
      </w:r>
      <w:r w:rsidRPr="00ED21A5">
        <w:rPr>
          <w:i/>
          <w:noProof/>
        </w:rPr>
        <w:t>Fertil Steril</w:t>
      </w:r>
      <w:r w:rsidRPr="00ED21A5">
        <w:rPr>
          <w:noProof/>
        </w:rPr>
        <w:t>. 2002;78:1261-7.</w:t>
      </w:r>
    </w:p>
    <w:p w:rsidR="00ED21A5" w:rsidRPr="00ED21A5" w:rsidRDefault="00ED21A5" w:rsidP="00ED21A5">
      <w:pPr>
        <w:pStyle w:val="EndNoteBibliography"/>
        <w:spacing w:after="240"/>
        <w:ind w:left="720" w:hanging="720"/>
        <w:rPr>
          <w:noProof/>
        </w:rPr>
      </w:pPr>
      <w:r w:rsidRPr="00ED21A5">
        <w:rPr>
          <w:noProof/>
        </w:rPr>
        <w:t>752.</w:t>
      </w:r>
      <w:r w:rsidRPr="00ED21A5">
        <w:rPr>
          <w:noProof/>
        </w:rPr>
        <w:tab/>
        <w:t xml:space="preserve">Manuel M, Katayama PK and Jones HW, Jr. The age of occurrence of gonadal tumors in intersex patients with a Y chromosome. </w:t>
      </w:r>
      <w:r w:rsidRPr="00ED21A5">
        <w:rPr>
          <w:i/>
          <w:noProof/>
        </w:rPr>
        <w:t>Am J Obstet Gynecol</w:t>
      </w:r>
      <w:r w:rsidRPr="00ED21A5">
        <w:rPr>
          <w:noProof/>
        </w:rPr>
        <w:t>. 1976;124:293-300.</w:t>
      </w:r>
    </w:p>
    <w:p w:rsidR="00ED21A5" w:rsidRPr="00ED21A5" w:rsidRDefault="00ED21A5" w:rsidP="00ED21A5">
      <w:pPr>
        <w:pStyle w:val="EndNoteBibliography"/>
        <w:spacing w:after="240"/>
        <w:ind w:left="720" w:hanging="720"/>
        <w:rPr>
          <w:noProof/>
        </w:rPr>
      </w:pPr>
      <w:r w:rsidRPr="00ED21A5">
        <w:rPr>
          <w:noProof/>
        </w:rPr>
        <w:t>753.</w:t>
      </w:r>
      <w:r w:rsidRPr="00ED21A5">
        <w:rPr>
          <w:noProof/>
        </w:rPr>
        <w:tab/>
        <w:t xml:space="preserve">Manzione NC, Kram M, Kram E and Das KM. Turner's syndrome and inflammatory bowel disease: a case report with immunologic studies. </w:t>
      </w:r>
      <w:r w:rsidRPr="00ED21A5">
        <w:rPr>
          <w:i/>
          <w:noProof/>
        </w:rPr>
        <w:t>The American journal of gastroenterology</w:t>
      </w:r>
      <w:r w:rsidRPr="00ED21A5">
        <w:rPr>
          <w:noProof/>
        </w:rPr>
        <w:t>. 1988;83:1294-7.</w:t>
      </w:r>
    </w:p>
    <w:p w:rsidR="00ED21A5" w:rsidRPr="00ED21A5" w:rsidRDefault="00ED21A5" w:rsidP="00ED21A5">
      <w:pPr>
        <w:pStyle w:val="EndNoteBibliography"/>
        <w:spacing w:after="240"/>
        <w:ind w:left="720" w:hanging="720"/>
        <w:rPr>
          <w:noProof/>
        </w:rPr>
      </w:pPr>
      <w:r w:rsidRPr="00ED21A5">
        <w:rPr>
          <w:noProof/>
        </w:rPr>
        <w:t>754.</w:t>
      </w:r>
      <w:r w:rsidRPr="00ED21A5">
        <w:rPr>
          <w:noProof/>
        </w:rPr>
        <w:tab/>
        <w:t xml:space="preserve">Mao X and Liu L. [Analysis of two cases of Turner syndrome with 45,X/46,XY karyotype]. </w:t>
      </w:r>
      <w:r w:rsidRPr="00ED21A5">
        <w:rPr>
          <w:i/>
          <w:noProof/>
        </w:rPr>
        <w:t>Nan fang yi ke da xue xue bao = Journal of Southern Medical University</w:t>
      </w:r>
      <w:r w:rsidRPr="00ED21A5">
        <w:rPr>
          <w:noProof/>
        </w:rPr>
        <w:t>. 2012;32:1495-7.</w:t>
      </w:r>
    </w:p>
    <w:p w:rsidR="00ED21A5" w:rsidRPr="00ED21A5" w:rsidRDefault="00ED21A5" w:rsidP="00ED21A5">
      <w:pPr>
        <w:pStyle w:val="EndNoteBibliography"/>
        <w:spacing w:after="240"/>
        <w:ind w:left="720" w:hanging="720"/>
        <w:rPr>
          <w:noProof/>
        </w:rPr>
      </w:pPr>
      <w:r w:rsidRPr="00ED21A5">
        <w:rPr>
          <w:noProof/>
        </w:rPr>
        <w:t>755.</w:t>
      </w:r>
      <w:r w:rsidRPr="00ED21A5">
        <w:rPr>
          <w:noProof/>
        </w:rPr>
        <w:tab/>
        <w:t xml:space="preserve">Marchini A, Rappold G and Schneider KU. SHOX at a glance: from gene to protein. </w:t>
      </w:r>
      <w:r w:rsidRPr="00ED21A5">
        <w:rPr>
          <w:i/>
          <w:noProof/>
        </w:rPr>
        <w:t>Archives of physiology and biochemistry</w:t>
      </w:r>
      <w:r w:rsidRPr="00ED21A5">
        <w:rPr>
          <w:noProof/>
        </w:rPr>
        <w:t>. 2007;113:116-23.</w:t>
      </w:r>
    </w:p>
    <w:p w:rsidR="00ED21A5" w:rsidRPr="00ED21A5" w:rsidRDefault="00ED21A5" w:rsidP="00ED21A5">
      <w:pPr>
        <w:pStyle w:val="EndNoteBibliography"/>
        <w:spacing w:after="240"/>
        <w:ind w:left="720" w:hanging="720"/>
        <w:rPr>
          <w:noProof/>
        </w:rPr>
      </w:pPr>
      <w:r w:rsidRPr="00ED21A5">
        <w:rPr>
          <w:noProof/>
        </w:rPr>
        <w:t>756.</w:t>
      </w:r>
      <w:r w:rsidRPr="00ED21A5">
        <w:rPr>
          <w:noProof/>
        </w:rPr>
        <w:tab/>
        <w:t xml:space="preserve">Marco EJ and Skuse DH. Autism-lessons from the X chromosome. </w:t>
      </w:r>
      <w:r w:rsidRPr="00ED21A5">
        <w:rPr>
          <w:i/>
          <w:noProof/>
        </w:rPr>
        <w:t>Social cognitive and affective neuroscience</w:t>
      </w:r>
      <w:r w:rsidRPr="00ED21A5">
        <w:rPr>
          <w:noProof/>
        </w:rPr>
        <w:t>. 2006;1:183-93.</w:t>
      </w:r>
    </w:p>
    <w:p w:rsidR="00ED21A5" w:rsidRPr="00ED21A5" w:rsidRDefault="00ED21A5" w:rsidP="00ED21A5">
      <w:pPr>
        <w:pStyle w:val="EndNoteBibliography"/>
        <w:spacing w:after="240"/>
        <w:ind w:left="720" w:hanging="720"/>
        <w:rPr>
          <w:noProof/>
        </w:rPr>
      </w:pPr>
      <w:r w:rsidRPr="00ED21A5">
        <w:rPr>
          <w:noProof/>
        </w:rPr>
        <w:t>757.</w:t>
      </w:r>
      <w:r w:rsidRPr="00ED21A5">
        <w:rPr>
          <w:noProof/>
        </w:rPr>
        <w:tab/>
        <w:t xml:space="preserve">Marin A, Weir-McCall JR, Webb DJ, van Beek EJ and Mirsadraee S. Imaging of cardiovascular risk in patients with Turner's syndrome. </w:t>
      </w:r>
      <w:r w:rsidRPr="00ED21A5">
        <w:rPr>
          <w:i/>
          <w:noProof/>
        </w:rPr>
        <w:t>Clin Radiol</w:t>
      </w:r>
      <w:r w:rsidRPr="00ED21A5">
        <w:rPr>
          <w:noProof/>
        </w:rPr>
        <w:t>. 2015;70:803-14.</w:t>
      </w:r>
    </w:p>
    <w:p w:rsidR="00ED21A5" w:rsidRPr="00ED21A5" w:rsidRDefault="00ED21A5" w:rsidP="00ED21A5">
      <w:pPr>
        <w:pStyle w:val="EndNoteBibliography"/>
        <w:spacing w:after="240"/>
        <w:ind w:left="720" w:hanging="720"/>
        <w:rPr>
          <w:noProof/>
        </w:rPr>
      </w:pPr>
      <w:r w:rsidRPr="00ED21A5">
        <w:rPr>
          <w:noProof/>
        </w:rPr>
        <w:t>758.</w:t>
      </w:r>
      <w:r w:rsidRPr="00ED21A5">
        <w:rPr>
          <w:noProof/>
        </w:rPr>
        <w:tab/>
        <w:t xml:space="preserve">Marincheva GS. [Genetics of oligophrenia (literature survey)]. </w:t>
      </w:r>
      <w:r w:rsidRPr="00ED21A5">
        <w:rPr>
          <w:i/>
          <w:noProof/>
        </w:rPr>
        <w:t>Zh Nevropatol Psikhiatr Im S S Korsakova</w:t>
      </w:r>
      <w:r w:rsidRPr="00ED21A5">
        <w:rPr>
          <w:noProof/>
        </w:rPr>
        <w:t>. 1972;72:286-305.</w:t>
      </w:r>
    </w:p>
    <w:p w:rsidR="00ED21A5" w:rsidRPr="00ED21A5" w:rsidRDefault="00ED21A5" w:rsidP="00ED21A5">
      <w:pPr>
        <w:pStyle w:val="EndNoteBibliography"/>
        <w:spacing w:after="240"/>
        <w:ind w:left="720" w:hanging="720"/>
        <w:rPr>
          <w:noProof/>
        </w:rPr>
      </w:pPr>
      <w:r w:rsidRPr="00ED21A5">
        <w:rPr>
          <w:noProof/>
        </w:rPr>
        <w:t>759.</w:t>
      </w:r>
      <w:r w:rsidRPr="00ED21A5">
        <w:rPr>
          <w:noProof/>
        </w:rPr>
        <w:tab/>
        <w:t xml:space="preserve">Marini R, Cappa M and Neri G. Cutis verticis gyrata and chromosomal abnormalities. </w:t>
      </w:r>
      <w:r w:rsidRPr="00ED21A5">
        <w:rPr>
          <w:i/>
          <w:noProof/>
        </w:rPr>
        <w:t>Am J Dis Child</w:t>
      </w:r>
      <w:r w:rsidRPr="00ED21A5">
        <w:rPr>
          <w:noProof/>
        </w:rPr>
        <w:t>. 1989;143:269-70.</w:t>
      </w:r>
    </w:p>
    <w:p w:rsidR="00ED21A5" w:rsidRPr="00ED21A5" w:rsidRDefault="00ED21A5" w:rsidP="00ED21A5">
      <w:pPr>
        <w:pStyle w:val="EndNoteBibliography"/>
        <w:spacing w:after="240"/>
        <w:ind w:left="720" w:hanging="720"/>
        <w:rPr>
          <w:noProof/>
        </w:rPr>
      </w:pPr>
      <w:r w:rsidRPr="00ED21A5">
        <w:rPr>
          <w:noProof/>
        </w:rPr>
        <w:t>760.</w:t>
      </w:r>
      <w:r w:rsidRPr="00ED21A5">
        <w:rPr>
          <w:noProof/>
        </w:rPr>
        <w:tab/>
        <w:t xml:space="preserve">Marks JD, Marks CB, Luce JM, Montgomery AB, Turner J, Metz CA and Murray JF. Plasma tumor necrosis factor in patients with septic shock. Mortality rate, incidence of adult respiratory distress syndrome, and effects of methylprednisolone administration. </w:t>
      </w:r>
      <w:r w:rsidRPr="00ED21A5">
        <w:rPr>
          <w:i/>
          <w:noProof/>
        </w:rPr>
        <w:t>The American review of respiratory disease</w:t>
      </w:r>
      <w:r w:rsidRPr="00ED21A5">
        <w:rPr>
          <w:noProof/>
        </w:rPr>
        <w:t>. 1990;141:94-7.</w:t>
      </w:r>
    </w:p>
    <w:p w:rsidR="00ED21A5" w:rsidRPr="00ED21A5" w:rsidRDefault="00ED21A5" w:rsidP="00ED21A5">
      <w:pPr>
        <w:pStyle w:val="EndNoteBibliography"/>
        <w:spacing w:after="240"/>
        <w:ind w:left="720" w:hanging="720"/>
        <w:rPr>
          <w:noProof/>
        </w:rPr>
      </w:pPr>
      <w:r w:rsidRPr="00ED21A5">
        <w:rPr>
          <w:noProof/>
        </w:rPr>
        <w:t>761.</w:t>
      </w:r>
      <w:r w:rsidRPr="00ED21A5">
        <w:rPr>
          <w:noProof/>
        </w:rPr>
        <w:tab/>
        <w:t xml:space="preserve">Maron BJ, Shirani J, Poliac LC, Mathenge R, Roberts WC and Mueller FO. Sudden death in young competitive athletes. Clinical, demographic, and pathological profiles. </w:t>
      </w:r>
      <w:r w:rsidRPr="00ED21A5">
        <w:rPr>
          <w:i/>
          <w:noProof/>
        </w:rPr>
        <w:t>JAMA</w:t>
      </w:r>
      <w:r w:rsidRPr="00ED21A5">
        <w:rPr>
          <w:noProof/>
        </w:rPr>
        <w:t>. 1996;276:199-204.</w:t>
      </w:r>
    </w:p>
    <w:p w:rsidR="00ED21A5" w:rsidRPr="00ED21A5" w:rsidRDefault="00ED21A5" w:rsidP="00ED21A5">
      <w:pPr>
        <w:pStyle w:val="EndNoteBibliography"/>
        <w:spacing w:after="240"/>
        <w:ind w:left="720" w:hanging="720"/>
        <w:rPr>
          <w:noProof/>
        </w:rPr>
      </w:pPr>
      <w:r w:rsidRPr="00ED21A5">
        <w:rPr>
          <w:noProof/>
        </w:rPr>
        <w:t>762.</w:t>
      </w:r>
      <w:r w:rsidRPr="00ED21A5">
        <w:rPr>
          <w:noProof/>
        </w:rPr>
        <w:tab/>
        <w:t xml:space="preserve">Maron BJ, Zipes DP and Kovacs RJ. Eligibility and Disqualification Recommendations for Competitive Athletes With Cardiovascular Abnormalities: Preamble, Principles, and General Considerations: A Scientific Statement From the American Heart Association and American College of Cardiology. </w:t>
      </w:r>
      <w:r w:rsidRPr="00ED21A5">
        <w:rPr>
          <w:i/>
          <w:noProof/>
        </w:rPr>
        <w:t>J Am Coll Cardiol</w:t>
      </w:r>
      <w:r w:rsidRPr="00ED21A5">
        <w:rPr>
          <w:noProof/>
        </w:rPr>
        <w:t>. 2015;66:2343-2349.</w:t>
      </w:r>
    </w:p>
    <w:p w:rsidR="00ED21A5" w:rsidRPr="00ED21A5" w:rsidRDefault="00ED21A5" w:rsidP="00ED21A5">
      <w:pPr>
        <w:pStyle w:val="EndNoteBibliography"/>
        <w:spacing w:after="240"/>
        <w:ind w:left="720" w:hanging="720"/>
        <w:rPr>
          <w:noProof/>
        </w:rPr>
      </w:pPr>
      <w:r w:rsidRPr="00ED21A5">
        <w:rPr>
          <w:noProof/>
        </w:rPr>
        <w:t>763.</w:t>
      </w:r>
      <w:r w:rsidRPr="00ED21A5">
        <w:rPr>
          <w:noProof/>
        </w:rPr>
        <w:tab/>
        <w:t xml:space="preserve">Marquez-Monter H, Santiago-Payan H and Kofman-Alfaro S. Sex chromatin survey in mentally handicapped children in Mexico. </w:t>
      </w:r>
      <w:r w:rsidRPr="00ED21A5">
        <w:rPr>
          <w:i/>
          <w:noProof/>
        </w:rPr>
        <w:t>J Med Genet</w:t>
      </w:r>
      <w:r w:rsidRPr="00ED21A5">
        <w:rPr>
          <w:noProof/>
        </w:rPr>
        <w:t>. 1968;5:40-4.</w:t>
      </w:r>
    </w:p>
    <w:p w:rsidR="00ED21A5" w:rsidRPr="00ED21A5" w:rsidRDefault="00ED21A5" w:rsidP="00ED21A5">
      <w:pPr>
        <w:pStyle w:val="EndNoteBibliography"/>
        <w:spacing w:after="240"/>
        <w:ind w:left="720" w:hanging="720"/>
        <w:rPr>
          <w:noProof/>
        </w:rPr>
      </w:pPr>
      <w:r w:rsidRPr="00ED21A5">
        <w:rPr>
          <w:noProof/>
        </w:rPr>
        <w:t>764.</w:t>
      </w:r>
      <w:r w:rsidRPr="00ED21A5">
        <w:rPr>
          <w:noProof/>
        </w:rPr>
        <w:tab/>
        <w:t xml:space="preserve">Martin DD, Deusch D, Schweizer R, Binder G, Thodberg HH and Ranke MB. Clinical application of automated Greulich-Pyle bone age determination in children with short stature. </w:t>
      </w:r>
      <w:r w:rsidRPr="00ED21A5">
        <w:rPr>
          <w:i/>
          <w:noProof/>
        </w:rPr>
        <w:t>Pediatr Radiol</w:t>
      </w:r>
      <w:r w:rsidRPr="00ED21A5">
        <w:rPr>
          <w:noProof/>
        </w:rPr>
        <w:t>. 2009;39:598-607.</w:t>
      </w:r>
    </w:p>
    <w:p w:rsidR="00ED21A5" w:rsidRPr="00ED21A5" w:rsidRDefault="00ED21A5" w:rsidP="00ED21A5">
      <w:pPr>
        <w:pStyle w:val="EndNoteBibliography"/>
        <w:spacing w:after="240"/>
        <w:ind w:left="720" w:hanging="720"/>
        <w:rPr>
          <w:noProof/>
        </w:rPr>
      </w:pPr>
      <w:r w:rsidRPr="00ED21A5">
        <w:rPr>
          <w:noProof/>
        </w:rPr>
        <w:t>765.</w:t>
      </w:r>
      <w:r w:rsidRPr="00ED21A5">
        <w:rPr>
          <w:noProof/>
        </w:rPr>
        <w:tab/>
        <w:t xml:space="preserve">Martsolf JT, Ray M, Bauder F, Boychuk R and Armstrong JD. Down and Turner syndromes in a female infant with 47,X,del(X)(p11),+21. </w:t>
      </w:r>
      <w:r w:rsidRPr="00ED21A5">
        <w:rPr>
          <w:i/>
          <w:noProof/>
        </w:rPr>
        <w:t>Hum Genet</w:t>
      </w:r>
      <w:r w:rsidRPr="00ED21A5">
        <w:rPr>
          <w:noProof/>
        </w:rPr>
        <w:t>. 1977;39:103-8.</w:t>
      </w:r>
    </w:p>
    <w:p w:rsidR="00ED21A5" w:rsidRPr="00ED21A5" w:rsidRDefault="00ED21A5" w:rsidP="00ED21A5">
      <w:pPr>
        <w:pStyle w:val="EndNoteBibliography"/>
        <w:spacing w:after="240"/>
        <w:ind w:left="720" w:hanging="720"/>
        <w:rPr>
          <w:noProof/>
        </w:rPr>
      </w:pPr>
      <w:r w:rsidRPr="00ED21A5">
        <w:rPr>
          <w:noProof/>
        </w:rPr>
        <w:t>766.</w:t>
      </w:r>
      <w:r w:rsidRPr="00ED21A5">
        <w:rPr>
          <w:noProof/>
        </w:rPr>
        <w:tab/>
        <w:t xml:space="preserve">Marzelli MJ, Hoeft F, Hong DS and Reiss AL. Neuroanatomical spatial patterns in Turner syndrome. </w:t>
      </w:r>
      <w:r w:rsidRPr="00ED21A5">
        <w:rPr>
          <w:i/>
          <w:noProof/>
        </w:rPr>
        <w:t>NeuroImage</w:t>
      </w:r>
      <w:r w:rsidRPr="00ED21A5">
        <w:rPr>
          <w:noProof/>
        </w:rPr>
        <w:t>. 2011;55:439-47.</w:t>
      </w:r>
    </w:p>
    <w:p w:rsidR="00ED21A5" w:rsidRPr="00ED21A5" w:rsidRDefault="00ED21A5" w:rsidP="00ED21A5">
      <w:pPr>
        <w:pStyle w:val="EndNoteBibliography"/>
        <w:spacing w:after="240"/>
        <w:ind w:left="720" w:hanging="720"/>
        <w:rPr>
          <w:noProof/>
        </w:rPr>
      </w:pPr>
      <w:r w:rsidRPr="00ED21A5">
        <w:rPr>
          <w:noProof/>
        </w:rPr>
        <w:t>767.</w:t>
      </w:r>
      <w:r w:rsidRPr="00ED21A5">
        <w:rPr>
          <w:noProof/>
        </w:rPr>
        <w:tab/>
        <w:t xml:space="preserve">Massingham LJ, Johnson KL, Scholl TM, Slonim DK, Wick HC and Bianchi DW. Amniotic fluid RNA gene expression profiling provides insights into the phenotype of Turner syndrome. </w:t>
      </w:r>
      <w:r w:rsidRPr="00ED21A5">
        <w:rPr>
          <w:i/>
          <w:noProof/>
        </w:rPr>
        <w:t>Hum Genet</w:t>
      </w:r>
      <w:r w:rsidRPr="00ED21A5">
        <w:rPr>
          <w:noProof/>
        </w:rPr>
        <w:t>. 2014;133:1075-82.</w:t>
      </w:r>
    </w:p>
    <w:p w:rsidR="00ED21A5" w:rsidRPr="00ED21A5" w:rsidRDefault="00ED21A5" w:rsidP="00ED21A5">
      <w:pPr>
        <w:pStyle w:val="EndNoteBibliography"/>
        <w:spacing w:after="240"/>
        <w:ind w:left="720" w:hanging="720"/>
        <w:rPr>
          <w:noProof/>
        </w:rPr>
      </w:pPr>
      <w:r w:rsidRPr="00ED21A5">
        <w:rPr>
          <w:noProof/>
        </w:rPr>
        <w:t>768.</w:t>
      </w:r>
      <w:r w:rsidRPr="00ED21A5">
        <w:rPr>
          <w:noProof/>
        </w:rPr>
        <w:tab/>
        <w:t xml:space="preserve">Mathur A, Stekol L, Schatz D, MacLaren NK, Scott ML and Lippe B. The parental origin of the single X chromosome in Turner syndrome: lack of correlation with parental age or clinical phenotype. </w:t>
      </w:r>
      <w:r w:rsidRPr="00ED21A5">
        <w:rPr>
          <w:i/>
          <w:noProof/>
        </w:rPr>
        <w:t>Am J Hum Genet</w:t>
      </w:r>
      <w:r w:rsidRPr="00ED21A5">
        <w:rPr>
          <w:noProof/>
        </w:rPr>
        <w:t>. 1991;48:682-6.</w:t>
      </w:r>
    </w:p>
    <w:p w:rsidR="00ED21A5" w:rsidRPr="00ED21A5" w:rsidRDefault="00ED21A5" w:rsidP="00ED21A5">
      <w:pPr>
        <w:pStyle w:val="EndNoteBibliography"/>
        <w:spacing w:after="240"/>
        <w:ind w:left="720" w:hanging="720"/>
        <w:rPr>
          <w:noProof/>
        </w:rPr>
      </w:pPr>
      <w:r w:rsidRPr="00ED21A5">
        <w:rPr>
          <w:noProof/>
        </w:rPr>
        <w:t>769.</w:t>
      </w:r>
      <w:r w:rsidRPr="00ED21A5">
        <w:rPr>
          <w:noProof/>
        </w:rPr>
        <w:tab/>
        <w:t xml:space="preserve">Mattina T, Perrotta CS and Grossfeld P. Jacobsen syndrome. </w:t>
      </w:r>
      <w:r w:rsidRPr="00ED21A5">
        <w:rPr>
          <w:i/>
          <w:noProof/>
        </w:rPr>
        <w:t>Orphanet J Rare Dis</w:t>
      </w:r>
      <w:r w:rsidRPr="00ED21A5">
        <w:rPr>
          <w:noProof/>
        </w:rPr>
        <w:t>. 2009;4:9.</w:t>
      </w:r>
    </w:p>
    <w:p w:rsidR="00ED21A5" w:rsidRPr="00ED21A5" w:rsidRDefault="00ED21A5" w:rsidP="00ED21A5">
      <w:pPr>
        <w:pStyle w:val="EndNoteBibliography"/>
        <w:spacing w:after="240"/>
        <w:ind w:left="720" w:hanging="720"/>
        <w:rPr>
          <w:noProof/>
        </w:rPr>
      </w:pPr>
      <w:r w:rsidRPr="00ED21A5">
        <w:rPr>
          <w:noProof/>
        </w:rPr>
        <w:t>770.</w:t>
      </w:r>
      <w:r w:rsidRPr="00ED21A5">
        <w:rPr>
          <w:noProof/>
        </w:rPr>
        <w:tab/>
        <w:t xml:space="preserve">Matura LA, Ho VB, Rosing DR and Bondy CA. Aortic dilatation and dissection in Turner syndrome. </w:t>
      </w:r>
      <w:r w:rsidRPr="00ED21A5">
        <w:rPr>
          <w:i/>
          <w:noProof/>
        </w:rPr>
        <w:t>Circulation</w:t>
      </w:r>
      <w:r w:rsidRPr="00ED21A5">
        <w:rPr>
          <w:noProof/>
        </w:rPr>
        <w:t>. 2007;116:1663-70.</w:t>
      </w:r>
    </w:p>
    <w:p w:rsidR="00ED21A5" w:rsidRPr="00ED21A5" w:rsidRDefault="00ED21A5" w:rsidP="00ED21A5">
      <w:pPr>
        <w:pStyle w:val="EndNoteBibliography"/>
        <w:spacing w:after="240"/>
        <w:ind w:left="720" w:hanging="720"/>
        <w:rPr>
          <w:noProof/>
        </w:rPr>
      </w:pPr>
      <w:r w:rsidRPr="00ED21A5">
        <w:rPr>
          <w:noProof/>
        </w:rPr>
        <w:t>771.</w:t>
      </w:r>
      <w:r w:rsidRPr="00ED21A5">
        <w:rPr>
          <w:noProof/>
        </w:rPr>
        <w:tab/>
        <w:t xml:space="preserve">Matura LA, Sachdev V, Bakalov VK, Rosing DR and Bondy CA. Growth hormone treatment and left ventricular dimensions in Turner syndrome. </w:t>
      </w:r>
      <w:r w:rsidRPr="00ED21A5">
        <w:rPr>
          <w:i/>
          <w:noProof/>
        </w:rPr>
        <w:t>J Pediatr</w:t>
      </w:r>
      <w:r w:rsidRPr="00ED21A5">
        <w:rPr>
          <w:noProof/>
        </w:rPr>
        <w:t>. 2007;150:587-91.</w:t>
      </w:r>
    </w:p>
    <w:p w:rsidR="00ED21A5" w:rsidRPr="00ED21A5" w:rsidRDefault="00ED21A5" w:rsidP="00ED21A5">
      <w:pPr>
        <w:pStyle w:val="EndNoteBibliography"/>
        <w:spacing w:after="240"/>
        <w:ind w:left="720" w:hanging="720"/>
        <w:rPr>
          <w:noProof/>
        </w:rPr>
      </w:pPr>
      <w:r w:rsidRPr="00ED21A5">
        <w:rPr>
          <w:noProof/>
        </w:rPr>
        <w:t>772.</w:t>
      </w:r>
      <w:r w:rsidRPr="00ED21A5">
        <w:rPr>
          <w:noProof/>
        </w:rPr>
        <w:tab/>
        <w:t xml:space="preserve">Mavel A, Turc C, Feldman JP, Michiels Y, Nivelon-Chevallier A, Koslowski JP and Gervais G. [Gonad function of women with homogenous karyotype XO or with mosaic form. Five case histories of fertile women (author's transl)]. </w:t>
      </w:r>
      <w:r w:rsidRPr="00ED21A5">
        <w:rPr>
          <w:i/>
          <w:noProof/>
        </w:rPr>
        <w:t>Journal de gynecologie, obstetrique et biologie de la reproduction</w:t>
      </w:r>
      <w:r w:rsidRPr="00ED21A5">
        <w:rPr>
          <w:noProof/>
        </w:rPr>
        <w:t>. 1980;9:875-86.</w:t>
      </w:r>
    </w:p>
    <w:p w:rsidR="00ED21A5" w:rsidRPr="00ED21A5" w:rsidRDefault="00ED21A5" w:rsidP="00ED21A5">
      <w:pPr>
        <w:pStyle w:val="EndNoteBibliography"/>
        <w:spacing w:after="240"/>
        <w:ind w:left="720" w:hanging="720"/>
        <w:rPr>
          <w:noProof/>
        </w:rPr>
      </w:pPr>
      <w:r w:rsidRPr="00ED21A5">
        <w:rPr>
          <w:noProof/>
        </w:rPr>
        <w:t>773.</w:t>
      </w:r>
      <w:r w:rsidRPr="00ED21A5">
        <w:rPr>
          <w:noProof/>
        </w:rPr>
        <w:tab/>
        <w:t xml:space="preserve">Mavinkurve M and O'Gorman CS. Can Brain Natriuretic Peptides and Osteoprotegerin Serve As Biochemical Markers for the Detection of Aortic Pathology in Children and Adolescents with Turner Syndrome? </w:t>
      </w:r>
      <w:r w:rsidRPr="00ED21A5">
        <w:rPr>
          <w:i/>
          <w:noProof/>
        </w:rPr>
        <w:t>Front Endocrinol (Lausanne)</w:t>
      </w:r>
      <w:r w:rsidRPr="00ED21A5">
        <w:rPr>
          <w:noProof/>
        </w:rPr>
        <w:t>. 2017;8:142.</w:t>
      </w:r>
    </w:p>
    <w:p w:rsidR="00ED21A5" w:rsidRPr="00ED21A5" w:rsidRDefault="00ED21A5" w:rsidP="00ED21A5">
      <w:pPr>
        <w:pStyle w:val="EndNoteBibliography"/>
        <w:spacing w:after="240"/>
        <w:ind w:left="720" w:hanging="720"/>
        <w:rPr>
          <w:noProof/>
        </w:rPr>
      </w:pPr>
      <w:r w:rsidRPr="00ED21A5">
        <w:rPr>
          <w:noProof/>
        </w:rPr>
        <w:t>774.</w:t>
      </w:r>
      <w:r w:rsidRPr="00ED21A5">
        <w:rPr>
          <w:noProof/>
        </w:rPr>
        <w:tab/>
        <w:t xml:space="preserve">Maxson CJ, Greenfield SM and Turner JL. Acute pancreatitis as a common complication of 2',3'-dideoxyinosine therapy in the acquired immunodeficiency syndrome. </w:t>
      </w:r>
      <w:r w:rsidRPr="00ED21A5">
        <w:rPr>
          <w:i/>
          <w:noProof/>
        </w:rPr>
        <w:t>The American journal of gastroenterology</w:t>
      </w:r>
      <w:r w:rsidRPr="00ED21A5">
        <w:rPr>
          <w:noProof/>
        </w:rPr>
        <w:t>. 1992;87:708-13.</w:t>
      </w:r>
    </w:p>
    <w:p w:rsidR="00ED21A5" w:rsidRPr="00ED21A5" w:rsidRDefault="00ED21A5" w:rsidP="00ED21A5">
      <w:pPr>
        <w:pStyle w:val="EndNoteBibliography"/>
        <w:spacing w:after="240"/>
        <w:ind w:left="720" w:hanging="720"/>
        <w:rPr>
          <w:noProof/>
        </w:rPr>
      </w:pPr>
      <w:r w:rsidRPr="00ED21A5">
        <w:rPr>
          <w:noProof/>
        </w:rPr>
        <w:t>775.</w:t>
      </w:r>
      <w:r w:rsidRPr="00ED21A5">
        <w:rPr>
          <w:noProof/>
        </w:rPr>
        <w:tab/>
        <w:t xml:space="preserve">Mazzanti L and Cacciari E. Congenital heart disease in patients with Turner's syndrome. Italian Study Group for Turner Syndrome (ISGTS). </w:t>
      </w:r>
      <w:r w:rsidRPr="00ED21A5">
        <w:rPr>
          <w:i/>
          <w:noProof/>
        </w:rPr>
        <w:t>J Pediatr</w:t>
      </w:r>
      <w:r w:rsidRPr="00ED21A5">
        <w:rPr>
          <w:noProof/>
        </w:rPr>
        <w:t>. 1998;133:688-92.</w:t>
      </w:r>
    </w:p>
    <w:p w:rsidR="00ED21A5" w:rsidRPr="00ED21A5" w:rsidRDefault="00ED21A5" w:rsidP="00ED21A5">
      <w:pPr>
        <w:pStyle w:val="EndNoteBibliography"/>
        <w:spacing w:after="240"/>
        <w:ind w:left="720" w:hanging="720"/>
        <w:rPr>
          <w:noProof/>
        </w:rPr>
      </w:pPr>
      <w:r w:rsidRPr="00ED21A5">
        <w:rPr>
          <w:noProof/>
        </w:rPr>
        <w:t>776.</w:t>
      </w:r>
      <w:r w:rsidRPr="00ED21A5">
        <w:rPr>
          <w:noProof/>
        </w:rPr>
        <w:tab/>
        <w:t xml:space="preserve">Mazzanti L, Cicognani A, Baldazzi L, Bergamaschi R, Scarano E, Strocchi S, Nicoletti A, Mencarelli F, Pittalis M, Forabosco A and Cacciari E. Gonadoblastoma in Turner syndrome and Y-chromosome-derived material. </w:t>
      </w:r>
      <w:r w:rsidRPr="00ED21A5">
        <w:rPr>
          <w:i/>
          <w:noProof/>
        </w:rPr>
        <w:t>Am J Med Genet A</w:t>
      </w:r>
      <w:r w:rsidRPr="00ED21A5">
        <w:rPr>
          <w:noProof/>
        </w:rPr>
        <w:t>. 2005;135:150-4.</w:t>
      </w:r>
    </w:p>
    <w:p w:rsidR="00ED21A5" w:rsidRPr="00ED21A5" w:rsidRDefault="00ED21A5" w:rsidP="00ED21A5">
      <w:pPr>
        <w:pStyle w:val="EndNoteBibliography"/>
        <w:spacing w:after="240"/>
        <w:ind w:left="720" w:hanging="720"/>
        <w:rPr>
          <w:noProof/>
        </w:rPr>
      </w:pPr>
      <w:r w:rsidRPr="00ED21A5">
        <w:rPr>
          <w:noProof/>
        </w:rPr>
        <w:t>777.</w:t>
      </w:r>
      <w:r w:rsidRPr="00ED21A5">
        <w:rPr>
          <w:noProof/>
        </w:rPr>
        <w:tab/>
        <w:t xml:space="preserve">Mazzanti L, Lovato L, Prandstraller D, Scarano E, Tamburrino F, Montanari F, Mineo GG, Perri A, Vestrucci B and Giardini A. Turner syndrome strategies to improve care outcomes--cardiac evaluation using new imaging techniques. </w:t>
      </w:r>
      <w:r w:rsidRPr="00ED21A5">
        <w:rPr>
          <w:i/>
          <w:noProof/>
        </w:rPr>
        <w:t>Pediatr Endocrinol Rev</w:t>
      </w:r>
      <w:r w:rsidRPr="00ED21A5">
        <w:rPr>
          <w:noProof/>
        </w:rPr>
        <w:t>. 2012;9 Suppl 2:701-9.</w:t>
      </w:r>
    </w:p>
    <w:p w:rsidR="00ED21A5" w:rsidRPr="00ED21A5" w:rsidRDefault="00ED21A5" w:rsidP="00ED21A5">
      <w:pPr>
        <w:pStyle w:val="EndNoteBibliography"/>
        <w:spacing w:after="240"/>
        <w:ind w:left="720" w:hanging="720"/>
        <w:rPr>
          <w:noProof/>
        </w:rPr>
      </w:pPr>
      <w:r w:rsidRPr="00ED21A5">
        <w:rPr>
          <w:noProof/>
        </w:rPr>
        <w:t>778.</w:t>
      </w:r>
      <w:r w:rsidRPr="00ED21A5">
        <w:rPr>
          <w:noProof/>
        </w:rPr>
        <w:tab/>
        <w:t xml:space="preserve">Mazzanti L, Prandstraller D, Tassinari D, Rubino I, Santucci S, Picchio FM, Forabosco A and Cacciari E. Heart disease in Turner's syndrome. </w:t>
      </w:r>
      <w:r w:rsidRPr="00ED21A5">
        <w:rPr>
          <w:i/>
          <w:noProof/>
        </w:rPr>
        <w:t>Helv Paediatr Acta</w:t>
      </w:r>
      <w:r w:rsidRPr="00ED21A5">
        <w:rPr>
          <w:noProof/>
        </w:rPr>
        <w:t>. 1988;43:25-31.</w:t>
      </w:r>
    </w:p>
    <w:p w:rsidR="00ED21A5" w:rsidRPr="00ED21A5" w:rsidRDefault="00ED21A5" w:rsidP="00ED21A5">
      <w:pPr>
        <w:pStyle w:val="EndNoteBibliography"/>
        <w:spacing w:after="240"/>
        <w:ind w:left="720" w:hanging="720"/>
        <w:rPr>
          <w:noProof/>
        </w:rPr>
      </w:pPr>
      <w:r w:rsidRPr="00ED21A5">
        <w:rPr>
          <w:noProof/>
        </w:rPr>
        <w:t>779.</w:t>
      </w:r>
      <w:r w:rsidRPr="00ED21A5">
        <w:rPr>
          <w:noProof/>
        </w:rPr>
        <w:tab/>
        <w:t xml:space="preserve">Mazzocco MM. Mathematical learning disability in girls with Turner syndrome: a challenge to defining MLD and its subtypes. </w:t>
      </w:r>
      <w:r w:rsidRPr="00ED21A5">
        <w:rPr>
          <w:i/>
          <w:noProof/>
        </w:rPr>
        <w:t>Developmental disabilities research reviews</w:t>
      </w:r>
      <w:r w:rsidRPr="00ED21A5">
        <w:rPr>
          <w:noProof/>
        </w:rPr>
        <w:t>. 2009;15:35-44.</w:t>
      </w:r>
    </w:p>
    <w:p w:rsidR="00ED21A5" w:rsidRPr="00ED21A5" w:rsidRDefault="00ED21A5" w:rsidP="00ED21A5">
      <w:pPr>
        <w:pStyle w:val="EndNoteBibliography"/>
        <w:spacing w:after="240"/>
        <w:ind w:left="720" w:hanging="720"/>
        <w:rPr>
          <w:noProof/>
        </w:rPr>
      </w:pPr>
      <w:r w:rsidRPr="00ED21A5">
        <w:rPr>
          <w:noProof/>
        </w:rPr>
        <w:t>780.</w:t>
      </w:r>
      <w:r w:rsidRPr="00ED21A5">
        <w:rPr>
          <w:noProof/>
        </w:rPr>
        <w:tab/>
        <w:t xml:space="preserve">Mazzocco MM, Singh Bhatia N and Lesniak-Karpiak K. Visuospatial skills and their association with math performance in girls with fragile X or Turner syndrome. </w:t>
      </w:r>
      <w:r w:rsidRPr="00ED21A5">
        <w:rPr>
          <w:i/>
          <w:noProof/>
        </w:rPr>
        <w:t>Child neuropsychology : a journal on normal and abnormal development in childhood and adolescence</w:t>
      </w:r>
      <w:r w:rsidRPr="00ED21A5">
        <w:rPr>
          <w:noProof/>
        </w:rPr>
        <w:t>. 2006;12:87-110.</w:t>
      </w:r>
    </w:p>
    <w:p w:rsidR="00ED21A5" w:rsidRPr="00ED21A5" w:rsidRDefault="00ED21A5" w:rsidP="00ED21A5">
      <w:pPr>
        <w:pStyle w:val="EndNoteBibliography"/>
        <w:spacing w:after="240"/>
        <w:ind w:left="720" w:hanging="720"/>
        <w:rPr>
          <w:noProof/>
        </w:rPr>
      </w:pPr>
      <w:r w:rsidRPr="00ED21A5">
        <w:rPr>
          <w:noProof/>
        </w:rPr>
        <w:t>781.</w:t>
      </w:r>
      <w:r w:rsidRPr="00ED21A5">
        <w:rPr>
          <w:noProof/>
        </w:rPr>
        <w:tab/>
        <w:t xml:space="preserve">McCarthy K and Bondy CA. Turner syndrome in childhood and adolescence. </w:t>
      </w:r>
      <w:r w:rsidRPr="00ED21A5">
        <w:rPr>
          <w:i/>
          <w:noProof/>
        </w:rPr>
        <w:t>Expert Rev Endocrinol Metab</w:t>
      </w:r>
      <w:r w:rsidRPr="00ED21A5">
        <w:rPr>
          <w:noProof/>
        </w:rPr>
        <w:t>. 2008;3:771-775.</w:t>
      </w:r>
    </w:p>
    <w:p w:rsidR="00ED21A5" w:rsidRPr="00ED21A5" w:rsidRDefault="00ED21A5" w:rsidP="00ED21A5">
      <w:pPr>
        <w:pStyle w:val="EndNoteBibliography"/>
        <w:spacing w:after="240"/>
        <w:ind w:left="720" w:hanging="720"/>
        <w:rPr>
          <w:noProof/>
        </w:rPr>
      </w:pPr>
      <w:r w:rsidRPr="00ED21A5">
        <w:rPr>
          <w:noProof/>
        </w:rPr>
        <w:t>782.</w:t>
      </w:r>
      <w:r w:rsidRPr="00ED21A5">
        <w:rPr>
          <w:noProof/>
        </w:rPr>
        <w:tab/>
        <w:t xml:space="preserve">McCauley E, Feuillan P, Kushner H and Ross JL. Psychosocial development in adolescents with Turner syndrome. </w:t>
      </w:r>
      <w:r w:rsidRPr="00ED21A5">
        <w:rPr>
          <w:i/>
          <w:noProof/>
        </w:rPr>
        <w:t>Journal of developmental and behavioral pediatrics : JDBP</w:t>
      </w:r>
      <w:r w:rsidRPr="00ED21A5">
        <w:rPr>
          <w:noProof/>
        </w:rPr>
        <w:t>. 2001;22:360-5.</w:t>
      </w:r>
    </w:p>
    <w:p w:rsidR="00ED21A5" w:rsidRPr="00ED21A5" w:rsidRDefault="00ED21A5" w:rsidP="00ED21A5">
      <w:pPr>
        <w:pStyle w:val="EndNoteBibliography"/>
        <w:spacing w:after="240"/>
        <w:ind w:left="720" w:hanging="720"/>
        <w:rPr>
          <w:noProof/>
        </w:rPr>
      </w:pPr>
      <w:r w:rsidRPr="00ED21A5">
        <w:rPr>
          <w:noProof/>
        </w:rPr>
        <w:t>783.</w:t>
      </w:r>
      <w:r w:rsidRPr="00ED21A5">
        <w:rPr>
          <w:noProof/>
        </w:rPr>
        <w:tab/>
        <w:t xml:space="preserve">McEnery T, Walsh R, Burke C, McGowan A, Faul J and Cormican L. Phrenic Nerve Palsy Secondary to Parsonage-Turner Syndrome: A Diagnosis Commonly Overlooked. </w:t>
      </w:r>
      <w:r w:rsidRPr="00ED21A5">
        <w:rPr>
          <w:i/>
          <w:noProof/>
        </w:rPr>
        <w:t>Lung</w:t>
      </w:r>
      <w:r w:rsidRPr="00ED21A5">
        <w:rPr>
          <w:noProof/>
        </w:rPr>
        <w:t>. 2017;195:173-177.</w:t>
      </w:r>
    </w:p>
    <w:p w:rsidR="00ED21A5" w:rsidRPr="00ED21A5" w:rsidRDefault="00ED21A5" w:rsidP="00ED21A5">
      <w:pPr>
        <w:pStyle w:val="EndNoteBibliography"/>
        <w:spacing w:after="240"/>
        <w:ind w:left="720" w:hanging="720"/>
        <w:rPr>
          <w:noProof/>
        </w:rPr>
      </w:pPr>
      <w:r w:rsidRPr="00ED21A5">
        <w:rPr>
          <w:noProof/>
        </w:rPr>
        <w:t>784.</w:t>
      </w:r>
      <w:r w:rsidRPr="00ED21A5">
        <w:rPr>
          <w:noProof/>
        </w:rPr>
        <w:tab/>
        <w:t xml:space="preserve">McVie R, Levine LS and New MI. The biologic significance of the aldosterone concentration in saliva. </w:t>
      </w:r>
      <w:r w:rsidRPr="00ED21A5">
        <w:rPr>
          <w:i/>
          <w:noProof/>
        </w:rPr>
        <w:t>Pediatr Res</w:t>
      </w:r>
      <w:r w:rsidRPr="00ED21A5">
        <w:rPr>
          <w:noProof/>
        </w:rPr>
        <w:t>. 1979;13:755-9.</w:t>
      </w:r>
    </w:p>
    <w:p w:rsidR="00ED21A5" w:rsidRPr="00ED21A5" w:rsidRDefault="00ED21A5" w:rsidP="00ED21A5">
      <w:pPr>
        <w:pStyle w:val="EndNoteBibliography"/>
        <w:spacing w:after="240"/>
        <w:ind w:left="720" w:hanging="720"/>
        <w:rPr>
          <w:noProof/>
        </w:rPr>
      </w:pPr>
      <w:r w:rsidRPr="00ED21A5">
        <w:rPr>
          <w:noProof/>
        </w:rPr>
        <w:t>785.</w:t>
      </w:r>
      <w:r w:rsidRPr="00ED21A5">
        <w:rPr>
          <w:noProof/>
        </w:rPr>
        <w:tab/>
        <w:t xml:space="preserve">Mei-Chyn C. Turner syndrome in Taiwan. </w:t>
      </w:r>
      <w:r w:rsidRPr="00ED21A5">
        <w:rPr>
          <w:i/>
          <w:noProof/>
        </w:rPr>
        <w:t>Horm Res</w:t>
      </w:r>
      <w:r w:rsidRPr="00ED21A5">
        <w:rPr>
          <w:noProof/>
        </w:rPr>
        <w:t>. 1998;49 Suppl 1:53.</w:t>
      </w:r>
    </w:p>
    <w:p w:rsidR="00ED21A5" w:rsidRPr="00ED21A5" w:rsidRDefault="00ED21A5" w:rsidP="00ED21A5">
      <w:pPr>
        <w:pStyle w:val="EndNoteBibliography"/>
        <w:spacing w:after="240"/>
        <w:ind w:left="720" w:hanging="720"/>
        <w:rPr>
          <w:noProof/>
        </w:rPr>
      </w:pPr>
      <w:r w:rsidRPr="00ED21A5">
        <w:rPr>
          <w:noProof/>
        </w:rPr>
        <w:t>786.</w:t>
      </w:r>
      <w:r w:rsidRPr="00ED21A5">
        <w:rPr>
          <w:noProof/>
        </w:rPr>
        <w:tab/>
        <w:t xml:space="preserve">Meijboom LJ, Groenink M, van der Wall EE, Romkes H, Stoker J and Mulder BJ. Aortic root asymmetry in marfan patients; evaluation by magnetic resonance imaging and comparison with standard echocardiography. </w:t>
      </w:r>
      <w:r w:rsidRPr="00ED21A5">
        <w:rPr>
          <w:i/>
          <w:noProof/>
        </w:rPr>
        <w:t>Int J Card Imaging</w:t>
      </w:r>
      <w:r w:rsidRPr="00ED21A5">
        <w:rPr>
          <w:noProof/>
        </w:rPr>
        <w:t>. 2000;16:161-8.</w:t>
      </w:r>
    </w:p>
    <w:p w:rsidR="00ED21A5" w:rsidRPr="00ED21A5" w:rsidRDefault="00ED21A5" w:rsidP="00ED21A5">
      <w:pPr>
        <w:pStyle w:val="EndNoteBibliography"/>
        <w:spacing w:after="240"/>
        <w:ind w:left="720" w:hanging="720"/>
        <w:rPr>
          <w:noProof/>
        </w:rPr>
      </w:pPr>
      <w:r w:rsidRPr="00ED21A5">
        <w:rPr>
          <w:noProof/>
        </w:rPr>
        <w:t>787.</w:t>
      </w:r>
      <w:r w:rsidRPr="00ED21A5">
        <w:rPr>
          <w:noProof/>
        </w:rPr>
        <w:tab/>
        <w:t xml:space="preserve">Mercer CL, Lachlan K, Karcanias A, Affara N, Huang S, Jacobs PA and Thomas NS. Detailed clinical and molecular study of 20 females with Xq deletions with special reference to menstruation and fertility. </w:t>
      </w:r>
      <w:r w:rsidRPr="00ED21A5">
        <w:rPr>
          <w:i/>
          <w:noProof/>
        </w:rPr>
        <w:t>European journal of medical genetics</w:t>
      </w:r>
      <w:r w:rsidRPr="00ED21A5">
        <w:rPr>
          <w:noProof/>
        </w:rPr>
        <w:t>. 2013;56:1-6.</w:t>
      </w:r>
    </w:p>
    <w:p w:rsidR="00ED21A5" w:rsidRPr="00ED21A5" w:rsidRDefault="00ED21A5" w:rsidP="00ED21A5">
      <w:pPr>
        <w:pStyle w:val="EndNoteBibliography"/>
        <w:spacing w:after="240"/>
        <w:ind w:left="720" w:hanging="720"/>
        <w:rPr>
          <w:noProof/>
        </w:rPr>
      </w:pPr>
      <w:r w:rsidRPr="00ED21A5">
        <w:rPr>
          <w:noProof/>
        </w:rPr>
        <w:t>788.</w:t>
      </w:r>
      <w:r w:rsidRPr="00ED21A5">
        <w:rPr>
          <w:noProof/>
        </w:rPr>
        <w:tab/>
        <w:t xml:space="preserve">Messina MF, Zirilli G, Civa R, Rulli I, Salzano G, Aversa T and Valenzise M. Neurocognitive profile in Turner's syndrome is not affected by growth impairment. </w:t>
      </w:r>
      <w:r w:rsidRPr="00ED21A5">
        <w:rPr>
          <w:i/>
          <w:noProof/>
        </w:rPr>
        <w:t>J Pediatr Endocrinol Metab</w:t>
      </w:r>
      <w:r w:rsidRPr="00ED21A5">
        <w:rPr>
          <w:noProof/>
        </w:rPr>
        <w:t>. 2007;20:677-84.</w:t>
      </w:r>
    </w:p>
    <w:p w:rsidR="00ED21A5" w:rsidRPr="00ED21A5" w:rsidRDefault="00ED21A5" w:rsidP="00ED21A5">
      <w:pPr>
        <w:pStyle w:val="EndNoteBibliography"/>
        <w:spacing w:after="240"/>
        <w:ind w:left="720" w:hanging="720"/>
        <w:rPr>
          <w:noProof/>
        </w:rPr>
      </w:pPr>
      <w:r w:rsidRPr="00ED21A5">
        <w:rPr>
          <w:noProof/>
        </w:rPr>
        <w:t>789.</w:t>
      </w:r>
      <w:r w:rsidRPr="00ED21A5">
        <w:rPr>
          <w:noProof/>
        </w:rPr>
        <w:tab/>
        <w:t xml:space="preserve">Meunier JP, Jazayeri S and David M. Acute type A aortic dissection in an adult patient with Turner's syndrome. </w:t>
      </w:r>
      <w:r w:rsidRPr="00ED21A5">
        <w:rPr>
          <w:i/>
          <w:noProof/>
        </w:rPr>
        <w:t>Heart</w:t>
      </w:r>
      <w:r w:rsidRPr="00ED21A5">
        <w:rPr>
          <w:noProof/>
        </w:rPr>
        <w:t>. 2001;86:546.</w:t>
      </w:r>
    </w:p>
    <w:p w:rsidR="00ED21A5" w:rsidRPr="00ED21A5" w:rsidRDefault="00ED21A5" w:rsidP="00ED21A5">
      <w:pPr>
        <w:pStyle w:val="EndNoteBibliography"/>
        <w:spacing w:after="240"/>
        <w:ind w:left="720" w:hanging="720"/>
        <w:rPr>
          <w:noProof/>
        </w:rPr>
      </w:pPr>
      <w:r w:rsidRPr="00ED21A5">
        <w:rPr>
          <w:noProof/>
        </w:rPr>
        <w:t>790.</w:t>
      </w:r>
      <w:r w:rsidRPr="00ED21A5">
        <w:rPr>
          <w:noProof/>
        </w:rPr>
        <w:tab/>
        <w:t xml:space="preserve">Milcu SM, Jost A and Maximilian C. [Sex chromatin in 3248 newborn infants from Bukarest]. </w:t>
      </w:r>
      <w:r w:rsidRPr="00ED21A5">
        <w:rPr>
          <w:i/>
          <w:noProof/>
        </w:rPr>
        <w:t>Anthropologischer Anzeiger; Bericht uber die biologisch-anthropologische Literatur</w:t>
      </w:r>
      <w:r w:rsidRPr="00ED21A5">
        <w:rPr>
          <w:noProof/>
        </w:rPr>
        <w:t>. 1972;33:213-8.</w:t>
      </w:r>
    </w:p>
    <w:p w:rsidR="00ED21A5" w:rsidRPr="00ED21A5" w:rsidRDefault="00ED21A5" w:rsidP="00ED21A5">
      <w:pPr>
        <w:pStyle w:val="EndNoteBibliography"/>
        <w:spacing w:after="240"/>
        <w:ind w:left="720" w:hanging="720"/>
        <w:rPr>
          <w:noProof/>
        </w:rPr>
      </w:pPr>
      <w:r w:rsidRPr="00ED21A5">
        <w:rPr>
          <w:noProof/>
        </w:rPr>
        <w:t>791.</w:t>
      </w:r>
      <w:r w:rsidRPr="00ED21A5">
        <w:rPr>
          <w:noProof/>
        </w:rPr>
        <w:tab/>
        <w:t xml:space="preserve">Milde K, Tomaszewski P, Majcher A, Pyrzak B and Stupnicki R. [Body proportions of healthy and short stature adolescent girls]. </w:t>
      </w:r>
      <w:r w:rsidRPr="00ED21A5">
        <w:rPr>
          <w:i/>
          <w:noProof/>
        </w:rPr>
        <w:t>Pediatr Endocrinol Diabetes Metab</w:t>
      </w:r>
      <w:r w:rsidRPr="00ED21A5">
        <w:rPr>
          <w:noProof/>
        </w:rPr>
        <w:t>. 2011;17:195-200.</w:t>
      </w:r>
    </w:p>
    <w:p w:rsidR="00ED21A5" w:rsidRPr="00ED21A5" w:rsidRDefault="00ED21A5" w:rsidP="00ED21A5">
      <w:pPr>
        <w:pStyle w:val="EndNoteBibliography"/>
        <w:spacing w:after="240"/>
        <w:ind w:left="720" w:hanging="720"/>
        <w:rPr>
          <w:noProof/>
        </w:rPr>
      </w:pPr>
      <w:r w:rsidRPr="00ED21A5">
        <w:rPr>
          <w:noProof/>
        </w:rPr>
        <w:t>792.</w:t>
      </w:r>
      <w:r w:rsidRPr="00ED21A5">
        <w:rPr>
          <w:noProof/>
        </w:rPr>
        <w:tab/>
        <w:t xml:space="preserve">Miller JM HE, Puga UC, Torres GS. Sindrome de Turner y aneurisma disecante de la aorta. </w:t>
      </w:r>
      <w:r w:rsidRPr="00ED21A5">
        <w:rPr>
          <w:i/>
          <w:noProof/>
        </w:rPr>
        <w:t>Arch Inst Cardiol Mex</w:t>
      </w:r>
      <w:r w:rsidRPr="00ED21A5">
        <w:rPr>
          <w:noProof/>
        </w:rPr>
        <w:t>. 1974;44:771-775.</w:t>
      </w:r>
    </w:p>
    <w:p w:rsidR="00ED21A5" w:rsidRPr="00ED21A5" w:rsidRDefault="00ED21A5" w:rsidP="00ED21A5">
      <w:pPr>
        <w:pStyle w:val="EndNoteBibliography"/>
        <w:spacing w:after="240"/>
        <w:ind w:left="720" w:hanging="720"/>
        <w:rPr>
          <w:noProof/>
        </w:rPr>
      </w:pPr>
      <w:r w:rsidRPr="00ED21A5">
        <w:rPr>
          <w:noProof/>
        </w:rPr>
        <w:t>793.</w:t>
      </w:r>
      <w:r w:rsidRPr="00ED21A5">
        <w:rPr>
          <w:noProof/>
        </w:rPr>
        <w:tab/>
        <w:t xml:space="preserve">Miller MJ, Geffner ME, Lippe BM, Itami RM, Kaplan SA, DiSessa TG, Isabel-Jones JB and Friedman WF. Echocardiography reveals a high incidence of bicuspid aortic valve in Turner syndrome. </w:t>
      </w:r>
      <w:r w:rsidRPr="00ED21A5">
        <w:rPr>
          <w:i/>
          <w:noProof/>
        </w:rPr>
        <w:t>J Pediatr</w:t>
      </w:r>
      <w:r w:rsidRPr="00ED21A5">
        <w:rPr>
          <w:noProof/>
        </w:rPr>
        <w:t>. 1983;102:47-50.</w:t>
      </w:r>
    </w:p>
    <w:p w:rsidR="00ED21A5" w:rsidRPr="00ED21A5" w:rsidRDefault="00ED21A5" w:rsidP="00ED21A5">
      <w:pPr>
        <w:pStyle w:val="EndNoteBibliography"/>
        <w:spacing w:after="240"/>
        <w:ind w:left="720" w:hanging="720"/>
        <w:rPr>
          <w:noProof/>
        </w:rPr>
      </w:pPr>
      <w:r w:rsidRPr="00ED21A5">
        <w:rPr>
          <w:noProof/>
        </w:rPr>
        <w:t>794.</w:t>
      </w:r>
      <w:r w:rsidRPr="00ED21A5">
        <w:rPr>
          <w:noProof/>
        </w:rPr>
        <w:tab/>
        <w:t xml:space="preserve">Mir A, Guleserian K, Barnes A and Blalock S. Partial anomalous pulmonary venous return in a patient with Turner syndrome. </w:t>
      </w:r>
      <w:r w:rsidRPr="00ED21A5">
        <w:rPr>
          <w:i/>
          <w:noProof/>
        </w:rPr>
        <w:t>Pediatr Cardiol</w:t>
      </w:r>
      <w:r w:rsidRPr="00ED21A5">
        <w:rPr>
          <w:noProof/>
        </w:rPr>
        <w:t>. 2011;32:237-8.</w:t>
      </w:r>
    </w:p>
    <w:p w:rsidR="00ED21A5" w:rsidRPr="00ED21A5" w:rsidRDefault="00ED21A5" w:rsidP="00ED21A5">
      <w:pPr>
        <w:pStyle w:val="EndNoteBibliography"/>
        <w:spacing w:after="240"/>
        <w:ind w:left="720" w:hanging="720"/>
        <w:rPr>
          <w:noProof/>
        </w:rPr>
      </w:pPr>
      <w:r w:rsidRPr="00ED21A5">
        <w:rPr>
          <w:noProof/>
        </w:rPr>
        <w:t>795.</w:t>
      </w:r>
      <w:r w:rsidRPr="00ED21A5">
        <w:rPr>
          <w:noProof/>
        </w:rPr>
        <w:tab/>
        <w:t xml:space="preserve">Mitsnefes M, Flynn J, Cohn S, Samuels J, Blydt-Hansen T, Saland J, Kimball T, Furth S, Warady B and Group CKS. Masked hypertension associates with left ventricular hypertrophy in children with CKD. </w:t>
      </w:r>
      <w:r w:rsidRPr="00ED21A5">
        <w:rPr>
          <w:i/>
          <w:noProof/>
        </w:rPr>
        <w:t>J Am Soc Nephrol</w:t>
      </w:r>
      <w:r w:rsidRPr="00ED21A5">
        <w:rPr>
          <w:noProof/>
        </w:rPr>
        <w:t>. 2010;21:137-44.</w:t>
      </w:r>
    </w:p>
    <w:p w:rsidR="00ED21A5" w:rsidRPr="00ED21A5" w:rsidRDefault="00ED21A5" w:rsidP="00ED21A5">
      <w:pPr>
        <w:pStyle w:val="EndNoteBibliography"/>
        <w:spacing w:after="240"/>
        <w:ind w:left="720" w:hanging="720"/>
        <w:rPr>
          <w:noProof/>
        </w:rPr>
      </w:pPr>
      <w:r w:rsidRPr="00ED21A5">
        <w:rPr>
          <w:noProof/>
        </w:rPr>
        <w:t>796.</w:t>
      </w:r>
      <w:r w:rsidRPr="00ED21A5">
        <w:rPr>
          <w:noProof/>
        </w:rPr>
        <w:tab/>
        <w:t xml:space="preserve">Miyake S, Arai J, Hayashi M, Iwamoto H and Sekido K. [A case of Turner syndrome with renal hypertension: fibromuscular dysplasia in cerebro-renal arteries]. </w:t>
      </w:r>
      <w:r w:rsidRPr="00ED21A5">
        <w:rPr>
          <w:i/>
          <w:noProof/>
        </w:rPr>
        <w:t>No To Hattatsu</w:t>
      </w:r>
      <w:r w:rsidRPr="00ED21A5">
        <w:rPr>
          <w:noProof/>
        </w:rPr>
        <w:t>. 1985;17:438-42.</w:t>
      </w:r>
    </w:p>
    <w:p w:rsidR="00ED21A5" w:rsidRPr="00ED21A5" w:rsidRDefault="00ED21A5" w:rsidP="00ED21A5">
      <w:pPr>
        <w:pStyle w:val="EndNoteBibliography"/>
        <w:spacing w:after="240"/>
        <w:ind w:left="720" w:hanging="720"/>
        <w:rPr>
          <w:noProof/>
        </w:rPr>
      </w:pPr>
      <w:r w:rsidRPr="00ED21A5">
        <w:rPr>
          <w:noProof/>
        </w:rPr>
        <w:t>797.</w:t>
      </w:r>
      <w:r w:rsidRPr="00ED21A5">
        <w:rPr>
          <w:noProof/>
        </w:rPr>
        <w:tab/>
        <w:t xml:space="preserve">Miyamoto T, Tarukawa Y, Katayama S, Sato M, Shimizu S, Homma M, Watanabe K, Miyamoto M and Hirata K. [Cerebral infarction due to stenosis of the bilateral internal carotid artery in Turner's syndrome]. </w:t>
      </w:r>
      <w:r w:rsidRPr="00ED21A5">
        <w:rPr>
          <w:i/>
          <w:noProof/>
        </w:rPr>
        <w:t>No To Shinkei</w:t>
      </w:r>
      <w:r w:rsidRPr="00ED21A5">
        <w:rPr>
          <w:noProof/>
        </w:rPr>
        <w:t>. 1997;49:919-23.</w:t>
      </w:r>
    </w:p>
    <w:p w:rsidR="00ED21A5" w:rsidRPr="00ED21A5" w:rsidRDefault="00ED21A5" w:rsidP="00ED21A5">
      <w:pPr>
        <w:pStyle w:val="EndNoteBibliography"/>
        <w:spacing w:after="240"/>
        <w:ind w:left="720" w:hanging="720"/>
        <w:rPr>
          <w:noProof/>
        </w:rPr>
      </w:pPr>
      <w:r w:rsidRPr="00ED21A5">
        <w:rPr>
          <w:noProof/>
        </w:rPr>
        <w:t>798.</w:t>
      </w:r>
      <w:r w:rsidRPr="00ED21A5">
        <w:rPr>
          <w:noProof/>
        </w:rPr>
        <w:tab/>
        <w:t xml:space="preserve">Moerman P, Vandenberghe K, Devlieger H, Van Hole C, Fryns JP and Lauweryns JM. Congenital pulmonary lymphangiectasis with chylothorax: a heterogeneous lymphatic vessel abnormality. </w:t>
      </w:r>
      <w:r w:rsidRPr="00ED21A5">
        <w:rPr>
          <w:i/>
          <w:noProof/>
        </w:rPr>
        <w:t>Am J Med Genet</w:t>
      </w:r>
      <w:r w:rsidRPr="00ED21A5">
        <w:rPr>
          <w:noProof/>
        </w:rPr>
        <w:t>. 1993;47:54-8.</w:t>
      </w:r>
    </w:p>
    <w:p w:rsidR="00ED21A5" w:rsidRPr="00ED21A5" w:rsidRDefault="00ED21A5" w:rsidP="00ED21A5">
      <w:pPr>
        <w:pStyle w:val="EndNoteBibliography"/>
        <w:spacing w:after="240"/>
        <w:ind w:left="720" w:hanging="720"/>
        <w:rPr>
          <w:noProof/>
        </w:rPr>
      </w:pPr>
      <w:r w:rsidRPr="00ED21A5">
        <w:rPr>
          <w:noProof/>
        </w:rPr>
        <w:t>799.</w:t>
      </w:r>
      <w:r w:rsidRPr="00ED21A5">
        <w:rPr>
          <w:noProof/>
        </w:rPr>
        <w:tab/>
        <w:t xml:space="preserve">Money J. Specific neuro-cognitive impairments associated with Turner (45,X) and Klinefelter (47,XXY) syndromes: a review. </w:t>
      </w:r>
      <w:r w:rsidRPr="00ED21A5">
        <w:rPr>
          <w:i/>
          <w:noProof/>
        </w:rPr>
        <w:t>Social biology</w:t>
      </w:r>
      <w:r w:rsidRPr="00ED21A5">
        <w:rPr>
          <w:noProof/>
        </w:rPr>
        <w:t>. 1993;40:147-51.</w:t>
      </w:r>
    </w:p>
    <w:p w:rsidR="00ED21A5" w:rsidRPr="00ED21A5" w:rsidRDefault="00ED21A5" w:rsidP="00ED21A5">
      <w:pPr>
        <w:pStyle w:val="EndNoteBibliography"/>
        <w:spacing w:after="240"/>
        <w:ind w:left="720" w:hanging="720"/>
        <w:rPr>
          <w:noProof/>
        </w:rPr>
      </w:pPr>
      <w:r w:rsidRPr="00ED21A5">
        <w:rPr>
          <w:noProof/>
        </w:rPr>
        <w:t>800.</w:t>
      </w:r>
      <w:r w:rsidRPr="00ED21A5">
        <w:rPr>
          <w:noProof/>
        </w:rPr>
        <w:tab/>
        <w:t xml:space="preserve">Mongeon FP, Marcotte F and Terrone DG. Multimodality Noninvasive Imaging of Thoracic Aortic Aneurysms: Time to Standardize? </w:t>
      </w:r>
      <w:r w:rsidRPr="00ED21A5">
        <w:rPr>
          <w:i/>
          <w:noProof/>
        </w:rPr>
        <w:t>Can J Cardiol</w:t>
      </w:r>
      <w:r w:rsidRPr="00ED21A5">
        <w:rPr>
          <w:noProof/>
        </w:rPr>
        <w:t>. 2016;32:48-59.</w:t>
      </w:r>
    </w:p>
    <w:p w:rsidR="00ED21A5" w:rsidRPr="00ED21A5" w:rsidRDefault="00ED21A5" w:rsidP="00ED21A5">
      <w:pPr>
        <w:pStyle w:val="EndNoteBibliography"/>
        <w:spacing w:after="240"/>
        <w:ind w:left="720" w:hanging="720"/>
        <w:rPr>
          <w:noProof/>
        </w:rPr>
      </w:pPr>
      <w:r w:rsidRPr="00ED21A5">
        <w:rPr>
          <w:noProof/>
        </w:rPr>
        <w:t>801.</w:t>
      </w:r>
      <w:r w:rsidRPr="00ED21A5">
        <w:rPr>
          <w:noProof/>
        </w:rPr>
        <w:tab/>
        <w:t xml:space="preserve">Moor L. [Psychiatric and psychologic aspects of female dysgonosomias (Turner's syndrome and triplo X syndrome)]. </w:t>
      </w:r>
      <w:r w:rsidRPr="00ED21A5">
        <w:rPr>
          <w:i/>
          <w:noProof/>
        </w:rPr>
        <w:t>Annales medico-psychologiques</w:t>
      </w:r>
      <w:r w:rsidRPr="00ED21A5">
        <w:rPr>
          <w:noProof/>
        </w:rPr>
        <w:t>. 1972;1:357-68.</w:t>
      </w:r>
    </w:p>
    <w:p w:rsidR="00ED21A5" w:rsidRPr="00ED21A5" w:rsidRDefault="00ED21A5" w:rsidP="00ED21A5">
      <w:pPr>
        <w:pStyle w:val="EndNoteBibliography"/>
        <w:spacing w:after="240"/>
        <w:ind w:left="720" w:hanging="720"/>
        <w:rPr>
          <w:noProof/>
        </w:rPr>
      </w:pPr>
      <w:r w:rsidRPr="00ED21A5">
        <w:rPr>
          <w:noProof/>
        </w:rPr>
        <w:t>802.</w:t>
      </w:r>
      <w:r w:rsidRPr="00ED21A5">
        <w:rPr>
          <w:noProof/>
        </w:rPr>
        <w:tab/>
        <w:t xml:space="preserve">Mor YS and Schenker JG. Ovarian hyperstimulation syndrome and thrombotic events. </w:t>
      </w:r>
      <w:r w:rsidRPr="00ED21A5">
        <w:rPr>
          <w:i/>
          <w:noProof/>
        </w:rPr>
        <w:t>Am J Reprod Immunol</w:t>
      </w:r>
      <w:r w:rsidRPr="00ED21A5">
        <w:rPr>
          <w:noProof/>
        </w:rPr>
        <w:t>. 2014;72:541-8.</w:t>
      </w:r>
    </w:p>
    <w:p w:rsidR="00ED21A5" w:rsidRPr="00ED21A5" w:rsidRDefault="00ED21A5" w:rsidP="00ED21A5">
      <w:pPr>
        <w:pStyle w:val="EndNoteBibliography"/>
        <w:spacing w:after="240"/>
        <w:ind w:left="720" w:hanging="720"/>
        <w:rPr>
          <w:noProof/>
        </w:rPr>
      </w:pPr>
      <w:r w:rsidRPr="00ED21A5">
        <w:rPr>
          <w:noProof/>
        </w:rPr>
        <w:t>803.</w:t>
      </w:r>
      <w:r w:rsidRPr="00ED21A5">
        <w:rPr>
          <w:noProof/>
        </w:rPr>
        <w:tab/>
        <w:t xml:space="preserve">Morales-Demori R. Congenital heart disease and cardiac procedural outcomes in patients with trisomy 21 and Turner syndrome. </w:t>
      </w:r>
      <w:r w:rsidRPr="00ED21A5">
        <w:rPr>
          <w:i/>
          <w:noProof/>
        </w:rPr>
        <w:t>Congenit Heart Dis</w:t>
      </w:r>
      <w:r w:rsidRPr="00ED21A5">
        <w:rPr>
          <w:noProof/>
        </w:rPr>
        <w:t>. 2017.</w:t>
      </w:r>
    </w:p>
    <w:p w:rsidR="00ED21A5" w:rsidRPr="00ED21A5" w:rsidRDefault="00ED21A5" w:rsidP="00ED21A5">
      <w:pPr>
        <w:pStyle w:val="EndNoteBibliography"/>
        <w:spacing w:after="240"/>
        <w:ind w:left="720" w:hanging="720"/>
        <w:rPr>
          <w:noProof/>
        </w:rPr>
      </w:pPr>
      <w:r w:rsidRPr="00ED21A5">
        <w:rPr>
          <w:noProof/>
        </w:rPr>
        <w:t>804.</w:t>
      </w:r>
      <w:r w:rsidRPr="00ED21A5">
        <w:rPr>
          <w:noProof/>
        </w:rPr>
        <w:tab/>
        <w:t xml:space="preserve">Morando C, Midrio P, Gamba P, Filippone M, Sgro A and Orzan E. Hearing assessment in high-risk congenital diaphragmatic hernia survivors. </w:t>
      </w:r>
      <w:r w:rsidRPr="00ED21A5">
        <w:rPr>
          <w:i/>
          <w:noProof/>
        </w:rPr>
        <w:t>International journal of pediatric otorhinolaryngology</w:t>
      </w:r>
      <w:r w:rsidRPr="00ED21A5">
        <w:rPr>
          <w:noProof/>
        </w:rPr>
        <w:t>. 2010;74:1176-9.</w:t>
      </w:r>
    </w:p>
    <w:p w:rsidR="00ED21A5" w:rsidRPr="00ED21A5" w:rsidRDefault="00ED21A5" w:rsidP="00ED21A5">
      <w:pPr>
        <w:pStyle w:val="EndNoteBibliography"/>
        <w:spacing w:after="240"/>
        <w:ind w:left="720" w:hanging="720"/>
        <w:rPr>
          <w:noProof/>
        </w:rPr>
      </w:pPr>
      <w:r w:rsidRPr="00ED21A5">
        <w:rPr>
          <w:noProof/>
        </w:rPr>
        <w:t>805.</w:t>
      </w:r>
      <w:r w:rsidRPr="00ED21A5">
        <w:rPr>
          <w:noProof/>
        </w:rPr>
        <w:tab/>
        <w:t xml:space="preserve">Moreno-Garcia M, Fernandez-Martinez FJ and Barreiro Miranda E. Chromosomal anomalies in patients with short stature. </w:t>
      </w:r>
      <w:r w:rsidRPr="00ED21A5">
        <w:rPr>
          <w:i/>
          <w:noProof/>
        </w:rPr>
        <w:t>Pediatrics international : official journal of the Japan Pediatric Society</w:t>
      </w:r>
      <w:r w:rsidRPr="00ED21A5">
        <w:rPr>
          <w:noProof/>
        </w:rPr>
        <w:t>. 2005;47:546-9.</w:t>
      </w:r>
    </w:p>
    <w:p w:rsidR="00ED21A5" w:rsidRPr="00ED21A5" w:rsidRDefault="00ED21A5" w:rsidP="00ED21A5">
      <w:pPr>
        <w:pStyle w:val="EndNoteBibliography"/>
        <w:spacing w:after="240"/>
        <w:ind w:left="720" w:hanging="720"/>
        <w:rPr>
          <w:noProof/>
        </w:rPr>
      </w:pPr>
      <w:r w:rsidRPr="00ED21A5">
        <w:rPr>
          <w:noProof/>
        </w:rPr>
        <w:t>806.</w:t>
      </w:r>
      <w:r w:rsidRPr="00ED21A5">
        <w:rPr>
          <w:noProof/>
        </w:rPr>
        <w:tab/>
        <w:t xml:space="preserve">Morris A. Genetics: New insights into Turner syndrome. </w:t>
      </w:r>
      <w:r w:rsidRPr="00ED21A5">
        <w:rPr>
          <w:i/>
          <w:noProof/>
        </w:rPr>
        <w:t>Nat Rev Endocrinol</w:t>
      </w:r>
      <w:r w:rsidRPr="00ED21A5">
        <w:rPr>
          <w:noProof/>
        </w:rPr>
        <w:t>. 2017;13:439.</w:t>
      </w:r>
    </w:p>
    <w:p w:rsidR="00ED21A5" w:rsidRPr="00ED21A5" w:rsidRDefault="00ED21A5" w:rsidP="00ED21A5">
      <w:pPr>
        <w:pStyle w:val="EndNoteBibliography"/>
        <w:spacing w:after="240"/>
        <w:ind w:left="720" w:hanging="720"/>
        <w:rPr>
          <w:noProof/>
        </w:rPr>
      </w:pPr>
      <w:r w:rsidRPr="00ED21A5">
        <w:rPr>
          <w:noProof/>
        </w:rPr>
        <w:t>807.</w:t>
      </w:r>
      <w:r w:rsidRPr="00ED21A5">
        <w:rPr>
          <w:noProof/>
        </w:rPr>
        <w:tab/>
        <w:t xml:space="preserve">Morris SA. Arterial tortuosity in genetic arteriopathies. </w:t>
      </w:r>
      <w:r w:rsidRPr="00ED21A5">
        <w:rPr>
          <w:i/>
          <w:noProof/>
        </w:rPr>
        <w:t>Curr Opin Cardiol</w:t>
      </w:r>
      <w:r w:rsidRPr="00ED21A5">
        <w:rPr>
          <w:noProof/>
        </w:rPr>
        <w:t>. 2015;30:587-93.</w:t>
      </w:r>
    </w:p>
    <w:p w:rsidR="00ED21A5" w:rsidRPr="00ED21A5" w:rsidRDefault="00ED21A5" w:rsidP="00ED21A5">
      <w:pPr>
        <w:pStyle w:val="EndNoteBibliography"/>
        <w:spacing w:after="240"/>
        <w:ind w:left="720" w:hanging="720"/>
        <w:rPr>
          <w:noProof/>
        </w:rPr>
      </w:pPr>
      <w:r w:rsidRPr="00ED21A5">
        <w:rPr>
          <w:noProof/>
        </w:rPr>
        <w:t>808.</w:t>
      </w:r>
      <w:r w:rsidRPr="00ED21A5">
        <w:rPr>
          <w:noProof/>
        </w:rPr>
        <w:tab/>
        <w:t xml:space="preserve">Mortensen KH, Andersen NH and Gravholt CH. Cardiovascular phenotype in Turner syndrome--integrating cardiology, genetics, and endocrinology. </w:t>
      </w:r>
      <w:r w:rsidRPr="00ED21A5">
        <w:rPr>
          <w:i/>
          <w:noProof/>
        </w:rPr>
        <w:t>Endocr Rev</w:t>
      </w:r>
      <w:r w:rsidRPr="00ED21A5">
        <w:rPr>
          <w:noProof/>
        </w:rPr>
        <w:t>. 2012;33:677-714.</w:t>
      </w:r>
    </w:p>
    <w:p w:rsidR="00ED21A5" w:rsidRPr="00ED21A5" w:rsidRDefault="00ED21A5" w:rsidP="00ED21A5">
      <w:pPr>
        <w:pStyle w:val="EndNoteBibliography"/>
        <w:spacing w:after="240"/>
        <w:ind w:left="720" w:hanging="720"/>
        <w:rPr>
          <w:noProof/>
        </w:rPr>
      </w:pPr>
      <w:r w:rsidRPr="00ED21A5">
        <w:rPr>
          <w:noProof/>
        </w:rPr>
        <w:t>809.</w:t>
      </w:r>
      <w:r w:rsidRPr="00ED21A5">
        <w:rPr>
          <w:noProof/>
        </w:rPr>
        <w:tab/>
        <w:t xml:space="preserve">Mortensen KH, Andersen NH, Hjerrild BE, Horlyck A, Stochholm K and Hojbjerg Gravholt C. Carotid intima-media thickness is increased in Turner syndrome: multifactorial pathogenesis depending on age, blood pressure, cholesterol and oestrogen treatment. </w:t>
      </w:r>
      <w:r w:rsidRPr="00ED21A5">
        <w:rPr>
          <w:i/>
          <w:noProof/>
        </w:rPr>
        <w:t>Clin Endocrinol (Oxf)</w:t>
      </w:r>
      <w:r w:rsidRPr="00ED21A5">
        <w:rPr>
          <w:noProof/>
        </w:rPr>
        <w:t>. 2012;77:844-51.</w:t>
      </w:r>
    </w:p>
    <w:p w:rsidR="00ED21A5" w:rsidRPr="00ED21A5" w:rsidRDefault="00ED21A5" w:rsidP="00ED21A5">
      <w:pPr>
        <w:pStyle w:val="EndNoteBibliography"/>
        <w:spacing w:after="240"/>
        <w:ind w:left="720" w:hanging="720"/>
        <w:rPr>
          <w:noProof/>
        </w:rPr>
      </w:pPr>
      <w:r w:rsidRPr="00ED21A5">
        <w:rPr>
          <w:noProof/>
        </w:rPr>
        <w:t>810.</w:t>
      </w:r>
      <w:r w:rsidRPr="00ED21A5">
        <w:rPr>
          <w:noProof/>
        </w:rPr>
        <w:tab/>
        <w:t xml:space="preserve">Mortensen KH, Cleemann L, Hjerrild BE, Nexo E, Locht H, Jeppesen EM and Gravholt CH. Increased prevalence of autoimmunity in Turner syndrome--influence of age. </w:t>
      </w:r>
      <w:r w:rsidRPr="00ED21A5">
        <w:rPr>
          <w:i/>
          <w:noProof/>
        </w:rPr>
        <w:t>Clin Exp Immunol</w:t>
      </w:r>
      <w:r w:rsidRPr="00ED21A5">
        <w:rPr>
          <w:noProof/>
        </w:rPr>
        <w:t>. 2009;156:205-10.</w:t>
      </w:r>
    </w:p>
    <w:p w:rsidR="00ED21A5" w:rsidRPr="00ED21A5" w:rsidRDefault="00ED21A5" w:rsidP="00ED21A5">
      <w:pPr>
        <w:pStyle w:val="EndNoteBibliography"/>
        <w:spacing w:after="240"/>
        <w:ind w:left="720" w:hanging="720"/>
        <w:rPr>
          <w:noProof/>
        </w:rPr>
      </w:pPr>
      <w:r w:rsidRPr="00ED21A5">
        <w:rPr>
          <w:noProof/>
        </w:rPr>
        <w:t>811.</w:t>
      </w:r>
      <w:r w:rsidRPr="00ED21A5">
        <w:rPr>
          <w:noProof/>
        </w:rPr>
        <w:tab/>
        <w:t xml:space="preserve">Mortensen KH, Erlandsen M, Andersen NH and Gravholt CH. Prediction of aortic dilation in Turner syndrome--the use of serial cardiovascular magnetic resonance. </w:t>
      </w:r>
      <w:r w:rsidRPr="00ED21A5">
        <w:rPr>
          <w:i/>
          <w:noProof/>
        </w:rPr>
        <w:t>J Cardiovasc Magn Reson</w:t>
      </w:r>
      <w:r w:rsidRPr="00ED21A5">
        <w:rPr>
          <w:noProof/>
        </w:rPr>
        <w:t>. 2013;15:47.</w:t>
      </w:r>
    </w:p>
    <w:p w:rsidR="00ED21A5" w:rsidRPr="00ED21A5" w:rsidRDefault="00ED21A5" w:rsidP="00ED21A5">
      <w:pPr>
        <w:pStyle w:val="EndNoteBibliography"/>
        <w:spacing w:after="240"/>
        <w:ind w:left="720" w:hanging="720"/>
        <w:rPr>
          <w:noProof/>
        </w:rPr>
      </w:pPr>
      <w:r w:rsidRPr="00ED21A5">
        <w:rPr>
          <w:noProof/>
        </w:rPr>
        <w:t>812.</w:t>
      </w:r>
      <w:r w:rsidRPr="00ED21A5">
        <w:rPr>
          <w:noProof/>
        </w:rPr>
        <w:tab/>
        <w:t xml:space="preserve">Mortensen KH, Gravholt CH, Hjerrild BE, Stochholm K and Andersen NH. Left ventricular hypertrophy in Turner syndrome: a prospective echocardiographic study. </w:t>
      </w:r>
      <w:r w:rsidRPr="00ED21A5">
        <w:rPr>
          <w:i/>
          <w:noProof/>
        </w:rPr>
        <w:t>Echocardiography</w:t>
      </w:r>
      <w:r w:rsidRPr="00ED21A5">
        <w:rPr>
          <w:noProof/>
        </w:rPr>
        <w:t>. 2012;29:1022-30.</w:t>
      </w:r>
    </w:p>
    <w:p w:rsidR="00ED21A5" w:rsidRPr="00ED21A5" w:rsidRDefault="00ED21A5" w:rsidP="00ED21A5">
      <w:pPr>
        <w:pStyle w:val="EndNoteBibliography"/>
        <w:spacing w:after="240"/>
        <w:ind w:left="720" w:hanging="720"/>
        <w:rPr>
          <w:noProof/>
        </w:rPr>
      </w:pPr>
      <w:r w:rsidRPr="00ED21A5">
        <w:rPr>
          <w:noProof/>
        </w:rPr>
        <w:t>813.</w:t>
      </w:r>
      <w:r w:rsidRPr="00ED21A5">
        <w:rPr>
          <w:noProof/>
        </w:rPr>
        <w:tab/>
        <w:t xml:space="preserve">Mortensen KH, Hansen KW, Erlandsen M, Christiansen JS and Gravholt CH. Ambulatory arterial stiffness index in Turner syndrome: the impact of sex hormone replacement therapy. </w:t>
      </w:r>
      <w:r w:rsidRPr="00ED21A5">
        <w:rPr>
          <w:i/>
          <w:noProof/>
        </w:rPr>
        <w:t>Horm Res</w:t>
      </w:r>
      <w:r w:rsidRPr="00ED21A5">
        <w:rPr>
          <w:noProof/>
        </w:rPr>
        <w:t>. 2009;72:184-9.</w:t>
      </w:r>
    </w:p>
    <w:p w:rsidR="00ED21A5" w:rsidRPr="00ED21A5" w:rsidRDefault="00ED21A5" w:rsidP="00ED21A5">
      <w:pPr>
        <w:pStyle w:val="EndNoteBibliography"/>
        <w:spacing w:after="240"/>
        <w:ind w:left="720" w:hanging="720"/>
        <w:rPr>
          <w:noProof/>
        </w:rPr>
      </w:pPr>
      <w:r w:rsidRPr="00ED21A5">
        <w:rPr>
          <w:noProof/>
        </w:rPr>
        <w:t>814.</w:t>
      </w:r>
      <w:r w:rsidRPr="00ED21A5">
        <w:rPr>
          <w:noProof/>
        </w:rPr>
        <w:tab/>
        <w:t xml:space="preserve">Mortensen KH, Hjerrild BE, Andersen NH, Sorensen KE, Horlyck A, Pedersen EM, Lundorf E, Christiansen JS and Gravholt CH. Abnormalities of the major intrathoracic arteries in Turner syndrome as revealed by magnetic resonance imaging. </w:t>
      </w:r>
      <w:r w:rsidRPr="00ED21A5">
        <w:rPr>
          <w:i/>
          <w:noProof/>
        </w:rPr>
        <w:t>Cardiol Young</w:t>
      </w:r>
      <w:r w:rsidRPr="00ED21A5">
        <w:rPr>
          <w:noProof/>
        </w:rPr>
        <w:t>. 2010;20:191-200.</w:t>
      </w:r>
    </w:p>
    <w:p w:rsidR="00ED21A5" w:rsidRPr="00ED21A5" w:rsidRDefault="00ED21A5" w:rsidP="00ED21A5">
      <w:pPr>
        <w:pStyle w:val="EndNoteBibliography"/>
        <w:spacing w:after="240"/>
        <w:ind w:left="720" w:hanging="720"/>
        <w:rPr>
          <w:noProof/>
        </w:rPr>
      </w:pPr>
      <w:r w:rsidRPr="00ED21A5">
        <w:rPr>
          <w:noProof/>
        </w:rPr>
        <w:t>815.</w:t>
      </w:r>
      <w:r w:rsidRPr="00ED21A5">
        <w:rPr>
          <w:noProof/>
        </w:rPr>
        <w:tab/>
        <w:t xml:space="preserve">Mortensen KH, Hjerrild BE, Andersen NH, Sørensen KE, Hørlyck A, Pedersen EM, Lundorf E, Christiansen JS and Gravholt CH. Abnormalities of the major intrathoracic arteries in Turner syndrome as revealed by magnetic resonance imaging. </w:t>
      </w:r>
      <w:r w:rsidRPr="00ED21A5">
        <w:rPr>
          <w:i/>
          <w:noProof/>
        </w:rPr>
        <w:t>Cardiology in the Young</w:t>
      </w:r>
      <w:r w:rsidRPr="00ED21A5">
        <w:rPr>
          <w:noProof/>
        </w:rPr>
        <w:t>. 2010;20:191-200.</w:t>
      </w:r>
    </w:p>
    <w:p w:rsidR="00ED21A5" w:rsidRPr="00ED21A5" w:rsidRDefault="00ED21A5" w:rsidP="00ED21A5">
      <w:pPr>
        <w:pStyle w:val="EndNoteBibliography"/>
        <w:spacing w:after="240"/>
        <w:ind w:left="720" w:hanging="720"/>
        <w:rPr>
          <w:noProof/>
        </w:rPr>
      </w:pPr>
      <w:r w:rsidRPr="00ED21A5">
        <w:rPr>
          <w:noProof/>
        </w:rPr>
        <w:t>816.</w:t>
      </w:r>
      <w:r w:rsidRPr="00ED21A5">
        <w:rPr>
          <w:noProof/>
        </w:rPr>
        <w:tab/>
        <w:t xml:space="preserve">Mortensen KH, Hjerrild BE, Stochholm K, Andersen NH, Sorensen KE, Lundorf E, Horlyck A, Pedersen EM, Christiansen JS and Gravholt CH. Dilation of the ascending aorta in Turner syndrome - a prospective cardiovascular magnetic resonance study. </w:t>
      </w:r>
      <w:r w:rsidRPr="00ED21A5">
        <w:rPr>
          <w:i/>
          <w:noProof/>
        </w:rPr>
        <w:t>J Cardiovasc Magn Reson</w:t>
      </w:r>
      <w:r w:rsidRPr="00ED21A5">
        <w:rPr>
          <w:noProof/>
        </w:rPr>
        <w:t>. 2011;13:24.</w:t>
      </w:r>
    </w:p>
    <w:p w:rsidR="00ED21A5" w:rsidRPr="00ED21A5" w:rsidRDefault="00ED21A5" w:rsidP="00ED21A5">
      <w:pPr>
        <w:pStyle w:val="EndNoteBibliography"/>
        <w:spacing w:after="240"/>
        <w:ind w:left="720" w:hanging="720"/>
        <w:rPr>
          <w:noProof/>
        </w:rPr>
      </w:pPr>
      <w:r w:rsidRPr="00ED21A5">
        <w:rPr>
          <w:noProof/>
        </w:rPr>
        <w:t>817.</w:t>
      </w:r>
      <w:r w:rsidRPr="00ED21A5">
        <w:rPr>
          <w:noProof/>
        </w:rPr>
        <w:tab/>
        <w:t xml:space="preserve">Mortensen KH, Rohde MD, Uldbjerg N and Gravholt CH. Repeated spontaneous pregnancies in 45,X Turner syndrome. </w:t>
      </w:r>
      <w:r w:rsidRPr="00ED21A5">
        <w:rPr>
          <w:i/>
          <w:noProof/>
        </w:rPr>
        <w:t>Obstet Gynecol</w:t>
      </w:r>
      <w:r w:rsidRPr="00ED21A5">
        <w:rPr>
          <w:noProof/>
        </w:rPr>
        <w:t>. 2010;115:446-9.</w:t>
      </w:r>
    </w:p>
    <w:p w:rsidR="00ED21A5" w:rsidRPr="00ED21A5" w:rsidRDefault="00ED21A5" w:rsidP="00ED21A5">
      <w:pPr>
        <w:pStyle w:val="EndNoteBibliography"/>
        <w:spacing w:after="240"/>
        <w:ind w:left="720" w:hanging="720"/>
        <w:rPr>
          <w:noProof/>
        </w:rPr>
      </w:pPr>
      <w:r w:rsidRPr="00ED21A5">
        <w:rPr>
          <w:noProof/>
        </w:rPr>
        <w:t>818.</w:t>
      </w:r>
      <w:r w:rsidRPr="00ED21A5">
        <w:rPr>
          <w:noProof/>
        </w:rPr>
        <w:tab/>
        <w:t xml:space="preserve">Mosel A. [Endometrial carcino-sarcoma in a young woman with Turner syndrome (author's transl)]. </w:t>
      </w:r>
      <w:r w:rsidRPr="00ED21A5">
        <w:rPr>
          <w:i/>
          <w:noProof/>
        </w:rPr>
        <w:t>Geburtshilfe und Frauenheilkunde</w:t>
      </w:r>
      <w:r w:rsidRPr="00ED21A5">
        <w:rPr>
          <w:noProof/>
        </w:rPr>
        <w:t>. 1979;39:217-21.</w:t>
      </w:r>
    </w:p>
    <w:p w:rsidR="00ED21A5" w:rsidRPr="00ED21A5" w:rsidRDefault="00ED21A5" w:rsidP="00ED21A5">
      <w:pPr>
        <w:pStyle w:val="EndNoteBibliography"/>
        <w:spacing w:after="240"/>
        <w:ind w:left="720" w:hanging="720"/>
        <w:rPr>
          <w:noProof/>
        </w:rPr>
      </w:pPr>
      <w:r w:rsidRPr="00ED21A5">
        <w:rPr>
          <w:noProof/>
        </w:rPr>
        <w:t>819.</w:t>
      </w:r>
      <w:r w:rsidRPr="00ED21A5">
        <w:rPr>
          <w:noProof/>
        </w:rPr>
        <w:tab/>
        <w:t xml:space="preserve">Muller KE, Muller K, Dezsofi A, Kis E, Mattyus I, Veres G, Arato A and Szonyi L. [Vena portae obstruction as a cause of portal hypertension in a child with Turner syndrome]. </w:t>
      </w:r>
      <w:r w:rsidRPr="00ED21A5">
        <w:rPr>
          <w:i/>
          <w:noProof/>
        </w:rPr>
        <w:t>Orv Hetil</w:t>
      </w:r>
      <w:r w:rsidRPr="00ED21A5">
        <w:rPr>
          <w:noProof/>
        </w:rPr>
        <w:t>. 2008;149:1079-84.</w:t>
      </w:r>
    </w:p>
    <w:p w:rsidR="00ED21A5" w:rsidRPr="00ED21A5" w:rsidRDefault="00ED21A5" w:rsidP="00ED21A5">
      <w:pPr>
        <w:pStyle w:val="EndNoteBibliography"/>
        <w:spacing w:after="240"/>
        <w:ind w:left="720" w:hanging="720"/>
        <w:rPr>
          <w:noProof/>
        </w:rPr>
      </w:pPr>
      <w:r w:rsidRPr="00ED21A5">
        <w:rPr>
          <w:noProof/>
        </w:rPr>
        <w:t>820.</w:t>
      </w:r>
      <w:r w:rsidRPr="00ED21A5">
        <w:rPr>
          <w:noProof/>
        </w:rPr>
        <w:tab/>
        <w:t xml:space="preserve">Muller VR. [Clinical picture of gonadal dysgenesis in the children's and adolescents' consulting hours]. </w:t>
      </w:r>
      <w:r w:rsidRPr="00ED21A5">
        <w:rPr>
          <w:i/>
          <w:noProof/>
        </w:rPr>
        <w:t>Zentralbl Gynakol</w:t>
      </w:r>
      <w:r w:rsidRPr="00ED21A5">
        <w:rPr>
          <w:noProof/>
        </w:rPr>
        <w:t>. 1976;98:261-8.</w:t>
      </w:r>
    </w:p>
    <w:p w:rsidR="00ED21A5" w:rsidRPr="00ED21A5" w:rsidRDefault="00ED21A5" w:rsidP="00ED21A5">
      <w:pPr>
        <w:pStyle w:val="EndNoteBibliography"/>
        <w:spacing w:after="240"/>
        <w:ind w:left="720" w:hanging="720"/>
        <w:rPr>
          <w:noProof/>
        </w:rPr>
      </w:pPr>
      <w:r w:rsidRPr="00ED21A5">
        <w:rPr>
          <w:noProof/>
        </w:rPr>
        <w:t>821.</w:t>
      </w:r>
      <w:r w:rsidRPr="00ED21A5">
        <w:rPr>
          <w:noProof/>
        </w:rPr>
        <w:tab/>
        <w:t xml:space="preserve">Murdock DR, Donovan FX, Chandrasekharappa SC, Banks N, Bondy C, Muenke M and Kruszka P. Whole-Exome Sequencing for Diagnosis of Turner Syndrome: Toward Next-Generation Sequencing and Newborn Screening. </w:t>
      </w:r>
      <w:r w:rsidRPr="00ED21A5">
        <w:rPr>
          <w:i/>
          <w:noProof/>
        </w:rPr>
        <w:t>J Clin Endocrinol Metab</w:t>
      </w:r>
      <w:r w:rsidRPr="00ED21A5">
        <w:rPr>
          <w:noProof/>
        </w:rPr>
        <w:t>. 2017;102:1529-1537.</w:t>
      </w:r>
    </w:p>
    <w:p w:rsidR="00ED21A5" w:rsidRPr="00ED21A5" w:rsidRDefault="00ED21A5" w:rsidP="00ED21A5">
      <w:pPr>
        <w:pStyle w:val="EndNoteBibliography"/>
        <w:spacing w:after="240"/>
        <w:ind w:left="720" w:hanging="720"/>
        <w:rPr>
          <w:noProof/>
        </w:rPr>
      </w:pPr>
      <w:r w:rsidRPr="00ED21A5">
        <w:rPr>
          <w:noProof/>
        </w:rPr>
        <w:t>822.</w:t>
      </w:r>
      <w:r w:rsidRPr="00ED21A5">
        <w:rPr>
          <w:noProof/>
        </w:rPr>
        <w:tab/>
        <w:t xml:space="preserve">Murphy DG, DeCarli C, Daly E, Haxby JV, Allen G, White BJ, McIntosh AR, Powell CM, Horwitz B, Rapoport SI and et al. X-chromosome effects on female brain: a magnetic resonance imaging study of Turner's syndrome. </w:t>
      </w:r>
      <w:r w:rsidRPr="00ED21A5">
        <w:rPr>
          <w:i/>
          <w:noProof/>
        </w:rPr>
        <w:t>Lancet</w:t>
      </w:r>
      <w:r w:rsidRPr="00ED21A5">
        <w:rPr>
          <w:noProof/>
        </w:rPr>
        <w:t>. 1993;342:1197-200.</w:t>
      </w:r>
    </w:p>
    <w:p w:rsidR="00ED21A5" w:rsidRPr="00ED21A5" w:rsidRDefault="00ED21A5" w:rsidP="00ED21A5">
      <w:pPr>
        <w:pStyle w:val="EndNoteBibliography"/>
        <w:spacing w:after="240"/>
        <w:ind w:left="720" w:hanging="720"/>
        <w:rPr>
          <w:noProof/>
        </w:rPr>
      </w:pPr>
      <w:r w:rsidRPr="00ED21A5">
        <w:rPr>
          <w:noProof/>
        </w:rPr>
        <w:t>823.</w:t>
      </w:r>
      <w:r w:rsidRPr="00ED21A5">
        <w:rPr>
          <w:noProof/>
        </w:rPr>
        <w:tab/>
        <w:t xml:space="preserve">Murphy MM, Mazzocco MM, Gerner G and Henry AE. Mathematics learning disability in girls with Turner syndrome or fragile X syndrome. </w:t>
      </w:r>
      <w:r w:rsidRPr="00ED21A5">
        <w:rPr>
          <w:i/>
          <w:noProof/>
        </w:rPr>
        <w:t>Brain and cognition</w:t>
      </w:r>
      <w:r w:rsidRPr="00ED21A5">
        <w:rPr>
          <w:noProof/>
        </w:rPr>
        <w:t>. 2006;61:195-210.</w:t>
      </w:r>
    </w:p>
    <w:p w:rsidR="00ED21A5" w:rsidRPr="00ED21A5" w:rsidRDefault="00ED21A5" w:rsidP="00ED21A5">
      <w:pPr>
        <w:pStyle w:val="EndNoteBibliography"/>
        <w:spacing w:after="240"/>
        <w:ind w:left="720" w:hanging="720"/>
        <w:rPr>
          <w:noProof/>
        </w:rPr>
      </w:pPr>
      <w:r w:rsidRPr="00ED21A5">
        <w:rPr>
          <w:noProof/>
        </w:rPr>
        <w:t>824.</w:t>
      </w:r>
      <w:r w:rsidRPr="00ED21A5">
        <w:rPr>
          <w:noProof/>
        </w:rPr>
        <w:tab/>
        <w:t xml:space="preserve">Musilova J, Kolbel F, Kral J, Simper D and Michalova K. [Cardiovascular changes in Turner's syndrome]. </w:t>
      </w:r>
      <w:r w:rsidRPr="00ED21A5">
        <w:rPr>
          <w:i/>
          <w:noProof/>
        </w:rPr>
        <w:t>Vnitr Lek</w:t>
      </w:r>
      <w:r w:rsidRPr="00ED21A5">
        <w:rPr>
          <w:noProof/>
        </w:rPr>
        <w:t>. 1993;39:198-202.</w:t>
      </w:r>
    </w:p>
    <w:p w:rsidR="00ED21A5" w:rsidRPr="00ED21A5" w:rsidRDefault="00ED21A5" w:rsidP="00ED21A5">
      <w:pPr>
        <w:pStyle w:val="EndNoteBibliography"/>
        <w:spacing w:after="240"/>
        <w:ind w:left="720" w:hanging="720"/>
        <w:rPr>
          <w:noProof/>
        </w:rPr>
      </w:pPr>
      <w:r w:rsidRPr="00ED21A5">
        <w:rPr>
          <w:noProof/>
        </w:rPr>
        <w:t>825.</w:t>
      </w:r>
      <w:r w:rsidRPr="00ED21A5">
        <w:rPr>
          <w:noProof/>
        </w:rPr>
        <w:tab/>
        <w:t xml:space="preserve">Mutinelli MR, Nizzoli G, Chiumello G and Corallo S. Echocardiographic diagnosis of congenital bicuspid aortic valve in gonadal dysgenesis. </w:t>
      </w:r>
      <w:r w:rsidRPr="00ED21A5">
        <w:rPr>
          <w:i/>
          <w:noProof/>
        </w:rPr>
        <w:t>Giornale italiano di cardiologia</w:t>
      </w:r>
      <w:r w:rsidRPr="00ED21A5">
        <w:rPr>
          <w:noProof/>
        </w:rPr>
        <w:t>. 1986;16:496-8.</w:t>
      </w:r>
    </w:p>
    <w:p w:rsidR="00ED21A5" w:rsidRPr="00ED21A5" w:rsidRDefault="00ED21A5" w:rsidP="00ED21A5">
      <w:pPr>
        <w:pStyle w:val="EndNoteBibliography"/>
        <w:spacing w:after="240"/>
        <w:ind w:left="720" w:hanging="720"/>
        <w:rPr>
          <w:noProof/>
        </w:rPr>
      </w:pPr>
      <w:r w:rsidRPr="00ED21A5">
        <w:rPr>
          <w:noProof/>
        </w:rPr>
        <w:t>826.</w:t>
      </w:r>
      <w:r w:rsidRPr="00ED21A5">
        <w:rPr>
          <w:noProof/>
        </w:rPr>
        <w:tab/>
        <w:t xml:space="preserve">Nabhan ZM and Eugster EA. Monozygotic twins with Turner syndrome develop slipped capital femoral epiphysis on growth hormone therapy. </w:t>
      </w:r>
      <w:r w:rsidRPr="00ED21A5">
        <w:rPr>
          <w:i/>
          <w:noProof/>
        </w:rPr>
        <w:t>Pediatrics</w:t>
      </w:r>
      <w:r w:rsidRPr="00ED21A5">
        <w:rPr>
          <w:noProof/>
        </w:rPr>
        <w:t>. 2006;118:e1900-3.</w:t>
      </w:r>
    </w:p>
    <w:p w:rsidR="00ED21A5" w:rsidRPr="00ED21A5" w:rsidRDefault="00ED21A5" w:rsidP="00ED21A5">
      <w:pPr>
        <w:pStyle w:val="EndNoteBibliography"/>
        <w:spacing w:after="240"/>
        <w:ind w:left="720" w:hanging="720"/>
        <w:rPr>
          <w:noProof/>
        </w:rPr>
      </w:pPr>
      <w:r w:rsidRPr="00ED21A5">
        <w:rPr>
          <w:noProof/>
        </w:rPr>
        <w:t>827.</w:t>
      </w:r>
      <w:r w:rsidRPr="00ED21A5">
        <w:rPr>
          <w:noProof/>
        </w:rPr>
        <w:tab/>
        <w:t xml:space="preserve">Naganuma M. Chromosomal aberrations and congenital heart diseases. </w:t>
      </w:r>
      <w:r w:rsidRPr="00ED21A5">
        <w:rPr>
          <w:i/>
          <w:noProof/>
        </w:rPr>
        <w:t>Japanese circulation journal</w:t>
      </w:r>
      <w:r w:rsidRPr="00ED21A5">
        <w:rPr>
          <w:noProof/>
        </w:rPr>
        <w:t>. 1978;42:1124-30.</w:t>
      </w:r>
    </w:p>
    <w:p w:rsidR="00ED21A5" w:rsidRPr="00ED21A5" w:rsidRDefault="00ED21A5" w:rsidP="00ED21A5">
      <w:pPr>
        <w:pStyle w:val="EndNoteBibliography"/>
        <w:spacing w:after="240"/>
        <w:ind w:left="720" w:hanging="720"/>
        <w:rPr>
          <w:noProof/>
        </w:rPr>
      </w:pPr>
      <w:r w:rsidRPr="00ED21A5">
        <w:rPr>
          <w:noProof/>
        </w:rPr>
        <w:t>828.</w:t>
      </w:r>
      <w:r w:rsidRPr="00ED21A5">
        <w:rPr>
          <w:noProof/>
        </w:rPr>
        <w:tab/>
        <w:t xml:space="preserve">Nagel TC and Tesch LG. ART and high risk patients! </w:t>
      </w:r>
      <w:r w:rsidRPr="00ED21A5">
        <w:rPr>
          <w:i/>
          <w:noProof/>
        </w:rPr>
        <w:t>Fertil Steril</w:t>
      </w:r>
      <w:r w:rsidRPr="00ED21A5">
        <w:rPr>
          <w:noProof/>
        </w:rPr>
        <w:t>. 1997;68:748-9.</w:t>
      </w:r>
    </w:p>
    <w:p w:rsidR="00ED21A5" w:rsidRPr="00ED21A5" w:rsidRDefault="00ED21A5" w:rsidP="00ED21A5">
      <w:pPr>
        <w:pStyle w:val="EndNoteBibliography"/>
        <w:spacing w:after="240"/>
        <w:ind w:left="720" w:hanging="720"/>
        <w:rPr>
          <w:noProof/>
        </w:rPr>
      </w:pPr>
      <w:r w:rsidRPr="00ED21A5">
        <w:rPr>
          <w:noProof/>
        </w:rPr>
        <w:t>829.</w:t>
      </w:r>
      <w:r w:rsidRPr="00ED21A5">
        <w:rPr>
          <w:noProof/>
        </w:rPr>
        <w:tab/>
        <w:t xml:space="preserve">Nakagome Y, Hibi I, Konoshita K, Nagao T and Aikawa M. Incidence of Turner's Syndrome in Japanese Dwarfed Girls. </w:t>
      </w:r>
      <w:r w:rsidRPr="00ED21A5">
        <w:rPr>
          <w:i/>
          <w:noProof/>
        </w:rPr>
        <w:t>Lancet</w:t>
      </w:r>
      <w:r w:rsidRPr="00ED21A5">
        <w:rPr>
          <w:noProof/>
        </w:rPr>
        <w:t>. 1963;2:412.</w:t>
      </w:r>
    </w:p>
    <w:p w:rsidR="00ED21A5" w:rsidRPr="00ED21A5" w:rsidRDefault="00ED21A5" w:rsidP="00ED21A5">
      <w:pPr>
        <w:pStyle w:val="EndNoteBibliography"/>
        <w:spacing w:after="240"/>
        <w:ind w:left="720" w:hanging="720"/>
        <w:rPr>
          <w:noProof/>
        </w:rPr>
      </w:pPr>
      <w:r w:rsidRPr="00ED21A5">
        <w:rPr>
          <w:noProof/>
        </w:rPr>
        <w:t>830.</w:t>
      </w:r>
      <w:r w:rsidRPr="00ED21A5">
        <w:rPr>
          <w:noProof/>
        </w:rPr>
        <w:tab/>
        <w:t xml:space="preserve">Naldi L. Turner's syndrome, melanocytic nevi and melanoma. </w:t>
      </w:r>
      <w:r w:rsidRPr="00ED21A5">
        <w:rPr>
          <w:i/>
          <w:noProof/>
        </w:rPr>
        <w:t>Dermatology</w:t>
      </w:r>
      <w:r w:rsidRPr="00ED21A5">
        <w:rPr>
          <w:noProof/>
        </w:rPr>
        <w:t>. 2001;203:275.</w:t>
      </w:r>
    </w:p>
    <w:p w:rsidR="00ED21A5" w:rsidRPr="00ED21A5" w:rsidRDefault="00ED21A5" w:rsidP="00ED21A5">
      <w:pPr>
        <w:pStyle w:val="EndNoteBibliography"/>
        <w:spacing w:after="240"/>
        <w:ind w:left="720" w:hanging="720"/>
        <w:rPr>
          <w:noProof/>
        </w:rPr>
      </w:pPr>
      <w:r w:rsidRPr="00ED21A5">
        <w:rPr>
          <w:noProof/>
        </w:rPr>
        <w:t>831.</w:t>
      </w:r>
      <w:r w:rsidRPr="00ED21A5">
        <w:rPr>
          <w:noProof/>
        </w:rPr>
        <w:tab/>
        <w:t xml:space="preserve">Narayan O and Cameron JD. Ambulatory blood pressure monitoring and dipping status in predicting left ventricular hypertrophy. </w:t>
      </w:r>
      <w:r w:rsidRPr="00ED21A5">
        <w:rPr>
          <w:i/>
          <w:noProof/>
        </w:rPr>
        <w:t>J Hypertens</w:t>
      </w:r>
      <w:r w:rsidRPr="00ED21A5">
        <w:rPr>
          <w:noProof/>
        </w:rPr>
        <w:t>. 2014;32:1962-3.</w:t>
      </w:r>
    </w:p>
    <w:p w:rsidR="00ED21A5" w:rsidRPr="00ED21A5" w:rsidRDefault="00ED21A5" w:rsidP="00ED21A5">
      <w:pPr>
        <w:pStyle w:val="EndNoteBibliography"/>
        <w:spacing w:after="240"/>
        <w:ind w:left="720" w:hanging="720"/>
        <w:rPr>
          <w:noProof/>
        </w:rPr>
      </w:pPr>
      <w:r w:rsidRPr="00ED21A5">
        <w:rPr>
          <w:noProof/>
        </w:rPr>
        <w:t>832.</w:t>
      </w:r>
      <w:r w:rsidRPr="00ED21A5">
        <w:rPr>
          <w:noProof/>
        </w:rPr>
        <w:tab/>
        <w:t xml:space="preserve">Nasiell J and Lindqvist PG. Aortic dissection in pregnancy: the incidence of a life-threatening disease. </w:t>
      </w:r>
      <w:r w:rsidRPr="00ED21A5">
        <w:rPr>
          <w:i/>
          <w:noProof/>
        </w:rPr>
        <w:t>Eur J Obstet Gynecol Reprod Biol</w:t>
      </w:r>
      <w:r w:rsidRPr="00ED21A5">
        <w:rPr>
          <w:noProof/>
        </w:rPr>
        <w:t>. 2010;149:120-1.</w:t>
      </w:r>
    </w:p>
    <w:p w:rsidR="00ED21A5" w:rsidRPr="00ED21A5" w:rsidRDefault="00ED21A5" w:rsidP="00ED21A5">
      <w:pPr>
        <w:pStyle w:val="EndNoteBibliography"/>
        <w:spacing w:after="240"/>
        <w:ind w:left="720" w:hanging="720"/>
        <w:rPr>
          <w:noProof/>
        </w:rPr>
      </w:pPr>
      <w:r w:rsidRPr="00ED21A5">
        <w:rPr>
          <w:noProof/>
        </w:rPr>
        <w:t>833.</w:t>
      </w:r>
      <w:r w:rsidRPr="00ED21A5">
        <w:rPr>
          <w:noProof/>
        </w:rPr>
        <w:tab/>
        <w:t xml:space="preserve">Nasser M, Revel D, Thibault H, Khouatra C and Cottin V. Pulmonary Vein Varices Are Syndromic Features in Turner Syndrome. </w:t>
      </w:r>
      <w:r w:rsidRPr="00ED21A5">
        <w:rPr>
          <w:i/>
          <w:noProof/>
        </w:rPr>
        <w:t>Respiration</w:t>
      </w:r>
      <w:r w:rsidRPr="00ED21A5">
        <w:rPr>
          <w:noProof/>
        </w:rPr>
        <w:t>. 2017;94:70.</w:t>
      </w:r>
    </w:p>
    <w:p w:rsidR="00ED21A5" w:rsidRPr="00ED21A5" w:rsidRDefault="00ED21A5" w:rsidP="00ED21A5">
      <w:pPr>
        <w:pStyle w:val="EndNoteBibliography"/>
        <w:spacing w:after="240"/>
        <w:ind w:left="720" w:hanging="720"/>
        <w:rPr>
          <w:noProof/>
        </w:rPr>
      </w:pPr>
      <w:r w:rsidRPr="00ED21A5">
        <w:rPr>
          <w:noProof/>
        </w:rPr>
        <w:t>834.</w:t>
      </w:r>
      <w:r w:rsidRPr="00ED21A5">
        <w:rPr>
          <w:noProof/>
        </w:rPr>
        <w:tab/>
        <w:t xml:space="preserve">Nathwani NC, Unwin R, Brook CG and Hindmarsh PC. Blood pressure and Turner syndrome. </w:t>
      </w:r>
      <w:r w:rsidRPr="00ED21A5">
        <w:rPr>
          <w:i/>
          <w:noProof/>
        </w:rPr>
        <w:t>Clin Endocrinol (Oxf)</w:t>
      </w:r>
      <w:r w:rsidRPr="00ED21A5">
        <w:rPr>
          <w:noProof/>
        </w:rPr>
        <w:t>. 2000;52:363-70.</w:t>
      </w:r>
    </w:p>
    <w:p w:rsidR="00ED21A5" w:rsidRPr="00ED21A5" w:rsidRDefault="00ED21A5" w:rsidP="00ED21A5">
      <w:pPr>
        <w:pStyle w:val="EndNoteBibliography"/>
        <w:spacing w:after="240"/>
        <w:ind w:left="720" w:hanging="720"/>
        <w:rPr>
          <w:noProof/>
        </w:rPr>
      </w:pPr>
      <w:r w:rsidRPr="00ED21A5">
        <w:rPr>
          <w:noProof/>
        </w:rPr>
        <w:t>835.</w:t>
      </w:r>
      <w:r w:rsidRPr="00ED21A5">
        <w:rPr>
          <w:noProof/>
        </w:rPr>
        <w:tab/>
        <w:t xml:space="preserve">Nathwani NC, Unwin R, Brook CG and Hindmarsh PC. The influence of renal and cardiovascular abnormalities on blood pressure in Turner syndrome. </w:t>
      </w:r>
      <w:r w:rsidRPr="00ED21A5">
        <w:rPr>
          <w:i/>
          <w:noProof/>
        </w:rPr>
        <w:t>Clin Endocrinol (Oxf)</w:t>
      </w:r>
      <w:r w:rsidRPr="00ED21A5">
        <w:rPr>
          <w:noProof/>
        </w:rPr>
        <w:t>. 2000;52:371-7.</w:t>
      </w:r>
    </w:p>
    <w:p w:rsidR="00ED21A5" w:rsidRPr="00ED21A5" w:rsidRDefault="00ED21A5" w:rsidP="00ED21A5">
      <w:pPr>
        <w:pStyle w:val="EndNoteBibliography"/>
        <w:spacing w:after="240"/>
        <w:ind w:left="720" w:hanging="720"/>
        <w:rPr>
          <w:noProof/>
        </w:rPr>
      </w:pPr>
      <w:r w:rsidRPr="00ED21A5">
        <w:rPr>
          <w:noProof/>
        </w:rPr>
        <w:t>836.</w:t>
      </w:r>
      <w:r w:rsidRPr="00ED21A5">
        <w:rPr>
          <w:noProof/>
        </w:rPr>
        <w:tab/>
        <w:t xml:space="preserve">National High Blood Pressure Education Program Working Group on High Blood Pressure in C and Adolescents. The fourth report on the diagnosis, evaluation, and treatment of high blood pressure in children and adolescents. </w:t>
      </w:r>
      <w:r w:rsidRPr="00ED21A5">
        <w:rPr>
          <w:i/>
          <w:noProof/>
        </w:rPr>
        <w:t>Pediatrics</w:t>
      </w:r>
      <w:r w:rsidRPr="00ED21A5">
        <w:rPr>
          <w:noProof/>
        </w:rPr>
        <w:t>. 2004;114:555-76.</w:t>
      </w:r>
    </w:p>
    <w:p w:rsidR="00ED21A5" w:rsidRPr="00ED21A5" w:rsidRDefault="00ED21A5" w:rsidP="00ED21A5">
      <w:pPr>
        <w:pStyle w:val="EndNoteBibliography"/>
        <w:spacing w:after="240"/>
        <w:ind w:left="720" w:hanging="720"/>
        <w:rPr>
          <w:noProof/>
        </w:rPr>
      </w:pPr>
      <w:r w:rsidRPr="00ED21A5">
        <w:rPr>
          <w:noProof/>
        </w:rPr>
        <w:t>837.</w:t>
      </w:r>
      <w:r w:rsidRPr="00ED21A5">
        <w:rPr>
          <w:noProof/>
        </w:rPr>
        <w:tab/>
        <w:t xml:space="preserve">Natowicz M and Kelley RI. Association of Turner syndrome with hypoplastic left-heart syndrome. </w:t>
      </w:r>
      <w:r w:rsidRPr="00ED21A5">
        <w:rPr>
          <w:i/>
          <w:noProof/>
        </w:rPr>
        <w:t>Am J Dis Child</w:t>
      </w:r>
      <w:r w:rsidRPr="00ED21A5">
        <w:rPr>
          <w:noProof/>
        </w:rPr>
        <w:t>. 1987;141:218-20.</w:t>
      </w:r>
    </w:p>
    <w:p w:rsidR="00ED21A5" w:rsidRPr="00ED21A5" w:rsidRDefault="00ED21A5" w:rsidP="00ED21A5">
      <w:pPr>
        <w:pStyle w:val="EndNoteBibliography"/>
        <w:spacing w:after="240"/>
        <w:ind w:left="720" w:hanging="720"/>
        <w:rPr>
          <w:noProof/>
        </w:rPr>
      </w:pPr>
      <w:r w:rsidRPr="00ED21A5">
        <w:rPr>
          <w:noProof/>
        </w:rPr>
        <w:t>838.</w:t>
      </w:r>
      <w:r w:rsidRPr="00ED21A5">
        <w:rPr>
          <w:noProof/>
        </w:rPr>
        <w:tab/>
        <w:t xml:space="preserve">Navsaria D, Mathews T, Conte RA and Verma RS. Chromosomal anomalies in 1,000 children referred with suspected genetic disorders. </w:t>
      </w:r>
      <w:r w:rsidRPr="00ED21A5">
        <w:rPr>
          <w:i/>
          <w:noProof/>
        </w:rPr>
        <w:t>Human heredity</w:t>
      </w:r>
      <w:r w:rsidRPr="00ED21A5">
        <w:rPr>
          <w:noProof/>
        </w:rPr>
        <w:t>. 1993;43:137-40.</w:t>
      </w:r>
    </w:p>
    <w:p w:rsidR="00ED21A5" w:rsidRPr="00ED21A5" w:rsidRDefault="00ED21A5" w:rsidP="00ED21A5">
      <w:pPr>
        <w:pStyle w:val="EndNoteBibliography"/>
        <w:spacing w:after="240"/>
        <w:ind w:left="720" w:hanging="720"/>
        <w:rPr>
          <w:noProof/>
        </w:rPr>
      </w:pPr>
      <w:r w:rsidRPr="00ED21A5">
        <w:rPr>
          <w:noProof/>
        </w:rPr>
        <w:t>839.</w:t>
      </w:r>
      <w:r w:rsidRPr="00ED21A5">
        <w:rPr>
          <w:noProof/>
        </w:rPr>
        <w:tab/>
        <w:t xml:space="preserve">Nazer J, Antolini M, Juarez ME, Cifuentes L, Hubner ME, Pardo A and Castillo S. [Prevalence of chromosomal aberrations at birth in the Clinical Hospital of Universidad de Chile, 1990-2001]. </w:t>
      </w:r>
      <w:r w:rsidRPr="00ED21A5">
        <w:rPr>
          <w:i/>
          <w:noProof/>
        </w:rPr>
        <w:t>Revista medica de Chile</w:t>
      </w:r>
      <w:r w:rsidRPr="00ED21A5">
        <w:rPr>
          <w:noProof/>
        </w:rPr>
        <w:t>. 2003;131:651-8.</w:t>
      </w:r>
    </w:p>
    <w:p w:rsidR="00ED21A5" w:rsidRPr="00ED21A5" w:rsidRDefault="00ED21A5" w:rsidP="00ED21A5">
      <w:pPr>
        <w:pStyle w:val="EndNoteBibliography"/>
        <w:spacing w:after="240"/>
        <w:ind w:left="720" w:hanging="720"/>
        <w:rPr>
          <w:noProof/>
        </w:rPr>
      </w:pPr>
      <w:r w:rsidRPr="00ED21A5">
        <w:rPr>
          <w:noProof/>
        </w:rPr>
        <w:t>840.</w:t>
      </w:r>
      <w:r w:rsidRPr="00ED21A5">
        <w:rPr>
          <w:noProof/>
        </w:rPr>
        <w:tab/>
        <w:t xml:space="preserve">Neel G, Fournie JM, Maillard L, Rioux P, Desveaux B, Quilliet L and Raynaud P. [Partial abnormal pulmonary venous return. An underestimated and unknown association in Turner-Ullrich syndrome. Presentation of an original case]. </w:t>
      </w:r>
      <w:r w:rsidRPr="00ED21A5">
        <w:rPr>
          <w:i/>
          <w:noProof/>
        </w:rPr>
        <w:t>Ann Cardiol Angeiol (Paris)</w:t>
      </w:r>
      <w:r w:rsidRPr="00ED21A5">
        <w:rPr>
          <w:noProof/>
        </w:rPr>
        <w:t>. 1991;40:533-6.</w:t>
      </w:r>
    </w:p>
    <w:p w:rsidR="00ED21A5" w:rsidRPr="00ED21A5" w:rsidRDefault="00ED21A5" w:rsidP="00ED21A5">
      <w:pPr>
        <w:pStyle w:val="EndNoteBibliography"/>
        <w:spacing w:after="240"/>
        <w:ind w:left="720" w:hanging="720"/>
        <w:rPr>
          <w:noProof/>
        </w:rPr>
      </w:pPr>
      <w:r w:rsidRPr="00ED21A5">
        <w:rPr>
          <w:noProof/>
        </w:rPr>
        <w:t>841.</w:t>
      </w:r>
      <w:r w:rsidRPr="00ED21A5">
        <w:rPr>
          <w:noProof/>
        </w:rPr>
        <w:tab/>
        <w:t xml:space="preserve">Negrea SL, Alexandrescu C, Sabatier M and Dreyfus GD. Cleft posterior mitral valve leaflet in an adult with Turner syndrome diagnosed with the use of 3-dimensional transesophageal echocardiography. </w:t>
      </w:r>
      <w:r w:rsidRPr="00ED21A5">
        <w:rPr>
          <w:i/>
          <w:noProof/>
        </w:rPr>
        <w:t>Tex Heart Inst J</w:t>
      </w:r>
      <w:r w:rsidRPr="00ED21A5">
        <w:rPr>
          <w:noProof/>
        </w:rPr>
        <w:t>. 2012;39:547-9.</w:t>
      </w:r>
    </w:p>
    <w:p w:rsidR="00ED21A5" w:rsidRPr="00ED21A5" w:rsidRDefault="00ED21A5" w:rsidP="00ED21A5">
      <w:pPr>
        <w:pStyle w:val="EndNoteBibliography"/>
        <w:spacing w:after="240"/>
        <w:ind w:left="720" w:hanging="720"/>
        <w:rPr>
          <w:noProof/>
        </w:rPr>
      </w:pPr>
      <w:r w:rsidRPr="00ED21A5">
        <w:rPr>
          <w:noProof/>
        </w:rPr>
        <w:t>842.</w:t>
      </w:r>
      <w:r w:rsidRPr="00ED21A5">
        <w:rPr>
          <w:noProof/>
        </w:rPr>
        <w:tab/>
        <w:t xml:space="preserve">Nejatian A, Yu J, Geva T, White MT and Prakash A. Aortic Measurements in Patients with Aortopathy are Larger and More Reproducible by Cardiac Magnetic Resonance Compared with Echocardiography. </w:t>
      </w:r>
      <w:r w:rsidRPr="00ED21A5">
        <w:rPr>
          <w:i/>
          <w:noProof/>
        </w:rPr>
        <w:t>Pediatr Cardiol</w:t>
      </w:r>
      <w:r w:rsidRPr="00ED21A5">
        <w:rPr>
          <w:noProof/>
        </w:rPr>
        <w:t>. 2015;36:1761-73.</w:t>
      </w:r>
    </w:p>
    <w:p w:rsidR="00ED21A5" w:rsidRPr="00ED21A5" w:rsidRDefault="00ED21A5" w:rsidP="00ED21A5">
      <w:pPr>
        <w:pStyle w:val="EndNoteBibliography"/>
        <w:spacing w:after="240"/>
        <w:ind w:left="720" w:hanging="720"/>
        <w:rPr>
          <w:noProof/>
        </w:rPr>
      </w:pPr>
      <w:r w:rsidRPr="00ED21A5">
        <w:rPr>
          <w:noProof/>
        </w:rPr>
        <w:t>843.</w:t>
      </w:r>
      <w:r w:rsidRPr="00ED21A5">
        <w:rPr>
          <w:noProof/>
        </w:rPr>
        <w:tab/>
        <w:t xml:space="preserve">Nelson SM. Venous thrombosis during assisted reproduction: novel risk reduction strategies. </w:t>
      </w:r>
      <w:r w:rsidRPr="00ED21A5">
        <w:rPr>
          <w:i/>
          <w:noProof/>
        </w:rPr>
        <w:t>Thromb Res</w:t>
      </w:r>
      <w:r w:rsidRPr="00ED21A5">
        <w:rPr>
          <w:noProof/>
        </w:rPr>
        <w:t>. 2013;131 Suppl 1:S1-3.</w:t>
      </w:r>
    </w:p>
    <w:p w:rsidR="00ED21A5" w:rsidRPr="00ED21A5" w:rsidRDefault="00ED21A5" w:rsidP="00ED21A5">
      <w:pPr>
        <w:pStyle w:val="EndNoteBibliography"/>
        <w:spacing w:after="240"/>
        <w:ind w:left="720" w:hanging="720"/>
        <w:rPr>
          <w:noProof/>
        </w:rPr>
      </w:pPr>
      <w:r w:rsidRPr="00ED21A5">
        <w:rPr>
          <w:noProof/>
        </w:rPr>
        <w:t>844.</w:t>
      </w:r>
      <w:r w:rsidRPr="00ED21A5">
        <w:rPr>
          <w:noProof/>
        </w:rPr>
        <w:tab/>
        <w:t xml:space="preserve">Nguyen HH, Wong P, Strauss BJ, Jones G, Ebeling PR, Milat F and Vincent A. Delay in estrogen commencement is associated with lower bone mineral density in Turner syndrome. </w:t>
      </w:r>
      <w:r w:rsidRPr="00ED21A5">
        <w:rPr>
          <w:i/>
          <w:noProof/>
        </w:rPr>
        <w:t>Climacteric</w:t>
      </w:r>
      <w:r w:rsidRPr="00ED21A5">
        <w:rPr>
          <w:noProof/>
        </w:rPr>
        <w:t>. 2017;20:436-441.</w:t>
      </w:r>
    </w:p>
    <w:p w:rsidR="00ED21A5" w:rsidRPr="00ED21A5" w:rsidRDefault="00ED21A5" w:rsidP="00ED21A5">
      <w:pPr>
        <w:pStyle w:val="EndNoteBibliography"/>
        <w:spacing w:after="240"/>
        <w:ind w:left="720" w:hanging="720"/>
        <w:rPr>
          <w:noProof/>
        </w:rPr>
      </w:pPr>
      <w:r w:rsidRPr="00ED21A5">
        <w:rPr>
          <w:noProof/>
        </w:rPr>
        <w:t>845.</w:t>
      </w:r>
      <w:r w:rsidRPr="00ED21A5">
        <w:rPr>
          <w:noProof/>
        </w:rPr>
        <w:tab/>
        <w:t xml:space="preserve">Nicolosi A and Caruso-Nicoletti M. Epidemiology of SHOX deficiency. </w:t>
      </w:r>
      <w:r w:rsidRPr="00ED21A5">
        <w:rPr>
          <w:i/>
          <w:noProof/>
        </w:rPr>
        <w:t>J Endocrinol Invest</w:t>
      </w:r>
      <w:r w:rsidRPr="00ED21A5">
        <w:rPr>
          <w:noProof/>
        </w:rPr>
        <w:t>. 2010;33:7-10.</w:t>
      </w:r>
    </w:p>
    <w:p w:rsidR="00ED21A5" w:rsidRPr="00ED21A5" w:rsidRDefault="00ED21A5" w:rsidP="00ED21A5">
      <w:pPr>
        <w:pStyle w:val="EndNoteBibliography"/>
        <w:spacing w:after="240"/>
        <w:ind w:left="720" w:hanging="720"/>
        <w:rPr>
          <w:noProof/>
        </w:rPr>
      </w:pPr>
      <w:r w:rsidRPr="00ED21A5">
        <w:rPr>
          <w:noProof/>
        </w:rPr>
        <w:t>846.</w:t>
      </w:r>
      <w:r w:rsidRPr="00ED21A5">
        <w:rPr>
          <w:noProof/>
        </w:rPr>
        <w:tab/>
        <w:t xml:space="preserve">Nielsen DG, Nielsen JC, Trolle C, Gravholt CH and Andersen NH. Prolonged QT interval and cardiac arrest after a single dose of amiodarone in a woman with Turner's syndrome. </w:t>
      </w:r>
      <w:r w:rsidRPr="00ED21A5">
        <w:rPr>
          <w:i/>
          <w:noProof/>
        </w:rPr>
        <w:t>Clin Case Rep</w:t>
      </w:r>
      <w:r w:rsidRPr="00ED21A5">
        <w:rPr>
          <w:noProof/>
        </w:rPr>
        <w:t>. 2017;5:154-158.</w:t>
      </w:r>
    </w:p>
    <w:p w:rsidR="00ED21A5" w:rsidRPr="00ED21A5" w:rsidRDefault="00ED21A5" w:rsidP="00ED21A5">
      <w:pPr>
        <w:pStyle w:val="EndNoteBibliography"/>
        <w:spacing w:after="240"/>
        <w:ind w:left="720" w:hanging="720"/>
        <w:rPr>
          <w:noProof/>
        </w:rPr>
      </w:pPr>
      <w:r w:rsidRPr="00ED21A5">
        <w:rPr>
          <w:noProof/>
        </w:rPr>
        <w:t>847.</w:t>
      </w:r>
      <w:r w:rsidRPr="00ED21A5">
        <w:rPr>
          <w:noProof/>
        </w:rPr>
        <w:tab/>
        <w:t xml:space="preserve">Nielsen J. Chromosome mosaicism in a population sample. </w:t>
      </w:r>
      <w:r w:rsidRPr="00ED21A5">
        <w:rPr>
          <w:i/>
          <w:noProof/>
        </w:rPr>
        <w:t>Humangenetik</w:t>
      </w:r>
      <w:r w:rsidRPr="00ED21A5">
        <w:rPr>
          <w:noProof/>
        </w:rPr>
        <w:t>. 1975;29:155-9.</w:t>
      </w:r>
    </w:p>
    <w:p w:rsidR="00ED21A5" w:rsidRPr="00ED21A5" w:rsidRDefault="00ED21A5" w:rsidP="00ED21A5">
      <w:pPr>
        <w:pStyle w:val="EndNoteBibliography"/>
        <w:spacing w:after="240"/>
        <w:ind w:left="720" w:hanging="720"/>
        <w:rPr>
          <w:noProof/>
        </w:rPr>
      </w:pPr>
      <w:r w:rsidRPr="00ED21A5">
        <w:rPr>
          <w:noProof/>
        </w:rPr>
        <w:t>848.</w:t>
      </w:r>
      <w:r w:rsidRPr="00ED21A5">
        <w:rPr>
          <w:noProof/>
        </w:rPr>
        <w:tab/>
        <w:t xml:space="preserve">Nielsen J. [Sex chromosome abnormalities in adults (author's transl)]. </w:t>
      </w:r>
      <w:r w:rsidRPr="00ED21A5">
        <w:rPr>
          <w:i/>
          <w:noProof/>
        </w:rPr>
        <w:t>Der Nervenarzt</w:t>
      </w:r>
      <w:r w:rsidRPr="00ED21A5">
        <w:rPr>
          <w:noProof/>
        </w:rPr>
        <w:t>. 1977;48:517-27.</w:t>
      </w:r>
    </w:p>
    <w:p w:rsidR="00ED21A5" w:rsidRPr="00ED21A5" w:rsidRDefault="00ED21A5" w:rsidP="00ED21A5">
      <w:pPr>
        <w:pStyle w:val="EndNoteBibliography"/>
        <w:spacing w:after="240"/>
        <w:ind w:left="720" w:hanging="720"/>
        <w:rPr>
          <w:noProof/>
        </w:rPr>
      </w:pPr>
      <w:r w:rsidRPr="00ED21A5">
        <w:rPr>
          <w:noProof/>
        </w:rPr>
        <w:t>849.</w:t>
      </w:r>
      <w:r w:rsidRPr="00ED21A5">
        <w:rPr>
          <w:noProof/>
        </w:rPr>
        <w:tab/>
        <w:t xml:space="preserve">Nielsen J, Johansen K and Yde H. The frequency of diabetes mellitus in patients with Turner's syndrome and pure gonadal dysgenesis. Blood glucose, plasma insulin and growth hormone level during an oral glucose tolerance test. </w:t>
      </w:r>
      <w:r w:rsidRPr="00ED21A5">
        <w:rPr>
          <w:i/>
          <w:noProof/>
        </w:rPr>
        <w:t>Acta endocrinologica</w:t>
      </w:r>
      <w:r w:rsidRPr="00ED21A5">
        <w:rPr>
          <w:noProof/>
        </w:rPr>
        <w:t>. 1969;62:251-69.</w:t>
      </w:r>
    </w:p>
    <w:p w:rsidR="00ED21A5" w:rsidRPr="00ED21A5" w:rsidRDefault="00ED21A5" w:rsidP="00ED21A5">
      <w:pPr>
        <w:pStyle w:val="EndNoteBibliography"/>
        <w:spacing w:after="240"/>
        <w:ind w:left="720" w:hanging="720"/>
        <w:rPr>
          <w:noProof/>
        </w:rPr>
      </w:pPr>
      <w:r w:rsidRPr="00ED21A5">
        <w:rPr>
          <w:noProof/>
        </w:rPr>
        <w:t>850.</w:t>
      </w:r>
      <w:r w:rsidRPr="00ED21A5">
        <w:rPr>
          <w:noProof/>
        </w:rPr>
        <w:tab/>
        <w:t xml:space="preserve">Nielsen J and Sillesen I. [Letter: Turner's syndrome among Danish school girls]. </w:t>
      </w:r>
      <w:r w:rsidRPr="00ED21A5">
        <w:rPr>
          <w:i/>
          <w:noProof/>
        </w:rPr>
        <w:t>Ugeskrift for laeger</w:t>
      </w:r>
      <w:r w:rsidRPr="00ED21A5">
        <w:rPr>
          <w:noProof/>
        </w:rPr>
        <w:t>. 1975;137:2077-8.</w:t>
      </w:r>
    </w:p>
    <w:p w:rsidR="00ED21A5" w:rsidRPr="00ED21A5" w:rsidRDefault="00ED21A5" w:rsidP="00ED21A5">
      <w:pPr>
        <w:pStyle w:val="EndNoteBibliography"/>
        <w:spacing w:after="240"/>
        <w:ind w:left="720" w:hanging="720"/>
        <w:rPr>
          <w:noProof/>
        </w:rPr>
      </w:pPr>
      <w:r w:rsidRPr="00ED21A5">
        <w:rPr>
          <w:noProof/>
        </w:rPr>
        <w:t>851.</w:t>
      </w:r>
      <w:r w:rsidRPr="00ED21A5">
        <w:rPr>
          <w:noProof/>
        </w:rPr>
        <w:tab/>
        <w:t xml:space="preserve">Nielsen J, Sillesen I and Hansen KB. Fertility in women with Turner's syndrome. Case report and review of literature. </w:t>
      </w:r>
      <w:r w:rsidRPr="00ED21A5">
        <w:rPr>
          <w:i/>
          <w:noProof/>
        </w:rPr>
        <w:t>British journal of obstetrics and gynaecology</w:t>
      </w:r>
      <w:r w:rsidRPr="00ED21A5">
        <w:rPr>
          <w:noProof/>
        </w:rPr>
        <w:t>. 1979;86:833-5.</w:t>
      </w:r>
    </w:p>
    <w:p w:rsidR="00ED21A5" w:rsidRPr="00ED21A5" w:rsidRDefault="00ED21A5" w:rsidP="00ED21A5">
      <w:pPr>
        <w:pStyle w:val="EndNoteBibliography"/>
        <w:spacing w:after="240"/>
        <w:ind w:left="720" w:hanging="720"/>
        <w:rPr>
          <w:noProof/>
        </w:rPr>
      </w:pPr>
      <w:r w:rsidRPr="00ED21A5">
        <w:rPr>
          <w:noProof/>
        </w:rPr>
        <w:t>852.</w:t>
      </w:r>
      <w:r w:rsidRPr="00ED21A5">
        <w:rPr>
          <w:noProof/>
        </w:rPr>
        <w:tab/>
        <w:t xml:space="preserve">Nielsen J and Wohlert M. Sex chromosome abnormalities found among 34,910 newborn children: results from a 13-year incidence study in Arhus, Denmark. </w:t>
      </w:r>
      <w:r w:rsidRPr="00ED21A5">
        <w:rPr>
          <w:i/>
          <w:noProof/>
        </w:rPr>
        <w:t>Birth defects original article series</w:t>
      </w:r>
      <w:r w:rsidRPr="00ED21A5">
        <w:rPr>
          <w:noProof/>
        </w:rPr>
        <w:t>. 1990;26:209-23.</w:t>
      </w:r>
    </w:p>
    <w:p w:rsidR="00ED21A5" w:rsidRPr="00ED21A5" w:rsidRDefault="00ED21A5" w:rsidP="00ED21A5">
      <w:pPr>
        <w:pStyle w:val="EndNoteBibliography"/>
        <w:spacing w:after="240"/>
        <w:ind w:left="720" w:hanging="720"/>
        <w:rPr>
          <w:noProof/>
        </w:rPr>
      </w:pPr>
      <w:r w:rsidRPr="00ED21A5">
        <w:rPr>
          <w:noProof/>
        </w:rPr>
        <w:t>853.</w:t>
      </w:r>
      <w:r w:rsidRPr="00ED21A5">
        <w:rPr>
          <w:noProof/>
        </w:rPr>
        <w:tab/>
        <w:t xml:space="preserve">Nienaber CA, Fattori R, Mehta RH, Richartz BM, Evangelista A, Petzsch M, Cooper JV, Januzzi JL, Ince H, Sechtem U, Bossone E, Fang J, Smith DE, Isselbacher EM, Pape LA, Eagle KA and International Registry of Acute Aortic D. Gender-related differences in acute aortic dissection. </w:t>
      </w:r>
      <w:r w:rsidRPr="00ED21A5">
        <w:rPr>
          <w:i/>
          <w:noProof/>
        </w:rPr>
        <w:t>Circulation</w:t>
      </w:r>
      <w:r w:rsidRPr="00ED21A5">
        <w:rPr>
          <w:noProof/>
        </w:rPr>
        <w:t>. 2004;109:3014-21.</w:t>
      </w:r>
    </w:p>
    <w:p w:rsidR="00ED21A5" w:rsidRPr="00ED21A5" w:rsidRDefault="00ED21A5" w:rsidP="00ED21A5">
      <w:pPr>
        <w:pStyle w:val="EndNoteBibliography"/>
        <w:spacing w:after="240"/>
        <w:ind w:left="720" w:hanging="720"/>
        <w:rPr>
          <w:noProof/>
        </w:rPr>
      </w:pPr>
      <w:r w:rsidRPr="00ED21A5">
        <w:rPr>
          <w:noProof/>
        </w:rPr>
        <w:t>854.</w:t>
      </w:r>
      <w:r w:rsidRPr="00ED21A5">
        <w:rPr>
          <w:noProof/>
        </w:rPr>
        <w:tab/>
        <w:t xml:space="preserve">Nigli M, Talukder G and Sharma A. Sex chromosomal abnormalities in India. </w:t>
      </w:r>
      <w:r w:rsidRPr="00ED21A5">
        <w:rPr>
          <w:i/>
          <w:noProof/>
        </w:rPr>
        <w:t>Tropical and geographical medicine</w:t>
      </w:r>
      <w:r w:rsidRPr="00ED21A5">
        <w:rPr>
          <w:noProof/>
        </w:rPr>
        <w:t>. 1980;32:206-15.</w:t>
      </w:r>
    </w:p>
    <w:p w:rsidR="00ED21A5" w:rsidRPr="00ED21A5" w:rsidRDefault="00ED21A5" w:rsidP="00ED21A5">
      <w:pPr>
        <w:pStyle w:val="EndNoteBibliography"/>
        <w:spacing w:after="240"/>
        <w:ind w:left="720" w:hanging="720"/>
        <w:rPr>
          <w:noProof/>
        </w:rPr>
      </w:pPr>
      <w:r w:rsidRPr="00ED21A5">
        <w:rPr>
          <w:noProof/>
        </w:rPr>
        <w:t>855.</w:t>
      </w:r>
      <w:r w:rsidRPr="00ED21A5">
        <w:rPr>
          <w:noProof/>
        </w:rPr>
        <w:tab/>
        <w:t xml:space="preserve">Nijnik A, Dawson S, Crockford TL, Woodbine L, Visetnoi S, Bennett S, Jones M, Turner GD, Jeggo PA, Goodnow CC and Cornall RJ. Impaired lymphocyte development and antibody class switching and increased malignancy in a murine model of DNA ligase IV syndrome. </w:t>
      </w:r>
      <w:r w:rsidRPr="00ED21A5">
        <w:rPr>
          <w:i/>
          <w:noProof/>
        </w:rPr>
        <w:t>The Journal of clinical investigation</w:t>
      </w:r>
      <w:r w:rsidRPr="00ED21A5">
        <w:rPr>
          <w:noProof/>
        </w:rPr>
        <w:t>. 2009;119:1696-705.</w:t>
      </w:r>
    </w:p>
    <w:p w:rsidR="00ED21A5" w:rsidRPr="00ED21A5" w:rsidRDefault="00ED21A5" w:rsidP="00ED21A5">
      <w:pPr>
        <w:pStyle w:val="EndNoteBibliography"/>
        <w:spacing w:after="240"/>
        <w:ind w:left="720" w:hanging="720"/>
        <w:rPr>
          <w:noProof/>
        </w:rPr>
      </w:pPr>
      <w:r w:rsidRPr="00ED21A5">
        <w:rPr>
          <w:noProof/>
        </w:rPr>
        <w:t>856.</w:t>
      </w:r>
      <w:r w:rsidRPr="00ED21A5">
        <w:rPr>
          <w:noProof/>
        </w:rPr>
        <w:tab/>
        <w:t xml:space="preserve">Nishi MY, Domenice S, Medeiros MA, Mendonca BB and Billerbeck AE. Detection of Y-specific sequences in 122 patients with Turner syndrome: nested PCR is not a reliable method. </w:t>
      </w:r>
      <w:r w:rsidRPr="00ED21A5">
        <w:rPr>
          <w:i/>
          <w:noProof/>
        </w:rPr>
        <w:t>Am J Med Genet</w:t>
      </w:r>
      <w:r w:rsidRPr="00ED21A5">
        <w:rPr>
          <w:noProof/>
        </w:rPr>
        <w:t>. 2002;107:299-305.</w:t>
      </w:r>
    </w:p>
    <w:p w:rsidR="00ED21A5" w:rsidRPr="00ED21A5" w:rsidRDefault="00ED21A5" w:rsidP="00ED21A5">
      <w:pPr>
        <w:pStyle w:val="EndNoteBibliography"/>
        <w:spacing w:after="240"/>
        <w:ind w:left="720" w:hanging="720"/>
        <w:rPr>
          <w:noProof/>
        </w:rPr>
      </w:pPr>
      <w:r w:rsidRPr="00ED21A5">
        <w:rPr>
          <w:noProof/>
        </w:rPr>
        <w:t>857.</w:t>
      </w:r>
      <w:r w:rsidRPr="00ED21A5">
        <w:rPr>
          <w:noProof/>
        </w:rPr>
        <w:tab/>
        <w:t xml:space="preserve">Nishigaki S, Hamazaki T, Tsuruhara A, Yoshida T, Imamura T, Inada H, Fujita K and Shintaku H. Clinical features of women with Turner syndrome experiencing transition period in Japan. </w:t>
      </w:r>
      <w:r w:rsidRPr="00ED21A5">
        <w:rPr>
          <w:i/>
          <w:noProof/>
        </w:rPr>
        <w:t>Endocr J</w:t>
      </w:r>
      <w:r w:rsidRPr="00ED21A5">
        <w:rPr>
          <w:noProof/>
        </w:rPr>
        <w:t>. 2017;64:499-505.</w:t>
      </w:r>
    </w:p>
    <w:p w:rsidR="00ED21A5" w:rsidRPr="00ED21A5" w:rsidRDefault="00ED21A5" w:rsidP="00ED21A5">
      <w:pPr>
        <w:pStyle w:val="EndNoteBibliography"/>
        <w:spacing w:after="240"/>
        <w:ind w:left="720" w:hanging="720"/>
        <w:rPr>
          <w:noProof/>
        </w:rPr>
      </w:pPr>
      <w:r w:rsidRPr="00ED21A5">
        <w:rPr>
          <w:noProof/>
        </w:rPr>
        <w:t>858.</w:t>
      </w:r>
      <w:r w:rsidRPr="00ED21A5">
        <w:rPr>
          <w:noProof/>
        </w:rPr>
        <w:tab/>
        <w:t xml:space="preserve">Nishimura RA, Otto CM, Bonow RO, Carabello BA, Erwin JP, 3rd, Guyton RA, O'Gara PT, Ruiz CE, Skubas NJ, Sorajja P, Sundt TM, 3rd, Thomas JD and American College of Cardiology/American Heart Association Task Force on Practice G. 2014 AHA/ACC guideline for the management of patients with valvular heart disease: a report of the American College of Cardiology/American Heart Association Task Force on Practice Guidelines. </w:t>
      </w:r>
      <w:r w:rsidRPr="00ED21A5">
        <w:rPr>
          <w:i/>
          <w:noProof/>
        </w:rPr>
        <w:t>J Am Coll Cardiol</w:t>
      </w:r>
      <w:r w:rsidRPr="00ED21A5">
        <w:rPr>
          <w:noProof/>
        </w:rPr>
        <w:t>. 2014;63:e57-185.</w:t>
      </w:r>
    </w:p>
    <w:p w:rsidR="00ED21A5" w:rsidRPr="00ED21A5" w:rsidRDefault="00ED21A5" w:rsidP="00ED21A5">
      <w:pPr>
        <w:pStyle w:val="EndNoteBibliography"/>
        <w:spacing w:after="240"/>
        <w:ind w:left="720" w:hanging="720"/>
        <w:rPr>
          <w:noProof/>
        </w:rPr>
      </w:pPr>
      <w:r w:rsidRPr="00ED21A5">
        <w:rPr>
          <w:noProof/>
        </w:rPr>
        <w:t>859.</w:t>
      </w:r>
      <w:r w:rsidRPr="00ED21A5">
        <w:rPr>
          <w:noProof/>
        </w:rPr>
        <w:tab/>
        <w:t xml:space="preserve">Nishtar S, Wierzbicki AS, Lumb PJ, Lambert-Hammill M, Turner CN, Crook MA, Mattu MA, Shahab S, Badar A, Ehsan A, Marber MS and Gill J. Waist-hip ratio and low HDL predict the risk of coronary artery disease in Pakistanis. </w:t>
      </w:r>
      <w:r w:rsidRPr="00ED21A5">
        <w:rPr>
          <w:i/>
          <w:noProof/>
        </w:rPr>
        <w:t>Current medical research and opinion</w:t>
      </w:r>
      <w:r w:rsidRPr="00ED21A5">
        <w:rPr>
          <w:noProof/>
        </w:rPr>
        <w:t>. 2004;20:55-62.</w:t>
      </w:r>
    </w:p>
    <w:p w:rsidR="00ED21A5" w:rsidRPr="00ED21A5" w:rsidRDefault="00ED21A5" w:rsidP="00ED21A5">
      <w:pPr>
        <w:pStyle w:val="EndNoteBibliography"/>
        <w:spacing w:after="240"/>
        <w:ind w:left="720" w:hanging="720"/>
        <w:rPr>
          <w:noProof/>
        </w:rPr>
      </w:pPr>
      <w:r w:rsidRPr="00ED21A5">
        <w:rPr>
          <w:noProof/>
        </w:rPr>
        <w:t>860.</w:t>
      </w:r>
      <w:r w:rsidRPr="00ED21A5">
        <w:rPr>
          <w:noProof/>
        </w:rPr>
        <w:tab/>
        <w:t xml:space="preserve">Nivelon JL, Mabille JP, Turc C, Petit A, Passavy-Trouche AM, Le Bouar Y and Lamy J. [Turner's syndrome with generalized arterial hypertension, pseudocoarctation of the aorta (kinking) and a ring-form X chromosome]. </w:t>
      </w:r>
      <w:r w:rsidRPr="00ED21A5">
        <w:rPr>
          <w:i/>
          <w:noProof/>
        </w:rPr>
        <w:t>Pediatrie</w:t>
      </w:r>
      <w:r w:rsidRPr="00ED21A5">
        <w:rPr>
          <w:noProof/>
        </w:rPr>
        <w:t>. 1978;33:383-92.</w:t>
      </w:r>
    </w:p>
    <w:p w:rsidR="00ED21A5" w:rsidRPr="00ED21A5" w:rsidRDefault="00ED21A5" w:rsidP="00ED21A5">
      <w:pPr>
        <w:pStyle w:val="EndNoteBibliography"/>
        <w:spacing w:after="240"/>
        <w:ind w:left="720" w:hanging="720"/>
        <w:rPr>
          <w:noProof/>
        </w:rPr>
      </w:pPr>
      <w:r w:rsidRPr="00ED21A5">
        <w:rPr>
          <w:noProof/>
        </w:rPr>
        <w:t>861.</w:t>
      </w:r>
      <w:r w:rsidRPr="00ED21A5">
        <w:rPr>
          <w:noProof/>
        </w:rPr>
        <w:tab/>
        <w:t xml:space="preserve">Nojeg MM, Jalaludin MA and Jayalakshmi P. Papillary adenocarcinoma of the nasopharynx--case report and review of the literature. </w:t>
      </w:r>
      <w:r w:rsidRPr="00ED21A5">
        <w:rPr>
          <w:i/>
          <w:noProof/>
        </w:rPr>
        <w:t>The Medical journal of Malaysia</w:t>
      </w:r>
      <w:r w:rsidRPr="00ED21A5">
        <w:rPr>
          <w:noProof/>
        </w:rPr>
        <w:t>. 1998;53:104-6.</w:t>
      </w:r>
    </w:p>
    <w:p w:rsidR="00ED21A5" w:rsidRPr="00ED21A5" w:rsidRDefault="00ED21A5" w:rsidP="00ED21A5">
      <w:pPr>
        <w:pStyle w:val="EndNoteBibliography"/>
        <w:spacing w:after="240"/>
        <w:ind w:left="720" w:hanging="720"/>
        <w:rPr>
          <w:noProof/>
        </w:rPr>
      </w:pPr>
      <w:r w:rsidRPr="00ED21A5">
        <w:rPr>
          <w:noProof/>
        </w:rPr>
        <w:t>862.</w:t>
      </w:r>
      <w:r w:rsidRPr="00ED21A5">
        <w:rPr>
          <w:noProof/>
        </w:rPr>
        <w:tab/>
        <w:t xml:space="preserve">Nollen GJ, Groenink M, Tijssen JG, Van Der Wall EE and Mulder BJ. Aortic stiffness and diameter predict progressive aortic dilatation in patients with Marfan syndrome. </w:t>
      </w:r>
      <w:r w:rsidRPr="00ED21A5">
        <w:rPr>
          <w:i/>
          <w:noProof/>
        </w:rPr>
        <w:t>Eur Heart J</w:t>
      </w:r>
      <w:r w:rsidRPr="00ED21A5">
        <w:rPr>
          <w:noProof/>
        </w:rPr>
        <w:t>. 2004;25:1146-52.</w:t>
      </w:r>
    </w:p>
    <w:p w:rsidR="00ED21A5" w:rsidRPr="00ED21A5" w:rsidRDefault="00ED21A5" w:rsidP="00ED21A5">
      <w:pPr>
        <w:pStyle w:val="EndNoteBibliography"/>
        <w:spacing w:after="240"/>
        <w:ind w:left="720" w:hanging="720"/>
        <w:rPr>
          <w:noProof/>
        </w:rPr>
      </w:pPr>
      <w:r w:rsidRPr="00ED21A5">
        <w:rPr>
          <w:noProof/>
        </w:rPr>
        <w:t>863.</w:t>
      </w:r>
      <w:r w:rsidRPr="00ED21A5">
        <w:rPr>
          <w:noProof/>
        </w:rPr>
        <w:tab/>
        <w:t xml:space="preserve">Noonan JA. Association of congenital heart disease with syndromes or other defects. </w:t>
      </w:r>
      <w:r w:rsidRPr="00ED21A5">
        <w:rPr>
          <w:i/>
          <w:noProof/>
        </w:rPr>
        <w:t>Pediatric clinics of North America</w:t>
      </w:r>
      <w:r w:rsidRPr="00ED21A5">
        <w:rPr>
          <w:noProof/>
        </w:rPr>
        <w:t>. 1978;25:797-816.</w:t>
      </w:r>
    </w:p>
    <w:p w:rsidR="00ED21A5" w:rsidRPr="00ED21A5" w:rsidRDefault="00ED21A5" w:rsidP="00ED21A5">
      <w:pPr>
        <w:pStyle w:val="EndNoteBibliography"/>
        <w:spacing w:after="240"/>
        <w:ind w:left="720" w:hanging="720"/>
        <w:rPr>
          <w:noProof/>
        </w:rPr>
      </w:pPr>
      <w:r w:rsidRPr="00ED21A5">
        <w:rPr>
          <w:noProof/>
        </w:rPr>
        <w:t>864.</w:t>
      </w:r>
      <w:r w:rsidRPr="00ED21A5">
        <w:rPr>
          <w:noProof/>
        </w:rPr>
        <w:tab/>
        <w:t xml:space="preserve">Noonan JA. Turner syndrome and partial anomalous pulmonary venous drainage. </w:t>
      </w:r>
      <w:r w:rsidRPr="00ED21A5">
        <w:rPr>
          <w:i/>
          <w:noProof/>
        </w:rPr>
        <w:t>Pediatrics</w:t>
      </w:r>
      <w:r w:rsidRPr="00ED21A5">
        <w:rPr>
          <w:noProof/>
        </w:rPr>
        <w:t>. 1991;87:584-5.</w:t>
      </w:r>
    </w:p>
    <w:p w:rsidR="00ED21A5" w:rsidRPr="00ED21A5" w:rsidRDefault="00ED21A5" w:rsidP="00ED21A5">
      <w:pPr>
        <w:pStyle w:val="EndNoteBibliography"/>
        <w:spacing w:after="240"/>
        <w:ind w:left="720" w:hanging="720"/>
        <w:rPr>
          <w:noProof/>
        </w:rPr>
      </w:pPr>
      <w:r w:rsidRPr="00ED21A5">
        <w:rPr>
          <w:noProof/>
        </w:rPr>
        <w:t>865.</w:t>
      </w:r>
      <w:r w:rsidRPr="00ED21A5">
        <w:rPr>
          <w:noProof/>
        </w:rPr>
        <w:tab/>
        <w:t xml:space="preserve">Noonan JA. Health supervision for children with Turner syndrome. </w:t>
      </w:r>
      <w:r w:rsidRPr="00ED21A5">
        <w:rPr>
          <w:i/>
          <w:noProof/>
        </w:rPr>
        <w:t>Pediatrics</w:t>
      </w:r>
      <w:r w:rsidRPr="00ED21A5">
        <w:rPr>
          <w:noProof/>
        </w:rPr>
        <w:t>. 1997;99:146-7.</w:t>
      </w:r>
    </w:p>
    <w:p w:rsidR="00ED21A5" w:rsidRPr="00ED21A5" w:rsidRDefault="00ED21A5" w:rsidP="00ED21A5">
      <w:pPr>
        <w:pStyle w:val="EndNoteBibliography"/>
        <w:spacing w:after="240"/>
        <w:ind w:left="720" w:hanging="720"/>
        <w:rPr>
          <w:noProof/>
        </w:rPr>
      </w:pPr>
      <w:r w:rsidRPr="00ED21A5">
        <w:rPr>
          <w:noProof/>
        </w:rPr>
        <w:t>866.</w:t>
      </w:r>
      <w:r w:rsidRPr="00ED21A5">
        <w:rPr>
          <w:noProof/>
        </w:rPr>
        <w:tab/>
        <w:t xml:space="preserve">Noonan JA, Srivastava TN, Trinkle JK and Castellos JM. Total anomalous pulmonary venous return with associated patent ductus arteriosus. Two cases with successful correction. </w:t>
      </w:r>
      <w:r w:rsidRPr="00ED21A5">
        <w:rPr>
          <w:i/>
          <w:noProof/>
        </w:rPr>
        <w:t>Chest</w:t>
      </w:r>
      <w:r w:rsidRPr="00ED21A5">
        <w:rPr>
          <w:noProof/>
        </w:rPr>
        <w:t>. 1976;70:683-5.</w:t>
      </w:r>
    </w:p>
    <w:p w:rsidR="00ED21A5" w:rsidRPr="00ED21A5" w:rsidRDefault="00ED21A5" w:rsidP="00ED21A5">
      <w:pPr>
        <w:pStyle w:val="EndNoteBibliography"/>
        <w:spacing w:after="240"/>
        <w:ind w:left="720" w:hanging="720"/>
        <w:rPr>
          <w:noProof/>
        </w:rPr>
      </w:pPr>
      <w:r w:rsidRPr="00ED21A5">
        <w:rPr>
          <w:noProof/>
        </w:rPr>
        <w:t>867.</w:t>
      </w:r>
      <w:r w:rsidRPr="00ED21A5">
        <w:rPr>
          <w:noProof/>
        </w:rPr>
        <w:tab/>
        <w:t xml:space="preserve">Norton SP, Jacobson K, Moroz SP, Culham G, Ng V, Turner J and John P. The congenital intrahepatic arterioportal fistula syndrome: elucidation and proposed classification. </w:t>
      </w:r>
      <w:r w:rsidRPr="00ED21A5">
        <w:rPr>
          <w:i/>
          <w:noProof/>
        </w:rPr>
        <w:t>J Pediatr Gastroenterol Nutr</w:t>
      </w:r>
      <w:r w:rsidRPr="00ED21A5">
        <w:rPr>
          <w:noProof/>
        </w:rPr>
        <w:t>. 2006;43:248-55.</w:t>
      </w:r>
    </w:p>
    <w:p w:rsidR="00ED21A5" w:rsidRPr="00ED21A5" w:rsidRDefault="00ED21A5" w:rsidP="00ED21A5">
      <w:pPr>
        <w:pStyle w:val="EndNoteBibliography"/>
        <w:spacing w:after="240"/>
        <w:ind w:left="720" w:hanging="720"/>
        <w:rPr>
          <w:noProof/>
        </w:rPr>
      </w:pPr>
      <w:r w:rsidRPr="00ED21A5">
        <w:rPr>
          <w:noProof/>
        </w:rPr>
        <w:t>868.</w:t>
      </w:r>
      <w:r w:rsidRPr="00ED21A5">
        <w:rPr>
          <w:noProof/>
        </w:rPr>
        <w:tab/>
        <w:t xml:space="preserve">Norup M. Attitudes towards abortion among physicians working at obstetrical and paediatric departments in Denmark. </w:t>
      </w:r>
      <w:r w:rsidRPr="00ED21A5">
        <w:rPr>
          <w:i/>
          <w:noProof/>
        </w:rPr>
        <w:t>Prenat Diagn</w:t>
      </w:r>
      <w:r w:rsidRPr="00ED21A5">
        <w:rPr>
          <w:noProof/>
        </w:rPr>
        <w:t>. 1998;18:273-80.</w:t>
      </w:r>
    </w:p>
    <w:p w:rsidR="00ED21A5" w:rsidRPr="00ED21A5" w:rsidRDefault="00ED21A5" w:rsidP="00ED21A5">
      <w:pPr>
        <w:pStyle w:val="EndNoteBibliography"/>
        <w:spacing w:after="240"/>
        <w:ind w:left="720" w:hanging="720"/>
        <w:rPr>
          <w:noProof/>
        </w:rPr>
      </w:pPr>
      <w:r w:rsidRPr="00ED21A5">
        <w:rPr>
          <w:noProof/>
        </w:rPr>
        <w:t>869.</w:t>
      </w:r>
      <w:r w:rsidRPr="00ED21A5">
        <w:rPr>
          <w:noProof/>
        </w:rPr>
        <w:tab/>
        <w:t xml:space="preserve">Noto R, Maneatis T, Frane J, Alexander K, Lippe B and Davis DA. Intracranial hypertension in pediatric patients treated with recombinant human growth hormone: data from 25 years of the Genentech National Cooperative Growth Study. </w:t>
      </w:r>
      <w:r w:rsidRPr="00ED21A5">
        <w:rPr>
          <w:i/>
          <w:noProof/>
        </w:rPr>
        <w:t>J Pediatr Endocrinol Metab</w:t>
      </w:r>
      <w:r w:rsidRPr="00ED21A5">
        <w:rPr>
          <w:noProof/>
        </w:rPr>
        <w:t>. 2011;24:627-31.</w:t>
      </w:r>
    </w:p>
    <w:p w:rsidR="00ED21A5" w:rsidRPr="00ED21A5" w:rsidRDefault="00ED21A5" w:rsidP="00ED21A5">
      <w:pPr>
        <w:pStyle w:val="EndNoteBibliography"/>
        <w:spacing w:after="240"/>
        <w:ind w:left="720" w:hanging="720"/>
        <w:rPr>
          <w:noProof/>
        </w:rPr>
      </w:pPr>
      <w:r w:rsidRPr="00ED21A5">
        <w:rPr>
          <w:noProof/>
        </w:rPr>
        <w:t>870.</w:t>
      </w:r>
      <w:r w:rsidRPr="00ED21A5">
        <w:rPr>
          <w:noProof/>
        </w:rPr>
        <w:tab/>
        <w:t xml:space="preserve">O'Gorman CS, Syme C, Lang J, Bradley TJ, Wells GD and Hamilton JK. An evaluation of early cardiometabolic risk factors in children and adolescents with Turner syndrome. </w:t>
      </w:r>
      <w:r w:rsidRPr="00ED21A5">
        <w:rPr>
          <w:i/>
          <w:noProof/>
        </w:rPr>
        <w:t>Clin Endocrinol (Oxf)</w:t>
      </w:r>
      <w:r w:rsidRPr="00ED21A5">
        <w:rPr>
          <w:noProof/>
        </w:rPr>
        <w:t>. 2013;78:907-13.</w:t>
      </w:r>
    </w:p>
    <w:p w:rsidR="00ED21A5" w:rsidRPr="00ED21A5" w:rsidRDefault="00ED21A5" w:rsidP="00ED21A5">
      <w:pPr>
        <w:pStyle w:val="EndNoteBibliography"/>
        <w:spacing w:after="240"/>
        <w:ind w:left="720" w:hanging="720"/>
        <w:rPr>
          <w:noProof/>
        </w:rPr>
      </w:pPr>
      <w:r w:rsidRPr="00ED21A5">
        <w:rPr>
          <w:noProof/>
        </w:rPr>
        <w:t>871.</w:t>
      </w:r>
      <w:r w:rsidRPr="00ED21A5">
        <w:rPr>
          <w:noProof/>
        </w:rPr>
        <w:tab/>
        <w:t xml:space="preserve">Obeidallah D, Turner P, Iannotti RJ, O'Brien RW, Haynie D and Galper D. Investigating children's knowledge and understanding of AIDS. </w:t>
      </w:r>
      <w:r w:rsidRPr="00ED21A5">
        <w:rPr>
          <w:i/>
          <w:noProof/>
        </w:rPr>
        <w:t>The Journal of school health</w:t>
      </w:r>
      <w:r w:rsidRPr="00ED21A5">
        <w:rPr>
          <w:noProof/>
        </w:rPr>
        <w:t>. 1993;63:125-9.</w:t>
      </w:r>
    </w:p>
    <w:p w:rsidR="00ED21A5" w:rsidRPr="00ED21A5" w:rsidRDefault="00ED21A5" w:rsidP="00ED21A5">
      <w:pPr>
        <w:pStyle w:val="EndNoteBibliography"/>
        <w:spacing w:after="240"/>
        <w:ind w:left="720" w:hanging="720"/>
        <w:rPr>
          <w:noProof/>
        </w:rPr>
      </w:pPr>
      <w:r w:rsidRPr="00ED21A5">
        <w:rPr>
          <w:noProof/>
        </w:rPr>
        <w:t>872.</w:t>
      </w:r>
      <w:r w:rsidRPr="00ED21A5">
        <w:rPr>
          <w:noProof/>
        </w:rPr>
        <w:tab/>
        <w:t xml:space="preserve">Obermayr F, Szavay P, Schafer J and Fuchs J. Ureteropelvic junction obstruction and calyceal diverticulum in a child with Turner syndrome and horseshoe kidney. </w:t>
      </w:r>
      <w:r w:rsidRPr="00ED21A5">
        <w:rPr>
          <w:i/>
          <w:noProof/>
        </w:rPr>
        <w:t>Journal of pediatric urology</w:t>
      </w:r>
      <w:r w:rsidRPr="00ED21A5">
        <w:rPr>
          <w:noProof/>
        </w:rPr>
        <w:t>. 2010;6:463 e1-4.</w:t>
      </w:r>
    </w:p>
    <w:p w:rsidR="00ED21A5" w:rsidRPr="00ED21A5" w:rsidRDefault="00ED21A5" w:rsidP="00ED21A5">
      <w:pPr>
        <w:pStyle w:val="EndNoteBibliography"/>
        <w:spacing w:after="240"/>
        <w:ind w:left="720" w:hanging="720"/>
        <w:rPr>
          <w:noProof/>
        </w:rPr>
      </w:pPr>
      <w:r w:rsidRPr="00ED21A5">
        <w:rPr>
          <w:noProof/>
        </w:rPr>
        <w:t>873.</w:t>
      </w:r>
      <w:r w:rsidRPr="00ED21A5">
        <w:rPr>
          <w:noProof/>
        </w:rPr>
        <w:tab/>
        <w:t xml:space="preserve">Ogata T and Matsuo N. Turner syndrome and female sex chromosome aberrations: deduction of the principal factors involved in the development of clinical features. </w:t>
      </w:r>
      <w:r w:rsidRPr="00ED21A5">
        <w:rPr>
          <w:i/>
          <w:noProof/>
        </w:rPr>
        <w:t>Human Genetics</w:t>
      </w:r>
      <w:r w:rsidRPr="00ED21A5">
        <w:rPr>
          <w:noProof/>
        </w:rPr>
        <w:t>. 1995;95:607-629.</w:t>
      </w:r>
    </w:p>
    <w:p w:rsidR="00ED21A5" w:rsidRPr="00ED21A5" w:rsidRDefault="00ED21A5" w:rsidP="00ED21A5">
      <w:pPr>
        <w:pStyle w:val="EndNoteBibliography"/>
        <w:spacing w:after="240"/>
        <w:ind w:left="720" w:hanging="720"/>
        <w:rPr>
          <w:noProof/>
        </w:rPr>
      </w:pPr>
      <w:r w:rsidRPr="00ED21A5">
        <w:rPr>
          <w:noProof/>
        </w:rPr>
        <w:t>874.</w:t>
      </w:r>
      <w:r w:rsidRPr="00ED21A5">
        <w:rPr>
          <w:noProof/>
        </w:rPr>
        <w:tab/>
        <w:t xml:space="preserve">Ogiuchi H, Takano K, Tanaka M, Hizuka N, Takagi S, Sangu Y, Shizume K and Kawanishi I. Oro-maxillofacial development in patients with Turner's syndrome. </w:t>
      </w:r>
      <w:r w:rsidRPr="00ED21A5">
        <w:rPr>
          <w:i/>
          <w:noProof/>
        </w:rPr>
        <w:t>Endocrinol Jpn</w:t>
      </w:r>
      <w:r w:rsidRPr="00ED21A5">
        <w:rPr>
          <w:noProof/>
        </w:rPr>
        <w:t>. 1985;32:881-90.</w:t>
      </w:r>
    </w:p>
    <w:p w:rsidR="00ED21A5" w:rsidRPr="00ED21A5" w:rsidRDefault="00ED21A5" w:rsidP="00ED21A5">
      <w:pPr>
        <w:pStyle w:val="EndNoteBibliography"/>
        <w:spacing w:after="240"/>
        <w:ind w:left="720" w:hanging="720"/>
        <w:rPr>
          <w:noProof/>
        </w:rPr>
      </w:pPr>
      <w:r w:rsidRPr="00ED21A5">
        <w:rPr>
          <w:noProof/>
        </w:rPr>
        <w:t>875.</w:t>
      </w:r>
      <w:r w:rsidRPr="00ED21A5">
        <w:rPr>
          <w:noProof/>
        </w:rPr>
        <w:tab/>
        <w:t xml:space="preserve">Okamoto S, Morimoto Y, Reza MS, Kohso H, Ishikawa M, Takano M, Kurematsu Y, Yamao J and Fukui H. Cerebral hemorrhage in turner syndrome: a case report. </w:t>
      </w:r>
      <w:r w:rsidRPr="00ED21A5">
        <w:rPr>
          <w:i/>
          <w:noProof/>
        </w:rPr>
        <w:t>Clin Pediatr Endocrinol</w:t>
      </w:r>
      <w:r w:rsidRPr="00ED21A5">
        <w:rPr>
          <w:noProof/>
        </w:rPr>
        <w:t>. 2005;14:35-7.</w:t>
      </w:r>
    </w:p>
    <w:p w:rsidR="00ED21A5" w:rsidRPr="00ED21A5" w:rsidRDefault="00ED21A5" w:rsidP="00ED21A5">
      <w:pPr>
        <w:pStyle w:val="EndNoteBibliography"/>
        <w:spacing w:after="240"/>
        <w:ind w:left="720" w:hanging="720"/>
        <w:rPr>
          <w:noProof/>
        </w:rPr>
      </w:pPr>
      <w:r w:rsidRPr="00ED21A5">
        <w:rPr>
          <w:noProof/>
        </w:rPr>
        <w:t>876.</w:t>
      </w:r>
      <w:r w:rsidRPr="00ED21A5">
        <w:rPr>
          <w:noProof/>
        </w:rPr>
        <w:tab/>
        <w:t xml:space="preserve">Okonkwo JE and Crocker KM. Cloacal dysgenesis. </w:t>
      </w:r>
      <w:r w:rsidRPr="00ED21A5">
        <w:rPr>
          <w:i/>
          <w:noProof/>
        </w:rPr>
        <w:t>Obstet Gynecol</w:t>
      </w:r>
      <w:r w:rsidRPr="00ED21A5">
        <w:rPr>
          <w:noProof/>
        </w:rPr>
        <w:t>. 1977;50:97-101.</w:t>
      </w:r>
    </w:p>
    <w:p w:rsidR="00ED21A5" w:rsidRPr="00ED21A5" w:rsidRDefault="00ED21A5" w:rsidP="00ED21A5">
      <w:pPr>
        <w:pStyle w:val="EndNoteBibliography"/>
        <w:spacing w:after="240"/>
        <w:ind w:left="720" w:hanging="720"/>
        <w:rPr>
          <w:noProof/>
        </w:rPr>
      </w:pPr>
      <w:r w:rsidRPr="00ED21A5">
        <w:rPr>
          <w:noProof/>
        </w:rPr>
        <w:t>877.</w:t>
      </w:r>
      <w:r w:rsidRPr="00ED21A5">
        <w:rPr>
          <w:noProof/>
        </w:rPr>
        <w:tab/>
        <w:t xml:space="preserve">Okuno S, Nishi N and Sakaki T. [Putaminal hemorrhage in a case of Turner's syndrome with hyperaldosteronemia]. </w:t>
      </w:r>
      <w:r w:rsidRPr="00ED21A5">
        <w:rPr>
          <w:i/>
          <w:noProof/>
        </w:rPr>
        <w:t>No Shinkei Geka</w:t>
      </w:r>
      <w:r w:rsidRPr="00ED21A5">
        <w:rPr>
          <w:noProof/>
        </w:rPr>
        <w:t>. 2005;33:171-6.</w:t>
      </w:r>
    </w:p>
    <w:p w:rsidR="00ED21A5" w:rsidRPr="00ED21A5" w:rsidRDefault="00ED21A5" w:rsidP="00ED21A5">
      <w:pPr>
        <w:pStyle w:val="EndNoteBibliography"/>
        <w:spacing w:after="240"/>
        <w:ind w:left="720" w:hanging="720"/>
        <w:rPr>
          <w:noProof/>
        </w:rPr>
      </w:pPr>
      <w:r w:rsidRPr="00ED21A5">
        <w:rPr>
          <w:noProof/>
        </w:rPr>
        <w:t>878.</w:t>
      </w:r>
      <w:r w:rsidRPr="00ED21A5">
        <w:rPr>
          <w:noProof/>
        </w:rPr>
        <w:tab/>
        <w:t xml:space="preserve">Oliveira RM, Verreschi IT, Lipay MV, Eca LP, Guedes AD and Bianco B. Y chromosome in Turner syndrome: review of the literature. </w:t>
      </w:r>
      <w:r w:rsidRPr="00ED21A5">
        <w:rPr>
          <w:i/>
          <w:noProof/>
        </w:rPr>
        <w:t>Sao Paulo medical journal = Revista paulista de medicina</w:t>
      </w:r>
      <w:r w:rsidRPr="00ED21A5">
        <w:rPr>
          <w:noProof/>
        </w:rPr>
        <w:t>. 2009;127:373-8.</w:t>
      </w:r>
    </w:p>
    <w:p w:rsidR="00ED21A5" w:rsidRPr="00ED21A5" w:rsidRDefault="00ED21A5" w:rsidP="00ED21A5">
      <w:pPr>
        <w:pStyle w:val="EndNoteBibliography"/>
        <w:spacing w:after="240"/>
        <w:ind w:left="720" w:hanging="720"/>
        <w:rPr>
          <w:noProof/>
        </w:rPr>
      </w:pPr>
      <w:r w:rsidRPr="00ED21A5">
        <w:rPr>
          <w:noProof/>
        </w:rPr>
        <w:t>879.</w:t>
      </w:r>
      <w:r w:rsidRPr="00ED21A5">
        <w:rPr>
          <w:noProof/>
        </w:rPr>
        <w:tab/>
        <w:t xml:space="preserve">Olson JM, Hamilton A and Breslow NE. Non-11p constitutional chromosome abnormalities in Wilms' tumor patients. </w:t>
      </w:r>
      <w:r w:rsidRPr="00ED21A5">
        <w:rPr>
          <w:i/>
          <w:noProof/>
        </w:rPr>
        <w:t>Med Pediatr Oncol</w:t>
      </w:r>
      <w:r w:rsidRPr="00ED21A5">
        <w:rPr>
          <w:noProof/>
        </w:rPr>
        <w:t>. 1995;24:305-9.</w:t>
      </w:r>
    </w:p>
    <w:p w:rsidR="00ED21A5" w:rsidRPr="00ED21A5" w:rsidRDefault="00ED21A5" w:rsidP="00ED21A5">
      <w:pPr>
        <w:pStyle w:val="EndNoteBibliography"/>
        <w:spacing w:after="240"/>
        <w:ind w:left="720" w:hanging="720"/>
        <w:rPr>
          <w:noProof/>
        </w:rPr>
      </w:pPr>
      <w:r w:rsidRPr="00ED21A5">
        <w:rPr>
          <w:noProof/>
        </w:rPr>
        <w:t>880.</w:t>
      </w:r>
      <w:r w:rsidRPr="00ED21A5">
        <w:rPr>
          <w:noProof/>
        </w:rPr>
        <w:tab/>
        <w:t xml:space="preserve">Olszewska E, Wisniewski A, Madej M, Trzcinska D, Tabor P, Milde K and Syczewska M. [Posture in Turner syndrome patients]. </w:t>
      </w:r>
      <w:r w:rsidRPr="00ED21A5">
        <w:rPr>
          <w:i/>
          <w:noProof/>
        </w:rPr>
        <w:t>Pediatr Endocrinol Diabetes Metab</w:t>
      </w:r>
      <w:r w:rsidRPr="00ED21A5">
        <w:rPr>
          <w:noProof/>
        </w:rPr>
        <w:t>. 2010;16:189-95.</w:t>
      </w:r>
    </w:p>
    <w:p w:rsidR="00ED21A5" w:rsidRPr="00ED21A5" w:rsidRDefault="00ED21A5" w:rsidP="00ED21A5">
      <w:pPr>
        <w:pStyle w:val="EndNoteBibliography"/>
        <w:spacing w:after="240"/>
        <w:ind w:left="720" w:hanging="720"/>
        <w:rPr>
          <w:noProof/>
        </w:rPr>
      </w:pPr>
      <w:r w:rsidRPr="00ED21A5">
        <w:rPr>
          <w:noProof/>
        </w:rPr>
        <w:t>881.</w:t>
      </w:r>
      <w:r w:rsidRPr="00ED21A5">
        <w:rPr>
          <w:noProof/>
        </w:rPr>
        <w:tab/>
        <w:t xml:space="preserve">Onder A, Aycan Z, Cetinkaya S, Kendirci HN, Bas VN and Agladioglu SY. Assessment of the 21-hydroxylase deficiency and the adrenal functions in young females with Turner syndrome. </w:t>
      </w:r>
      <w:r w:rsidRPr="00ED21A5">
        <w:rPr>
          <w:i/>
          <w:noProof/>
        </w:rPr>
        <w:t>J Pediatr Endocrinol Metab</w:t>
      </w:r>
      <w:r w:rsidRPr="00ED21A5">
        <w:rPr>
          <w:noProof/>
        </w:rPr>
        <w:t>. 2012;25:681-5.</w:t>
      </w:r>
    </w:p>
    <w:p w:rsidR="00ED21A5" w:rsidRPr="00ED21A5" w:rsidRDefault="00ED21A5" w:rsidP="00ED21A5">
      <w:pPr>
        <w:pStyle w:val="EndNoteBibliography"/>
        <w:spacing w:after="240"/>
        <w:ind w:left="720" w:hanging="720"/>
        <w:rPr>
          <w:noProof/>
        </w:rPr>
      </w:pPr>
      <w:r w:rsidRPr="00ED21A5">
        <w:rPr>
          <w:noProof/>
        </w:rPr>
        <w:t>882.</w:t>
      </w:r>
      <w:r w:rsidRPr="00ED21A5">
        <w:rPr>
          <w:noProof/>
        </w:rPr>
        <w:tab/>
        <w:t xml:space="preserve">Oohara K, Yamazaki T, Sakaguchi K, Nakayama M and Kobayashi A. Acute aortic dissection, aortic insufficiency, and a single coronary artery in a patient with Turner's syndrome. </w:t>
      </w:r>
      <w:r w:rsidRPr="00ED21A5">
        <w:rPr>
          <w:i/>
          <w:noProof/>
        </w:rPr>
        <w:t>J Cardiovasc Surg (Torino)</w:t>
      </w:r>
      <w:r w:rsidRPr="00ED21A5">
        <w:rPr>
          <w:noProof/>
        </w:rPr>
        <w:t>. 1995;36:273-5.</w:t>
      </w:r>
    </w:p>
    <w:p w:rsidR="00ED21A5" w:rsidRPr="00ED21A5" w:rsidRDefault="00ED21A5" w:rsidP="00ED21A5">
      <w:pPr>
        <w:pStyle w:val="EndNoteBibliography"/>
        <w:spacing w:after="240"/>
        <w:ind w:left="720" w:hanging="720"/>
        <w:rPr>
          <w:noProof/>
        </w:rPr>
      </w:pPr>
      <w:r w:rsidRPr="00ED21A5">
        <w:rPr>
          <w:noProof/>
        </w:rPr>
        <w:t>883.</w:t>
      </w:r>
      <w:r w:rsidRPr="00ED21A5">
        <w:rPr>
          <w:noProof/>
        </w:rPr>
        <w:tab/>
        <w:t xml:space="preserve">Opic P, Utens EM, Cuypers JA, Witsenburg M, van den Bosch A, van Domburg R, Bogers AJ, Boersma E, Pelliccia A and Roos-Hesselink JW. Sports participation in adults with congenital heart disease. </w:t>
      </w:r>
      <w:r w:rsidRPr="00ED21A5">
        <w:rPr>
          <w:i/>
          <w:noProof/>
        </w:rPr>
        <w:t>Int J Cardiol</w:t>
      </w:r>
      <w:r w:rsidRPr="00ED21A5">
        <w:rPr>
          <w:noProof/>
        </w:rPr>
        <w:t>. 2015;187:175-82.</w:t>
      </w:r>
    </w:p>
    <w:p w:rsidR="00ED21A5" w:rsidRPr="00ED21A5" w:rsidRDefault="00ED21A5" w:rsidP="00ED21A5">
      <w:pPr>
        <w:pStyle w:val="EndNoteBibliography"/>
        <w:spacing w:after="240"/>
        <w:ind w:left="720" w:hanging="720"/>
        <w:rPr>
          <w:noProof/>
        </w:rPr>
      </w:pPr>
      <w:r w:rsidRPr="00ED21A5">
        <w:rPr>
          <w:noProof/>
        </w:rPr>
        <w:t>884.</w:t>
      </w:r>
      <w:r w:rsidRPr="00ED21A5">
        <w:rPr>
          <w:noProof/>
        </w:rPr>
        <w:tab/>
        <w:t xml:space="preserve">Ortiz Torres M and Mesfin FB. Brachial Plexitis (Parsonage Turner Syndrome, Brachial Neuropathy, Brachial Radiculitis) </w:t>
      </w:r>
      <w:r w:rsidRPr="00ED21A5">
        <w:rPr>
          <w:i/>
          <w:noProof/>
        </w:rPr>
        <w:t>StatPearls</w:t>
      </w:r>
      <w:r w:rsidRPr="00ED21A5">
        <w:rPr>
          <w:noProof/>
        </w:rPr>
        <w:t xml:space="preserve"> Treasure Island (FL); 2017.</w:t>
      </w:r>
    </w:p>
    <w:p w:rsidR="00ED21A5" w:rsidRPr="00ED21A5" w:rsidRDefault="00ED21A5" w:rsidP="00ED21A5">
      <w:pPr>
        <w:pStyle w:val="EndNoteBibliography"/>
        <w:spacing w:after="240"/>
        <w:ind w:left="720" w:hanging="720"/>
        <w:rPr>
          <w:noProof/>
        </w:rPr>
      </w:pPr>
      <w:r w:rsidRPr="00ED21A5">
        <w:rPr>
          <w:noProof/>
        </w:rPr>
        <w:t>885.</w:t>
      </w:r>
      <w:r w:rsidRPr="00ED21A5">
        <w:rPr>
          <w:noProof/>
        </w:rPr>
        <w:tab/>
        <w:t xml:space="preserve">Ortonne JP, Brocard E, Floret D, Perrot H and Thivolet J. [Diagnostic value of cafe-au-lait spots (author's transl)]. </w:t>
      </w:r>
      <w:r w:rsidRPr="00ED21A5">
        <w:rPr>
          <w:i/>
          <w:noProof/>
        </w:rPr>
        <w:t>Annales de dermatologie et de venereologie</w:t>
      </w:r>
      <w:r w:rsidRPr="00ED21A5">
        <w:rPr>
          <w:noProof/>
        </w:rPr>
        <w:t>. 1980;107:313-27.</w:t>
      </w:r>
    </w:p>
    <w:p w:rsidR="00ED21A5" w:rsidRPr="00ED21A5" w:rsidRDefault="00ED21A5" w:rsidP="00ED21A5">
      <w:pPr>
        <w:pStyle w:val="EndNoteBibliography"/>
        <w:spacing w:after="240"/>
        <w:ind w:left="720" w:hanging="720"/>
        <w:rPr>
          <w:noProof/>
        </w:rPr>
      </w:pPr>
      <w:r w:rsidRPr="00ED21A5">
        <w:rPr>
          <w:noProof/>
        </w:rPr>
        <w:t>886.</w:t>
      </w:r>
      <w:r w:rsidRPr="00ED21A5">
        <w:rPr>
          <w:noProof/>
        </w:rPr>
        <w:tab/>
        <w:t xml:space="preserve">Oskoui R and Lindsay J, Jr. Aortic dissection in women &lt; 40 years of age and the unimportance of pregnancy. </w:t>
      </w:r>
      <w:r w:rsidRPr="00ED21A5">
        <w:rPr>
          <w:i/>
          <w:noProof/>
        </w:rPr>
        <w:t>Am J Cardiol</w:t>
      </w:r>
      <w:r w:rsidRPr="00ED21A5">
        <w:rPr>
          <w:noProof/>
        </w:rPr>
        <w:t>. 1994;73:821-3.</w:t>
      </w:r>
    </w:p>
    <w:p w:rsidR="00ED21A5" w:rsidRPr="00ED21A5" w:rsidRDefault="00ED21A5" w:rsidP="00ED21A5">
      <w:pPr>
        <w:pStyle w:val="EndNoteBibliography"/>
        <w:spacing w:after="240"/>
        <w:ind w:left="720" w:hanging="720"/>
        <w:rPr>
          <w:noProof/>
        </w:rPr>
      </w:pPr>
      <w:r w:rsidRPr="00ED21A5">
        <w:rPr>
          <w:noProof/>
        </w:rPr>
        <w:t>887.</w:t>
      </w:r>
      <w:r w:rsidRPr="00ED21A5">
        <w:rPr>
          <w:noProof/>
        </w:rPr>
        <w:tab/>
        <w:t xml:space="preserve">Ostberg JE, Beckman A, Cadge B and Conway GS. Oestrogen deficiency and growth hormone treatment in childhood are not associated with hearing in adults with turner syndrome. </w:t>
      </w:r>
      <w:r w:rsidRPr="00ED21A5">
        <w:rPr>
          <w:i/>
          <w:noProof/>
        </w:rPr>
        <w:t>Horm Res</w:t>
      </w:r>
      <w:r w:rsidRPr="00ED21A5">
        <w:rPr>
          <w:noProof/>
        </w:rPr>
        <w:t>. 2004;62:182-6.</w:t>
      </w:r>
    </w:p>
    <w:p w:rsidR="00ED21A5" w:rsidRPr="00ED21A5" w:rsidRDefault="00ED21A5" w:rsidP="00ED21A5">
      <w:pPr>
        <w:pStyle w:val="EndNoteBibliography"/>
        <w:spacing w:after="240"/>
        <w:ind w:left="720" w:hanging="720"/>
        <w:rPr>
          <w:noProof/>
        </w:rPr>
      </w:pPr>
      <w:r w:rsidRPr="00ED21A5">
        <w:rPr>
          <w:noProof/>
        </w:rPr>
        <w:t>888.</w:t>
      </w:r>
      <w:r w:rsidRPr="00ED21A5">
        <w:rPr>
          <w:noProof/>
        </w:rPr>
        <w:tab/>
        <w:t xml:space="preserve">Ostberg JE, Brookes JA, McCarthy C, Halcox J and Conway GS. A comparison of echocardiography and magnetic resonance imaging in cardiovascular screening of adults with Turner syndrome. </w:t>
      </w:r>
      <w:r w:rsidRPr="00ED21A5">
        <w:rPr>
          <w:i/>
          <w:noProof/>
        </w:rPr>
        <w:t>J Clin Endocrinol Metab</w:t>
      </w:r>
      <w:r w:rsidRPr="00ED21A5">
        <w:rPr>
          <w:noProof/>
        </w:rPr>
        <w:t>. 2004;89:5966-71.</w:t>
      </w:r>
    </w:p>
    <w:p w:rsidR="00ED21A5" w:rsidRPr="00ED21A5" w:rsidRDefault="00ED21A5" w:rsidP="00ED21A5">
      <w:pPr>
        <w:pStyle w:val="EndNoteBibliography"/>
        <w:spacing w:after="240"/>
        <w:ind w:left="720" w:hanging="720"/>
        <w:rPr>
          <w:noProof/>
        </w:rPr>
      </w:pPr>
      <w:r w:rsidRPr="00ED21A5">
        <w:rPr>
          <w:noProof/>
        </w:rPr>
        <w:t>889.</w:t>
      </w:r>
      <w:r w:rsidRPr="00ED21A5">
        <w:rPr>
          <w:noProof/>
        </w:rPr>
        <w:tab/>
        <w:t xml:space="preserve">Ostberg JE and Conway GS. Adulthood in women with Turner syndrome. </w:t>
      </w:r>
      <w:r w:rsidRPr="00ED21A5">
        <w:rPr>
          <w:i/>
          <w:noProof/>
        </w:rPr>
        <w:t>Horm Res</w:t>
      </w:r>
      <w:r w:rsidRPr="00ED21A5">
        <w:rPr>
          <w:noProof/>
        </w:rPr>
        <w:t>. 2003;59:211-21.</w:t>
      </w:r>
    </w:p>
    <w:p w:rsidR="00ED21A5" w:rsidRPr="00ED21A5" w:rsidRDefault="00ED21A5" w:rsidP="00ED21A5">
      <w:pPr>
        <w:pStyle w:val="EndNoteBibliography"/>
        <w:spacing w:after="240"/>
        <w:ind w:left="720" w:hanging="720"/>
        <w:rPr>
          <w:noProof/>
        </w:rPr>
      </w:pPr>
      <w:r w:rsidRPr="00ED21A5">
        <w:rPr>
          <w:noProof/>
        </w:rPr>
        <w:t>890.</w:t>
      </w:r>
      <w:r w:rsidRPr="00ED21A5">
        <w:rPr>
          <w:noProof/>
        </w:rPr>
        <w:tab/>
        <w:t xml:space="preserve">Ostberg JE, Donald AE, Halcox JP, Storry C, McCarthy C and Conway GS. Vasculopathy in Turner syndrome: arterial dilatation and intimal thickening without endothelial dysfunction. </w:t>
      </w:r>
      <w:r w:rsidRPr="00ED21A5">
        <w:rPr>
          <w:i/>
          <w:noProof/>
        </w:rPr>
        <w:t>J Clin Endocrinol Metab</w:t>
      </w:r>
      <w:r w:rsidRPr="00ED21A5">
        <w:rPr>
          <w:noProof/>
        </w:rPr>
        <w:t>. 2005;90:5161-6.</w:t>
      </w:r>
    </w:p>
    <w:p w:rsidR="00ED21A5" w:rsidRPr="00ED21A5" w:rsidRDefault="00ED21A5" w:rsidP="00ED21A5">
      <w:pPr>
        <w:pStyle w:val="EndNoteBibliography"/>
        <w:spacing w:after="240"/>
        <w:ind w:left="720" w:hanging="720"/>
        <w:rPr>
          <w:noProof/>
        </w:rPr>
      </w:pPr>
      <w:r w:rsidRPr="00ED21A5">
        <w:rPr>
          <w:noProof/>
        </w:rPr>
        <w:t>891.</w:t>
      </w:r>
      <w:r w:rsidRPr="00ED21A5">
        <w:rPr>
          <w:noProof/>
        </w:rPr>
        <w:tab/>
        <w:t xml:space="preserve">Ota Y, Tsunemoto M, Shimada M, Ishizawa A, Koike K and Kobayashi J. [Aortic dissection associated with Turner's syndrome]. </w:t>
      </w:r>
      <w:r w:rsidRPr="00ED21A5">
        <w:rPr>
          <w:i/>
          <w:noProof/>
        </w:rPr>
        <w:t>Kyobu Geka</w:t>
      </w:r>
      <w:r w:rsidRPr="00ED21A5">
        <w:rPr>
          <w:noProof/>
        </w:rPr>
        <w:t>. 1992;45:411-4.</w:t>
      </w:r>
    </w:p>
    <w:p w:rsidR="00ED21A5" w:rsidRPr="00ED21A5" w:rsidRDefault="00ED21A5" w:rsidP="00ED21A5">
      <w:pPr>
        <w:pStyle w:val="EndNoteBibliography"/>
        <w:spacing w:after="240"/>
        <w:ind w:left="720" w:hanging="720"/>
        <w:rPr>
          <w:noProof/>
        </w:rPr>
      </w:pPr>
      <w:r w:rsidRPr="00ED21A5">
        <w:rPr>
          <w:noProof/>
        </w:rPr>
        <w:t>892.</w:t>
      </w:r>
      <w:r w:rsidRPr="00ED21A5">
        <w:rPr>
          <w:noProof/>
        </w:rPr>
        <w:tab/>
        <w:t xml:space="preserve">Otto PA, Kasahara S, Nunesmaia HG and Frota-Pessoa O. Risk of 45,X karyotype in offspring of Turner's syndrome patients. </w:t>
      </w:r>
      <w:r w:rsidRPr="00ED21A5">
        <w:rPr>
          <w:i/>
          <w:noProof/>
        </w:rPr>
        <w:t>Lancet</w:t>
      </w:r>
      <w:r w:rsidRPr="00ED21A5">
        <w:rPr>
          <w:noProof/>
        </w:rPr>
        <w:t>. 1977;2:257.</w:t>
      </w:r>
    </w:p>
    <w:p w:rsidR="00ED21A5" w:rsidRPr="00ED21A5" w:rsidRDefault="00ED21A5" w:rsidP="00ED21A5">
      <w:pPr>
        <w:pStyle w:val="EndNoteBibliography"/>
        <w:spacing w:after="240"/>
        <w:ind w:left="720" w:hanging="720"/>
        <w:rPr>
          <w:noProof/>
        </w:rPr>
      </w:pPr>
      <w:r w:rsidRPr="00ED21A5">
        <w:rPr>
          <w:noProof/>
        </w:rPr>
        <w:t>893.</w:t>
      </w:r>
      <w:r w:rsidRPr="00ED21A5">
        <w:rPr>
          <w:noProof/>
        </w:rPr>
        <w:tab/>
        <w:t xml:space="preserve">Oza NM, Siegenthaler M, Horvath K, Rosing DR, Chen MY, Arai AE, Gould HN, Bakalov V and Bondy CA. Serious aortic complications in a patient with Turner syndrome. </w:t>
      </w:r>
      <w:r w:rsidRPr="00ED21A5">
        <w:rPr>
          <w:i/>
          <w:noProof/>
        </w:rPr>
        <w:t>Eur J Pediatr</w:t>
      </w:r>
      <w:r w:rsidRPr="00ED21A5">
        <w:rPr>
          <w:noProof/>
        </w:rPr>
        <w:t>. 2013;172:703-5.</w:t>
      </w:r>
    </w:p>
    <w:p w:rsidR="00ED21A5" w:rsidRPr="00ED21A5" w:rsidRDefault="00ED21A5" w:rsidP="00ED21A5">
      <w:pPr>
        <w:pStyle w:val="EndNoteBibliography"/>
        <w:spacing w:after="240"/>
        <w:ind w:left="720" w:hanging="720"/>
        <w:rPr>
          <w:noProof/>
        </w:rPr>
      </w:pPr>
      <w:r w:rsidRPr="00ED21A5">
        <w:rPr>
          <w:noProof/>
        </w:rPr>
        <w:t>894.</w:t>
      </w:r>
      <w:r w:rsidRPr="00ED21A5">
        <w:rPr>
          <w:noProof/>
        </w:rPr>
        <w:tab/>
        <w:t xml:space="preserve">Pandya PP, Kondylios A, Hilbert L, Snijders RJ and Nicolaides KH. Chromosomal defects and outcome in 1015 fetuses with increased nuchal translucency. </w:t>
      </w:r>
      <w:r w:rsidRPr="00ED21A5">
        <w:rPr>
          <w:i/>
          <w:noProof/>
        </w:rPr>
        <w:t>Ultrasound in obstetrics &amp; gynecology : the official journal of the International Society of Ultrasound in Obstetrics and Gynecology</w:t>
      </w:r>
      <w:r w:rsidRPr="00ED21A5">
        <w:rPr>
          <w:noProof/>
        </w:rPr>
        <w:t>. 1995;5:15-9.</w:t>
      </w:r>
    </w:p>
    <w:p w:rsidR="00ED21A5" w:rsidRPr="00ED21A5" w:rsidRDefault="00ED21A5" w:rsidP="00ED21A5">
      <w:pPr>
        <w:pStyle w:val="EndNoteBibliography"/>
        <w:spacing w:after="240"/>
        <w:ind w:left="720" w:hanging="720"/>
        <w:rPr>
          <w:noProof/>
        </w:rPr>
      </w:pPr>
      <w:r w:rsidRPr="00ED21A5">
        <w:rPr>
          <w:noProof/>
        </w:rPr>
        <w:t>895.</w:t>
      </w:r>
      <w:r w:rsidRPr="00ED21A5">
        <w:rPr>
          <w:noProof/>
        </w:rPr>
        <w:tab/>
        <w:t xml:space="preserve">Paolucci DG and Bamba V. Turner Syndrome: Care of the Patient: Birth to Late Adolescence. </w:t>
      </w:r>
      <w:r w:rsidRPr="00ED21A5">
        <w:rPr>
          <w:i/>
          <w:noProof/>
        </w:rPr>
        <w:t>Pediatr Endocrinol Rev</w:t>
      </w:r>
      <w:r w:rsidRPr="00ED21A5">
        <w:rPr>
          <w:noProof/>
        </w:rPr>
        <w:t>. 2017;14 Suppl 2:454-461.</w:t>
      </w:r>
    </w:p>
    <w:p w:rsidR="00ED21A5" w:rsidRPr="00ED21A5" w:rsidRDefault="00ED21A5" w:rsidP="00ED21A5">
      <w:pPr>
        <w:pStyle w:val="EndNoteBibliography"/>
        <w:spacing w:after="240"/>
        <w:ind w:left="720" w:hanging="720"/>
        <w:rPr>
          <w:noProof/>
        </w:rPr>
      </w:pPr>
      <w:r w:rsidRPr="00ED21A5">
        <w:rPr>
          <w:noProof/>
        </w:rPr>
        <w:t>896.</w:t>
      </w:r>
      <w:r w:rsidRPr="00ED21A5">
        <w:rPr>
          <w:noProof/>
        </w:rPr>
        <w:tab/>
        <w:t xml:space="preserve">Papadia FS, Adami GF, Marinari GM, Camerini G and Scopinaro N. Bariatric surgery in adolescents: a long-term follow-up study. </w:t>
      </w:r>
      <w:r w:rsidRPr="00ED21A5">
        <w:rPr>
          <w:i/>
          <w:noProof/>
        </w:rPr>
        <w:t>Surgery for obesity and related diseases : official journal of the American Society for Bariatric Surgery</w:t>
      </w:r>
      <w:r w:rsidRPr="00ED21A5">
        <w:rPr>
          <w:noProof/>
        </w:rPr>
        <w:t>. 2007;3:465-8.</w:t>
      </w:r>
    </w:p>
    <w:p w:rsidR="00ED21A5" w:rsidRPr="00ED21A5" w:rsidRDefault="00ED21A5" w:rsidP="00ED21A5">
      <w:pPr>
        <w:pStyle w:val="EndNoteBibliography"/>
        <w:spacing w:after="240"/>
        <w:ind w:left="720" w:hanging="720"/>
        <w:rPr>
          <w:noProof/>
        </w:rPr>
      </w:pPr>
      <w:r w:rsidRPr="00ED21A5">
        <w:rPr>
          <w:noProof/>
        </w:rPr>
        <w:t>897.</w:t>
      </w:r>
      <w:r w:rsidRPr="00ED21A5">
        <w:rPr>
          <w:noProof/>
        </w:rPr>
        <w:tab/>
        <w:t xml:space="preserve">Papadopulos-Eleopulos E, Turner VF, Papadimitriou J, Page B, Causer D, Alfonso H, Mhlongo S, Miller T, Maniotis A and Fiala C. A critique of the Montagnier evidence for the HIV/AIDS hypothesis. </w:t>
      </w:r>
      <w:r w:rsidRPr="00ED21A5">
        <w:rPr>
          <w:i/>
          <w:noProof/>
        </w:rPr>
        <w:t>Medical hypotheses</w:t>
      </w:r>
      <w:r w:rsidRPr="00ED21A5">
        <w:rPr>
          <w:noProof/>
        </w:rPr>
        <w:t>. 2004;63:597-601.</w:t>
      </w:r>
    </w:p>
    <w:p w:rsidR="00ED21A5" w:rsidRPr="00ED21A5" w:rsidRDefault="00ED21A5" w:rsidP="00ED21A5">
      <w:pPr>
        <w:pStyle w:val="EndNoteBibliography"/>
        <w:spacing w:after="240"/>
        <w:ind w:left="720" w:hanging="720"/>
        <w:rPr>
          <w:noProof/>
        </w:rPr>
      </w:pPr>
      <w:r w:rsidRPr="00ED21A5">
        <w:rPr>
          <w:noProof/>
        </w:rPr>
        <w:t>898.</w:t>
      </w:r>
      <w:r w:rsidRPr="00ED21A5">
        <w:rPr>
          <w:noProof/>
        </w:rPr>
        <w:tab/>
        <w:t xml:space="preserve">Papavassiliou V, Anderton M, Loftus IM, Turner DA, Naylor AR, London NJ, Bell PR and Thompson MM. The physiological effects of elevated intra-abdominal pressure following aneurysm repair. </w:t>
      </w:r>
      <w:r w:rsidRPr="00ED21A5">
        <w:rPr>
          <w:i/>
          <w:noProof/>
        </w:rPr>
        <w:t>European journal of vascular and endovascular surgery : the official journal of the European Society for Vascular Surgery</w:t>
      </w:r>
      <w:r w:rsidRPr="00ED21A5">
        <w:rPr>
          <w:noProof/>
        </w:rPr>
        <w:t>. 2003;26:293-8.</w:t>
      </w:r>
    </w:p>
    <w:p w:rsidR="00ED21A5" w:rsidRPr="00ED21A5" w:rsidRDefault="00ED21A5" w:rsidP="00ED21A5">
      <w:pPr>
        <w:pStyle w:val="EndNoteBibliography"/>
        <w:spacing w:after="240"/>
        <w:ind w:left="720" w:hanging="720"/>
        <w:rPr>
          <w:noProof/>
        </w:rPr>
      </w:pPr>
      <w:r w:rsidRPr="00ED21A5">
        <w:rPr>
          <w:noProof/>
        </w:rPr>
        <w:t>899.</w:t>
      </w:r>
      <w:r w:rsidRPr="00ED21A5">
        <w:rPr>
          <w:noProof/>
        </w:rPr>
        <w:tab/>
        <w:t xml:space="preserve">Papp C, Szigeti Z, Toth-Pal E, Hajdu J, Joo JG and Papp Z. Ultrasonographic findings of fetal aneuploidies in the second trimester--our experiences. </w:t>
      </w:r>
      <w:r w:rsidRPr="00ED21A5">
        <w:rPr>
          <w:i/>
          <w:noProof/>
        </w:rPr>
        <w:t>Fetal diagnosis and therapy</w:t>
      </w:r>
      <w:r w:rsidRPr="00ED21A5">
        <w:rPr>
          <w:noProof/>
        </w:rPr>
        <w:t>. 2008;23:105-13.</w:t>
      </w:r>
    </w:p>
    <w:p w:rsidR="00ED21A5" w:rsidRPr="00ED21A5" w:rsidRDefault="00ED21A5" w:rsidP="00ED21A5">
      <w:pPr>
        <w:pStyle w:val="EndNoteBibliography"/>
        <w:spacing w:after="240"/>
        <w:ind w:left="720" w:hanging="720"/>
        <w:rPr>
          <w:noProof/>
        </w:rPr>
      </w:pPr>
      <w:r w:rsidRPr="00ED21A5">
        <w:rPr>
          <w:noProof/>
        </w:rPr>
        <w:t>900.</w:t>
      </w:r>
      <w:r w:rsidRPr="00ED21A5">
        <w:rPr>
          <w:noProof/>
        </w:rPr>
        <w:tab/>
        <w:t xml:space="preserve">Parellada E, Andrezina R, Milanova V, Glue P, Masiak M, Turner MS, Medori R and Gaebel W. Patients in the early phases of schizophrenia and schizoaffective disorders effectively treated with risperidone long-acting injectable. </w:t>
      </w:r>
      <w:r w:rsidRPr="00ED21A5">
        <w:rPr>
          <w:i/>
          <w:noProof/>
        </w:rPr>
        <w:t>J Psychopharmacol</w:t>
      </w:r>
      <w:r w:rsidRPr="00ED21A5">
        <w:rPr>
          <w:noProof/>
        </w:rPr>
        <w:t>. 2005;19:5-14.</w:t>
      </w:r>
    </w:p>
    <w:p w:rsidR="00ED21A5" w:rsidRPr="00ED21A5" w:rsidRDefault="00ED21A5" w:rsidP="00ED21A5">
      <w:pPr>
        <w:pStyle w:val="EndNoteBibliography"/>
        <w:spacing w:after="240"/>
        <w:ind w:left="720" w:hanging="720"/>
        <w:rPr>
          <w:noProof/>
        </w:rPr>
      </w:pPr>
      <w:r w:rsidRPr="00ED21A5">
        <w:rPr>
          <w:noProof/>
        </w:rPr>
        <w:t>901.</w:t>
      </w:r>
      <w:r w:rsidRPr="00ED21A5">
        <w:rPr>
          <w:noProof/>
        </w:rPr>
        <w:tab/>
        <w:t xml:space="preserve">Park E. Radiological anthropometry of the hand in Turner's syndrome. </w:t>
      </w:r>
      <w:r w:rsidRPr="00ED21A5">
        <w:rPr>
          <w:i/>
          <w:noProof/>
        </w:rPr>
        <w:t>American journal of physical anthropology</w:t>
      </w:r>
      <w:r w:rsidRPr="00ED21A5">
        <w:rPr>
          <w:noProof/>
        </w:rPr>
        <w:t>. 1977;46:463-70.</w:t>
      </w:r>
    </w:p>
    <w:p w:rsidR="00ED21A5" w:rsidRPr="00ED21A5" w:rsidRDefault="00ED21A5" w:rsidP="00ED21A5">
      <w:pPr>
        <w:pStyle w:val="EndNoteBibliography"/>
        <w:spacing w:after="240"/>
        <w:ind w:left="720" w:hanging="720"/>
        <w:rPr>
          <w:noProof/>
        </w:rPr>
      </w:pPr>
      <w:r w:rsidRPr="00ED21A5">
        <w:rPr>
          <w:noProof/>
        </w:rPr>
        <w:t>902.</w:t>
      </w:r>
      <w:r w:rsidRPr="00ED21A5">
        <w:rPr>
          <w:noProof/>
        </w:rPr>
        <w:tab/>
        <w:t xml:space="preserve">Park J, Kim YM, Choi JH, Lee BH, Yoon JH, Jeong WY and Yoo HW. Turner syndrome with primary hyperparathyroidism. </w:t>
      </w:r>
      <w:r w:rsidRPr="00ED21A5">
        <w:rPr>
          <w:i/>
          <w:noProof/>
        </w:rPr>
        <w:t>Ann Pediatr Endocrinol Metab</w:t>
      </w:r>
      <w:r w:rsidRPr="00ED21A5">
        <w:rPr>
          <w:noProof/>
        </w:rPr>
        <w:t>. 2013;18:85-9.</w:t>
      </w:r>
    </w:p>
    <w:p w:rsidR="00ED21A5" w:rsidRPr="00ED21A5" w:rsidRDefault="00ED21A5" w:rsidP="00ED21A5">
      <w:pPr>
        <w:pStyle w:val="EndNoteBibliography"/>
        <w:spacing w:after="240"/>
        <w:ind w:left="720" w:hanging="720"/>
        <w:rPr>
          <w:noProof/>
        </w:rPr>
      </w:pPr>
      <w:r w:rsidRPr="00ED21A5">
        <w:rPr>
          <w:noProof/>
        </w:rPr>
        <w:t>903.</w:t>
      </w:r>
      <w:r w:rsidRPr="00ED21A5">
        <w:rPr>
          <w:noProof/>
        </w:rPr>
        <w:tab/>
        <w:t xml:space="preserve">Park Y, Sklansky MS, Shaughnessy RD, Kashani IA and Rothman A. Balloon dilatation of native aortic coarctation in two patients with Turner syndrome. </w:t>
      </w:r>
      <w:r w:rsidRPr="00ED21A5">
        <w:rPr>
          <w:i/>
          <w:noProof/>
        </w:rPr>
        <w:t>Pediatr Cardiol</w:t>
      </w:r>
      <w:r w:rsidRPr="00ED21A5">
        <w:rPr>
          <w:noProof/>
        </w:rPr>
        <w:t>. 2000;21:474-6.</w:t>
      </w:r>
    </w:p>
    <w:p w:rsidR="00ED21A5" w:rsidRPr="00ED21A5" w:rsidRDefault="00ED21A5" w:rsidP="00ED21A5">
      <w:pPr>
        <w:pStyle w:val="EndNoteBibliography"/>
        <w:spacing w:after="240"/>
        <w:ind w:left="720" w:hanging="720"/>
        <w:rPr>
          <w:noProof/>
        </w:rPr>
      </w:pPr>
      <w:r w:rsidRPr="00ED21A5">
        <w:rPr>
          <w:noProof/>
        </w:rPr>
        <w:t>904.</w:t>
      </w:r>
      <w:r w:rsidRPr="00ED21A5">
        <w:rPr>
          <w:noProof/>
        </w:rPr>
        <w:tab/>
        <w:t xml:space="preserve">Parker KL, Wyatt DT, Blethen SL, Baptista J and Price L. Screening girls with Turner syndrome: the National Cooperative Growth Study experience. </w:t>
      </w:r>
      <w:r w:rsidRPr="00ED21A5">
        <w:rPr>
          <w:i/>
          <w:noProof/>
        </w:rPr>
        <w:t>J Pediatr</w:t>
      </w:r>
      <w:r w:rsidRPr="00ED21A5">
        <w:rPr>
          <w:noProof/>
        </w:rPr>
        <w:t>. 2003;143:133-5.</w:t>
      </w:r>
    </w:p>
    <w:p w:rsidR="00ED21A5" w:rsidRPr="00ED21A5" w:rsidRDefault="00ED21A5" w:rsidP="00ED21A5">
      <w:pPr>
        <w:pStyle w:val="EndNoteBibliography"/>
        <w:spacing w:after="240"/>
        <w:ind w:left="720" w:hanging="720"/>
        <w:rPr>
          <w:noProof/>
        </w:rPr>
      </w:pPr>
      <w:r w:rsidRPr="00ED21A5">
        <w:rPr>
          <w:noProof/>
        </w:rPr>
        <w:t>905.</w:t>
      </w:r>
      <w:r w:rsidRPr="00ED21A5">
        <w:rPr>
          <w:noProof/>
        </w:rPr>
        <w:tab/>
        <w:t xml:space="preserve">Parkin M and Walker P. Hearing loss in Turner syndrome. </w:t>
      </w:r>
      <w:r w:rsidRPr="00ED21A5">
        <w:rPr>
          <w:i/>
          <w:noProof/>
        </w:rPr>
        <w:t>International journal of pediatric otorhinolaryngology</w:t>
      </w:r>
      <w:r w:rsidRPr="00ED21A5">
        <w:rPr>
          <w:noProof/>
        </w:rPr>
        <w:t>. 2009;73:243-7.</w:t>
      </w:r>
    </w:p>
    <w:p w:rsidR="00ED21A5" w:rsidRPr="00ED21A5" w:rsidRDefault="00ED21A5" w:rsidP="00ED21A5">
      <w:pPr>
        <w:pStyle w:val="EndNoteBibliography"/>
        <w:spacing w:after="240"/>
        <w:ind w:left="720" w:hanging="720"/>
        <w:rPr>
          <w:noProof/>
        </w:rPr>
      </w:pPr>
      <w:r w:rsidRPr="00ED21A5">
        <w:rPr>
          <w:noProof/>
        </w:rPr>
        <w:t>906.</w:t>
      </w:r>
      <w:r w:rsidRPr="00ED21A5">
        <w:rPr>
          <w:noProof/>
        </w:rPr>
        <w:tab/>
        <w:t xml:space="preserve">Parlakgumus HA and Haydardedeoglu B. A review of cardiovascular complications of pregnancy. </w:t>
      </w:r>
      <w:r w:rsidRPr="00ED21A5">
        <w:rPr>
          <w:i/>
          <w:noProof/>
        </w:rPr>
        <w:t>Ginekol Pol</w:t>
      </w:r>
      <w:r w:rsidRPr="00ED21A5">
        <w:rPr>
          <w:noProof/>
        </w:rPr>
        <w:t>. 2010;81:292-7.</w:t>
      </w:r>
    </w:p>
    <w:p w:rsidR="00ED21A5" w:rsidRPr="00ED21A5" w:rsidRDefault="00ED21A5" w:rsidP="00ED21A5">
      <w:pPr>
        <w:pStyle w:val="EndNoteBibliography"/>
        <w:spacing w:after="240"/>
        <w:ind w:left="720" w:hanging="720"/>
        <w:rPr>
          <w:noProof/>
        </w:rPr>
      </w:pPr>
      <w:r w:rsidRPr="00ED21A5">
        <w:rPr>
          <w:noProof/>
        </w:rPr>
        <w:t>907.</w:t>
      </w:r>
      <w:r w:rsidRPr="00ED21A5">
        <w:rPr>
          <w:noProof/>
        </w:rPr>
        <w:tab/>
        <w:t xml:space="preserve">Partington MW, Moore DY and Turner GM. Confirmation of early menopause in fragile X carriers. </w:t>
      </w:r>
      <w:r w:rsidRPr="00ED21A5">
        <w:rPr>
          <w:i/>
          <w:noProof/>
        </w:rPr>
        <w:t>Am J Med Genet</w:t>
      </w:r>
      <w:r w:rsidRPr="00ED21A5">
        <w:rPr>
          <w:noProof/>
        </w:rPr>
        <w:t>. 1996;64:370-2.</w:t>
      </w:r>
    </w:p>
    <w:p w:rsidR="00ED21A5" w:rsidRPr="00ED21A5" w:rsidRDefault="00ED21A5" w:rsidP="00ED21A5">
      <w:pPr>
        <w:pStyle w:val="EndNoteBibliography"/>
        <w:spacing w:after="240"/>
        <w:ind w:left="720" w:hanging="720"/>
        <w:rPr>
          <w:noProof/>
        </w:rPr>
      </w:pPr>
      <w:r w:rsidRPr="00ED21A5">
        <w:rPr>
          <w:noProof/>
        </w:rPr>
        <w:t>908.</w:t>
      </w:r>
      <w:r w:rsidRPr="00ED21A5">
        <w:rPr>
          <w:noProof/>
        </w:rPr>
        <w:tab/>
        <w:t xml:space="preserve">Partington MW, Robinson H, Laing S and Turner G. Mortality in the fragile X syndrome: preliminary data. </w:t>
      </w:r>
      <w:r w:rsidRPr="00ED21A5">
        <w:rPr>
          <w:i/>
          <w:noProof/>
        </w:rPr>
        <w:t>Am J Med Genet</w:t>
      </w:r>
      <w:r w:rsidRPr="00ED21A5">
        <w:rPr>
          <w:noProof/>
        </w:rPr>
        <w:t>. 1992;43:120-3.</w:t>
      </w:r>
    </w:p>
    <w:p w:rsidR="00ED21A5" w:rsidRPr="00ED21A5" w:rsidRDefault="00ED21A5" w:rsidP="00ED21A5">
      <w:pPr>
        <w:pStyle w:val="EndNoteBibliography"/>
        <w:spacing w:after="240"/>
        <w:ind w:left="720" w:hanging="720"/>
        <w:rPr>
          <w:noProof/>
        </w:rPr>
      </w:pPr>
      <w:r w:rsidRPr="00ED21A5">
        <w:rPr>
          <w:noProof/>
        </w:rPr>
        <w:t>909.</w:t>
      </w:r>
      <w:r w:rsidRPr="00ED21A5">
        <w:rPr>
          <w:noProof/>
        </w:rPr>
        <w:tab/>
        <w:t xml:space="preserve">Parveen S, Panicker MM and Gupta PK. Generation of an induced pluripotent stem cell line from chorionic villi of a Turner syndrome spontaneous abortion. </w:t>
      </w:r>
      <w:r w:rsidRPr="00ED21A5">
        <w:rPr>
          <w:i/>
          <w:noProof/>
        </w:rPr>
        <w:t>Stem Cell Res</w:t>
      </w:r>
      <w:r w:rsidRPr="00ED21A5">
        <w:rPr>
          <w:noProof/>
        </w:rPr>
        <w:t>. 2017;19:12-16.</w:t>
      </w:r>
    </w:p>
    <w:p w:rsidR="00ED21A5" w:rsidRPr="00ED21A5" w:rsidRDefault="00ED21A5" w:rsidP="00ED21A5">
      <w:pPr>
        <w:pStyle w:val="EndNoteBibliography"/>
        <w:spacing w:after="240"/>
        <w:ind w:left="720" w:hanging="720"/>
        <w:rPr>
          <w:noProof/>
        </w:rPr>
      </w:pPr>
      <w:r w:rsidRPr="00ED21A5">
        <w:rPr>
          <w:noProof/>
        </w:rPr>
        <w:t>910.</w:t>
      </w:r>
      <w:r w:rsidRPr="00ED21A5">
        <w:rPr>
          <w:noProof/>
        </w:rPr>
        <w:tab/>
        <w:t xml:space="preserve">Pasquino AM, Passeri F, Pucarelli I, Segni M and Municchi G. Spontaneous pubertal development in Turner's syndrome. Italian Study Group for Turner's Syndrome. </w:t>
      </w:r>
      <w:r w:rsidRPr="00ED21A5">
        <w:rPr>
          <w:i/>
          <w:noProof/>
        </w:rPr>
        <w:t>J Clin Endocrinol Metab</w:t>
      </w:r>
      <w:r w:rsidRPr="00ED21A5">
        <w:rPr>
          <w:noProof/>
        </w:rPr>
        <w:t>. 1997;82:1810-3.</w:t>
      </w:r>
    </w:p>
    <w:p w:rsidR="00ED21A5" w:rsidRPr="00ED21A5" w:rsidRDefault="00ED21A5" w:rsidP="00ED21A5">
      <w:pPr>
        <w:pStyle w:val="EndNoteBibliography"/>
        <w:spacing w:after="240"/>
        <w:ind w:left="720" w:hanging="720"/>
        <w:rPr>
          <w:noProof/>
        </w:rPr>
      </w:pPr>
      <w:r w:rsidRPr="00ED21A5">
        <w:rPr>
          <w:noProof/>
        </w:rPr>
        <w:t>911.</w:t>
      </w:r>
      <w:r w:rsidRPr="00ED21A5">
        <w:rPr>
          <w:noProof/>
        </w:rPr>
        <w:tab/>
        <w:t xml:space="preserve">Patsalis PC, Sismani C, Hadjimarcou MI, Kitsiou-Tzeli S, Tzezou A, Hadjiathanasiou CG, Velissariou V, Lymberatou E, Moschonas NK and Skordis N. Detection and incidence of cryptic Y chromosome sequences in Turner syndrome patients. </w:t>
      </w:r>
      <w:r w:rsidRPr="00ED21A5">
        <w:rPr>
          <w:i/>
          <w:noProof/>
        </w:rPr>
        <w:t>Clinical genetics</w:t>
      </w:r>
      <w:r w:rsidRPr="00ED21A5">
        <w:rPr>
          <w:noProof/>
        </w:rPr>
        <w:t>. 1998;53:249-57.</w:t>
      </w:r>
    </w:p>
    <w:p w:rsidR="00ED21A5" w:rsidRPr="00ED21A5" w:rsidRDefault="00ED21A5" w:rsidP="00ED21A5">
      <w:pPr>
        <w:pStyle w:val="EndNoteBibliography"/>
        <w:spacing w:after="240"/>
        <w:ind w:left="720" w:hanging="720"/>
        <w:rPr>
          <w:noProof/>
        </w:rPr>
      </w:pPr>
      <w:r w:rsidRPr="00ED21A5">
        <w:rPr>
          <w:noProof/>
        </w:rPr>
        <w:t>912.</w:t>
      </w:r>
      <w:r w:rsidRPr="00ED21A5">
        <w:rPr>
          <w:noProof/>
        </w:rPr>
        <w:tab/>
        <w:t xml:space="preserve">Pedreira CC, Hameed R, Kanumakala S and Zacharin M. Health-care problems of Turner syndrome in the adult woman: a cross sectional study of a Victorian cohort and a case for transition. </w:t>
      </w:r>
      <w:r w:rsidRPr="00ED21A5">
        <w:rPr>
          <w:i/>
          <w:noProof/>
        </w:rPr>
        <w:t>Intern Med J</w:t>
      </w:r>
      <w:r w:rsidRPr="00ED21A5">
        <w:rPr>
          <w:noProof/>
        </w:rPr>
        <w:t>. 2006;36:54-7.</w:t>
      </w:r>
    </w:p>
    <w:p w:rsidR="00ED21A5" w:rsidRPr="00ED21A5" w:rsidRDefault="00ED21A5" w:rsidP="00ED21A5">
      <w:pPr>
        <w:pStyle w:val="EndNoteBibliography"/>
        <w:spacing w:after="240"/>
        <w:ind w:left="720" w:hanging="720"/>
        <w:rPr>
          <w:noProof/>
        </w:rPr>
      </w:pPr>
      <w:r w:rsidRPr="00ED21A5">
        <w:rPr>
          <w:noProof/>
        </w:rPr>
        <w:t>913.</w:t>
      </w:r>
      <w:r w:rsidRPr="00ED21A5">
        <w:rPr>
          <w:noProof/>
        </w:rPr>
        <w:tab/>
        <w:t xml:space="preserve">Pelz L. [Ullrich-Turner syndrome in infants]. </w:t>
      </w:r>
      <w:r w:rsidRPr="00ED21A5">
        <w:rPr>
          <w:i/>
          <w:noProof/>
        </w:rPr>
        <w:t>Med Welt</w:t>
      </w:r>
      <w:r w:rsidRPr="00ED21A5">
        <w:rPr>
          <w:noProof/>
        </w:rPr>
        <w:t>. 1968;33:1768-73.</w:t>
      </w:r>
    </w:p>
    <w:p w:rsidR="00ED21A5" w:rsidRPr="00ED21A5" w:rsidRDefault="00ED21A5" w:rsidP="00ED21A5">
      <w:pPr>
        <w:pStyle w:val="EndNoteBibliography"/>
        <w:spacing w:after="240"/>
        <w:ind w:left="720" w:hanging="720"/>
        <w:rPr>
          <w:noProof/>
        </w:rPr>
      </w:pPr>
      <w:r w:rsidRPr="00ED21A5">
        <w:rPr>
          <w:noProof/>
        </w:rPr>
        <w:t>914.</w:t>
      </w:r>
      <w:r w:rsidRPr="00ED21A5">
        <w:rPr>
          <w:noProof/>
        </w:rPr>
        <w:tab/>
        <w:t xml:space="preserve">Pembrey ME, Barnicoat AJ, Carmichael B, Bobrow M and Turner G. An assessment of screening strategies for fragile X syndrome in the UK. </w:t>
      </w:r>
      <w:r w:rsidRPr="00ED21A5">
        <w:rPr>
          <w:i/>
          <w:noProof/>
        </w:rPr>
        <w:t>Health Technol Assess</w:t>
      </w:r>
      <w:r w:rsidRPr="00ED21A5">
        <w:rPr>
          <w:noProof/>
        </w:rPr>
        <w:t>. 2001;5:1-95.</w:t>
      </w:r>
    </w:p>
    <w:p w:rsidR="00ED21A5" w:rsidRPr="00ED21A5" w:rsidRDefault="00ED21A5" w:rsidP="00ED21A5">
      <w:pPr>
        <w:pStyle w:val="EndNoteBibliography"/>
        <w:spacing w:after="240"/>
        <w:ind w:left="720" w:hanging="720"/>
        <w:rPr>
          <w:noProof/>
        </w:rPr>
      </w:pPr>
      <w:r w:rsidRPr="00ED21A5">
        <w:rPr>
          <w:noProof/>
        </w:rPr>
        <w:t>915.</w:t>
      </w:r>
      <w:r w:rsidRPr="00ED21A5">
        <w:rPr>
          <w:noProof/>
        </w:rPr>
        <w:tab/>
        <w:t xml:space="preserve">Penchaszadeh VB, Coco R, Farias R and Bergada C. Clinical and familial studies in the Noonan syndrome. </w:t>
      </w:r>
      <w:r w:rsidRPr="00ED21A5">
        <w:rPr>
          <w:i/>
          <w:noProof/>
        </w:rPr>
        <w:t>Birth defects original article series</w:t>
      </w:r>
      <w:r w:rsidRPr="00ED21A5">
        <w:rPr>
          <w:noProof/>
        </w:rPr>
        <w:t>. 1974;10:158-64.</w:t>
      </w:r>
    </w:p>
    <w:p w:rsidR="00ED21A5" w:rsidRPr="00ED21A5" w:rsidRDefault="00ED21A5" w:rsidP="00ED21A5">
      <w:pPr>
        <w:pStyle w:val="EndNoteBibliography"/>
        <w:spacing w:after="240"/>
        <w:ind w:left="720" w:hanging="720"/>
        <w:rPr>
          <w:noProof/>
        </w:rPr>
      </w:pPr>
      <w:r w:rsidRPr="00ED21A5">
        <w:rPr>
          <w:noProof/>
        </w:rPr>
        <w:t>916.</w:t>
      </w:r>
      <w:r w:rsidRPr="00ED21A5">
        <w:rPr>
          <w:noProof/>
        </w:rPr>
        <w:tab/>
        <w:t xml:space="preserve">Pennington BF, Bender B, Puck M, Salbenblatt J and Robinson A. Learning disabilities in children with sex chromosome anomalies. </w:t>
      </w:r>
      <w:r w:rsidRPr="00ED21A5">
        <w:rPr>
          <w:i/>
          <w:noProof/>
        </w:rPr>
        <w:t>Child development</w:t>
      </w:r>
      <w:r w:rsidRPr="00ED21A5">
        <w:rPr>
          <w:noProof/>
        </w:rPr>
        <w:t>. 1982;53:1182-92.</w:t>
      </w:r>
    </w:p>
    <w:p w:rsidR="00ED21A5" w:rsidRPr="00ED21A5" w:rsidRDefault="00ED21A5" w:rsidP="00ED21A5">
      <w:pPr>
        <w:pStyle w:val="EndNoteBibliography"/>
        <w:spacing w:after="240"/>
        <w:ind w:left="720" w:hanging="720"/>
        <w:rPr>
          <w:noProof/>
        </w:rPr>
      </w:pPr>
      <w:r w:rsidRPr="00ED21A5">
        <w:rPr>
          <w:noProof/>
        </w:rPr>
        <w:t>917.</w:t>
      </w:r>
      <w:r w:rsidRPr="00ED21A5">
        <w:rPr>
          <w:noProof/>
        </w:rPr>
        <w:tab/>
        <w:t xml:space="preserve">Perea Egido JA, Rico Blazquez J, Aroca Peinado A, Sobrino Daza JA and Marfil T. [Aortic dilation and dissection in a patient with Turner syndrome]. </w:t>
      </w:r>
      <w:r w:rsidRPr="00ED21A5">
        <w:rPr>
          <w:i/>
          <w:noProof/>
        </w:rPr>
        <w:t>Revista Espanola de Cardiologia</w:t>
      </w:r>
      <w:r w:rsidRPr="00ED21A5">
        <w:rPr>
          <w:noProof/>
        </w:rPr>
        <w:t>. 1999;52:451-3.</w:t>
      </w:r>
    </w:p>
    <w:p w:rsidR="00ED21A5" w:rsidRPr="00ED21A5" w:rsidRDefault="00ED21A5" w:rsidP="00ED21A5">
      <w:pPr>
        <w:pStyle w:val="EndNoteBibliography"/>
        <w:spacing w:after="240"/>
        <w:ind w:left="720" w:hanging="720"/>
        <w:rPr>
          <w:noProof/>
        </w:rPr>
      </w:pPr>
      <w:r w:rsidRPr="00ED21A5">
        <w:rPr>
          <w:noProof/>
        </w:rPr>
        <w:t>918.</w:t>
      </w:r>
      <w:r w:rsidRPr="00ED21A5">
        <w:rPr>
          <w:noProof/>
        </w:rPr>
        <w:tab/>
        <w:t xml:space="preserve">Perez-Mancera PA, Gonzalez-Herrero I, Maclean K, Turner AM, Yip MY, Sanchez-Martin M, Garcia JL, Robledo C, Flores T, Gutierrez-Adan A, Pintado B and Sanchez-Garcia I. SLUG (SNAI2) overexpression in embryonic development. </w:t>
      </w:r>
      <w:r w:rsidRPr="00ED21A5">
        <w:rPr>
          <w:i/>
          <w:noProof/>
        </w:rPr>
        <w:t>Cytogenetic and genome research</w:t>
      </w:r>
      <w:r w:rsidRPr="00ED21A5">
        <w:rPr>
          <w:noProof/>
        </w:rPr>
        <w:t>. 2006;114:24-9.</w:t>
      </w:r>
    </w:p>
    <w:p w:rsidR="00ED21A5" w:rsidRPr="00ED21A5" w:rsidRDefault="00ED21A5" w:rsidP="00ED21A5">
      <w:pPr>
        <w:pStyle w:val="EndNoteBibliography"/>
        <w:spacing w:after="240"/>
        <w:ind w:left="720" w:hanging="720"/>
        <w:rPr>
          <w:noProof/>
        </w:rPr>
      </w:pPr>
      <w:r w:rsidRPr="00ED21A5">
        <w:rPr>
          <w:noProof/>
        </w:rPr>
        <w:t>919.</w:t>
      </w:r>
      <w:r w:rsidRPr="00ED21A5">
        <w:rPr>
          <w:noProof/>
        </w:rPr>
        <w:tab/>
        <w:t xml:space="preserve">Pernot C, Hoeffel JC, Worms AM, Ravault MC and Contet-Audonneau N. [Atypical pulmonary stenosis in certain polymalformative syndromes. Prevalence of associated hypertrophique myocardiopathy]. </w:t>
      </w:r>
      <w:r w:rsidRPr="00ED21A5">
        <w:rPr>
          <w:i/>
          <w:noProof/>
        </w:rPr>
        <w:t>Arch Mal Coeur Vaiss</w:t>
      </w:r>
      <w:r w:rsidRPr="00ED21A5">
        <w:rPr>
          <w:noProof/>
        </w:rPr>
        <w:t>. 1977;70:391-8.</w:t>
      </w:r>
    </w:p>
    <w:p w:rsidR="00ED21A5" w:rsidRPr="00ED21A5" w:rsidRDefault="00ED21A5" w:rsidP="00ED21A5">
      <w:pPr>
        <w:pStyle w:val="EndNoteBibliography"/>
        <w:spacing w:after="240"/>
        <w:ind w:left="720" w:hanging="720"/>
        <w:rPr>
          <w:noProof/>
        </w:rPr>
      </w:pPr>
      <w:r w:rsidRPr="00ED21A5">
        <w:rPr>
          <w:noProof/>
        </w:rPr>
        <w:t>920.</w:t>
      </w:r>
      <w:r w:rsidRPr="00ED21A5">
        <w:rPr>
          <w:noProof/>
        </w:rPr>
        <w:tab/>
        <w:t xml:space="preserve">Perpignano MC, Cohen HL, Klein VR, Mandel FS, Streltzoff J, Chervenak FA and Goldman MA. Fetal choroid plexus cysts: beware the smaller cyst. </w:t>
      </w:r>
      <w:r w:rsidRPr="00ED21A5">
        <w:rPr>
          <w:i/>
          <w:noProof/>
        </w:rPr>
        <w:t>Radiology</w:t>
      </w:r>
      <w:r w:rsidRPr="00ED21A5">
        <w:rPr>
          <w:noProof/>
        </w:rPr>
        <w:t>. 1992;182:715-7.</w:t>
      </w:r>
    </w:p>
    <w:p w:rsidR="00ED21A5" w:rsidRPr="00ED21A5" w:rsidRDefault="00ED21A5" w:rsidP="00ED21A5">
      <w:pPr>
        <w:pStyle w:val="EndNoteBibliography"/>
        <w:spacing w:after="240"/>
        <w:ind w:left="720" w:hanging="720"/>
        <w:rPr>
          <w:noProof/>
        </w:rPr>
      </w:pPr>
      <w:r w:rsidRPr="00ED21A5">
        <w:rPr>
          <w:noProof/>
        </w:rPr>
        <w:t>921.</w:t>
      </w:r>
      <w:r w:rsidRPr="00ED21A5">
        <w:rPr>
          <w:noProof/>
        </w:rPr>
        <w:tab/>
        <w:t xml:space="preserve">Persani L, Rossetti R, Cacciatore C and Bonomi M. Primary Ovarian Insufficiency: X chromosome defects and autoimmunity. </w:t>
      </w:r>
      <w:r w:rsidRPr="00ED21A5">
        <w:rPr>
          <w:i/>
          <w:noProof/>
        </w:rPr>
        <w:t>Journal of autoimmunity</w:t>
      </w:r>
      <w:r w:rsidRPr="00ED21A5">
        <w:rPr>
          <w:noProof/>
        </w:rPr>
        <w:t>. 2009;33:35-41.</w:t>
      </w:r>
    </w:p>
    <w:p w:rsidR="00ED21A5" w:rsidRPr="00ED21A5" w:rsidRDefault="00ED21A5" w:rsidP="00ED21A5">
      <w:pPr>
        <w:pStyle w:val="EndNoteBibliography"/>
        <w:spacing w:after="240"/>
        <w:ind w:left="720" w:hanging="720"/>
        <w:rPr>
          <w:noProof/>
        </w:rPr>
      </w:pPr>
      <w:r w:rsidRPr="00ED21A5">
        <w:rPr>
          <w:noProof/>
        </w:rPr>
        <w:t>922.</w:t>
      </w:r>
      <w:r w:rsidRPr="00ED21A5">
        <w:rPr>
          <w:noProof/>
        </w:rPr>
        <w:tab/>
        <w:t xml:space="preserve">Pescia G, Ferrier PE, Wyss-Hutin D and Klein D. 45,X Turner's syndrome in monozygotic twin sisters. </w:t>
      </w:r>
      <w:r w:rsidRPr="00ED21A5">
        <w:rPr>
          <w:i/>
          <w:noProof/>
        </w:rPr>
        <w:t>J Med Genet</w:t>
      </w:r>
      <w:r w:rsidRPr="00ED21A5">
        <w:rPr>
          <w:noProof/>
        </w:rPr>
        <w:t>. 1975;12:390-6.</w:t>
      </w:r>
    </w:p>
    <w:p w:rsidR="00ED21A5" w:rsidRPr="00ED21A5" w:rsidRDefault="00ED21A5" w:rsidP="00ED21A5">
      <w:pPr>
        <w:pStyle w:val="EndNoteBibliography"/>
        <w:spacing w:after="240"/>
        <w:ind w:left="720" w:hanging="720"/>
        <w:rPr>
          <w:noProof/>
        </w:rPr>
      </w:pPr>
      <w:r w:rsidRPr="00ED21A5">
        <w:rPr>
          <w:noProof/>
        </w:rPr>
        <w:t>923.</w:t>
      </w:r>
      <w:r w:rsidRPr="00ED21A5">
        <w:rPr>
          <w:noProof/>
        </w:rPr>
        <w:tab/>
        <w:t xml:space="preserve">Petrov I, Nedevska M, Chilingirova N, Simeonov P, Kratunkov P, Stoinova V, Nikolov D, Konteva M, Tzarianski G and Tschirkov AI. Endovascular repair of dissecting thoracic aortic aneurysm in a patient with turner syndrome. </w:t>
      </w:r>
      <w:r w:rsidRPr="00ED21A5">
        <w:rPr>
          <w:i/>
          <w:noProof/>
        </w:rPr>
        <w:t>J Endovasc Ther</w:t>
      </w:r>
      <w:r w:rsidRPr="00ED21A5">
        <w:rPr>
          <w:noProof/>
        </w:rPr>
        <w:t>. 2006;13:693-6.</w:t>
      </w:r>
    </w:p>
    <w:p w:rsidR="00ED21A5" w:rsidRPr="00ED21A5" w:rsidRDefault="00ED21A5" w:rsidP="00ED21A5">
      <w:pPr>
        <w:pStyle w:val="EndNoteBibliography"/>
        <w:spacing w:after="240"/>
        <w:ind w:left="720" w:hanging="720"/>
        <w:rPr>
          <w:noProof/>
        </w:rPr>
      </w:pPr>
      <w:r w:rsidRPr="00ED21A5">
        <w:rPr>
          <w:noProof/>
        </w:rPr>
        <w:t>924.</w:t>
      </w:r>
      <w:r w:rsidRPr="00ED21A5">
        <w:rPr>
          <w:noProof/>
        </w:rPr>
        <w:tab/>
        <w:t xml:space="preserve">Pettenati MJ, Rao PN, Phelan MC, Grass F, Rao KW, Cosper P, Carroll AJ, Elder F, Smith JL, Higgins MD and et al. Paracentric inversions in humans: a review of 446 paracentric inversions with presentation of 120 new cases. </w:t>
      </w:r>
      <w:r w:rsidRPr="00ED21A5">
        <w:rPr>
          <w:i/>
          <w:noProof/>
        </w:rPr>
        <w:t>Am J Med Genet</w:t>
      </w:r>
      <w:r w:rsidRPr="00ED21A5">
        <w:rPr>
          <w:noProof/>
        </w:rPr>
        <w:t>. 1995;55:171-87.</w:t>
      </w:r>
    </w:p>
    <w:p w:rsidR="00ED21A5" w:rsidRPr="00ED21A5" w:rsidRDefault="00ED21A5" w:rsidP="00ED21A5">
      <w:pPr>
        <w:pStyle w:val="EndNoteBibliography"/>
        <w:spacing w:after="240"/>
        <w:ind w:left="720" w:hanging="720"/>
        <w:rPr>
          <w:noProof/>
        </w:rPr>
      </w:pPr>
      <w:r w:rsidRPr="00ED21A5">
        <w:rPr>
          <w:noProof/>
        </w:rPr>
        <w:t>925.</w:t>
      </w:r>
      <w:r w:rsidRPr="00ED21A5">
        <w:rPr>
          <w:noProof/>
        </w:rPr>
        <w:tab/>
        <w:t xml:space="preserve">Pettersen MD, Du W, Skeens ME and Humes RA. Regression equations for calculation of z scores of cardiac structures in a large cohort of healthy infants, children, and adolescents: an echocardiographic study. </w:t>
      </w:r>
      <w:r w:rsidRPr="00ED21A5">
        <w:rPr>
          <w:i/>
          <w:noProof/>
        </w:rPr>
        <w:t>J Am Soc Echocardiogr</w:t>
      </w:r>
      <w:r w:rsidRPr="00ED21A5">
        <w:rPr>
          <w:noProof/>
        </w:rPr>
        <w:t>. 2008;21:922-34.</w:t>
      </w:r>
    </w:p>
    <w:p w:rsidR="00ED21A5" w:rsidRPr="00ED21A5" w:rsidRDefault="00ED21A5" w:rsidP="00ED21A5">
      <w:pPr>
        <w:pStyle w:val="EndNoteBibliography"/>
        <w:spacing w:after="240"/>
        <w:ind w:left="720" w:hanging="720"/>
        <w:rPr>
          <w:noProof/>
        </w:rPr>
      </w:pPr>
      <w:r w:rsidRPr="00ED21A5">
        <w:rPr>
          <w:noProof/>
        </w:rPr>
        <w:t>926.</w:t>
      </w:r>
      <w:r w:rsidRPr="00ED21A5">
        <w:rPr>
          <w:noProof/>
        </w:rPr>
        <w:tab/>
        <w:t xml:space="preserve">Piletsky SA, Piletska EV, Bossi A, Karim K, Lowe P and Turner AP. Substitution of antibodies and receptors with molecularly imprinted polymers in enzyme-linked and fluorescent assays. </w:t>
      </w:r>
      <w:r w:rsidRPr="00ED21A5">
        <w:rPr>
          <w:i/>
          <w:noProof/>
        </w:rPr>
        <w:t>Biosens Bioelectron</w:t>
      </w:r>
      <w:r w:rsidRPr="00ED21A5">
        <w:rPr>
          <w:noProof/>
        </w:rPr>
        <w:t>. 2001;16:701-7.</w:t>
      </w:r>
    </w:p>
    <w:p w:rsidR="00ED21A5" w:rsidRPr="00ED21A5" w:rsidRDefault="00ED21A5" w:rsidP="00ED21A5">
      <w:pPr>
        <w:pStyle w:val="EndNoteBibliography"/>
        <w:spacing w:after="240"/>
        <w:ind w:left="720" w:hanging="720"/>
        <w:rPr>
          <w:noProof/>
        </w:rPr>
      </w:pPr>
      <w:r w:rsidRPr="00ED21A5">
        <w:rPr>
          <w:noProof/>
        </w:rPr>
        <w:t>927.</w:t>
      </w:r>
      <w:r w:rsidRPr="00ED21A5">
        <w:rPr>
          <w:noProof/>
        </w:rPr>
        <w:tab/>
        <w:t xml:space="preserve">Pilpel D, Leiberman E, Zadik Z and Carel CA. Effect of growth hormone treatment on quality of life of short-stature children. </w:t>
      </w:r>
      <w:r w:rsidRPr="00ED21A5">
        <w:rPr>
          <w:i/>
          <w:noProof/>
        </w:rPr>
        <w:t>Horm Res</w:t>
      </w:r>
      <w:r w:rsidRPr="00ED21A5">
        <w:rPr>
          <w:noProof/>
        </w:rPr>
        <w:t>. 1995;44:1-5.</w:t>
      </w:r>
    </w:p>
    <w:p w:rsidR="00ED21A5" w:rsidRPr="00ED21A5" w:rsidRDefault="00ED21A5" w:rsidP="00ED21A5">
      <w:pPr>
        <w:pStyle w:val="EndNoteBibliography"/>
        <w:spacing w:after="240"/>
        <w:ind w:left="720" w:hanging="720"/>
        <w:rPr>
          <w:noProof/>
        </w:rPr>
      </w:pPr>
      <w:r w:rsidRPr="00ED21A5">
        <w:rPr>
          <w:noProof/>
        </w:rPr>
        <w:t>928.</w:t>
      </w:r>
      <w:r w:rsidRPr="00ED21A5">
        <w:rPr>
          <w:noProof/>
        </w:rPr>
        <w:tab/>
        <w:t xml:space="preserve">Pinsker JE and Crudo DF. Ganglioneuroblastoma in a young child with Turner syndrome. </w:t>
      </w:r>
      <w:r w:rsidRPr="00ED21A5">
        <w:rPr>
          <w:i/>
          <w:noProof/>
        </w:rPr>
        <w:t>J Pediatr Endocrinol Metab</w:t>
      </w:r>
      <w:r w:rsidRPr="00ED21A5">
        <w:rPr>
          <w:noProof/>
        </w:rPr>
        <w:t>. 2012;25:799-800.</w:t>
      </w:r>
    </w:p>
    <w:p w:rsidR="00ED21A5" w:rsidRPr="00ED21A5" w:rsidRDefault="00ED21A5" w:rsidP="00ED21A5">
      <w:pPr>
        <w:pStyle w:val="EndNoteBibliography"/>
        <w:spacing w:after="240"/>
        <w:ind w:left="720" w:hanging="720"/>
        <w:rPr>
          <w:noProof/>
        </w:rPr>
      </w:pPr>
      <w:r w:rsidRPr="00ED21A5">
        <w:rPr>
          <w:noProof/>
        </w:rPr>
        <w:t>929.</w:t>
      </w:r>
      <w:r w:rsidRPr="00ED21A5">
        <w:rPr>
          <w:noProof/>
        </w:rPr>
        <w:tab/>
        <w:t xml:space="preserve">Pires LV, Siviero-Miachon AA, Spinola-Castro AM, Pimentel JA, Nishimura LS, Maia CS and Cozzolino SM. Selenium Status in Patients with Turner Syndrome: a Biochemical Assessment Related with Body Composition. </w:t>
      </w:r>
      <w:r w:rsidRPr="00ED21A5">
        <w:rPr>
          <w:i/>
          <w:noProof/>
        </w:rPr>
        <w:t>Biol Trace Elem Res</w:t>
      </w:r>
      <w:r w:rsidRPr="00ED21A5">
        <w:rPr>
          <w:noProof/>
        </w:rPr>
        <w:t>. 2017;176:217-224.</w:t>
      </w:r>
    </w:p>
    <w:p w:rsidR="00ED21A5" w:rsidRPr="00ED21A5" w:rsidRDefault="00ED21A5" w:rsidP="00ED21A5">
      <w:pPr>
        <w:pStyle w:val="EndNoteBibliography"/>
        <w:spacing w:after="240"/>
        <w:ind w:left="720" w:hanging="720"/>
        <w:rPr>
          <w:noProof/>
        </w:rPr>
      </w:pPr>
      <w:r w:rsidRPr="00ED21A5">
        <w:rPr>
          <w:noProof/>
        </w:rPr>
        <w:t>930.</w:t>
      </w:r>
      <w:r w:rsidRPr="00ED21A5">
        <w:rPr>
          <w:noProof/>
        </w:rPr>
        <w:tab/>
        <w:t xml:space="preserve">Pirgon O, Atabek ME, Oran B and Guclu R. Atherogenic lipid profile and systolic blood pressure are associated with carotid artery intima-media thickness in children with Turner syndrome. </w:t>
      </w:r>
      <w:r w:rsidRPr="00ED21A5">
        <w:rPr>
          <w:i/>
          <w:noProof/>
        </w:rPr>
        <w:t>J Clin Res Pediatr Endocrinol</w:t>
      </w:r>
      <w:r w:rsidRPr="00ED21A5">
        <w:rPr>
          <w:noProof/>
        </w:rPr>
        <w:t>. 2008;1:62-71.</w:t>
      </w:r>
    </w:p>
    <w:p w:rsidR="00ED21A5" w:rsidRPr="00ED21A5" w:rsidRDefault="00ED21A5" w:rsidP="00ED21A5">
      <w:pPr>
        <w:pStyle w:val="EndNoteBibliography"/>
        <w:spacing w:after="240"/>
        <w:ind w:left="720" w:hanging="720"/>
        <w:rPr>
          <w:noProof/>
        </w:rPr>
      </w:pPr>
      <w:r w:rsidRPr="00ED21A5">
        <w:rPr>
          <w:noProof/>
        </w:rPr>
        <w:t>931.</w:t>
      </w:r>
      <w:r w:rsidRPr="00ED21A5">
        <w:rPr>
          <w:noProof/>
        </w:rPr>
        <w:tab/>
        <w:t xml:space="preserve">Platt R. Genetic effects in human disease. </w:t>
      </w:r>
      <w:r w:rsidRPr="00ED21A5">
        <w:rPr>
          <w:i/>
          <w:noProof/>
        </w:rPr>
        <w:t>Trans Med Soc Lond</w:t>
      </w:r>
      <w:r w:rsidRPr="00ED21A5">
        <w:rPr>
          <w:noProof/>
        </w:rPr>
        <w:t>. 1961;78:155-77.</w:t>
      </w:r>
    </w:p>
    <w:p w:rsidR="00ED21A5" w:rsidRPr="00ED21A5" w:rsidRDefault="00ED21A5" w:rsidP="00ED21A5">
      <w:pPr>
        <w:pStyle w:val="EndNoteBibliography"/>
        <w:spacing w:after="240"/>
        <w:ind w:left="720" w:hanging="720"/>
        <w:rPr>
          <w:noProof/>
        </w:rPr>
      </w:pPr>
      <w:r w:rsidRPr="00ED21A5">
        <w:rPr>
          <w:noProof/>
        </w:rPr>
        <w:t>932.</w:t>
      </w:r>
      <w:r w:rsidRPr="00ED21A5">
        <w:rPr>
          <w:noProof/>
        </w:rPr>
        <w:tab/>
        <w:t xml:space="preserve">Polani PE. Chromosome anomalies and the brain. </w:t>
      </w:r>
      <w:r w:rsidRPr="00ED21A5">
        <w:rPr>
          <w:i/>
          <w:noProof/>
        </w:rPr>
        <w:t>Guy's Hospital reports</w:t>
      </w:r>
      <w:r w:rsidRPr="00ED21A5">
        <w:rPr>
          <w:noProof/>
        </w:rPr>
        <w:t>. 1967;116:365-96.</w:t>
      </w:r>
    </w:p>
    <w:p w:rsidR="00ED21A5" w:rsidRPr="00ED21A5" w:rsidRDefault="00ED21A5" w:rsidP="00ED21A5">
      <w:pPr>
        <w:pStyle w:val="EndNoteBibliography"/>
        <w:spacing w:after="240"/>
        <w:ind w:left="720" w:hanging="720"/>
        <w:rPr>
          <w:noProof/>
        </w:rPr>
      </w:pPr>
      <w:r w:rsidRPr="00ED21A5">
        <w:rPr>
          <w:noProof/>
        </w:rPr>
        <w:t>933.</w:t>
      </w:r>
      <w:r w:rsidRPr="00ED21A5">
        <w:rPr>
          <w:noProof/>
        </w:rPr>
        <w:tab/>
        <w:t xml:space="preserve">Polani PE. Chromosomal abnormalities and congenital heart disease. </w:t>
      </w:r>
      <w:r w:rsidRPr="00ED21A5">
        <w:rPr>
          <w:i/>
          <w:noProof/>
        </w:rPr>
        <w:t>Guy's Hospital reports</w:t>
      </w:r>
      <w:r w:rsidRPr="00ED21A5">
        <w:rPr>
          <w:noProof/>
        </w:rPr>
        <w:t>. 1968;117:323-37.</w:t>
      </w:r>
    </w:p>
    <w:p w:rsidR="00ED21A5" w:rsidRPr="00ED21A5" w:rsidRDefault="00ED21A5" w:rsidP="00ED21A5">
      <w:pPr>
        <w:pStyle w:val="EndNoteBibliography"/>
        <w:spacing w:after="240"/>
        <w:ind w:left="720" w:hanging="720"/>
        <w:rPr>
          <w:noProof/>
        </w:rPr>
      </w:pPr>
      <w:r w:rsidRPr="00ED21A5">
        <w:rPr>
          <w:noProof/>
        </w:rPr>
        <w:t>934.</w:t>
      </w:r>
      <w:r w:rsidRPr="00ED21A5">
        <w:rPr>
          <w:noProof/>
        </w:rPr>
        <w:tab/>
        <w:t xml:space="preserve">Polkampally PR, Matta JR, McAreavey D, Bakalov V, Bondy CA and Gharib AM. Aneurysmal dilatation of medium caliber arteries in Turner syndrome. </w:t>
      </w:r>
      <w:r w:rsidRPr="00ED21A5">
        <w:rPr>
          <w:i/>
          <w:noProof/>
        </w:rPr>
        <w:t>Congenit Heart Dis</w:t>
      </w:r>
      <w:r w:rsidRPr="00ED21A5">
        <w:rPr>
          <w:noProof/>
        </w:rPr>
        <w:t>. 2011;6:382-3.</w:t>
      </w:r>
    </w:p>
    <w:p w:rsidR="00ED21A5" w:rsidRPr="00ED21A5" w:rsidRDefault="00ED21A5" w:rsidP="00ED21A5">
      <w:pPr>
        <w:pStyle w:val="EndNoteBibliography"/>
        <w:spacing w:after="240"/>
        <w:ind w:left="720" w:hanging="720"/>
        <w:rPr>
          <w:noProof/>
        </w:rPr>
      </w:pPr>
      <w:r w:rsidRPr="00ED21A5">
        <w:rPr>
          <w:noProof/>
        </w:rPr>
        <w:t>935.</w:t>
      </w:r>
      <w:r w:rsidRPr="00ED21A5">
        <w:rPr>
          <w:noProof/>
        </w:rPr>
        <w:tab/>
        <w:t xml:space="preserve">Pollock AJ, Seibert TS, Salvatori C, Caturegli P and Allen DB. Pituitary Antibodies in an Adolescent with Secondary Adrenal Insufficiency and Turner Syndrome. </w:t>
      </w:r>
      <w:r w:rsidRPr="00ED21A5">
        <w:rPr>
          <w:i/>
          <w:noProof/>
        </w:rPr>
        <w:t>Horm Res Paediatr</w:t>
      </w:r>
      <w:r w:rsidRPr="00ED21A5">
        <w:rPr>
          <w:noProof/>
        </w:rPr>
        <w:t>. 2017;87:123-129.</w:t>
      </w:r>
    </w:p>
    <w:p w:rsidR="00ED21A5" w:rsidRPr="00ED21A5" w:rsidRDefault="00ED21A5" w:rsidP="00ED21A5">
      <w:pPr>
        <w:pStyle w:val="EndNoteBibliography"/>
        <w:spacing w:after="240"/>
        <w:ind w:left="720" w:hanging="720"/>
        <w:rPr>
          <w:noProof/>
        </w:rPr>
      </w:pPr>
      <w:r w:rsidRPr="00ED21A5">
        <w:rPr>
          <w:noProof/>
        </w:rPr>
        <w:t>936.</w:t>
      </w:r>
      <w:r w:rsidRPr="00ED21A5">
        <w:rPr>
          <w:noProof/>
        </w:rPr>
        <w:tab/>
        <w:t xml:space="preserve">Pope CA, 3rd, Turner MC, Burnett RT, Jerrett M, Gapstur SM, Diver WR, Krewski D and Brook RD. Relationships between fine particulate air pollution, cardiometabolic disorders, and cardiovascular mortality. </w:t>
      </w:r>
      <w:r w:rsidRPr="00ED21A5">
        <w:rPr>
          <w:i/>
          <w:noProof/>
        </w:rPr>
        <w:t>Circ Res</w:t>
      </w:r>
      <w:r w:rsidRPr="00ED21A5">
        <w:rPr>
          <w:noProof/>
        </w:rPr>
        <w:t>. 2015;116:108-15.</w:t>
      </w:r>
    </w:p>
    <w:p w:rsidR="00ED21A5" w:rsidRPr="00ED21A5" w:rsidRDefault="00ED21A5" w:rsidP="00ED21A5">
      <w:pPr>
        <w:pStyle w:val="EndNoteBibliography"/>
        <w:spacing w:after="240"/>
        <w:ind w:left="720" w:hanging="720"/>
        <w:rPr>
          <w:noProof/>
        </w:rPr>
      </w:pPr>
      <w:r w:rsidRPr="00ED21A5">
        <w:rPr>
          <w:noProof/>
        </w:rPr>
        <w:t>937.</w:t>
      </w:r>
      <w:r w:rsidRPr="00ED21A5">
        <w:rPr>
          <w:noProof/>
        </w:rPr>
        <w:tab/>
        <w:t xml:space="preserve">Poprawski K, Michalski M, Lawniczak M and Lacka K. Cardiovascular abnormalities in patients with Turner syndrome according to karyotype: own experience and literature review. </w:t>
      </w:r>
      <w:r w:rsidRPr="00ED21A5">
        <w:rPr>
          <w:i/>
          <w:noProof/>
        </w:rPr>
        <w:t>Pol Arch Med Wewn</w:t>
      </w:r>
      <w:r w:rsidRPr="00ED21A5">
        <w:rPr>
          <w:noProof/>
        </w:rPr>
        <w:t>. 2009;119:453-60.</w:t>
      </w:r>
    </w:p>
    <w:p w:rsidR="00ED21A5" w:rsidRPr="00ED21A5" w:rsidRDefault="00ED21A5" w:rsidP="00ED21A5">
      <w:pPr>
        <w:pStyle w:val="EndNoteBibliography"/>
        <w:spacing w:after="240"/>
        <w:ind w:left="720" w:hanging="720"/>
        <w:rPr>
          <w:noProof/>
        </w:rPr>
      </w:pPr>
      <w:r w:rsidRPr="00ED21A5">
        <w:rPr>
          <w:noProof/>
        </w:rPr>
        <w:t>938.</w:t>
      </w:r>
      <w:r w:rsidRPr="00ED21A5">
        <w:rPr>
          <w:noProof/>
        </w:rPr>
        <w:tab/>
        <w:t xml:space="preserve">Powell JT, MacSweeney ST, Greenhalgh RM, Turner RJ and Henney AM. Interaction between fibrillin genotype and blood pressure and the development of aneurysmal disease. </w:t>
      </w:r>
      <w:r w:rsidRPr="00ED21A5">
        <w:rPr>
          <w:i/>
          <w:noProof/>
        </w:rPr>
        <w:t>Ann N Y Acad Sci</w:t>
      </w:r>
      <w:r w:rsidRPr="00ED21A5">
        <w:rPr>
          <w:noProof/>
        </w:rPr>
        <w:t>. 1996;800:198-207.</w:t>
      </w:r>
    </w:p>
    <w:p w:rsidR="00ED21A5" w:rsidRPr="00ED21A5" w:rsidRDefault="00ED21A5" w:rsidP="00ED21A5">
      <w:pPr>
        <w:pStyle w:val="EndNoteBibliography"/>
        <w:spacing w:after="240"/>
        <w:ind w:left="720" w:hanging="720"/>
        <w:rPr>
          <w:noProof/>
        </w:rPr>
      </w:pPr>
      <w:r w:rsidRPr="00ED21A5">
        <w:rPr>
          <w:noProof/>
        </w:rPr>
        <w:t>939.</w:t>
      </w:r>
      <w:r w:rsidRPr="00ED21A5">
        <w:rPr>
          <w:noProof/>
        </w:rPr>
        <w:tab/>
        <w:t>Practice Committee ASfRM. Increased maternal cardiovascular mortality associated with pregnancy in women with Turner syndrome. [Review] [6 refs].</w:t>
      </w:r>
    </w:p>
    <w:p w:rsidR="00ED21A5" w:rsidRPr="00ED21A5" w:rsidRDefault="00ED21A5" w:rsidP="00ED21A5">
      <w:pPr>
        <w:pStyle w:val="EndNoteBibliography"/>
        <w:spacing w:after="240"/>
        <w:ind w:left="720" w:hanging="720"/>
        <w:rPr>
          <w:noProof/>
        </w:rPr>
      </w:pPr>
      <w:r w:rsidRPr="00ED21A5">
        <w:rPr>
          <w:noProof/>
        </w:rPr>
        <w:t>940.</w:t>
      </w:r>
      <w:r w:rsidRPr="00ED21A5">
        <w:rPr>
          <w:noProof/>
        </w:rPr>
        <w:tab/>
        <w:t xml:space="preserve">Prakash A, Adlakha H, Rabideau N, Hass CJ, Morris SA, Geva T, Gauvreau K, Singh MN and Lacro RV. Segmental Aortic Stiffness in Children and Young Adults With Connective Tissue Disorders: Relationships With Age, Aortic Size, Rate of Dilation, and Surgical Root Replacement. </w:t>
      </w:r>
      <w:r w:rsidRPr="00ED21A5">
        <w:rPr>
          <w:i/>
          <w:noProof/>
        </w:rPr>
        <w:t>Circulation</w:t>
      </w:r>
      <w:r w:rsidRPr="00ED21A5">
        <w:rPr>
          <w:noProof/>
        </w:rPr>
        <w:t>. 2015;132:595-602.</w:t>
      </w:r>
    </w:p>
    <w:p w:rsidR="00ED21A5" w:rsidRPr="00ED21A5" w:rsidRDefault="00ED21A5" w:rsidP="00ED21A5">
      <w:pPr>
        <w:pStyle w:val="EndNoteBibliography"/>
        <w:spacing w:after="240"/>
        <w:ind w:left="720" w:hanging="720"/>
        <w:rPr>
          <w:noProof/>
        </w:rPr>
      </w:pPr>
      <w:r w:rsidRPr="00ED21A5">
        <w:rPr>
          <w:noProof/>
        </w:rPr>
        <w:t>941.</w:t>
      </w:r>
      <w:r w:rsidRPr="00ED21A5">
        <w:rPr>
          <w:noProof/>
        </w:rPr>
        <w:tab/>
        <w:t xml:space="preserve">Prakash S, Gen TACRI and Milewicz D. Turner syndrome-specific and general population Z-scores are equivalent for most adults with Turner syndrome. </w:t>
      </w:r>
      <w:r w:rsidRPr="00ED21A5">
        <w:rPr>
          <w:i/>
          <w:noProof/>
        </w:rPr>
        <w:t>Am J Med Genet A</w:t>
      </w:r>
      <w:r w:rsidRPr="00ED21A5">
        <w:rPr>
          <w:noProof/>
        </w:rPr>
        <w:t>. 2017;173:1094-1096.</w:t>
      </w:r>
    </w:p>
    <w:p w:rsidR="00ED21A5" w:rsidRPr="00ED21A5" w:rsidRDefault="00ED21A5" w:rsidP="00ED21A5">
      <w:pPr>
        <w:pStyle w:val="EndNoteBibliography"/>
        <w:spacing w:after="240"/>
        <w:ind w:left="720" w:hanging="720"/>
        <w:rPr>
          <w:noProof/>
        </w:rPr>
      </w:pPr>
      <w:r w:rsidRPr="00ED21A5">
        <w:rPr>
          <w:noProof/>
        </w:rPr>
        <w:t>942.</w:t>
      </w:r>
      <w:r w:rsidRPr="00ED21A5">
        <w:rPr>
          <w:noProof/>
        </w:rPr>
        <w:tab/>
        <w:t xml:space="preserve">Prakash S, Guo D, Maslen CL, Silberbach M, Milewicz D and Bondy CA. Single-nucleotide polymorphism array genotyping is equivalent to metaphase cytogenetics for diagnosis of Turner syndrome. </w:t>
      </w:r>
      <w:r w:rsidRPr="00ED21A5">
        <w:rPr>
          <w:i/>
          <w:noProof/>
        </w:rPr>
        <w:t>Genetics in medicine : official journal of the American College of Medical Genetics</w:t>
      </w:r>
      <w:r w:rsidRPr="00ED21A5">
        <w:rPr>
          <w:noProof/>
        </w:rPr>
        <w:t>. 2014;16:53-9.</w:t>
      </w:r>
    </w:p>
    <w:p w:rsidR="00ED21A5" w:rsidRPr="00ED21A5" w:rsidRDefault="00ED21A5" w:rsidP="00ED21A5">
      <w:pPr>
        <w:pStyle w:val="EndNoteBibliography"/>
        <w:spacing w:after="240"/>
        <w:ind w:left="720" w:hanging="720"/>
        <w:rPr>
          <w:noProof/>
        </w:rPr>
      </w:pPr>
      <w:r w:rsidRPr="00ED21A5">
        <w:rPr>
          <w:noProof/>
        </w:rPr>
        <w:t>943.</w:t>
      </w:r>
      <w:r w:rsidRPr="00ED21A5">
        <w:rPr>
          <w:noProof/>
        </w:rPr>
        <w:tab/>
        <w:t xml:space="preserve">Prandstraller D, Mazzanti L, Giardini A, Lovato L, Tamburrino F, Scarano E, Cicognani A, Fattori R and Picchio FM. Correlations of phenotype and genotype in relation to morphologic remodelling of the aortic root in patients with Turner's syndrome. </w:t>
      </w:r>
      <w:r w:rsidRPr="00ED21A5">
        <w:rPr>
          <w:i/>
          <w:noProof/>
        </w:rPr>
        <w:t>Cardiol Young</w:t>
      </w:r>
      <w:r w:rsidRPr="00ED21A5">
        <w:rPr>
          <w:noProof/>
        </w:rPr>
        <w:t>. 2009;19:264-71.</w:t>
      </w:r>
    </w:p>
    <w:p w:rsidR="00ED21A5" w:rsidRPr="00ED21A5" w:rsidRDefault="00ED21A5" w:rsidP="00ED21A5">
      <w:pPr>
        <w:pStyle w:val="EndNoteBibliography"/>
        <w:spacing w:after="240"/>
        <w:ind w:left="720" w:hanging="720"/>
        <w:rPr>
          <w:noProof/>
        </w:rPr>
      </w:pPr>
      <w:r w:rsidRPr="00ED21A5">
        <w:rPr>
          <w:noProof/>
        </w:rPr>
        <w:t>944.</w:t>
      </w:r>
      <w:r w:rsidRPr="00ED21A5">
        <w:rPr>
          <w:noProof/>
        </w:rPr>
        <w:tab/>
        <w:t xml:space="preserve">Prandstraller D, Mazzanti L, Picchio FM, Magnani C, Bergamaschi R, Perri A, Tsingos E and Cacciari E. Turner's syndrome: cardiologic profile according to the different chromosomal patterns and long-term clinical follow-Up of 136 nonpreselected patients. </w:t>
      </w:r>
      <w:r w:rsidRPr="00ED21A5">
        <w:rPr>
          <w:i/>
          <w:noProof/>
        </w:rPr>
        <w:t>Pediatr Cardiol</w:t>
      </w:r>
      <w:r w:rsidRPr="00ED21A5">
        <w:rPr>
          <w:noProof/>
        </w:rPr>
        <w:t>. 1999;20:108-12.</w:t>
      </w:r>
    </w:p>
    <w:p w:rsidR="00ED21A5" w:rsidRPr="00ED21A5" w:rsidRDefault="00ED21A5" w:rsidP="00ED21A5">
      <w:pPr>
        <w:pStyle w:val="EndNoteBibliography"/>
        <w:spacing w:after="240"/>
        <w:ind w:left="720" w:hanging="720"/>
        <w:rPr>
          <w:noProof/>
        </w:rPr>
      </w:pPr>
      <w:r w:rsidRPr="00ED21A5">
        <w:rPr>
          <w:noProof/>
        </w:rPr>
        <w:t>945.</w:t>
      </w:r>
      <w:r w:rsidRPr="00ED21A5">
        <w:rPr>
          <w:noProof/>
        </w:rPr>
        <w:tab/>
        <w:t xml:space="preserve">Price DA, Clayton PE, Crowne EH and Roberts CR. Safety and efficacy of human growth hormone treatment in girls with Turner syndrome. </w:t>
      </w:r>
      <w:r w:rsidRPr="00ED21A5">
        <w:rPr>
          <w:i/>
          <w:noProof/>
        </w:rPr>
        <w:t>Horm Res</w:t>
      </w:r>
      <w:r w:rsidRPr="00ED21A5">
        <w:rPr>
          <w:noProof/>
        </w:rPr>
        <w:t>. 1993;39 Suppl 2:44-8.</w:t>
      </w:r>
    </w:p>
    <w:p w:rsidR="00ED21A5" w:rsidRPr="00ED21A5" w:rsidRDefault="00ED21A5" w:rsidP="00ED21A5">
      <w:pPr>
        <w:pStyle w:val="EndNoteBibliography"/>
        <w:spacing w:after="240"/>
        <w:ind w:left="720" w:hanging="720"/>
        <w:rPr>
          <w:noProof/>
        </w:rPr>
      </w:pPr>
      <w:r w:rsidRPr="00ED21A5">
        <w:rPr>
          <w:noProof/>
        </w:rPr>
        <w:t>946.</w:t>
      </w:r>
      <w:r w:rsidRPr="00ED21A5">
        <w:rPr>
          <w:noProof/>
        </w:rPr>
        <w:tab/>
        <w:t xml:space="preserve">Price DA, Johnston DI, Betts PR, Buckler JM and Donaldson MD. Biosynthetic human growth hormone treatment in the UK: an audit of current practice. Kabi Pharmacia International Growth Study. </w:t>
      </w:r>
      <w:r w:rsidRPr="00ED21A5">
        <w:rPr>
          <w:i/>
          <w:noProof/>
        </w:rPr>
        <w:t>Arch Dis Child</w:t>
      </w:r>
      <w:r w:rsidRPr="00ED21A5">
        <w:rPr>
          <w:noProof/>
        </w:rPr>
        <w:t>. 1994;71:266-71.</w:t>
      </w:r>
    </w:p>
    <w:p w:rsidR="00ED21A5" w:rsidRPr="00ED21A5" w:rsidRDefault="00ED21A5" w:rsidP="00ED21A5">
      <w:pPr>
        <w:pStyle w:val="EndNoteBibliography"/>
        <w:spacing w:after="240"/>
        <w:ind w:left="720" w:hanging="720"/>
        <w:rPr>
          <w:noProof/>
        </w:rPr>
      </w:pPr>
      <w:r w:rsidRPr="00ED21A5">
        <w:rPr>
          <w:noProof/>
        </w:rPr>
        <w:t>947.</w:t>
      </w:r>
      <w:r w:rsidRPr="00ED21A5">
        <w:rPr>
          <w:noProof/>
        </w:rPr>
        <w:tab/>
        <w:t xml:space="preserve">Price WH. A high incidence of chronic inflammatory bowel disease in patients with Turner's syndrome. </w:t>
      </w:r>
      <w:r w:rsidRPr="00ED21A5">
        <w:rPr>
          <w:i/>
          <w:noProof/>
        </w:rPr>
        <w:t>J Med Genet</w:t>
      </w:r>
      <w:r w:rsidRPr="00ED21A5">
        <w:rPr>
          <w:noProof/>
        </w:rPr>
        <w:t>. 1979;16:263-6.</w:t>
      </w:r>
    </w:p>
    <w:p w:rsidR="00ED21A5" w:rsidRPr="00ED21A5" w:rsidRDefault="00ED21A5" w:rsidP="00ED21A5">
      <w:pPr>
        <w:pStyle w:val="EndNoteBibliography"/>
        <w:spacing w:after="240"/>
        <w:ind w:left="720" w:hanging="720"/>
        <w:rPr>
          <w:noProof/>
        </w:rPr>
      </w:pPr>
      <w:r w:rsidRPr="00ED21A5">
        <w:rPr>
          <w:noProof/>
        </w:rPr>
        <w:t>948.</w:t>
      </w:r>
      <w:r w:rsidRPr="00ED21A5">
        <w:rPr>
          <w:noProof/>
        </w:rPr>
        <w:tab/>
        <w:t xml:space="preserve">Price WH, Clayton JF, Collyer S, De Mey R and Wilson J. Prenatal diagnosis of Turner's syndrome: what to tell parents. </w:t>
      </w:r>
      <w:r w:rsidRPr="00ED21A5">
        <w:rPr>
          <w:i/>
          <w:noProof/>
        </w:rPr>
        <w:t>Br Med J (Clin Res Ed)</w:t>
      </w:r>
      <w:r w:rsidRPr="00ED21A5">
        <w:rPr>
          <w:noProof/>
        </w:rPr>
        <w:t>. 1986;293:1174.</w:t>
      </w:r>
    </w:p>
    <w:p w:rsidR="00ED21A5" w:rsidRPr="00ED21A5" w:rsidRDefault="00ED21A5" w:rsidP="00ED21A5">
      <w:pPr>
        <w:pStyle w:val="EndNoteBibliography"/>
        <w:spacing w:after="240"/>
        <w:ind w:left="720" w:hanging="720"/>
        <w:rPr>
          <w:noProof/>
        </w:rPr>
      </w:pPr>
      <w:r w:rsidRPr="00ED21A5">
        <w:rPr>
          <w:noProof/>
        </w:rPr>
        <w:t>949.</w:t>
      </w:r>
      <w:r w:rsidRPr="00ED21A5">
        <w:rPr>
          <w:noProof/>
        </w:rPr>
        <w:tab/>
        <w:t xml:space="preserve">Price WH, Clayton JF, Collyer S, De Mey R and Wilson J. Mortality ratios, life expectancy, and causes of death in patients with Turner's syndrome. </w:t>
      </w:r>
      <w:r w:rsidRPr="00ED21A5">
        <w:rPr>
          <w:i/>
          <w:noProof/>
        </w:rPr>
        <w:t>J Epidemiol Community Health</w:t>
      </w:r>
      <w:r w:rsidRPr="00ED21A5">
        <w:rPr>
          <w:noProof/>
        </w:rPr>
        <w:t>. 1986;40:97-102.</w:t>
      </w:r>
    </w:p>
    <w:p w:rsidR="00ED21A5" w:rsidRPr="00ED21A5" w:rsidRDefault="00ED21A5" w:rsidP="00ED21A5">
      <w:pPr>
        <w:pStyle w:val="EndNoteBibliography"/>
        <w:spacing w:after="240"/>
        <w:ind w:left="720" w:hanging="720"/>
        <w:rPr>
          <w:noProof/>
        </w:rPr>
      </w:pPr>
      <w:r w:rsidRPr="00ED21A5">
        <w:rPr>
          <w:noProof/>
        </w:rPr>
        <w:t>950.</w:t>
      </w:r>
      <w:r w:rsidRPr="00ED21A5">
        <w:rPr>
          <w:noProof/>
        </w:rPr>
        <w:tab/>
        <w:t xml:space="preserve">Price WH and Willey RF. Partial anomalous pulmonary venous drainage in two patients with Turner's syndrome. </w:t>
      </w:r>
      <w:r w:rsidRPr="00ED21A5">
        <w:rPr>
          <w:i/>
          <w:noProof/>
        </w:rPr>
        <w:t>J Med Genet</w:t>
      </w:r>
      <w:r w:rsidRPr="00ED21A5">
        <w:rPr>
          <w:noProof/>
        </w:rPr>
        <w:t>. 1980;17:133-4.</w:t>
      </w:r>
    </w:p>
    <w:p w:rsidR="00ED21A5" w:rsidRPr="00ED21A5" w:rsidRDefault="00ED21A5" w:rsidP="00ED21A5">
      <w:pPr>
        <w:pStyle w:val="EndNoteBibliography"/>
        <w:spacing w:after="240"/>
        <w:ind w:left="720" w:hanging="720"/>
        <w:rPr>
          <w:noProof/>
        </w:rPr>
      </w:pPr>
      <w:r w:rsidRPr="00ED21A5">
        <w:rPr>
          <w:noProof/>
        </w:rPr>
        <w:t>951.</w:t>
      </w:r>
      <w:r w:rsidRPr="00ED21A5">
        <w:rPr>
          <w:noProof/>
        </w:rPr>
        <w:tab/>
        <w:t xml:space="preserve">Price WH and Wilson J. Dissection of the aorta in Turner's syndrome. </w:t>
      </w:r>
      <w:r w:rsidRPr="00ED21A5">
        <w:rPr>
          <w:i/>
          <w:noProof/>
        </w:rPr>
        <w:t>J Med Genet</w:t>
      </w:r>
      <w:r w:rsidRPr="00ED21A5">
        <w:rPr>
          <w:noProof/>
        </w:rPr>
        <w:t>. 1983;20:61-3.</w:t>
      </w:r>
    </w:p>
    <w:p w:rsidR="00ED21A5" w:rsidRPr="00ED21A5" w:rsidRDefault="00ED21A5" w:rsidP="00ED21A5">
      <w:pPr>
        <w:pStyle w:val="EndNoteBibliography"/>
        <w:spacing w:after="240"/>
        <w:ind w:left="720" w:hanging="720"/>
        <w:rPr>
          <w:noProof/>
        </w:rPr>
      </w:pPr>
      <w:r w:rsidRPr="00ED21A5">
        <w:rPr>
          <w:noProof/>
        </w:rPr>
        <w:t>952.</w:t>
      </w:r>
      <w:r w:rsidRPr="00ED21A5">
        <w:rPr>
          <w:noProof/>
        </w:rPr>
        <w:tab/>
        <w:t xml:space="preserve">Probst FJ, Cooper ML, Cheung SW and Justice MJ. Genotype, phenotype, and karyotype correlation in the XO mouse model of Turner Syndrome. </w:t>
      </w:r>
      <w:r w:rsidRPr="00ED21A5">
        <w:rPr>
          <w:i/>
          <w:noProof/>
        </w:rPr>
        <w:t>The Journal of heredity</w:t>
      </w:r>
      <w:r w:rsidRPr="00ED21A5">
        <w:rPr>
          <w:noProof/>
        </w:rPr>
        <w:t>. 2008;99:512-7.</w:t>
      </w:r>
    </w:p>
    <w:p w:rsidR="00ED21A5" w:rsidRPr="00ED21A5" w:rsidRDefault="00ED21A5" w:rsidP="00ED21A5">
      <w:pPr>
        <w:pStyle w:val="EndNoteBibliography"/>
        <w:spacing w:after="240"/>
        <w:ind w:left="720" w:hanging="720"/>
        <w:rPr>
          <w:noProof/>
        </w:rPr>
      </w:pPr>
      <w:r w:rsidRPr="00ED21A5">
        <w:rPr>
          <w:noProof/>
        </w:rPr>
        <w:t>953.</w:t>
      </w:r>
      <w:r w:rsidRPr="00ED21A5">
        <w:rPr>
          <w:noProof/>
        </w:rPr>
        <w:tab/>
        <w:t xml:space="preserve">Province MA, Shannon WD and Rao DC. Classification methods for confronting heterogeneity. </w:t>
      </w:r>
      <w:r w:rsidRPr="00ED21A5">
        <w:rPr>
          <w:i/>
          <w:noProof/>
        </w:rPr>
        <w:t>Advances in Genetics</w:t>
      </w:r>
      <w:r w:rsidRPr="00ED21A5">
        <w:rPr>
          <w:noProof/>
        </w:rPr>
        <w:t>. 2001;42:273-86.</w:t>
      </w:r>
    </w:p>
    <w:p w:rsidR="00ED21A5" w:rsidRPr="00ED21A5" w:rsidRDefault="00ED21A5" w:rsidP="00ED21A5">
      <w:pPr>
        <w:pStyle w:val="EndNoteBibliography"/>
        <w:spacing w:after="240"/>
        <w:ind w:left="720" w:hanging="720"/>
        <w:rPr>
          <w:noProof/>
        </w:rPr>
      </w:pPr>
      <w:r w:rsidRPr="00ED21A5">
        <w:rPr>
          <w:noProof/>
        </w:rPr>
        <w:t>954.</w:t>
      </w:r>
      <w:r w:rsidRPr="00ED21A5">
        <w:rPr>
          <w:noProof/>
        </w:rPr>
        <w:tab/>
        <w:t xml:space="preserve">Qi W, Li S, Shen Q, Guo X and Rong H. Effects of recombinant human growth hormone therapy on carbohydrate, lipid and protein metabolisms of children with Turner syndrome. </w:t>
      </w:r>
      <w:r w:rsidRPr="00ED21A5">
        <w:rPr>
          <w:i/>
          <w:noProof/>
        </w:rPr>
        <w:t>Pak J Med Sci</w:t>
      </w:r>
      <w:r w:rsidRPr="00ED21A5">
        <w:rPr>
          <w:noProof/>
        </w:rPr>
        <w:t>. 2014;30:731-4.</w:t>
      </w:r>
    </w:p>
    <w:p w:rsidR="00ED21A5" w:rsidRPr="00ED21A5" w:rsidRDefault="00ED21A5" w:rsidP="00ED21A5">
      <w:pPr>
        <w:pStyle w:val="EndNoteBibliography"/>
        <w:spacing w:after="240"/>
        <w:ind w:left="720" w:hanging="720"/>
        <w:rPr>
          <w:noProof/>
        </w:rPr>
      </w:pPr>
      <w:r w:rsidRPr="00ED21A5">
        <w:rPr>
          <w:noProof/>
        </w:rPr>
        <w:t>955.</w:t>
      </w:r>
      <w:r w:rsidRPr="00ED21A5">
        <w:rPr>
          <w:noProof/>
        </w:rPr>
        <w:tab/>
        <w:t xml:space="preserve">Quan F, Janas J, Toth-Fejel S, Johnson DB, Wolford JK and Popovich BW. Uniparental disomy of the entire X chromosome in a female with Duchenne muscular dystrophy. </w:t>
      </w:r>
      <w:r w:rsidRPr="00ED21A5">
        <w:rPr>
          <w:i/>
          <w:noProof/>
        </w:rPr>
        <w:t>Am J Hum Genet</w:t>
      </w:r>
      <w:r w:rsidRPr="00ED21A5">
        <w:rPr>
          <w:noProof/>
        </w:rPr>
        <w:t>. 1997;60:160-5.</w:t>
      </w:r>
    </w:p>
    <w:p w:rsidR="00ED21A5" w:rsidRPr="00ED21A5" w:rsidRDefault="00ED21A5" w:rsidP="00ED21A5">
      <w:pPr>
        <w:pStyle w:val="EndNoteBibliography"/>
        <w:spacing w:after="240"/>
        <w:ind w:left="720" w:hanging="720"/>
        <w:rPr>
          <w:noProof/>
        </w:rPr>
      </w:pPr>
      <w:r w:rsidRPr="00ED21A5">
        <w:rPr>
          <w:noProof/>
        </w:rPr>
        <w:t>956.</w:t>
      </w:r>
      <w:r w:rsidRPr="00ED21A5">
        <w:rPr>
          <w:noProof/>
        </w:rPr>
        <w:tab/>
        <w:t xml:space="preserve">Quezada E, Lapidus J, Shaughnessy R, Chen Z and Silberbach M. Aortic dimensions in Turner syndrome. </w:t>
      </w:r>
      <w:r w:rsidRPr="00ED21A5">
        <w:rPr>
          <w:i/>
          <w:noProof/>
        </w:rPr>
        <w:t>Am J Med Genet A</w:t>
      </w:r>
      <w:r w:rsidRPr="00ED21A5">
        <w:rPr>
          <w:noProof/>
        </w:rPr>
        <w:t>. 2015.</w:t>
      </w:r>
    </w:p>
    <w:p w:rsidR="00ED21A5" w:rsidRPr="00ED21A5" w:rsidRDefault="00ED21A5" w:rsidP="00ED21A5">
      <w:pPr>
        <w:pStyle w:val="EndNoteBibliography"/>
        <w:spacing w:after="240"/>
        <w:ind w:left="720" w:hanging="720"/>
        <w:rPr>
          <w:noProof/>
        </w:rPr>
      </w:pPr>
      <w:r w:rsidRPr="00ED21A5">
        <w:rPr>
          <w:noProof/>
        </w:rPr>
        <w:t>957.</w:t>
      </w:r>
      <w:r w:rsidRPr="00ED21A5">
        <w:rPr>
          <w:noProof/>
        </w:rPr>
        <w:tab/>
        <w:t xml:space="preserve">Quezada E, Nguyen T, Chen Z and Silberbach M. What Is the Normal Aortic Size in Turner Syndrome? </w:t>
      </w:r>
      <w:r w:rsidRPr="00ED21A5">
        <w:rPr>
          <w:i/>
          <w:noProof/>
        </w:rPr>
        <w:t>Circulation</w:t>
      </w:r>
      <w:r w:rsidRPr="00ED21A5">
        <w:rPr>
          <w:noProof/>
        </w:rPr>
        <w:t>. 2013;128:A17919.</w:t>
      </w:r>
    </w:p>
    <w:p w:rsidR="00ED21A5" w:rsidRPr="00ED21A5" w:rsidRDefault="00ED21A5" w:rsidP="00ED21A5">
      <w:pPr>
        <w:pStyle w:val="EndNoteBibliography"/>
        <w:spacing w:after="240"/>
        <w:ind w:left="720" w:hanging="720"/>
        <w:rPr>
          <w:noProof/>
        </w:rPr>
      </w:pPr>
      <w:r w:rsidRPr="00ED21A5">
        <w:rPr>
          <w:noProof/>
        </w:rPr>
        <w:t>958.</w:t>
      </w:r>
      <w:r w:rsidRPr="00ED21A5">
        <w:rPr>
          <w:noProof/>
        </w:rPr>
        <w:tab/>
        <w:t xml:space="preserve">Quigley CA, Gill AM, Crowe BJ, Robling K, Chipman JJ, Rose SR, Ross JL, Cassorla FG, Wolka AM, Wit JM, Rekers-Mombarg LT and Cutler GB, Jr. Safety of growth hormone treatment in pediatric patients with idiopathic short stature. </w:t>
      </w:r>
      <w:r w:rsidRPr="00ED21A5">
        <w:rPr>
          <w:i/>
          <w:noProof/>
        </w:rPr>
        <w:t>J Clin Endocrinol Metab</w:t>
      </w:r>
      <w:r w:rsidRPr="00ED21A5">
        <w:rPr>
          <w:noProof/>
        </w:rPr>
        <w:t>. 2005;90:5188-96.</w:t>
      </w:r>
    </w:p>
    <w:p w:rsidR="00ED21A5" w:rsidRPr="00ED21A5" w:rsidRDefault="00ED21A5" w:rsidP="00ED21A5">
      <w:pPr>
        <w:pStyle w:val="EndNoteBibliography"/>
        <w:spacing w:after="240"/>
        <w:ind w:left="720" w:hanging="720"/>
        <w:rPr>
          <w:noProof/>
        </w:rPr>
      </w:pPr>
      <w:r w:rsidRPr="00ED21A5">
        <w:rPr>
          <w:noProof/>
        </w:rPr>
        <w:t>959.</w:t>
      </w:r>
      <w:r w:rsidRPr="00ED21A5">
        <w:rPr>
          <w:noProof/>
        </w:rPr>
        <w:tab/>
        <w:t xml:space="preserve">Rabbani B, Mahdieh N, Sayarifar F, Ashtiani MT, New M, Parsa A, Akbari MT and Rabbani A. A girl with 45,X/46,XX Turner syndrome and salt wasting form of congenital adrenal hyperplasia due to regulatory changes. </w:t>
      </w:r>
      <w:r w:rsidRPr="00ED21A5">
        <w:rPr>
          <w:i/>
          <w:noProof/>
        </w:rPr>
        <w:t>Clinical laboratory</w:t>
      </w:r>
      <w:r w:rsidRPr="00ED21A5">
        <w:rPr>
          <w:noProof/>
        </w:rPr>
        <w:t>. 2012;58:1063-6.</w:t>
      </w:r>
    </w:p>
    <w:p w:rsidR="00ED21A5" w:rsidRPr="00ED21A5" w:rsidRDefault="00ED21A5" w:rsidP="00ED21A5">
      <w:pPr>
        <w:pStyle w:val="EndNoteBibliography"/>
        <w:spacing w:after="240"/>
        <w:ind w:left="720" w:hanging="720"/>
        <w:rPr>
          <w:noProof/>
        </w:rPr>
      </w:pPr>
      <w:r w:rsidRPr="00ED21A5">
        <w:rPr>
          <w:noProof/>
        </w:rPr>
        <w:t>960.</w:t>
      </w:r>
      <w:r w:rsidRPr="00ED21A5">
        <w:rPr>
          <w:noProof/>
        </w:rPr>
        <w:tab/>
        <w:t xml:space="preserve">Rabkin SW. Differential expression of MMP-2, MMP-9 and TIMP proteins in thoracic aortic aneurysm - comparison with and without bicuspid aortic valve: a meta-analysis. </w:t>
      </w:r>
      <w:r w:rsidRPr="00ED21A5">
        <w:rPr>
          <w:i/>
          <w:noProof/>
        </w:rPr>
        <w:t>VASA Zeitschrift fur Gefasskrankheiten</w:t>
      </w:r>
      <w:r w:rsidRPr="00ED21A5">
        <w:rPr>
          <w:noProof/>
        </w:rPr>
        <w:t>. 2014;43:433-42.</w:t>
      </w:r>
    </w:p>
    <w:p w:rsidR="00ED21A5" w:rsidRPr="00ED21A5" w:rsidRDefault="00ED21A5" w:rsidP="00ED21A5">
      <w:pPr>
        <w:pStyle w:val="EndNoteBibliography"/>
        <w:spacing w:after="240"/>
        <w:ind w:left="720" w:hanging="720"/>
        <w:rPr>
          <w:noProof/>
        </w:rPr>
      </w:pPr>
      <w:r w:rsidRPr="00ED21A5">
        <w:rPr>
          <w:noProof/>
        </w:rPr>
        <w:t>961.</w:t>
      </w:r>
      <w:r w:rsidRPr="00ED21A5">
        <w:rPr>
          <w:noProof/>
        </w:rPr>
        <w:tab/>
        <w:t xml:space="preserve">Rachocka J and Walczak M. [Polycardiographic studies in children and adolescent with the syndrome of rudimentary gonads]. </w:t>
      </w:r>
      <w:r w:rsidRPr="00ED21A5">
        <w:rPr>
          <w:i/>
          <w:noProof/>
        </w:rPr>
        <w:t>Endokrynol Pol</w:t>
      </w:r>
      <w:r w:rsidRPr="00ED21A5">
        <w:rPr>
          <w:noProof/>
        </w:rPr>
        <w:t>. 1967;18:541-6.</w:t>
      </w:r>
    </w:p>
    <w:p w:rsidR="00ED21A5" w:rsidRPr="00ED21A5" w:rsidRDefault="00ED21A5" w:rsidP="00ED21A5">
      <w:pPr>
        <w:pStyle w:val="EndNoteBibliography"/>
        <w:spacing w:after="240"/>
        <w:ind w:left="720" w:hanging="720"/>
        <w:rPr>
          <w:noProof/>
        </w:rPr>
      </w:pPr>
      <w:r w:rsidRPr="00ED21A5">
        <w:rPr>
          <w:noProof/>
        </w:rPr>
        <w:t>962.</w:t>
      </w:r>
      <w:r w:rsidRPr="00ED21A5">
        <w:rPr>
          <w:noProof/>
        </w:rPr>
        <w:tab/>
        <w:t xml:space="preserve">Rachocka J and Walczak M. [Stenosis of the aortic isthmus as one of the causes of arterial hypertension in the gonadal dysgenesia syndrome]. </w:t>
      </w:r>
      <w:r w:rsidRPr="00ED21A5">
        <w:rPr>
          <w:i/>
          <w:noProof/>
        </w:rPr>
        <w:t>Pol Tyg Lek</w:t>
      </w:r>
      <w:r w:rsidRPr="00ED21A5">
        <w:rPr>
          <w:noProof/>
        </w:rPr>
        <w:t>. 1969;24:1120-2.</w:t>
      </w:r>
    </w:p>
    <w:p w:rsidR="00ED21A5" w:rsidRPr="00ED21A5" w:rsidRDefault="00ED21A5" w:rsidP="00ED21A5">
      <w:pPr>
        <w:pStyle w:val="EndNoteBibliography"/>
        <w:spacing w:after="240"/>
        <w:ind w:left="720" w:hanging="720"/>
        <w:rPr>
          <w:noProof/>
        </w:rPr>
      </w:pPr>
      <w:r w:rsidRPr="00ED21A5">
        <w:rPr>
          <w:noProof/>
        </w:rPr>
        <w:t>963.</w:t>
      </w:r>
      <w:r w:rsidRPr="00ED21A5">
        <w:rPr>
          <w:noProof/>
        </w:rPr>
        <w:tab/>
        <w:t xml:space="preserve">Radetti G, Pasquino B, Gottardi E, Boscolo Contadin I, Aimaretti G and Rigon F. Insulin sensitivity in Turner's syndrome: influence of GH treatment. </w:t>
      </w:r>
      <w:r w:rsidRPr="00ED21A5">
        <w:rPr>
          <w:i/>
          <w:noProof/>
        </w:rPr>
        <w:t>Eur J Endocrinol</w:t>
      </w:r>
      <w:r w:rsidRPr="00ED21A5">
        <w:rPr>
          <w:noProof/>
        </w:rPr>
        <w:t>. 2004;151:351-4.</w:t>
      </w:r>
    </w:p>
    <w:p w:rsidR="00ED21A5" w:rsidRPr="00ED21A5" w:rsidRDefault="00ED21A5" w:rsidP="00ED21A5">
      <w:pPr>
        <w:pStyle w:val="EndNoteBibliography"/>
        <w:spacing w:after="240"/>
        <w:ind w:left="720" w:hanging="720"/>
        <w:rPr>
          <w:noProof/>
        </w:rPr>
      </w:pPr>
      <w:r w:rsidRPr="00ED21A5">
        <w:rPr>
          <w:noProof/>
        </w:rPr>
        <w:t>964.</w:t>
      </w:r>
      <w:r w:rsidRPr="00ED21A5">
        <w:rPr>
          <w:noProof/>
        </w:rPr>
        <w:tab/>
        <w:t xml:space="preserve">Rafati N, Andersson LS, Mikko S, Feng C, Raudsepp T, Pettersson J, Janecka J, Wattle O, Ameur A, Thyreen G, Eberth J, Huddleston J, Malig M, Bailey E, Eichler EE, Dalin G, Chowdary B, Andersson L, Lindgren G and Rubin CJ. Large Deletions at the SHOX Locus in the Pseudoautosomal Region Are Associated with Skeletal Atavism in Shetland Ponies. </w:t>
      </w:r>
      <w:r w:rsidRPr="00ED21A5">
        <w:rPr>
          <w:i/>
          <w:noProof/>
        </w:rPr>
        <w:t>G3 (Bethesda)</w:t>
      </w:r>
      <w:r w:rsidRPr="00ED21A5">
        <w:rPr>
          <w:noProof/>
        </w:rPr>
        <w:t>. 2016;6:2213-23.</w:t>
      </w:r>
    </w:p>
    <w:p w:rsidR="00ED21A5" w:rsidRPr="00ED21A5" w:rsidRDefault="00ED21A5" w:rsidP="00ED21A5">
      <w:pPr>
        <w:pStyle w:val="EndNoteBibliography"/>
        <w:spacing w:after="240"/>
        <w:ind w:left="720" w:hanging="720"/>
        <w:rPr>
          <w:noProof/>
        </w:rPr>
      </w:pPr>
      <w:r w:rsidRPr="00ED21A5">
        <w:rPr>
          <w:noProof/>
        </w:rPr>
        <w:t>965.</w:t>
      </w:r>
      <w:r w:rsidRPr="00ED21A5">
        <w:rPr>
          <w:noProof/>
        </w:rPr>
        <w:tab/>
        <w:t xml:space="preserve">Rahal F, Young RB and Mamunes P. Gonadal dysgenesis associated with a multicystic kidney. </w:t>
      </w:r>
      <w:r w:rsidRPr="00ED21A5">
        <w:rPr>
          <w:i/>
          <w:noProof/>
        </w:rPr>
        <w:t>Am J Dis Child</w:t>
      </w:r>
      <w:r w:rsidRPr="00ED21A5">
        <w:rPr>
          <w:noProof/>
        </w:rPr>
        <w:t>. 1973;126:505-6.</w:t>
      </w:r>
    </w:p>
    <w:p w:rsidR="00ED21A5" w:rsidRPr="00ED21A5" w:rsidRDefault="00ED21A5" w:rsidP="00ED21A5">
      <w:pPr>
        <w:pStyle w:val="EndNoteBibliography"/>
        <w:spacing w:after="240"/>
        <w:ind w:left="720" w:hanging="720"/>
        <w:rPr>
          <w:noProof/>
        </w:rPr>
      </w:pPr>
      <w:r w:rsidRPr="00ED21A5">
        <w:rPr>
          <w:noProof/>
        </w:rPr>
        <w:t>966.</w:t>
      </w:r>
      <w:r w:rsidRPr="00ED21A5">
        <w:rPr>
          <w:noProof/>
        </w:rPr>
        <w:tab/>
        <w:t xml:space="preserve">Rao E, Weiss B, Fukami M, Rump A, Niesler B, Mertz A, Muroya K, Binder G, Kirsch S, Winkelmann M, Nordsiek G, Heinrich U, Breuning MH, Ranke MB, Rosenthal A, Ogata T and Rappold GA. Pseudoautosomal deletions encompassing a novel homeobox gene cause growth failure in idiopathic short stature and Turner syndrome. </w:t>
      </w:r>
      <w:r w:rsidRPr="00ED21A5">
        <w:rPr>
          <w:i/>
          <w:noProof/>
        </w:rPr>
        <w:t>Nature genetics</w:t>
      </w:r>
      <w:r w:rsidRPr="00ED21A5">
        <w:rPr>
          <w:noProof/>
        </w:rPr>
        <w:t>. 1997;16:54-63.</w:t>
      </w:r>
    </w:p>
    <w:p w:rsidR="00ED21A5" w:rsidRPr="00ED21A5" w:rsidRDefault="00ED21A5" w:rsidP="00ED21A5">
      <w:pPr>
        <w:pStyle w:val="EndNoteBibliography"/>
        <w:spacing w:after="240"/>
        <w:ind w:left="720" w:hanging="720"/>
        <w:rPr>
          <w:noProof/>
        </w:rPr>
      </w:pPr>
      <w:r w:rsidRPr="00ED21A5">
        <w:rPr>
          <w:noProof/>
        </w:rPr>
        <w:t>967.</w:t>
      </w:r>
      <w:r w:rsidRPr="00ED21A5">
        <w:rPr>
          <w:noProof/>
        </w:rPr>
        <w:tab/>
        <w:t xml:space="preserve">Rappold GA, Fukami M, Niesler B, Schiller S, Zumkeller W, Bettendorf M, Heinrich U, Vlachopapadoupoulou E, Reinehr T, Onigata K and Ogata T. Deletions of the homeobox gene SHOX (short stature homeobox) are an important cause of growth failure in children with short stature. </w:t>
      </w:r>
      <w:r w:rsidRPr="00ED21A5">
        <w:rPr>
          <w:i/>
          <w:noProof/>
        </w:rPr>
        <w:t>J Clin Endocrinol Metab</w:t>
      </w:r>
      <w:r w:rsidRPr="00ED21A5">
        <w:rPr>
          <w:noProof/>
        </w:rPr>
        <w:t>. 2002;87:1402-6.</w:t>
      </w:r>
    </w:p>
    <w:p w:rsidR="00ED21A5" w:rsidRPr="00ED21A5" w:rsidRDefault="00ED21A5" w:rsidP="00ED21A5">
      <w:pPr>
        <w:pStyle w:val="EndNoteBibliography"/>
        <w:spacing w:after="240"/>
        <w:ind w:left="720" w:hanging="720"/>
        <w:rPr>
          <w:noProof/>
        </w:rPr>
      </w:pPr>
      <w:r w:rsidRPr="00ED21A5">
        <w:rPr>
          <w:noProof/>
        </w:rPr>
        <w:t>968.</w:t>
      </w:r>
      <w:r w:rsidRPr="00ED21A5">
        <w:rPr>
          <w:noProof/>
        </w:rPr>
        <w:tab/>
        <w:t xml:space="preserve">Rauch A, Hofbeck M, Leipold G, Klinge J, Trautmann U, Kirsch M, Singer H and Pfeiffer RA. Incidence and significance of 22q11.2 hemizygosity in patients with interrupted aortic arch. </w:t>
      </w:r>
      <w:r w:rsidRPr="00ED21A5">
        <w:rPr>
          <w:i/>
          <w:noProof/>
        </w:rPr>
        <w:t>Am J Med Genet</w:t>
      </w:r>
      <w:r w:rsidRPr="00ED21A5">
        <w:rPr>
          <w:noProof/>
        </w:rPr>
        <w:t>. 1998;78:322-31.</w:t>
      </w:r>
    </w:p>
    <w:p w:rsidR="00ED21A5" w:rsidRPr="00ED21A5" w:rsidRDefault="00ED21A5" w:rsidP="00ED21A5">
      <w:pPr>
        <w:pStyle w:val="EndNoteBibliography"/>
        <w:spacing w:after="240"/>
        <w:ind w:left="720" w:hanging="720"/>
        <w:rPr>
          <w:noProof/>
        </w:rPr>
      </w:pPr>
      <w:r w:rsidRPr="00ED21A5">
        <w:rPr>
          <w:noProof/>
        </w:rPr>
        <w:t>969.</w:t>
      </w:r>
      <w:r w:rsidRPr="00ED21A5">
        <w:rPr>
          <w:noProof/>
        </w:rPr>
        <w:tab/>
        <w:t xml:space="preserve">Rauh JL, Waldrop CD and Burket RL. Chromosomally competent ovarian failure at adolescence. </w:t>
      </w:r>
      <w:r w:rsidRPr="00ED21A5">
        <w:rPr>
          <w:i/>
          <w:noProof/>
        </w:rPr>
        <w:t>Journal of adolescent health care : official publication of the Society for Adolescent Medicine</w:t>
      </w:r>
      <w:r w:rsidRPr="00ED21A5">
        <w:rPr>
          <w:noProof/>
        </w:rPr>
        <w:t>. 1983;4:257-60.</w:t>
      </w:r>
    </w:p>
    <w:p w:rsidR="00ED21A5" w:rsidRPr="00ED21A5" w:rsidRDefault="00ED21A5" w:rsidP="00ED21A5">
      <w:pPr>
        <w:pStyle w:val="EndNoteBibliography"/>
        <w:spacing w:after="240"/>
        <w:ind w:left="720" w:hanging="720"/>
        <w:rPr>
          <w:noProof/>
        </w:rPr>
      </w:pPr>
      <w:r w:rsidRPr="00ED21A5">
        <w:rPr>
          <w:noProof/>
        </w:rPr>
        <w:t>970.</w:t>
      </w:r>
      <w:r w:rsidRPr="00ED21A5">
        <w:rPr>
          <w:noProof/>
        </w:rPr>
        <w:tab/>
        <w:t>Ravelo HR, Stephenson LW, Friedman S, Chatten J, Rashkind WJ, Vidas M and Edmunds LH, Jr. Coarctation resection in children with Turner's syndrome: a note of caution.</w:t>
      </w:r>
    </w:p>
    <w:p w:rsidR="00ED21A5" w:rsidRPr="00ED21A5" w:rsidRDefault="00ED21A5" w:rsidP="00ED21A5">
      <w:pPr>
        <w:pStyle w:val="EndNoteBibliography"/>
        <w:spacing w:after="240"/>
        <w:ind w:left="720" w:hanging="720"/>
        <w:rPr>
          <w:noProof/>
        </w:rPr>
      </w:pPr>
      <w:r w:rsidRPr="00ED21A5">
        <w:rPr>
          <w:noProof/>
        </w:rPr>
        <w:t>971.</w:t>
      </w:r>
      <w:r w:rsidRPr="00ED21A5">
        <w:rPr>
          <w:noProof/>
        </w:rPr>
        <w:tab/>
        <w:t xml:space="preserve">Raymond FL, Tarpey PS, Edkins S, Tofts C, O'Meara S, Teague J, Butler A, Stevens C, Barthorpe S, Buck G, Cole J, Dicks E, Gray K, Halliday K, Hills K, Hinton J, Jones D, Menzies A, Perry J, Raine K, Shepherd R, Small A, Varian J, Widaa S, Mallya U, Moon J, Luo Y, Shaw M, Boyle J, Kerr B, Turner G, Quarrell O, Cole T, Easton DF, Wooster R, Bobrow M, Schwartz CE, Gecz J, Stratton MR and Futreal PA. Mutations in ZDHHC9, which encodes a palmitoyltransferase of NRAS and HRAS, cause X-linked mental retardation associated with a Marfanoid habitus. </w:t>
      </w:r>
      <w:r w:rsidRPr="00ED21A5">
        <w:rPr>
          <w:i/>
          <w:noProof/>
        </w:rPr>
        <w:t>Am J Hum Genet</w:t>
      </w:r>
      <w:r w:rsidRPr="00ED21A5">
        <w:rPr>
          <w:noProof/>
        </w:rPr>
        <w:t>. 2007;80:982-7.</w:t>
      </w:r>
    </w:p>
    <w:p w:rsidR="00ED21A5" w:rsidRPr="00ED21A5" w:rsidRDefault="00ED21A5" w:rsidP="00ED21A5">
      <w:pPr>
        <w:pStyle w:val="EndNoteBibliography"/>
        <w:spacing w:after="240"/>
        <w:ind w:left="720" w:hanging="720"/>
        <w:rPr>
          <w:noProof/>
        </w:rPr>
      </w:pPr>
      <w:r w:rsidRPr="00ED21A5">
        <w:rPr>
          <w:noProof/>
        </w:rPr>
        <w:t>972.</w:t>
      </w:r>
      <w:r w:rsidRPr="00ED21A5">
        <w:rPr>
          <w:noProof/>
        </w:rPr>
        <w:tab/>
        <w:t xml:space="preserve">Raznahan A, Parikshak NN, Chandran V, Blumenthal JD, Clasen LS, Alexander-Bloch AF, Zinn AR, Wangsa D, Wise J, Murphy DGM, Bolton PF, Ried T, Ross J, Giedd JN and Geschwind DH. Sex-chromosome dosage effects on gene expression in humans. </w:t>
      </w:r>
      <w:r w:rsidRPr="00ED21A5">
        <w:rPr>
          <w:i/>
          <w:noProof/>
        </w:rPr>
        <w:t>Proceedings of the National Academy of Sciences of the United States of America</w:t>
      </w:r>
      <w:r w:rsidRPr="00ED21A5">
        <w:rPr>
          <w:noProof/>
        </w:rPr>
        <w:t>. 2018;115:7398-7403.</w:t>
      </w:r>
    </w:p>
    <w:p w:rsidR="00ED21A5" w:rsidRPr="00ED21A5" w:rsidRDefault="00ED21A5" w:rsidP="00ED21A5">
      <w:pPr>
        <w:pStyle w:val="EndNoteBibliography"/>
        <w:spacing w:after="240"/>
        <w:ind w:left="720" w:hanging="720"/>
        <w:rPr>
          <w:noProof/>
        </w:rPr>
      </w:pPr>
      <w:r w:rsidRPr="00ED21A5">
        <w:rPr>
          <w:noProof/>
        </w:rPr>
        <w:t>973.</w:t>
      </w:r>
      <w:r w:rsidRPr="00ED21A5">
        <w:rPr>
          <w:noProof/>
        </w:rPr>
        <w:tab/>
        <w:t xml:space="preserve">Regalado E, Medrek S, Tran-Fadulu V, Guo DC, Pannu H, Golabbakhsh H, Smart S, Chen JH, Shete S, Kim DH, Stern R, Braverman AC and Milewicz DM. Autosomal dominant inheritance of a predisposition to thoracic aortic aneurysms and dissections and intracranial saccular aneurysms. </w:t>
      </w:r>
      <w:r w:rsidRPr="00ED21A5">
        <w:rPr>
          <w:i/>
          <w:noProof/>
        </w:rPr>
        <w:t>Am J Med Genet A</w:t>
      </w:r>
      <w:r w:rsidRPr="00ED21A5">
        <w:rPr>
          <w:noProof/>
        </w:rPr>
        <w:t>. 2011;155A:2125-30.</w:t>
      </w:r>
    </w:p>
    <w:p w:rsidR="00ED21A5" w:rsidRPr="00ED21A5" w:rsidRDefault="00ED21A5" w:rsidP="00ED21A5">
      <w:pPr>
        <w:pStyle w:val="EndNoteBibliography"/>
        <w:spacing w:after="240"/>
        <w:ind w:left="720" w:hanging="720"/>
        <w:rPr>
          <w:noProof/>
        </w:rPr>
      </w:pPr>
      <w:r w:rsidRPr="00ED21A5">
        <w:rPr>
          <w:noProof/>
        </w:rPr>
        <w:t>974.</w:t>
      </w:r>
      <w:r w:rsidRPr="00ED21A5">
        <w:rPr>
          <w:noProof/>
        </w:rPr>
        <w:tab/>
        <w:t xml:space="preserve">Regitz-Zagrosek V, Lundqvist CB, Borghi C, Cifkova R, Ferreira R, Foidart JM, Gibbs JSR, Gohlke-Baerwolf C, Gorenek B, Iung B, Kirby M, Maas AHEM, Morais J, Nihoyannopoulos P, Pieper PG, Presbitero P, Roos-Hesselink JW, Schaufelberger M, Seeland U, Torracca L, Bax J, Auricchio A, Baumgartner H, Ceconi C, Dean V, Deaton C, Fagard R, Funck-Brentano C, Hasdai D, Hoes A, Knuuti J, Kolh P, McDonagh T, Moulin C, Poldermans D, Popescu BA, Reiner Z, Sechtem U, Sirnes PA, Torbicki A, Vahanian A, Windecker S, Baumgartner H, Deaton C, Aguiar C, Al-Attar N, Garcia AA, Antoniou A, Coman I, Elkayam U, Gomez-Sanchez MA, Gotcheva N, Hilfiker-Kleiner D, Kiss RG, Kitsiou A, Konings KTS, Lip GYH, Manolis A, Mebaaza A, Mintale I, Morice MC, Mulder BJ, Pasquet A, Price S, Priori SG, Salvador MJ, Shotan A, Silversides CK, Skouby SO, Stein JI, Tornos P, Vejlstrup N, Walker F, Warnes C, Force T and CPG ECPG. ESC Guidelines on the management of cardiovascular diseases during pregnancy The Task Force on the Management of Cardiovascular Diseases during Pregnancy of the European Society of Cardiology (ESC). </w:t>
      </w:r>
      <w:r w:rsidRPr="00ED21A5">
        <w:rPr>
          <w:i/>
          <w:noProof/>
        </w:rPr>
        <w:t>Eur Heart J</w:t>
      </w:r>
      <w:r w:rsidRPr="00ED21A5">
        <w:rPr>
          <w:noProof/>
        </w:rPr>
        <w:t>. 2011;32:3147-3197.</w:t>
      </w:r>
    </w:p>
    <w:p w:rsidR="00ED21A5" w:rsidRPr="00ED21A5" w:rsidRDefault="00ED21A5" w:rsidP="00ED21A5">
      <w:pPr>
        <w:pStyle w:val="EndNoteBibliography"/>
        <w:spacing w:after="240"/>
        <w:ind w:left="720" w:hanging="720"/>
        <w:rPr>
          <w:noProof/>
        </w:rPr>
      </w:pPr>
      <w:r w:rsidRPr="00ED21A5">
        <w:rPr>
          <w:noProof/>
        </w:rPr>
        <w:t>975.</w:t>
      </w:r>
      <w:r w:rsidRPr="00ED21A5">
        <w:rPr>
          <w:noProof/>
        </w:rPr>
        <w:tab/>
        <w:t xml:space="preserve">Reindollar RH. Increased maternal cardiovascular mortality associated with pregnancy in women with Turner syndrome. The Practice Committee of the American Society for Reproductive Medicine. </w:t>
      </w:r>
      <w:r w:rsidRPr="00ED21A5">
        <w:rPr>
          <w:i/>
          <w:noProof/>
        </w:rPr>
        <w:t>Fertility and Sterility</w:t>
      </w:r>
      <w:r w:rsidRPr="00ED21A5">
        <w:rPr>
          <w:noProof/>
        </w:rPr>
        <w:t>. 2005;83:1074.</w:t>
      </w:r>
    </w:p>
    <w:p w:rsidR="00ED21A5" w:rsidRPr="00ED21A5" w:rsidRDefault="00ED21A5" w:rsidP="00ED21A5">
      <w:pPr>
        <w:pStyle w:val="EndNoteBibliography"/>
        <w:spacing w:after="240"/>
        <w:ind w:left="720" w:hanging="720"/>
        <w:rPr>
          <w:noProof/>
        </w:rPr>
      </w:pPr>
      <w:r w:rsidRPr="00ED21A5">
        <w:rPr>
          <w:noProof/>
        </w:rPr>
        <w:t>976.</w:t>
      </w:r>
      <w:r w:rsidRPr="00ED21A5">
        <w:rPr>
          <w:noProof/>
        </w:rPr>
        <w:tab/>
        <w:t xml:space="preserve">Reindollar RH. Turner syndrome: contemporary thoughts and reproductive issues. </w:t>
      </w:r>
      <w:r w:rsidRPr="00ED21A5">
        <w:rPr>
          <w:i/>
          <w:noProof/>
        </w:rPr>
        <w:t>Semin Reprod Med</w:t>
      </w:r>
      <w:r w:rsidRPr="00ED21A5">
        <w:rPr>
          <w:noProof/>
        </w:rPr>
        <w:t>. 2011;29:342-52.</w:t>
      </w:r>
    </w:p>
    <w:p w:rsidR="00ED21A5" w:rsidRPr="00ED21A5" w:rsidRDefault="00ED21A5" w:rsidP="00ED21A5">
      <w:pPr>
        <w:pStyle w:val="EndNoteBibliography"/>
        <w:spacing w:after="240"/>
        <w:ind w:left="720" w:hanging="720"/>
        <w:rPr>
          <w:noProof/>
        </w:rPr>
      </w:pPr>
      <w:r w:rsidRPr="00ED21A5">
        <w:rPr>
          <w:noProof/>
        </w:rPr>
        <w:t>977.</w:t>
      </w:r>
      <w:r w:rsidRPr="00ED21A5">
        <w:rPr>
          <w:noProof/>
        </w:rPr>
        <w:tab/>
        <w:t xml:space="preserve">Reis PM, Punch MR, Bove EL and van de Ven CJ. Outcome of infants with hypoplastic left heart and Turner syndromes. </w:t>
      </w:r>
      <w:r w:rsidRPr="00ED21A5">
        <w:rPr>
          <w:i/>
          <w:noProof/>
        </w:rPr>
        <w:t>Obstet Gynecol</w:t>
      </w:r>
      <w:r w:rsidRPr="00ED21A5">
        <w:rPr>
          <w:noProof/>
        </w:rPr>
        <w:t>. 1999;93:532-5.</w:t>
      </w:r>
    </w:p>
    <w:p w:rsidR="00ED21A5" w:rsidRPr="00ED21A5" w:rsidRDefault="00ED21A5" w:rsidP="00ED21A5">
      <w:pPr>
        <w:pStyle w:val="EndNoteBibliography"/>
        <w:spacing w:after="240"/>
        <w:ind w:left="720" w:hanging="720"/>
        <w:rPr>
          <w:noProof/>
        </w:rPr>
      </w:pPr>
      <w:r w:rsidRPr="00ED21A5">
        <w:rPr>
          <w:noProof/>
        </w:rPr>
        <w:t>978.</w:t>
      </w:r>
      <w:r w:rsidRPr="00ED21A5">
        <w:rPr>
          <w:noProof/>
        </w:rPr>
        <w:tab/>
        <w:t xml:space="preserve">Retief AE. [Chromosome studies in gynecology]. </w:t>
      </w:r>
      <w:r w:rsidRPr="00ED21A5">
        <w:rPr>
          <w:i/>
          <w:noProof/>
        </w:rPr>
        <w:t>South African medical journal = Suid-Afrikaanse tydskrif vir geneeskunde</w:t>
      </w:r>
      <w:r w:rsidRPr="00ED21A5">
        <w:rPr>
          <w:noProof/>
        </w:rPr>
        <w:t>. 1985;68:648-51.</w:t>
      </w:r>
    </w:p>
    <w:p w:rsidR="00ED21A5" w:rsidRPr="00ED21A5" w:rsidRDefault="00ED21A5" w:rsidP="00ED21A5">
      <w:pPr>
        <w:pStyle w:val="EndNoteBibliography"/>
        <w:spacing w:after="240"/>
        <w:ind w:left="720" w:hanging="720"/>
        <w:rPr>
          <w:noProof/>
        </w:rPr>
      </w:pPr>
      <w:r w:rsidRPr="00ED21A5">
        <w:rPr>
          <w:noProof/>
        </w:rPr>
        <w:t>979.</w:t>
      </w:r>
      <w:r w:rsidRPr="00ED21A5">
        <w:rPr>
          <w:noProof/>
        </w:rPr>
        <w:tab/>
        <w:t xml:space="preserve">Richmond E and Rogol AD. Current indications for growth hormone therapy for children and adolescents. </w:t>
      </w:r>
      <w:r w:rsidRPr="00ED21A5">
        <w:rPr>
          <w:i/>
          <w:noProof/>
        </w:rPr>
        <w:t>Endocrine development</w:t>
      </w:r>
      <w:r w:rsidRPr="00ED21A5">
        <w:rPr>
          <w:noProof/>
        </w:rPr>
        <w:t>. 2010;18:92-108.</w:t>
      </w:r>
    </w:p>
    <w:p w:rsidR="00ED21A5" w:rsidRPr="00ED21A5" w:rsidRDefault="00ED21A5" w:rsidP="00ED21A5">
      <w:pPr>
        <w:pStyle w:val="EndNoteBibliography"/>
        <w:spacing w:after="240"/>
        <w:ind w:left="720" w:hanging="720"/>
        <w:rPr>
          <w:noProof/>
        </w:rPr>
      </w:pPr>
      <w:r w:rsidRPr="00ED21A5">
        <w:rPr>
          <w:noProof/>
        </w:rPr>
        <w:t>980.</w:t>
      </w:r>
      <w:r w:rsidRPr="00ED21A5">
        <w:rPr>
          <w:noProof/>
        </w:rPr>
        <w:tab/>
        <w:t xml:space="preserve">Ricotti S, Petrucci L, Carenzio G, Klersy C, Calcaterra V, Larizza D and Dalla Toffola E. Prevalence and incidence of scoliosis in Turner syndrome: a study in 49 girls followed-up for 4 years. </w:t>
      </w:r>
      <w:r w:rsidRPr="00ED21A5">
        <w:rPr>
          <w:i/>
          <w:noProof/>
        </w:rPr>
        <w:t>European journal of physical and rehabilitation medicine</w:t>
      </w:r>
      <w:r w:rsidRPr="00ED21A5">
        <w:rPr>
          <w:noProof/>
        </w:rPr>
        <w:t>. 2011;47:447-53.</w:t>
      </w:r>
    </w:p>
    <w:p w:rsidR="00ED21A5" w:rsidRPr="00ED21A5" w:rsidRDefault="00ED21A5" w:rsidP="00ED21A5">
      <w:pPr>
        <w:pStyle w:val="EndNoteBibliography"/>
        <w:spacing w:after="240"/>
        <w:ind w:left="720" w:hanging="720"/>
        <w:rPr>
          <w:noProof/>
        </w:rPr>
      </w:pPr>
      <w:r w:rsidRPr="00ED21A5">
        <w:rPr>
          <w:noProof/>
        </w:rPr>
        <w:t>981.</w:t>
      </w:r>
      <w:r w:rsidRPr="00ED21A5">
        <w:rPr>
          <w:noProof/>
        </w:rPr>
        <w:tab/>
        <w:t xml:space="preserve">Ricotti S, Petrucci L, Carenzio G, Marioni A, Klersy C, Calcaterra V and Larizza D. [Spinal defects in Turner's syndrome]. </w:t>
      </w:r>
      <w:r w:rsidRPr="00ED21A5">
        <w:rPr>
          <w:i/>
          <w:noProof/>
        </w:rPr>
        <w:t>Minerva Pediatr</w:t>
      </w:r>
      <w:r w:rsidRPr="00ED21A5">
        <w:rPr>
          <w:noProof/>
        </w:rPr>
        <w:t>. 2001;53:481-2.</w:t>
      </w:r>
    </w:p>
    <w:p w:rsidR="00ED21A5" w:rsidRPr="00ED21A5" w:rsidRDefault="00ED21A5" w:rsidP="00ED21A5">
      <w:pPr>
        <w:pStyle w:val="EndNoteBibliography"/>
        <w:spacing w:after="240"/>
        <w:ind w:left="720" w:hanging="720"/>
        <w:rPr>
          <w:noProof/>
        </w:rPr>
      </w:pPr>
      <w:r w:rsidRPr="00ED21A5">
        <w:rPr>
          <w:noProof/>
        </w:rPr>
        <w:t>982.</w:t>
      </w:r>
      <w:r w:rsidRPr="00ED21A5">
        <w:rPr>
          <w:noProof/>
        </w:rPr>
        <w:tab/>
        <w:t xml:space="preserve">Riedl S and Frisch H. Pituitary hyperplasia in a girl with gonadal dysgenesis and primary hypothyroidism. </w:t>
      </w:r>
      <w:r w:rsidRPr="00ED21A5">
        <w:rPr>
          <w:i/>
          <w:noProof/>
        </w:rPr>
        <w:t>Hormone Research</w:t>
      </w:r>
      <w:r w:rsidRPr="00ED21A5">
        <w:rPr>
          <w:noProof/>
        </w:rPr>
        <w:t>. 1997;47:126-30.</w:t>
      </w:r>
    </w:p>
    <w:p w:rsidR="00ED21A5" w:rsidRPr="00ED21A5" w:rsidRDefault="00ED21A5" w:rsidP="00ED21A5">
      <w:pPr>
        <w:pStyle w:val="EndNoteBibliography"/>
        <w:spacing w:after="240"/>
        <w:ind w:left="720" w:hanging="720"/>
        <w:rPr>
          <w:noProof/>
        </w:rPr>
      </w:pPr>
      <w:r w:rsidRPr="00ED21A5">
        <w:rPr>
          <w:noProof/>
        </w:rPr>
        <w:t>983.</w:t>
      </w:r>
      <w:r w:rsidRPr="00ED21A5">
        <w:rPr>
          <w:noProof/>
        </w:rPr>
        <w:tab/>
        <w:t xml:space="preserve">Rivera H. 45,X infertile males: not so rare. </w:t>
      </w:r>
      <w:r w:rsidRPr="00ED21A5">
        <w:rPr>
          <w:i/>
          <w:noProof/>
        </w:rPr>
        <w:t>Fertil Steril</w:t>
      </w:r>
      <w:r w:rsidRPr="00ED21A5">
        <w:rPr>
          <w:noProof/>
        </w:rPr>
        <w:t>. 2009;92:e49; author reply e50.</w:t>
      </w:r>
    </w:p>
    <w:p w:rsidR="00ED21A5" w:rsidRPr="00ED21A5" w:rsidRDefault="00ED21A5" w:rsidP="00ED21A5">
      <w:pPr>
        <w:pStyle w:val="EndNoteBibliography"/>
        <w:spacing w:after="240"/>
        <w:ind w:left="720" w:hanging="720"/>
        <w:rPr>
          <w:noProof/>
        </w:rPr>
      </w:pPr>
      <w:r w:rsidRPr="00ED21A5">
        <w:rPr>
          <w:noProof/>
        </w:rPr>
        <w:t>984.</w:t>
      </w:r>
      <w:r w:rsidRPr="00ED21A5">
        <w:rPr>
          <w:noProof/>
        </w:rPr>
        <w:tab/>
        <w:t xml:space="preserve">Roberts J, Mazzocco MM, Murphy MM and Hoehn-Saric R. Arousal modulation in females with fragile X or Turner syndrome. </w:t>
      </w:r>
      <w:r w:rsidRPr="00ED21A5">
        <w:rPr>
          <w:i/>
          <w:noProof/>
        </w:rPr>
        <w:t>Journal of autism and developmental disorders</w:t>
      </w:r>
      <w:r w:rsidRPr="00ED21A5">
        <w:rPr>
          <w:noProof/>
        </w:rPr>
        <w:t>. 2008;38:20-7.</w:t>
      </w:r>
    </w:p>
    <w:p w:rsidR="00ED21A5" w:rsidRPr="00ED21A5" w:rsidRDefault="00ED21A5" w:rsidP="00ED21A5">
      <w:pPr>
        <w:pStyle w:val="EndNoteBibliography"/>
        <w:spacing w:after="240"/>
        <w:ind w:left="720" w:hanging="720"/>
        <w:rPr>
          <w:noProof/>
        </w:rPr>
      </w:pPr>
      <w:r w:rsidRPr="00ED21A5">
        <w:rPr>
          <w:noProof/>
        </w:rPr>
        <w:t>985.</w:t>
      </w:r>
      <w:r w:rsidRPr="00ED21A5">
        <w:rPr>
          <w:noProof/>
        </w:rPr>
        <w:tab/>
        <w:t xml:space="preserve">Robertson SP, Kirk E, Bernier F, Brereton J, Turner A and Bankier A. Congenital hypertrichosis, osteochondrodysplasia, and cardiomegaly: Cantu syndrome. </w:t>
      </w:r>
      <w:r w:rsidRPr="00ED21A5">
        <w:rPr>
          <w:i/>
          <w:noProof/>
        </w:rPr>
        <w:t>Am J Med Genet</w:t>
      </w:r>
      <w:r w:rsidRPr="00ED21A5">
        <w:rPr>
          <w:noProof/>
        </w:rPr>
        <w:t>. 1999;85:395-402.</w:t>
      </w:r>
    </w:p>
    <w:p w:rsidR="00ED21A5" w:rsidRPr="00ED21A5" w:rsidRDefault="00ED21A5" w:rsidP="00ED21A5">
      <w:pPr>
        <w:pStyle w:val="EndNoteBibliography"/>
        <w:spacing w:after="240"/>
        <w:ind w:left="720" w:hanging="720"/>
        <w:rPr>
          <w:noProof/>
        </w:rPr>
      </w:pPr>
      <w:r w:rsidRPr="00ED21A5">
        <w:rPr>
          <w:noProof/>
        </w:rPr>
        <w:t>986.</w:t>
      </w:r>
      <w:r w:rsidRPr="00ED21A5">
        <w:rPr>
          <w:noProof/>
        </w:rPr>
        <w:tab/>
        <w:t xml:space="preserve">Robinson A and Puck TT. Sex Chromatin in Newborns: Presumptive Evidence for External Factors in Human Nondisjuncton. </w:t>
      </w:r>
      <w:r w:rsidRPr="00ED21A5">
        <w:rPr>
          <w:i/>
          <w:noProof/>
        </w:rPr>
        <w:t>Science</w:t>
      </w:r>
      <w:r w:rsidRPr="00ED21A5">
        <w:rPr>
          <w:noProof/>
        </w:rPr>
        <w:t>. 1965;148:83-5.</w:t>
      </w:r>
    </w:p>
    <w:p w:rsidR="00ED21A5" w:rsidRPr="00ED21A5" w:rsidRDefault="00ED21A5" w:rsidP="00ED21A5">
      <w:pPr>
        <w:pStyle w:val="EndNoteBibliography"/>
        <w:spacing w:after="240"/>
        <w:ind w:left="720" w:hanging="720"/>
        <w:rPr>
          <w:noProof/>
        </w:rPr>
      </w:pPr>
      <w:r w:rsidRPr="00ED21A5">
        <w:rPr>
          <w:noProof/>
        </w:rPr>
        <w:t>987.</w:t>
      </w:r>
      <w:r w:rsidRPr="00ED21A5">
        <w:rPr>
          <w:noProof/>
        </w:rPr>
        <w:tab/>
        <w:t xml:space="preserve">Robles Valdes C, del Castillo Ruiz V, Oyoqui J, Altamirano Bustamante N, de la Luz Ruiz Reyes M and Calzada Leon R. Growth, growth velocity and adult height in Mexican girls with Turner's syndrome. </w:t>
      </w:r>
      <w:r w:rsidRPr="00ED21A5">
        <w:rPr>
          <w:i/>
          <w:noProof/>
        </w:rPr>
        <w:t>J Pediatr Endocrinol Metab</w:t>
      </w:r>
      <w:r w:rsidRPr="00ED21A5">
        <w:rPr>
          <w:noProof/>
        </w:rPr>
        <w:t>. 2003;16:1165-73.</w:t>
      </w:r>
    </w:p>
    <w:p w:rsidR="00ED21A5" w:rsidRPr="00ED21A5" w:rsidRDefault="00ED21A5" w:rsidP="00ED21A5">
      <w:pPr>
        <w:pStyle w:val="EndNoteBibliography"/>
        <w:spacing w:after="240"/>
        <w:ind w:left="720" w:hanging="720"/>
        <w:rPr>
          <w:noProof/>
        </w:rPr>
      </w:pPr>
      <w:r w:rsidRPr="00ED21A5">
        <w:rPr>
          <w:noProof/>
        </w:rPr>
        <w:t>988.</w:t>
      </w:r>
      <w:r w:rsidRPr="00ED21A5">
        <w:rPr>
          <w:noProof/>
        </w:rPr>
        <w:tab/>
        <w:t xml:space="preserve">Rochiccioli P, David M, Malpuech G, Colle M, Limal JM, Battin J, Mariani R, Sultan C, Nivelon JL, Simonin G and et al. Study of final height in Turner's syndrome: ethnic and genetic influences. </w:t>
      </w:r>
      <w:r w:rsidRPr="00ED21A5">
        <w:rPr>
          <w:i/>
          <w:noProof/>
        </w:rPr>
        <w:t>Acta Paediatr</w:t>
      </w:r>
      <w:r w:rsidRPr="00ED21A5">
        <w:rPr>
          <w:noProof/>
        </w:rPr>
        <w:t>. 1994;83:305-8.</w:t>
      </w:r>
    </w:p>
    <w:p w:rsidR="00ED21A5" w:rsidRPr="00ED21A5" w:rsidRDefault="00ED21A5" w:rsidP="00ED21A5">
      <w:pPr>
        <w:pStyle w:val="EndNoteBibliography"/>
        <w:spacing w:after="240"/>
        <w:ind w:left="720" w:hanging="720"/>
        <w:rPr>
          <w:noProof/>
        </w:rPr>
      </w:pPr>
      <w:r w:rsidRPr="00ED21A5">
        <w:rPr>
          <w:noProof/>
        </w:rPr>
        <w:t>989.</w:t>
      </w:r>
      <w:r w:rsidRPr="00ED21A5">
        <w:rPr>
          <w:noProof/>
        </w:rPr>
        <w:tab/>
        <w:t xml:space="preserve">Rodrigo L, Fuentes D, Alvarez N and Riestra S. [Turner's syndrome and adult celiac disease]. </w:t>
      </w:r>
      <w:r w:rsidRPr="00ED21A5">
        <w:rPr>
          <w:i/>
          <w:noProof/>
        </w:rPr>
        <w:t>Med Clin (Barc)</w:t>
      </w:r>
      <w:r w:rsidRPr="00ED21A5">
        <w:rPr>
          <w:noProof/>
        </w:rPr>
        <w:t>. 2010;135:93-4.</w:t>
      </w:r>
    </w:p>
    <w:p w:rsidR="00ED21A5" w:rsidRPr="00ED21A5" w:rsidRDefault="00ED21A5" w:rsidP="00ED21A5">
      <w:pPr>
        <w:pStyle w:val="EndNoteBibliography"/>
        <w:spacing w:after="240"/>
        <w:ind w:left="720" w:hanging="720"/>
        <w:rPr>
          <w:noProof/>
        </w:rPr>
      </w:pPr>
      <w:r w:rsidRPr="00ED21A5">
        <w:rPr>
          <w:noProof/>
        </w:rPr>
        <w:t>990.</w:t>
      </w:r>
      <w:r w:rsidRPr="00ED21A5">
        <w:rPr>
          <w:noProof/>
        </w:rPr>
        <w:tab/>
        <w:t xml:space="preserve">Rodriguez L, Diego-Alvarez D, Lorda-Sanchez I, Gallardo FL, Martinez-Fernandez ML, Arroyo-Munoz ME and Martinez-Frias ML. A small and active ring X chromosome in a female with features of Kabuki syndrome. </w:t>
      </w:r>
      <w:r w:rsidRPr="00ED21A5">
        <w:rPr>
          <w:i/>
          <w:noProof/>
        </w:rPr>
        <w:t>Am J Med Genet A</w:t>
      </w:r>
      <w:r w:rsidRPr="00ED21A5">
        <w:rPr>
          <w:noProof/>
        </w:rPr>
        <w:t>. 2008;146A:2816-21.</w:t>
      </w:r>
    </w:p>
    <w:p w:rsidR="00ED21A5" w:rsidRPr="00ED21A5" w:rsidRDefault="00ED21A5" w:rsidP="00ED21A5">
      <w:pPr>
        <w:pStyle w:val="EndNoteBibliography"/>
        <w:spacing w:after="240"/>
        <w:ind w:left="720" w:hanging="720"/>
        <w:rPr>
          <w:noProof/>
        </w:rPr>
      </w:pPr>
      <w:r w:rsidRPr="00ED21A5">
        <w:rPr>
          <w:noProof/>
        </w:rPr>
        <w:t>991.</w:t>
      </w:r>
      <w:r w:rsidRPr="00ED21A5">
        <w:rPr>
          <w:noProof/>
        </w:rPr>
        <w:tab/>
        <w:t xml:space="preserve">Roge C, Cooper M and Tarnoff H. Health supervision for children with Turner syndrome. </w:t>
      </w:r>
      <w:r w:rsidRPr="00ED21A5">
        <w:rPr>
          <w:i/>
          <w:noProof/>
        </w:rPr>
        <w:t>Pediatrics</w:t>
      </w:r>
      <w:r w:rsidRPr="00ED21A5">
        <w:rPr>
          <w:noProof/>
        </w:rPr>
        <w:t>. 1997;99:145-6; author reply 147.</w:t>
      </w:r>
    </w:p>
    <w:p w:rsidR="00ED21A5" w:rsidRPr="00ED21A5" w:rsidRDefault="00ED21A5" w:rsidP="00ED21A5">
      <w:pPr>
        <w:pStyle w:val="EndNoteBibliography"/>
        <w:spacing w:after="240"/>
        <w:ind w:left="720" w:hanging="720"/>
        <w:rPr>
          <w:noProof/>
        </w:rPr>
      </w:pPr>
      <w:r w:rsidRPr="00ED21A5">
        <w:rPr>
          <w:noProof/>
        </w:rPr>
        <w:t>992.</w:t>
      </w:r>
      <w:r w:rsidRPr="00ED21A5">
        <w:rPr>
          <w:noProof/>
        </w:rPr>
        <w:tab/>
        <w:t xml:space="preserve">Rojek A, Kwasiuk K, Obara-Moszynska M, Kolesinska Z and Niedziela M. [Y chromosome in Turner syndrome]. </w:t>
      </w:r>
      <w:r w:rsidRPr="00ED21A5">
        <w:rPr>
          <w:i/>
          <w:noProof/>
        </w:rPr>
        <w:t>Pediatr Endocrinol Diabetes Metab</w:t>
      </w:r>
      <w:r w:rsidRPr="00ED21A5">
        <w:rPr>
          <w:noProof/>
        </w:rPr>
        <w:t>. 2017;23:37-41.</w:t>
      </w:r>
    </w:p>
    <w:p w:rsidR="00ED21A5" w:rsidRPr="00ED21A5" w:rsidRDefault="00ED21A5" w:rsidP="00ED21A5">
      <w:pPr>
        <w:pStyle w:val="EndNoteBibliography"/>
        <w:spacing w:after="240"/>
        <w:ind w:left="720" w:hanging="720"/>
        <w:rPr>
          <w:noProof/>
        </w:rPr>
      </w:pPr>
      <w:r w:rsidRPr="00ED21A5">
        <w:rPr>
          <w:noProof/>
        </w:rPr>
        <w:t>993.</w:t>
      </w:r>
      <w:r w:rsidRPr="00ED21A5">
        <w:rPr>
          <w:noProof/>
        </w:rPr>
        <w:tab/>
        <w:t xml:space="preserve">Roman MJ, Devereux RB, Kramer-Fox R and O'Loughlin J. Two-dimensional echocardiographic aortic root dimensions in normal children and adults. </w:t>
      </w:r>
      <w:r w:rsidRPr="00ED21A5">
        <w:rPr>
          <w:i/>
          <w:noProof/>
        </w:rPr>
        <w:t>Am J Cardiol</w:t>
      </w:r>
      <w:r w:rsidRPr="00ED21A5">
        <w:rPr>
          <w:noProof/>
        </w:rPr>
        <w:t>. 1989;64:507-12.</w:t>
      </w:r>
    </w:p>
    <w:p w:rsidR="00ED21A5" w:rsidRPr="00ED21A5" w:rsidRDefault="00ED21A5" w:rsidP="00ED21A5">
      <w:pPr>
        <w:pStyle w:val="EndNoteBibliography"/>
        <w:spacing w:after="240"/>
        <w:ind w:left="720" w:hanging="720"/>
        <w:rPr>
          <w:noProof/>
        </w:rPr>
      </w:pPr>
      <w:r w:rsidRPr="00ED21A5">
        <w:rPr>
          <w:noProof/>
        </w:rPr>
        <w:t>994.</w:t>
      </w:r>
      <w:r w:rsidRPr="00ED21A5">
        <w:rPr>
          <w:noProof/>
        </w:rPr>
        <w:tab/>
        <w:t xml:space="preserve">Roman MJ, Pugh NL, Hendershot TP, Devereux RB, Dietz H, Holmes K, Eagle KA, LeMaire SA, Milewicz DM, Morris SA, Pyeritz RE, Ravekes WJ, Shohet RV, Silberbach M and Gen TACICHKMLSKBEMWMMTE-NL. Aortic Complications Associated With Pregnancy in Marfan Syndrome: The NHLBI National Registry of Genetically Triggered Thoracic Aortic Aneurysms and Cardiovascular Conditions (GenTAC). </w:t>
      </w:r>
      <w:r w:rsidRPr="00ED21A5">
        <w:rPr>
          <w:i/>
          <w:noProof/>
        </w:rPr>
        <w:t>J Am Heart Assoc</w:t>
      </w:r>
      <w:r w:rsidRPr="00ED21A5">
        <w:rPr>
          <w:noProof/>
        </w:rPr>
        <w:t>. 2016;5.</w:t>
      </w:r>
    </w:p>
    <w:p w:rsidR="00ED21A5" w:rsidRPr="00ED21A5" w:rsidRDefault="00ED21A5" w:rsidP="00ED21A5">
      <w:pPr>
        <w:pStyle w:val="EndNoteBibliography"/>
        <w:spacing w:after="240"/>
        <w:ind w:left="720" w:hanging="720"/>
        <w:rPr>
          <w:noProof/>
        </w:rPr>
      </w:pPr>
      <w:r w:rsidRPr="00ED21A5">
        <w:rPr>
          <w:noProof/>
        </w:rPr>
        <w:t>995.</w:t>
      </w:r>
      <w:r w:rsidRPr="00ED21A5">
        <w:rPr>
          <w:noProof/>
        </w:rPr>
        <w:tab/>
        <w:t xml:space="preserve">Roman R, Vallejos ME, Munoz M, Schneider R, Youlton R, Henriquez C and Cassorla F. [Turner's syndrome: growth and clinical description of 83 Chilean girls]. </w:t>
      </w:r>
      <w:r w:rsidRPr="00ED21A5">
        <w:rPr>
          <w:i/>
          <w:noProof/>
        </w:rPr>
        <w:t>Revista medica de Chile</w:t>
      </w:r>
      <w:r w:rsidRPr="00ED21A5">
        <w:rPr>
          <w:noProof/>
        </w:rPr>
        <w:t>. 2002;130:977-84.</w:t>
      </w:r>
    </w:p>
    <w:p w:rsidR="00ED21A5" w:rsidRPr="00ED21A5" w:rsidRDefault="00ED21A5" w:rsidP="00ED21A5">
      <w:pPr>
        <w:pStyle w:val="EndNoteBibliography"/>
        <w:spacing w:after="240"/>
        <w:ind w:left="720" w:hanging="720"/>
        <w:rPr>
          <w:noProof/>
        </w:rPr>
      </w:pPr>
      <w:r w:rsidRPr="00ED21A5">
        <w:rPr>
          <w:noProof/>
        </w:rPr>
        <w:t>996.</w:t>
      </w:r>
      <w:r w:rsidRPr="00ED21A5">
        <w:rPr>
          <w:noProof/>
        </w:rPr>
        <w:tab/>
        <w:t xml:space="preserve">Romano JM, Turner JA and Clancy SL. Sex differences in the relationship of pain patient dysfunction to spouse adjustment. </w:t>
      </w:r>
      <w:r w:rsidRPr="00ED21A5">
        <w:rPr>
          <w:i/>
          <w:noProof/>
        </w:rPr>
        <w:t>Pain</w:t>
      </w:r>
      <w:r w:rsidRPr="00ED21A5">
        <w:rPr>
          <w:noProof/>
        </w:rPr>
        <w:t>. 1989;39:289-95.</w:t>
      </w:r>
    </w:p>
    <w:p w:rsidR="00ED21A5" w:rsidRPr="00ED21A5" w:rsidRDefault="00ED21A5" w:rsidP="00ED21A5">
      <w:pPr>
        <w:pStyle w:val="EndNoteBibliography"/>
        <w:spacing w:after="240"/>
        <w:ind w:left="720" w:hanging="720"/>
        <w:rPr>
          <w:noProof/>
        </w:rPr>
      </w:pPr>
      <w:r w:rsidRPr="00ED21A5">
        <w:rPr>
          <w:noProof/>
        </w:rPr>
        <w:t>997.</w:t>
      </w:r>
      <w:r w:rsidRPr="00ED21A5">
        <w:rPr>
          <w:noProof/>
        </w:rPr>
        <w:tab/>
        <w:t xml:space="preserve">Roos-Hesselink JW, Ruys TP, Stein JI, Thilen U, Webb GD, Niwa K, Kaemmerer H, Baumgartner H, Budts W, Maggioni AP, Tavazzi L, Taha N, Johnson MR and Hall R. Outcome of pregnancy in patients with structural or ischaemic heart disease: results of a registry of the European Society of Cardiology. </w:t>
      </w:r>
      <w:r w:rsidRPr="00ED21A5">
        <w:rPr>
          <w:i/>
          <w:noProof/>
        </w:rPr>
        <w:t>Eur Heart J</w:t>
      </w:r>
      <w:r w:rsidRPr="00ED21A5">
        <w:rPr>
          <w:noProof/>
        </w:rPr>
        <w:t>. 2013;34:657-65.</w:t>
      </w:r>
    </w:p>
    <w:p w:rsidR="00ED21A5" w:rsidRPr="00ED21A5" w:rsidRDefault="00ED21A5" w:rsidP="00ED21A5">
      <w:pPr>
        <w:pStyle w:val="EndNoteBibliography"/>
        <w:spacing w:after="240"/>
        <w:ind w:left="720" w:hanging="720"/>
        <w:rPr>
          <w:noProof/>
        </w:rPr>
      </w:pPr>
      <w:r w:rsidRPr="00ED21A5">
        <w:rPr>
          <w:noProof/>
        </w:rPr>
        <w:t>998.</w:t>
      </w:r>
      <w:r w:rsidRPr="00ED21A5">
        <w:rPr>
          <w:noProof/>
        </w:rPr>
        <w:tab/>
        <w:t xml:space="preserve">Rosenfeld RG. Hypertension, aortic dilatation and aortic dissection in Turner syndrome: a potentially lethal triad. </w:t>
      </w:r>
      <w:r w:rsidRPr="00ED21A5">
        <w:rPr>
          <w:i/>
          <w:noProof/>
        </w:rPr>
        <w:t>Clin Endocrinol (Oxf)</w:t>
      </w:r>
      <w:r w:rsidRPr="00ED21A5">
        <w:rPr>
          <w:noProof/>
        </w:rPr>
        <w:t>. 2001;54:155-6.</w:t>
      </w:r>
    </w:p>
    <w:p w:rsidR="00ED21A5" w:rsidRPr="00ED21A5" w:rsidRDefault="00ED21A5" w:rsidP="00ED21A5">
      <w:pPr>
        <w:pStyle w:val="EndNoteBibliography"/>
        <w:spacing w:after="240"/>
        <w:ind w:left="720" w:hanging="720"/>
        <w:rPr>
          <w:noProof/>
        </w:rPr>
      </w:pPr>
      <w:r w:rsidRPr="00ED21A5">
        <w:rPr>
          <w:noProof/>
        </w:rPr>
        <w:t>999.</w:t>
      </w:r>
      <w:r w:rsidRPr="00ED21A5">
        <w:rPr>
          <w:noProof/>
        </w:rPr>
        <w:tab/>
        <w:t xml:space="preserve">Rosenfeld RG. Hypertension, aortic dilatation and aortic dissection in Turner syndrome: a potentially lethal triad.[comment]. </w:t>
      </w:r>
      <w:r w:rsidRPr="00ED21A5">
        <w:rPr>
          <w:i/>
          <w:noProof/>
        </w:rPr>
        <w:t>Clinical Endocrinology</w:t>
      </w:r>
      <w:r w:rsidRPr="00ED21A5">
        <w:rPr>
          <w:noProof/>
        </w:rPr>
        <w:t>. 2001;54:155-6.</w:t>
      </w:r>
    </w:p>
    <w:p w:rsidR="00ED21A5" w:rsidRPr="00ED21A5" w:rsidRDefault="00ED21A5" w:rsidP="00ED21A5">
      <w:pPr>
        <w:pStyle w:val="EndNoteBibliography"/>
        <w:spacing w:after="240"/>
        <w:ind w:left="720" w:hanging="720"/>
        <w:rPr>
          <w:noProof/>
        </w:rPr>
      </w:pPr>
      <w:r w:rsidRPr="00ED21A5">
        <w:rPr>
          <w:noProof/>
        </w:rPr>
        <w:t>1000.</w:t>
      </w:r>
      <w:r w:rsidRPr="00ED21A5">
        <w:rPr>
          <w:noProof/>
        </w:rPr>
        <w:tab/>
        <w:t xml:space="preserve">Rosenthal NE, Mazzanti CM, Barnett RL, Hardin TA, Turner EH, Lam GK, Ozaki N and Goldman D. Role of serotonin transporter promoter repeat length polymorphism (5-HTTLPR) in seasonality and seasonal affective disorder. </w:t>
      </w:r>
      <w:r w:rsidRPr="00ED21A5">
        <w:rPr>
          <w:i/>
          <w:noProof/>
        </w:rPr>
        <w:t>Mol Psychiatry</w:t>
      </w:r>
      <w:r w:rsidRPr="00ED21A5">
        <w:rPr>
          <w:noProof/>
        </w:rPr>
        <w:t>. 1998;3:175-7.</w:t>
      </w:r>
    </w:p>
    <w:p w:rsidR="00ED21A5" w:rsidRPr="00ED21A5" w:rsidRDefault="00ED21A5" w:rsidP="00ED21A5">
      <w:pPr>
        <w:pStyle w:val="EndNoteBibliography"/>
        <w:spacing w:after="240"/>
        <w:ind w:left="720" w:hanging="720"/>
        <w:rPr>
          <w:noProof/>
        </w:rPr>
      </w:pPr>
      <w:r w:rsidRPr="00ED21A5">
        <w:rPr>
          <w:noProof/>
        </w:rPr>
        <w:t>1001.</w:t>
      </w:r>
      <w:r w:rsidRPr="00ED21A5">
        <w:rPr>
          <w:noProof/>
        </w:rPr>
        <w:tab/>
        <w:t xml:space="preserve">Ross J, Zinn A and McCauley E. Neurodevelopmental and psychosocial aspects of Turner syndrome. </w:t>
      </w:r>
      <w:r w:rsidRPr="00ED21A5">
        <w:rPr>
          <w:i/>
          <w:noProof/>
        </w:rPr>
        <w:t>Mental retardation and developmental disabilities research reviews</w:t>
      </w:r>
      <w:r w:rsidRPr="00ED21A5">
        <w:rPr>
          <w:noProof/>
        </w:rPr>
        <w:t>. 2000;6:135-41.</w:t>
      </w:r>
    </w:p>
    <w:p w:rsidR="00ED21A5" w:rsidRPr="00ED21A5" w:rsidRDefault="00ED21A5" w:rsidP="00ED21A5">
      <w:pPr>
        <w:pStyle w:val="EndNoteBibliography"/>
        <w:spacing w:after="240"/>
        <w:ind w:left="720" w:hanging="720"/>
        <w:rPr>
          <w:noProof/>
        </w:rPr>
      </w:pPr>
      <w:r w:rsidRPr="00ED21A5">
        <w:rPr>
          <w:noProof/>
        </w:rPr>
        <w:t>1002.</w:t>
      </w:r>
      <w:r w:rsidRPr="00ED21A5">
        <w:rPr>
          <w:noProof/>
        </w:rPr>
        <w:tab/>
        <w:t xml:space="preserve">Ross JL, Feuillan P, Long LM, Kowal K, Kushner H and Cutler GB, Jr. Lipid abnormalities in Turner syndrome. </w:t>
      </w:r>
      <w:r w:rsidRPr="00ED21A5">
        <w:rPr>
          <w:i/>
          <w:noProof/>
        </w:rPr>
        <w:t>J Pediatr</w:t>
      </w:r>
      <w:r w:rsidRPr="00ED21A5">
        <w:rPr>
          <w:noProof/>
        </w:rPr>
        <w:t>. 1995;126:242-5.</w:t>
      </w:r>
    </w:p>
    <w:p w:rsidR="00ED21A5" w:rsidRPr="00ED21A5" w:rsidRDefault="00ED21A5" w:rsidP="00ED21A5">
      <w:pPr>
        <w:pStyle w:val="EndNoteBibliography"/>
        <w:spacing w:after="240"/>
        <w:ind w:left="720" w:hanging="720"/>
        <w:rPr>
          <w:noProof/>
        </w:rPr>
      </w:pPr>
      <w:r w:rsidRPr="00ED21A5">
        <w:rPr>
          <w:noProof/>
        </w:rPr>
        <w:t>1003.</w:t>
      </w:r>
      <w:r w:rsidRPr="00ED21A5">
        <w:rPr>
          <w:noProof/>
        </w:rPr>
        <w:tab/>
        <w:t xml:space="preserve">Ross JL, Long LM, Feuillan P, Cassorla F and Cutler GB, Jr. Normal bone density of the wrist and spine and increased wrist fractures in girls with Turner's syndrome. </w:t>
      </w:r>
      <w:r w:rsidRPr="00ED21A5">
        <w:rPr>
          <w:i/>
          <w:noProof/>
        </w:rPr>
        <w:t>J Clin Endocrinol Metab</w:t>
      </w:r>
      <w:r w:rsidRPr="00ED21A5">
        <w:rPr>
          <w:noProof/>
        </w:rPr>
        <w:t>. 1991;73:355-9.</w:t>
      </w:r>
    </w:p>
    <w:p w:rsidR="00ED21A5" w:rsidRPr="00ED21A5" w:rsidRDefault="00ED21A5" w:rsidP="00ED21A5">
      <w:pPr>
        <w:pStyle w:val="EndNoteBibliography"/>
        <w:spacing w:after="240"/>
        <w:ind w:left="720" w:hanging="720"/>
        <w:rPr>
          <w:noProof/>
        </w:rPr>
      </w:pPr>
      <w:r w:rsidRPr="00ED21A5">
        <w:rPr>
          <w:noProof/>
        </w:rPr>
        <w:t>1004.</w:t>
      </w:r>
      <w:r w:rsidRPr="00ED21A5">
        <w:rPr>
          <w:noProof/>
        </w:rPr>
        <w:tab/>
        <w:t xml:space="preserve">Ross JL, Roeltgen D, Stefanatos GA, Feuillan P, Kushner H, Bondy C and Cutler Jr GB, Jr. Androgen-responsive aspects of cognition in girls with Turner syndrome. </w:t>
      </w:r>
      <w:r w:rsidRPr="00ED21A5">
        <w:rPr>
          <w:i/>
          <w:noProof/>
        </w:rPr>
        <w:t>J Clin Endocrinol Metab</w:t>
      </w:r>
      <w:r w:rsidRPr="00ED21A5">
        <w:rPr>
          <w:noProof/>
        </w:rPr>
        <w:t>. 2003;88:292-6.</w:t>
      </w:r>
    </w:p>
    <w:p w:rsidR="00ED21A5" w:rsidRPr="00ED21A5" w:rsidRDefault="00ED21A5" w:rsidP="00ED21A5">
      <w:pPr>
        <w:pStyle w:val="EndNoteBibliography"/>
        <w:spacing w:after="240"/>
        <w:ind w:left="720" w:hanging="720"/>
        <w:rPr>
          <w:noProof/>
        </w:rPr>
      </w:pPr>
      <w:r w:rsidRPr="00ED21A5">
        <w:rPr>
          <w:noProof/>
        </w:rPr>
        <w:t>1005.</w:t>
      </w:r>
      <w:r w:rsidRPr="00ED21A5">
        <w:rPr>
          <w:noProof/>
        </w:rPr>
        <w:tab/>
        <w:t xml:space="preserve">Ross JL, Stefanatos GA, Kushner H, Bondy C, Nelson L, Zinn A and Roeltgen D. The effect of genetic differences and ovarian failure: intact cognitive function in adult women with premature ovarian failure versus turner syndrome. </w:t>
      </w:r>
      <w:r w:rsidRPr="00ED21A5">
        <w:rPr>
          <w:i/>
          <w:noProof/>
        </w:rPr>
        <w:t>J Clin Endocrinol Metab</w:t>
      </w:r>
      <w:r w:rsidRPr="00ED21A5">
        <w:rPr>
          <w:noProof/>
        </w:rPr>
        <w:t>. 2004;89:1817-22.</w:t>
      </w:r>
    </w:p>
    <w:p w:rsidR="00ED21A5" w:rsidRPr="00ED21A5" w:rsidRDefault="00ED21A5" w:rsidP="00ED21A5">
      <w:pPr>
        <w:pStyle w:val="EndNoteBibliography"/>
        <w:spacing w:after="240"/>
        <w:ind w:left="720" w:hanging="720"/>
        <w:rPr>
          <w:noProof/>
        </w:rPr>
      </w:pPr>
      <w:r w:rsidRPr="00ED21A5">
        <w:rPr>
          <w:noProof/>
        </w:rPr>
        <w:t>1006.</w:t>
      </w:r>
      <w:r w:rsidRPr="00ED21A5">
        <w:rPr>
          <w:noProof/>
        </w:rPr>
        <w:tab/>
        <w:t xml:space="preserve">Ross JL, Stefanatos GA, Kushner H, Zinn A, Bondy C and Roeltgen D. Persistent cognitive deficits in adult women with Turner syndrome. </w:t>
      </w:r>
      <w:r w:rsidRPr="00ED21A5">
        <w:rPr>
          <w:i/>
          <w:noProof/>
        </w:rPr>
        <w:t>Neurology</w:t>
      </w:r>
      <w:r w:rsidRPr="00ED21A5">
        <w:rPr>
          <w:noProof/>
        </w:rPr>
        <w:t>. 2002;58:218-25.</w:t>
      </w:r>
    </w:p>
    <w:p w:rsidR="00ED21A5" w:rsidRPr="00ED21A5" w:rsidRDefault="00ED21A5" w:rsidP="00ED21A5">
      <w:pPr>
        <w:pStyle w:val="EndNoteBibliography"/>
        <w:spacing w:after="240"/>
        <w:ind w:left="720" w:hanging="720"/>
        <w:rPr>
          <w:noProof/>
        </w:rPr>
      </w:pPr>
      <w:r w:rsidRPr="00ED21A5">
        <w:rPr>
          <w:noProof/>
        </w:rPr>
        <w:t>1007.</w:t>
      </w:r>
      <w:r w:rsidRPr="00ED21A5">
        <w:rPr>
          <w:noProof/>
        </w:rPr>
        <w:tab/>
        <w:t xml:space="preserve">Rosti L, Festa P, Frigiola A and Rosti D. Turner Syndrome With Unusual Conotruncal Defect. </w:t>
      </w:r>
      <w:r w:rsidRPr="00ED21A5">
        <w:rPr>
          <w:i/>
          <w:noProof/>
        </w:rPr>
        <w:t>Pediatrics</w:t>
      </w:r>
      <w:r w:rsidRPr="00ED21A5">
        <w:rPr>
          <w:noProof/>
        </w:rPr>
        <w:t>. 1993;92:456-457.</w:t>
      </w:r>
    </w:p>
    <w:p w:rsidR="00ED21A5" w:rsidRPr="00ED21A5" w:rsidRDefault="00ED21A5" w:rsidP="00ED21A5">
      <w:pPr>
        <w:pStyle w:val="EndNoteBibliography"/>
        <w:spacing w:after="240"/>
        <w:ind w:left="720" w:hanging="720"/>
        <w:rPr>
          <w:noProof/>
        </w:rPr>
      </w:pPr>
      <w:r w:rsidRPr="00ED21A5">
        <w:rPr>
          <w:noProof/>
        </w:rPr>
        <w:t>1008.</w:t>
      </w:r>
      <w:r w:rsidRPr="00ED21A5">
        <w:rPr>
          <w:noProof/>
        </w:rPr>
        <w:tab/>
        <w:t xml:space="preserve">Roulot D, Degott C, Chazouilleres O, Oberti F, Cales P, Carbonell N, Benferhat S, Bresson-Hadni S and Valla D. Vascular involvement of the liver in Turner's syndrome. </w:t>
      </w:r>
      <w:r w:rsidRPr="00ED21A5">
        <w:rPr>
          <w:i/>
          <w:noProof/>
        </w:rPr>
        <w:t>Hepatology</w:t>
      </w:r>
      <w:r w:rsidRPr="00ED21A5">
        <w:rPr>
          <w:noProof/>
        </w:rPr>
        <w:t>. 2004;39:239-47.</w:t>
      </w:r>
    </w:p>
    <w:p w:rsidR="00ED21A5" w:rsidRPr="00ED21A5" w:rsidRDefault="00ED21A5" w:rsidP="00ED21A5">
      <w:pPr>
        <w:pStyle w:val="EndNoteBibliography"/>
        <w:spacing w:after="240"/>
        <w:ind w:left="720" w:hanging="720"/>
        <w:rPr>
          <w:noProof/>
        </w:rPr>
      </w:pPr>
      <w:r w:rsidRPr="00ED21A5">
        <w:rPr>
          <w:noProof/>
        </w:rPr>
        <w:t>1009.</w:t>
      </w:r>
      <w:r w:rsidRPr="00ED21A5">
        <w:rPr>
          <w:noProof/>
        </w:rPr>
        <w:tab/>
        <w:t xml:space="preserve">Rubin K. Aortic dissection and rupture in Turner syndrome. </w:t>
      </w:r>
      <w:r w:rsidRPr="00ED21A5">
        <w:rPr>
          <w:i/>
          <w:noProof/>
        </w:rPr>
        <w:t>J Pediatr</w:t>
      </w:r>
      <w:r w:rsidRPr="00ED21A5">
        <w:rPr>
          <w:noProof/>
        </w:rPr>
        <w:t>. 1993;122:670.</w:t>
      </w:r>
    </w:p>
    <w:p w:rsidR="00ED21A5" w:rsidRPr="00ED21A5" w:rsidRDefault="00ED21A5" w:rsidP="00ED21A5">
      <w:pPr>
        <w:pStyle w:val="EndNoteBibliography"/>
        <w:spacing w:after="240"/>
        <w:ind w:left="720" w:hanging="720"/>
        <w:rPr>
          <w:noProof/>
        </w:rPr>
      </w:pPr>
      <w:r w:rsidRPr="00ED21A5">
        <w:rPr>
          <w:noProof/>
        </w:rPr>
        <w:t>1010.</w:t>
      </w:r>
      <w:r w:rsidRPr="00ED21A5">
        <w:rPr>
          <w:noProof/>
        </w:rPr>
        <w:tab/>
        <w:t xml:space="preserve">Ruibal Francisco JL, Sanchez Buron P, Pinero Martinez E, Bueno Lozano G and Reverte Blanc F. [Turner's syndrome. Relationship between the karyotypes and malformations and associated diseases in 23 patients]. </w:t>
      </w:r>
      <w:r w:rsidRPr="00ED21A5">
        <w:rPr>
          <w:i/>
          <w:noProof/>
        </w:rPr>
        <w:t>An Esp Pediatr</w:t>
      </w:r>
      <w:r w:rsidRPr="00ED21A5">
        <w:rPr>
          <w:noProof/>
        </w:rPr>
        <w:t>. 1997;47:167-71.</w:t>
      </w:r>
    </w:p>
    <w:p w:rsidR="00ED21A5" w:rsidRPr="00ED21A5" w:rsidRDefault="00ED21A5" w:rsidP="00ED21A5">
      <w:pPr>
        <w:pStyle w:val="EndNoteBibliography"/>
        <w:spacing w:after="240"/>
        <w:ind w:left="720" w:hanging="720"/>
        <w:rPr>
          <w:noProof/>
        </w:rPr>
      </w:pPr>
      <w:r w:rsidRPr="00ED21A5">
        <w:rPr>
          <w:noProof/>
        </w:rPr>
        <w:t>1011.</w:t>
      </w:r>
      <w:r w:rsidRPr="00ED21A5">
        <w:rPr>
          <w:noProof/>
        </w:rPr>
        <w:tab/>
        <w:t xml:space="preserve">Rujner J, Dabrowska-Jakubiak A, Wisniewski A, Szypulska M and Jakubiak T. [Analysis of liver function in patients with Turner syndrome (TS) and in patients with secondary hypogonadism with estrogen and estrogen- progestagens replacement therapy: a preliminary report]. </w:t>
      </w:r>
      <w:r w:rsidRPr="00ED21A5">
        <w:rPr>
          <w:i/>
          <w:noProof/>
        </w:rPr>
        <w:t>Ginekol Pol</w:t>
      </w:r>
      <w:r w:rsidRPr="00ED21A5">
        <w:rPr>
          <w:noProof/>
        </w:rPr>
        <w:t>. 1999;70:338-42.</w:t>
      </w:r>
    </w:p>
    <w:p w:rsidR="00ED21A5" w:rsidRPr="00ED21A5" w:rsidRDefault="00ED21A5" w:rsidP="00ED21A5">
      <w:pPr>
        <w:pStyle w:val="EndNoteBibliography"/>
        <w:spacing w:after="240"/>
        <w:ind w:left="720" w:hanging="720"/>
        <w:rPr>
          <w:noProof/>
        </w:rPr>
      </w:pPr>
      <w:r w:rsidRPr="00ED21A5">
        <w:rPr>
          <w:noProof/>
        </w:rPr>
        <w:t>1012.</w:t>
      </w:r>
      <w:r w:rsidRPr="00ED21A5">
        <w:rPr>
          <w:noProof/>
        </w:rPr>
        <w:tab/>
        <w:t xml:space="preserve">Russell HF, Wallis D, Mazzocco MM, Moshang T, Zackai E, Zinn AR, Ross JL and Muenke M. Increased prevalence of ADHD in Turner syndrome with no evidence of imprinting effects. </w:t>
      </w:r>
      <w:r w:rsidRPr="00ED21A5">
        <w:rPr>
          <w:i/>
          <w:noProof/>
        </w:rPr>
        <w:t>Journal of pediatric psychology</w:t>
      </w:r>
      <w:r w:rsidRPr="00ED21A5">
        <w:rPr>
          <w:noProof/>
        </w:rPr>
        <w:t>. 2006;31:945-55.</w:t>
      </w:r>
    </w:p>
    <w:p w:rsidR="00ED21A5" w:rsidRPr="00ED21A5" w:rsidRDefault="00ED21A5" w:rsidP="00ED21A5">
      <w:pPr>
        <w:pStyle w:val="EndNoteBibliography"/>
        <w:spacing w:after="240"/>
        <w:ind w:left="720" w:hanging="720"/>
        <w:rPr>
          <w:noProof/>
        </w:rPr>
      </w:pPr>
      <w:r w:rsidRPr="00ED21A5">
        <w:rPr>
          <w:noProof/>
        </w:rPr>
        <w:t>1013.</w:t>
      </w:r>
      <w:r w:rsidRPr="00ED21A5">
        <w:rPr>
          <w:noProof/>
        </w:rPr>
        <w:tab/>
        <w:t xml:space="preserve">Ruszala A, Wojcik M, Zygmunt-Gorska A, Janus D, Wojtys J and Starzyk JB. Prepubertal ultra-low-dose estrogen therapy is associated with healthier lipid profile than conventional estrogen replacement for pubertal induction in adolescent girls with Turner syndrome: preliminary results. </w:t>
      </w:r>
      <w:r w:rsidRPr="00ED21A5">
        <w:rPr>
          <w:i/>
          <w:noProof/>
        </w:rPr>
        <w:t>J Endocrinol Invest</w:t>
      </w:r>
      <w:r w:rsidRPr="00ED21A5">
        <w:rPr>
          <w:noProof/>
        </w:rPr>
        <w:t>. 2017;40:875-879.</w:t>
      </w:r>
    </w:p>
    <w:p w:rsidR="00ED21A5" w:rsidRPr="00ED21A5" w:rsidRDefault="00ED21A5" w:rsidP="00ED21A5">
      <w:pPr>
        <w:pStyle w:val="EndNoteBibliography"/>
        <w:spacing w:after="240"/>
        <w:ind w:left="720" w:hanging="720"/>
        <w:rPr>
          <w:noProof/>
        </w:rPr>
      </w:pPr>
      <w:r w:rsidRPr="00ED21A5">
        <w:rPr>
          <w:noProof/>
        </w:rPr>
        <w:t>1014.</w:t>
      </w:r>
      <w:r w:rsidRPr="00ED21A5">
        <w:rPr>
          <w:noProof/>
        </w:rPr>
        <w:tab/>
        <w:t xml:space="preserve">Ruys TP, Maggioni A, Johnson MR, Sliwa K, Tavazzi L, Schwerzmann M, Nihoyannopoulos P, Kozelj M, Marelli A, Elkayam U, Hall R and Roos-Hesselink JW. Cardiac medication during pregnancy, data from the ROPAC. </w:t>
      </w:r>
      <w:r w:rsidRPr="00ED21A5">
        <w:rPr>
          <w:i/>
          <w:noProof/>
        </w:rPr>
        <w:t>Int J Cardiol</w:t>
      </w:r>
      <w:r w:rsidRPr="00ED21A5">
        <w:rPr>
          <w:noProof/>
        </w:rPr>
        <w:t>. 2014;177:124-8.</w:t>
      </w:r>
    </w:p>
    <w:p w:rsidR="00ED21A5" w:rsidRPr="00ED21A5" w:rsidRDefault="00ED21A5" w:rsidP="00ED21A5">
      <w:pPr>
        <w:pStyle w:val="EndNoteBibliography"/>
        <w:spacing w:after="240"/>
        <w:ind w:left="720" w:hanging="720"/>
        <w:rPr>
          <w:noProof/>
        </w:rPr>
      </w:pPr>
      <w:r w:rsidRPr="00ED21A5">
        <w:rPr>
          <w:noProof/>
        </w:rPr>
        <w:t>1015.</w:t>
      </w:r>
      <w:r w:rsidRPr="00ED21A5">
        <w:rPr>
          <w:noProof/>
        </w:rPr>
        <w:tab/>
        <w:t xml:space="preserve">Ruys TP, Roos-Hesselink JW, Pijuan-Domenech A, Vasario E, Gaisin IR, Iung B, Freeman LJ, Gordon EP, Pieper PG, Hall R, Boersma E, Johnson MR and investigators R. Is a planned caesarean section in women with cardiac disease beneficial? </w:t>
      </w:r>
      <w:r w:rsidRPr="00ED21A5">
        <w:rPr>
          <w:i/>
          <w:noProof/>
        </w:rPr>
        <w:t>Heart</w:t>
      </w:r>
      <w:r w:rsidRPr="00ED21A5">
        <w:rPr>
          <w:noProof/>
        </w:rPr>
        <w:t>. 2015;101:530-6.</w:t>
      </w:r>
    </w:p>
    <w:p w:rsidR="00ED21A5" w:rsidRPr="00ED21A5" w:rsidRDefault="00ED21A5" w:rsidP="00ED21A5">
      <w:pPr>
        <w:pStyle w:val="EndNoteBibliography"/>
        <w:spacing w:after="240"/>
        <w:ind w:left="720" w:hanging="720"/>
        <w:rPr>
          <w:noProof/>
        </w:rPr>
      </w:pPr>
      <w:r w:rsidRPr="00ED21A5">
        <w:rPr>
          <w:noProof/>
        </w:rPr>
        <w:t>1016.</w:t>
      </w:r>
      <w:r w:rsidRPr="00ED21A5">
        <w:rPr>
          <w:noProof/>
        </w:rPr>
        <w:tab/>
        <w:t xml:space="preserve">Sable C, Foster E, Uzark K, Bjornsen K, Canobbio MM, Connolly HM, Graham TP, Gurvitz MZ, Kovacs A, Meadows AK, Reid GJ, Reiss JG, Rosenbaum KN, Sagerman PJ, Saidi A, Schonberg R, Shah S, Tong E, Williams RG, American Heart Association Congenital Heart Defects Committee of the Council on Cardiovascular Disease in the Young CoCNCoCC and Council on Peripheral Vascular D. Best practices in managing transition to adulthood for adolescents with congenital heart disease: the transition process and medical and psychosocial issues: a scientific statement from the American Heart Association. </w:t>
      </w:r>
      <w:r w:rsidRPr="00ED21A5">
        <w:rPr>
          <w:i/>
          <w:noProof/>
        </w:rPr>
        <w:t>Circulation</w:t>
      </w:r>
      <w:r w:rsidRPr="00ED21A5">
        <w:rPr>
          <w:noProof/>
        </w:rPr>
        <w:t>. 2011;123:1454-85.</w:t>
      </w:r>
    </w:p>
    <w:p w:rsidR="00ED21A5" w:rsidRPr="00ED21A5" w:rsidRDefault="00ED21A5" w:rsidP="00ED21A5">
      <w:pPr>
        <w:pStyle w:val="EndNoteBibliography"/>
        <w:spacing w:after="240"/>
        <w:ind w:left="720" w:hanging="720"/>
        <w:rPr>
          <w:noProof/>
        </w:rPr>
      </w:pPr>
      <w:r w:rsidRPr="00ED21A5">
        <w:rPr>
          <w:noProof/>
        </w:rPr>
        <w:t>1017.</w:t>
      </w:r>
      <w:r w:rsidRPr="00ED21A5">
        <w:rPr>
          <w:noProof/>
        </w:rPr>
        <w:tab/>
        <w:t xml:space="preserve">Sachdev V, Matura LA, Sidenko S, Ho VB, Arai AE, Rosing DR and Bondy CA. Aortic valve disease in Turner syndrome. </w:t>
      </w:r>
      <w:r w:rsidRPr="00ED21A5">
        <w:rPr>
          <w:i/>
          <w:noProof/>
        </w:rPr>
        <w:t>J Am Coll Cardiol</w:t>
      </w:r>
      <w:r w:rsidRPr="00ED21A5">
        <w:rPr>
          <w:noProof/>
        </w:rPr>
        <w:t>. 2008;51:1904-9.</w:t>
      </w:r>
    </w:p>
    <w:p w:rsidR="00ED21A5" w:rsidRPr="00ED21A5" w:rsidRDefault="00ED21A5" w:rsidP="00ED21A5">
      <w:pPr>
        <w:pStyle w:val="EndNoteBibliography"/>
        <w:spacing w:after="240"/>
        <w:ind w:left="720" w:hanging="720"/>
        <w:rPr>
          <w:noProof/>
        </w:rPr>
      </w:pPr>
      <w:r w:rsidRPr="00ED21A5">
        <w:rPr>
          <w:noProof/>
        </w:rPr>
        <w:t>1018.</w:t>
      </w:r>
      <w:r w:rsidRPr="00ED21A5">
        <w:rPr>
          <w:noProof/>
        </w:rPr>
        <w:tab/>
        <w:t xml:space="preserve">Saenger P. Turner's syndrome. </w:t>
      </w:r>
      <w:r w:rsidRPr="00ED21A5">
        <w:rPr>
          <w:i/>
          <w:noProof/>
        </w:rPr>
        <w:t>N Engl J Med</w:t>
      </w:r>
      <w:r w:rsidRPr="00ED21A5">
        <w:rPr>
          <w:noProof/>
        </w:rPr>
        <w:t>. 1996;335:1749-54.</w:t>
      </w:r>
    </w:p>
    <w:p w:rsidR="00ED21A5" w:rsidRPr="00ED21A5" w:rsidRDefault="00ED21A5" w:rsidP="00ED21A5">
      <w:pPr>
        <w:pStyle w:val="EndNoteBibliography"/>
        <w:spacing w:after="240"/>
        <w:ind w:left="720" w:hanging="720"/>
        <w:rPr>
          <w:noProof/>
        </w:rPr>
      </w:pPr>
      <w:r w:rsidRPr="00ED21A5">
        <w:rPr>
          <w:noProof/>
        </w:rPr>
        <w:t>1019.</w:t>
      </w:r>
      <w:r w:rsidRPr="00ED21A5">
        <w:rPr>
          <w:noProof/>
        </w:rPr>
        <w:tab/>
        <w:t xml:space="preserve">Saenger P, Wikland KA, Conway GS, Davenport M, Gravholt CH, Hintz R, Hovatta O, Hultcrantz M, Landin-Wilhelmsen K, Lin A, Lippe B, Pasquino AM, Ranke MB, Rosenfeld R and Silberbach M. Recommendations for the Diagnosis and Management of Turner Syndrome. </w:t>
      </w:r>
      <w:r w:rsidRPr="00ED21A5">
        <w:rPr>
          <w:i/>
          <w:noProof/>
        </w:rPr>
        <w:t>J Clin Endocrinol Metab</w:t>
      </w:r>
      <w:r w:rsidRPr="00ED21A5">
        <w:rPr>
          <w:noProof/>
        </w:rPr>
        <w:t>. 2001;86:3061-3069.</w:t>
      </w:r>
    </w:p>
    <w:p w:rsidR="00ED21A5" w:rsidRPr="00ED21A5" w:rsidRDefault="00ED21A5" w:rsidP="00ED21A5">
      <w:pPr>
        <w:pStyle w:val="EndNoteBibliography"/>
        <w:spacing w:after="240"/>
        <w:ind w:left="720" w:hanging="720"/>
        <w:rPr>
          <w:noProof/>
        </w:rPr>
      </w:pPr>
      <w:r w:rsidRPr="00ED21A5">
        <w:rPr>
          <w:noProof/>
        </w:rPr>
        <w:t>1020.</w:t>
      </w:r>
      <w:r w:rsidRPr="00ED21A5">
        <w:rPr>
          <w:noProof/>
        </w:rPr>
        <w:tab/>
        <w:t xml:space="preserve">Sagi L, Zuckerman-Levin N, Gawlik A, Ghizzoni L, Buyukgebiz A, Rakover Y, Bistritzer T, Admoni O, Vottero A, Baruch O, Fares F, Malecka-Tendera E and Hochberg Z. Clinical significance of the parental origin of the X chromosome in turner syndrome. </w:t>
      </w:r>
      <w:r w:rsidRPr="00ED21A5">
        <w:rPr>
          <w:i/>
          <w:noProof/>
        </w:rPr>
        <w:t>J Clin Endocrinol Metab</w:t>
      </w:r>
      <w:r w:rsidRPr="00ED21A5">
        <w:rPr>
          <w:noProof/>
        </w:rPr>
        <w:t>. 2007;92:846-52.</w:t>
      </w:r>
    </w:p>
    <w:p w:rsidR="00ED21A5" w:rsidRPr="00ED21A5" w:rsidRDefault="00ED21A5" w:rsidP="00ED21A5">
      <w:pPr>
        <w:pStyle w:val="EndNoteBibliography"/>
        <w:spacing w:after="240"/>
        <w:ind w:left="720" w:hanging="720"/>
        <w:rPr>
          <w:noProof/>
        </w:rPr>
      </w:pPr>
      <w:r w:rsidRPr="00ED21A5">
        <w:rPr>
          <w:noProof/>
        </w:rPr>
        <w:t>1021.</w:t>
      </w:r>
      <w:r w:rsidRPr="00ED21A5">
        <w:rPr>
          <w:noProof/>
        </w:rPr>
        <w:tab/>
        <w:t xml:space="preserve">Sagodi L, Solyom E, Tamasi K and Minik K. [Prevalence of celiac disease in Turner syndrome]. </w:t>
      </w:r>
      <w:r w:rsidRPr="00ED21A5">
        <w:rPr>
          <w:i/>
          <w:noProof/>
        </w:rPr>
        <w:t>Orv Hetil</w:t>
      </w:r>
      <w:r w:rsidRPr="00ED21A5">
        <w:rPr>
          <w:noProof/>
        </w:rPr>
        <w:t>. 2006;147:1185-8.</w:t>
      </w:r>
    </w:p>
    <w:p w:rsidR="00ED21A5" w:rsidRPr="00ED21A5" w:rsidRDefault="00ED21A5" w:rsidP="00ED21A5">
      <w:pPr>
        <w:pStyle w:val="EndNoteBibliography"/>
        <w:spacing w:after="240"/>
        <w:ind w:left="720" w:hanging="720"/>
        <w:rPr>
          <w:noProof/>
        </w:rPr>
      </w:pPr>
      <w:r w:rsidRPr="00ED21A5">
        <w:rPr>
          <w:noProof/>
        </w:rPr>
        <w:t>1022.</w:t>
      </w:r>
      <w:r w:rsidRPr="00ED21A5">
        <w:rPr>
          <w:noProof/>
        </w:rPr>
        <w:tab/>
        <w:t xml:space="preserve">Sahnoun A, Trabels I, Ahlem A and al. e. 45,X/46,XY Turner’s syndrome girl with complex congenital heart defect history. </w:t>
      </w:r>
      <w:r w:rsidRPr="00ED21A5">
        <w:rPr>
          <w:i/>
          <w:noProof/>
        </w:rPr>
        <w:t>American Society of Human Genetics</w:t>
      </w:r>
      <w:r w:rsidRPr="00ED21A5">
        <w:rPr>
          <w:noProof/>
        </w:rPr>
        <w:t>. 2006.</w:t>
      </w:r>
    </w:p>
    <w:p w:rsidR="00ED21A5" w:rsidRPr="00ED21A5" w:rsidRDefault="00ED21A5" w:rsidP="00ED21A5">
      <w:pPr>
        <w:pStyle w:val="EndNoteBibliography"/>
        <w:spacing w:after="240"/>
        <w:ind w:left="720" w:hanging="720"/>
        <w:rPr>
          <w:noProof/>
        </w:rPr>
      </w:pPr>
      <w:r w:rsidRPr="00ED21A5">
        <w:rPr>
          <w:noProof/>
        </w:rPr>
        <w:t>1023.</w:t>
      </w:r>
      <w:r w:rsidRPr="00ED21A5">
        <w:rPr>
          <w:noProof/>
        </w:rPr>
        <w:tab/>
        <w:t xml:space="preserve">Sakakibara H. Transition of Women with Turner Syndrome from Pediatrics to Adult Health Care: Current Situation and Associated Problems. </w:t>
      </w:r>
      <w:r w:rsidRPr="00ED21A5">
        <w:rPr>
          <w:i/>
          <w:noProof/>
        </w:rPr>
        <w:t>Front Pediatr</w:t>
      </w:r>
      <w:r w:rsidRPr="00ED21A5">
        <w:rPr>
          <w:noProof/>
        </w:rPr>
        <w:t>. 2017;5:28.</w:t>
      </w:r>
    </w:p>
    <w:p w:rsidR="00ED21A5" w:rsidRPr="00ED21A5" w:rsidRDefault="00ED21A5" w:rsidP="00ED21A5">
      <w:pPr>
        <w:pStyle w:val="EndNoteBibliography"/>
        <w:spacing w:after="240"/>
        <w:ind w:left="720" w:hanging="720"/>
        <w:rPr>
          <w:noProof/>
        </w:rPr>
      </w:pPr>
      <w:r w:rsidRPr="00ED21A5">
        <w:rPr>
          <w:noProof/>
        </w:rPr>
        <w:t>1024.</w:t>
      </w:r>
      <w:r w:rsidRPr="00ED21A5">
        <w:rPr>
          <w:noProof/>
        </w:rPr>
        <w:tab/>
        <w:t xml:space="preserve">Sakakibara H, Yoshida H, Takei M, Katsuhata Y, Koyama M, Nagata T, Ishikawa M and Hirahara F. Health management of adults with Turner syndrome: an attempt at multidisciplinary medical care by gynecologists in cooperation with specialists from other fields. </w:t>
      </w:r>
      <w:r w:rsidRPr="00ED21A5">
        <w:rPr>
          <w:i/>
          <w:noProof/>
        </w:rPr>
        <w:t>J Obstet Gynaecol Res</w:t>
      </w:r>
      <w:r w:rsidRPr="00ED21A5">
        <w:rPr>
          <w:noProof/>
        </w:rPr>
        <w:t>. 2011;37:836-42.</w:t>
      </w:r>
    </w:p>
    <w:p w:rsidR="00ED21A5" w:rsidRPr="00ED21A5" w:rsidRDefault="00ED21A5" w:rsidP="00ED21A5">
      <w:pPr>
        <w:pStyle w:val="EndNoteBibliography"/>
        <w:spacing w:after="240"/>
        <w:ind w:left="720" w:hanging="720"/>
        <w:rPr>
          <w:noProof/>
        </w:rPr>
      </w:pPr>
      <w:r w:rsidRPr="00ED21A5">
        <w:rPr>
          <w:noProof/>
        </w:rPr>
        <w:t>1025.</w:t>
      </w:r>
      <w:r w:rsidRPr="00ED21A5">
        <w:rPr>
          <w:noProof/>
        </w:rPr>
        <w:tab/>
        <w:t xml:space="preserve">Salerno M, Di Maio S, Gasparini N, Rizzo M, Ferri P and Vajro P. Liver abnormalities in Turner syndrome.[comment]. </w:t>
      </w:r>
      <w:r w:rsidRPr="00ED21A5">
        <w:rPr>
          <w:i/>
          <w:noProof/>
        </w:rPr>
        <w:t>European Journal of Pediatrics</w:t>
      </w:r>
      <w:r w:rsidRPr="00ED21A5">
        <w:rPr>
          <w:noProof/>
        </w:rPr>
        <w:t>. 1999;158:618-23.</w:t>
      </w:r>
    </w:p>
    <w:p w:rsidR="00ED21A5" w:rsidRPr="00ED21A5" w:rsidRDefault="00ED21A5" w:rsidP="00ED21A5">
      <w:pPr>
        <w:pStyle w:val="EndNoteBibliography"/>
        <w:spacing w:after="240"/>
        <w:ind w:left="720" w:hanging="720"/>
        <w:rPr>
          <w:noProof/>
        </w:rPr>
      </w:pPr>
      <w:r w:rsidRPr="00ED21A5">
        <w:rPr>
          <w:noProof/>
        </w:rPr>
        <w:t>1026.</w:t>
      </w:r>
      <w:r w:rsidRPr="00ED21A5">
        <w:rPr>
          <w:noProof/>
        </w:rPr>
        <w:tab/>
        <w:t xml:space="preserve">Salgado CR. [Turner's syndrome. Report of a case associated with dissecting aneurysm of the aorta. Review of the literature.]. </w:t>
      </w:r>
      <w:r w:rsidRPr="00ED21A5">
        <w:rPr>
          <w:i/>
          <w:noProof/>
        </w:rPr>
        <w:t>Rev Fac Cienc Med Cordoba</w:t>
      </w:r>
      <w:r w:rsidRPr="00ED21A5">
        <w:rPr>
          <w:noProof/>
        </w:rPr>
        <w:t>. 1961;19:193-204.</w:t>
      </w:r>
    </w:p>
    <w:p w:rsidR="00ED21A5" w:rsidRPr="00ED21A5" w:rsidRDefault="00ED21A5" w:rsidP="00ED21A5">
      <w:pPr>
        <w:pStyle w:val="EndNoteBibliography"/>
        <w:spacing w:after="240"/>
        <w:ind w:left="720" w:hanging="720"/>
        <w:rPr>
          <w:noProof/>
        </w:rPr>
      </w:pPr>
      <w:r w:rsidRPr="00ED21A5">
        <w:rPr>
          <w:noProof/>
        </w:rPr>
        <w:t>1027.</w:t>
      </w:r>
      <w:r w:rsidRPr="00ED21A5">
        <w:rPr>
          <w:noProof/>
        </w:rPr>
        <w:tab/>
        <w:t xml:space="preserve">Salmi T. Risk factors in endometrial carcinoma with special reference to the use of estrogens. </w:t>
      </w:r>
      <w:r w:rsidRPr="00ED21A5">
        <w:rPr>
          <w:i/>
          <w:noProof/>
        </w:rPr>
        <w:t>Acta Obstet Gynecol Scand Suppl</w:t>
      </w:r>
      <w:r w:rsidRPr="00ED21A5">
        <w:rPr>
          <w:noProof/>
        </w:rPr>
        <w:t>. 1979;86:1-119.</w:t>
      </w:r>
    </w:p>
    <w:p w:rsidR="00ED21A5" w:rsidRPr="00ED21A5" w:rsidRDefault="00ED21A5" w:rsidP="00ED21A5">
      <w:pPr>
        <w:pStyle w:val="EndNoteBibliography"/>
        <w:spacing w:after="240"/>
        <w:ind w:left="720" w:hanging="720"/>
        <w:rPr>
          <w:noProof/>
        </w:rPr>
      </w:pPr>
      <w:r w:rsidRPr="00ED21A5">
        <w:rPr>
          <w:noProof/>
        </w:rPr>
        <w:t>1028.</w:t>
      </w:r>
      <w:r w:rsidRPr="00ED21A5">
        <w:rPr>
          <w:noProof/>
        </w:rPr>
        <w:tab/>
        <w:t xml:space="preserve">Sanchez Marco SB, de Arriba Munoz A, Ferrer Lozano M, Labarta Aizpun JI and Garagorri Otero JM. [Human growth hormone and Turner syndrome]. </w:t>
      </w:r>
      <w:r w:rsidRPr="00ED21A5">
        <w:rPr>
          <w:i/>
          <w:noProof/>
        </w:rPr>
        <w:t>An Pediatr (Barc)</w:t>
      </w:r>
      <w:r w:rsidRPr="00ED21A5">
        <w:rPr>
          <w:noProof/>
        </w:rPr>
        <w:t>. 2017;86:81-86.</w:t>
      </w:r>
    </w:p>
    <w:p w:rsidR="00ED21A5" w:rsidRPr="00ED21A5" w:rsidRDefault="00ED21A5" w:rsidP="00ED21A5">
      <w:pPr>
        <w:pStyle w:val="EndNoteBibliography"/>
        <w:spacing w:after="240"/>
        <w:ind w:left="720" w:hanging="720"/>
        <w:rPr>
          <w:noProof/>
        </w:rPr>
      </w:pPr>
      <w:r w:rsidRPr="00ED21A5">
        <w:rPr>
          <w:noProof/>
        </w:rPr>
        <w:t>1029.</w:t>
      </w:r>
      <w:r w:rsidRPr="00ED21A5">
        <w:rPr>
          <w:noProof/>
        </w:rPr>
        <w:tab/>
        <w:t xml:space="preserve">Saner G, Yuzbasiyan V, Neyzi O, Gunoz H, Saka N and Cigdem S. Alterations of chromium metabolism and effect of chromium supplementation in Turner's syndrome patients. </w:t>
      </w:r>
      <w:r w:rsidRPr="00ED21A5">
        <w:rPr>
          <w:i/>
          <w:noProof/>
        </w:rPr>
        <w:t>The American journal of clinical nutrition</w:t>
      </w:r>
      <w:r w:rsidRPr="00ED21A5">
        <w:rPr>
          <w:noProof/>
        </w:rPr>
        <w:t>. 1983;38:574-8.</w:t>
      </w:r>
    </w:p>
    <w:p w:rsidR="00ED21A5" w:rsidRPr="00ED21A5" w:rsidRDefault="00ED21A5" w:rsidP="00ED21A5">
      <w:pPr>
        <w:pStyle w:val="EndNoteBibliography"/>
        <w:spacing w:after="240"/>
        <w:ind w:left="720" w:hanging="720"/>
        <w:rPr>
          <w:noProof/>
        </w:rPr>
      </w:pPr>
      <w:r w:rsidRPr="00ED21A5">
        <w:rPr>
          <w:noProof/>
        </w:rPr>
        <w:t>1030.</w:t>
      </w:r>
      <w:r w:rsidRPr="00ED21A5">
        <w:rPr>
          <w:noProof/>
        </w:rPr>
        <w:tab/>
        <w:t xml:space="preserve">Sanfilippo JS. Issues and answers in pediatric adolescent gynecology. </w:t>
      </w:r>
      <w:r w:rsidRPr="00ED21A5">
        <w:rPr>
          <w:i/>
          <w:noProof/>
        </w:rPr>
        <w:t>Journal of pediatric and adolescent gynecology</w:t>
      </w:r>
      <w:r w:rsidRPr="00ED21A5">
        <w:rPr>
          <w:noProof/>
        </w:rPr>
        <w:t>. 2010;23:193-4.</w:t>
      </w:r>
    </w:p>
    <w:p w:rsidR="00ED21A5" w:rsidRPr="00ED21A5" w:rsidRDefault="00ED21A5" w:rsidP="00ED21A5">
      <w:pPr>
        <w:pStyle w:val="EndNoteBibliography"/>
        <w:spacing w:after="240"/>
        <w:ind w:left="720" w:hanging="720"/>
        <w:rPr>
          <w:noProof/>
        </w:rPr>
      </w:pPr>
      <w:r w:rsidRPr="00ED21A5">
        <w:rPr>
          <w:noProof/>
        </w:rPr>
        <w:t>1031.</w:t>
      </w:r>
      <w:r w:rsidRPr="00ED21A5">
        <w:rPr>
          <w:noProof/>
        </w:rPr>
        <w:tab/>
        <w:t xml:space="preserve">Sartorio A, Conti A, Molinari E, Riva G, Morabito F and Faglia G. Growth, growth hormone and cognitive functions. </w:t>
      </w:r>
      <w:r w:rsidRPr="00ED21A5">
        <w:rPr>
          <w:i/>
          <w:noProof/>
        </w:rPr>
        <w:t>Horm Res</w:t>
      </w:r>
      <w:r w:rsidRPr="00ED21A5">
        <w:rPr>
          <w:noProof/>
        </w:rPr>
        <w:t>. 1996;45:23-9.</w:t>
      </w:r>
    </w:p>
    <w:p w:rsidR="00ED21A5" w:rsidRPr="00ED21A5" w:rsidRDefault="00ED21A5" w:rsidP="00ED21A5">
      <w:pPr>
        <w:pStyle w:val="EndNoteBibliography"/>
        <w:spacing w:after="240"/>
        <w:ind w:left="720" w:hanging="720"/>
        <w:rPr>
          <w:noProof/>
        </w:rPr>
      </w:pPr>
      <w:r w:rsidRPr="00ED21A5">
        <w:rPr>
          <w:noProof/>
        </w:rPr>
        <w:t>1032.</w:t>
      </w:r>
      <w:r w:rsidRPr="00ED21A5">
        <w:rPr>
          <w:noProof/>
        </w:rPr>
        <w:tab/>
        <w:t xml:space="preserve">Sas TC, Cromme-Dijkhuis AH, de Muinck Keizer-Schrama SM, Stijnen T, van Teunenbroek A and Drop SL. The effects of long-term growth hormone treatment on cardiac left ventricular dimensions and blood pressure in girls with Turner's syndrome. </w:t>
      </w:r>
      <w:r w:rsidRPr="00ED21A5">
        <w:rPr>
          <w:i/>
          <w:noProof/>
        </w:rPr>
        <w:t>The Journal of Pediatrics</w:t>
      </w:r>
      <w:r w:rsidRPr="00ED21A5">
        <w:rPr>
          <w:noProof/>
        </w:rPr>
        <w:t>. 1999;135:470-476.</w:t>
      </w:r>
    </w:p>
    <w:p w:rsidR="00ED21A5" w:rsidRPr="00ED21A5" w:rsidRDefault="00ED21A5" w:rsidP="00ED21A5">
      <w:pPr>
        <w:pStyle w:val="EndNoteBibliography"/>
        <w:spacing w:after="240"/>
        <w:ind w:left="720" w:hanging="720"/>
        <w:rPr>
          <w:noProof/>
        </w:rPr>
      </w:pPr>
      <w:r w:rsidRPr="00ED21A5">
        <w:rPr>
          <w:noProof/>
        </w:rPr>
        <w:t>1033.</w:t>
      </w:r>
      <w:r w:rsidRPr="00ED21A5">
        <w:rPr>
          <w:noProof/>
        </w:rPr>
        <w:tab/>
        <w:t xml:space="preserve">Sas TC, Cromme-Dijkhuis AH, de Muinck Keizer-Schrama SM, Stijnen T, van Teunenbroek A and Drop SL. The effects of long-term growth hormone treatment on cardiac left ventricular dimensions and blood pressure in girls with Turner's syndrome. Dutch Working Group on Growth Hormone. </w:t>
      </w:r>
      <w:r w:rsidRPr="00ED21A5">
        <w:rPr>
          <w:i/>
          <w:noProof/>
        </w:rPr>
        <w:t>J Pediatr</w:t>
      </w:r>
      <w:r w:rsidRPr="00ED21A5">
        <w:rPr>
          <w:noProof/>
        </w:rPr>
        <w:t>. 1999;135:470-6.</w:t>
      </w:r>
    </w:p>
    <w:p w:rsidR="00ED21A5" w:rsidRPr="00ED21A5" w:rsidRDefault="00ED21A5" w:rsidP="00ED21A5">
      <w:pPr>
        <w:pStyle w:val="EndNoteBibliography"/>
        <w:spacing w:after="240"/>
        <w:ind w:left="720" w:hanging="720"/>
        <w:rPr>
          <w:noProof/>
        </w:rPr>
      </w:pPr>
      <w:r w:rsidRPr="00ED21A5">
        <w:rPr>
          <w:noProof/>
        </w:rPr>
        <w:t>1034.</w:t>
      </w:r>
      <w:r w:rsidRPr="00ED21A5">
        <w:rPr>
          <w:noProof/>
        </w:rPr>
        <w:tab/>
        <w:t xml:space="preserve">Sas TC and de Muinck Keizer-Schrama SM. Turner's syndrome: a paediatric perspective. </w:t>
      </w:r>
      <w:r w:rsidRPr="00ED21A5">
        <w:rPr>
          <w:i/>
          <w:noProof/>
        </w:rPr>
        <w:t>Horm Res</w:t>
      </w:r>
      <w:r w:rsidRPr="00ED21A5">
        <w:rPr>
          <w:noProof/>
        </w:rPr>
        <w:t>. 2001;56 Suppl 1:38-43.</w:t>
      </w:r>
    </w:p>
    <w:p w:rsidR="00ED21A5" w:rsidRPr="00ED21A5" w:rsidRDefault="00ED21A5" w:rsidP="00ED21A5">
      <w:pPr>
        <w:pStyle w:val="EndNoteBibliography"/>
        <w:spacing w:after="240"/>
        <w:ind w:left="720" w:hanging="720"/>
        <w:rPr>
          <w:noProof/>
        </w:rPr>
      </w:pPr>
      <w:r w:rsidRPr="00ED21A5">
        <w:rPr>
          <w:noProof/>
        </w:rPr>
        <w:t>1035.</w:t>
      </w:r>
      <w:r w:rsidRPr="00ED21A5">
        <w:rPr>
          <w:noProof/>
        </w:rPr>
        <w:tab/>
        <w:t xml:space="preserve">Satge D, Sasco AJ, Plantaz D, Benard J and Vekemans MJ. Abnormal number of X chromosomes and neuroblastic tumors. </w:t>
      </w:r>
      <w:r w:rsidRPr="00ED21A5">
        <w:rPr>
          <w:i/>
          <w:noProof/>
        </w:rPr>
        <w:t>J Pediatr Hematol Oncol</w:t>
      </w:r>
      <w:r w:rsidRPr="00ED21A5">
        <w:rPr>
          <w:noProof/>
        </w:rPr>
        <w:t>. 2001;23:331-2.</w:t>
      </w:r>
    </w:p>
    <w:p w:rsidR="00ED21A5" w:rsidRPr="00ED21A5" w:rsidRDefault="00ED21A5" w:rsidP="00ED21A5">
      <w:pPr>
        <w:pStyle w:val="EndNoteBibliography"/>
        <w:spacing w:after="240"/>
        <w:ind w:left="720" w:hanging="720"/>
        <w:rPr>
          <w:noProof/>
        </w:rPr>
      </w:pPr>
      <w:r w:rsidRPr="00ED21A5">
        <w:rPr>
          <w:noProof/>
        </w:rPr>
        <w:t>1036.</w:t>
      </w:r>
      <w:r w:rsidRPr="00ED21A5">
        <w:rPr>
          <w:noProof/>
        </w:rPr>
        <w:tab/>
        <w:t xml:space="preserve">Sato H, Miyamoto S and Sasaki N. Liver abnormality in Turner syndrome.[comment]. </w:t>
      </w:r>
      <w:r w:rsidRPr="00ED21A5">
        <w:rPr>
          <w:i/>
          <w:noProof/>
        </w:rPr>
        <w:t>European Journal of Pediatrics</w:t>
      </w:r>
      <w:r w:rsidRPr="00ED21A5">
        <w:rPr>
          <w:noProof/>
        </w:rPr>
        <w:t>. 2001;160:59.</w:t>
      </w:r>
    </w:p>
    <w:p w:rsidR="00ED21A5" w:rsidRPr="00ED21A5" w:rsidRDefault="00ED21A5" w:rsidP="00ED21A5">
      <w:pPr>
        <w:pStyle w:val="EndNoteBibliography"/>
        <w:spacing w:after="240"/>
        <w:ind w:left="720" w:hanging="720"/>
        <w:rPr>
          <w:noProof/>
        </w:rPr>
      </w:pPr>
      <w:r w:rsidRPr="00ED21A5">
        <w:rPr>
          <w:noProof/>
        </w:rPr>
        <w:t>1037.</w:t>
      </w:r>
      <w:r w:rsidRPr="00ED21A5">
        <w:rPr>
          <w:noProof/>
        </w:rPr>
        <w:tab/>
        <w:t xml:space="preserve">Sato M, Oshika T, Kaji Y and Nose H. Three novel mutations in the X-linked juvenile retinoschisis (XLRS1) gene in 6 Japanese patients, 1 of whom had Turner's syndrome. </w:t>
      </w:r>
      <w:r w:rsidRPr="00ED21A5">
        <w:rPr>
          <w:i/>
          <w:noProof/>
        </w:rPr>
        <w:t>Ophthalmic research</w:t>
      </w:r>
      <w:r w:rsidRPr="00ED21A5">
        <w:rPr>
          <w:noProof/>
        </w:rPr>
        <w:t>. 2003;35:295-300.</w:t>
      </w:r>
    </w:p>
    <w:p w:rsidR="00ED21A5" w:rsidRPr="00ED21A5" w:rsidRDefault="00ED21A5" w:rsidP="00ED21A5">
      <w:pPr>
        <w:pStyle w:val="EndNoteBibliography"/>
        <w:spacing w:after="240"/>
        <w:ind w:left="720" w:hanging="720"/>
        <w:rPr>
          <w:noProof/>
        </w:rPr>
      </w:pPr>
      <w:r w:rsidRPr="00ED21A5">
        <w:rPr>
          <w:noProof/>
        </w:rPr>
        <w:t>1038.</w:t>
      </w:r>
      <w:r w:rsidRPr="00ED21A5">
        <w:rPr>
          <w:noProof/>
        </w:rPr>
        <w:tab/>
        <w:t xml:space="preserve">Sato T, Miyamori C, Kajiwara S, Miyagawa K and Shimizu M. Factors attenuating growth promoting effect of growth hormone therapy for Turner's syndrome. </w:t>
      </w:r>
      <w:r w:rsidRPr="00ED21A5">
        <w:rPr>
          <w:i/>
          <w:noProof/>
        </w:rPr>
        <w:t>Endocrinol Jpn</w:t>
      </w:r>
      <w:r w:rsidRPr="00ED21A5">
        <w:rPr>
          <w:noProof/>
        </w:rPr>
        <w:t>. 1988;35:725-31.</w:t>
      </w:r>
    </w:p>
    <w:p w:rsidR="00ED21A5" w:rsidRPr="00ED21A5" w:rsidRDefault="00ED21A5" w:rsidP="00ED21A5">
      <w:pPr>
        <w:pStyle w:val="EndNoteBibliography"/>
        <w:spacing w:after="240"/>
        <w:ind w:left="720" w:hanging="720"/>
        <w:rPr>
          <w:noProof/>
        </w:rPr>
      </w:pPr>
      <w:r w:rsidRPr="00ED21A5">
        <w:rPr>
          <w:noProof/>
        </w:rPr>
        <w:t>1039.</w:t>
      </w:r>
      <w:r w:rsidRPr="00ED21A5">
        <w:rPr>
          <w:noProof/>
        </w:rPr>
        <w:tab/>
        <w:t xml:space="preserve">Sax L. How common is intersex? a response to Anne Fausto-Sterling. </w:t>
      </w:r>
      <w:r w:rsidRPr="00ED21A5">
        <w:rPr>
          <w:i/>
          <w:noProof/>
        </w:rPr>
        <w:t>Journal of sex research</w:t>
      </w:r>
      <w:r w:rsidRPr="00ED21A5">
        <w:rPr>
          <w:noProof/>
        </w:rPr>
        <w:t>. 2002;39:174-8.</w:t>
      </w:r>
    </w:p>
    <w:p w:rsidR="00ED21A5" w:rsidRPr="00ED21A5" w:rsidRDefault="00ED21A5" w:rsidP="00ED21A5">
      <w:pPr>
        <w:pStyle w:val="EndNoteBibliography"/>
        <w:spacing w:after="240"/>
        <w:ind w:left="720" w:hanging="720"/>
        <w:rPr>
          <w:noProof/>
        </w:rPr>
      </w:pPr>
      <w:r w:rsidRPr="00ED21A5">
        <w:rPr>
          <w:noProof/>
        </w:rPr>
        <w:t>1040.</w:t>
      </w:r>
      <w:r w:rsidRPr="00ED21A5">
        <w:rPr>
          <w:noProof/>
        </w:rPr>
        <w:tab/>
        <w:t xml:space="preserve">Scales R and Weber C. Turner syndrome: do not miss this diagnosis. </w:t>
      </w:r>
      <w:r w:rsidRPr="00ED21A5">
        <w:rPr>
          <w:i/>
          <w:noProof/>
        </w:rPr>
        <w:t>Journal of pediatric nursing</w:t>
      </w:r>
      <w:r w:rsidRPr="00ED21A5">
        <w:rPr>
          <w:noProof/>
        </w:rPr>
        <w:t>. 2010;25:66-8.</w:t>
      </w:r>
    </w:p>
    <w:p w:rsidR="00ED21A5" w:rsidRPr="00ED21A5" w:rsidRDefault="00ED21A5" w:rsidP="00ED21A5">
      <w:pPr>
        <w:pStyle w:val="EndNoteBibliography"/>
        <w:spacing w:after="240"/>
        <w:ind w:left="720" w:hanging="720"/>
        <w:rPr>
          <w:noProof/>
        </w:rPr>
      </w:pPr>
      <w:r w:rsidRPr="00ED21A5">
        <w:rPr>
          <w:noProof/>
        </w:rPr>
        <w:t>1041.</w:t>
      </w:r>
      <w:r w:rsidRPr="00ED21A5">
        <w:rPr>
          <w:noProof/>
        </w:rPr>
        <w:tab/>
        <w:t xml:space="preserve">Scheithauer BW, Kovacs K, Horvath E, Young WF, Jr. and Lloyd RV. The pituitary in Turner syndrome. </w:t>
      </w:r>
      <w:r w:rsidRPr="00ED21A5">
        <w:rPr>
          <w:i/>
          <w:noProof/>
        </w:rPr>
        <w:t>Endocrine pathology</w:t>
      </w:r>
      <w:r w:rsidRPr="00ED21A5">
        <w:rPr>
          <w:noProof/>
        </w:rPr>
        <w:t>. 2005;16:195-200.</w:t>
      </w:r>
    </w:p>
    <w:p w:rsidR="00ED21A5" w:rsidRPr="00ED21A5" w:rsidRDefault="00ED21A5" w:rsidP="00ED21A5">
      <w:pPr>
        <w:pStyle w:val="EndNoteBibliography"/>
        <w:spacing w:after="240"/>
        <w:ind w:left="720" w:hanging="720"/>
        <w:rPr>
          <w:noProof/>
        </w:rPr>
      </w:pPr>
      <w:r w:rsidRPr="00ED21A5">
        <w:rPr>
          <w:noProof/>
        </w:rPr>
        <w:t>1042.</w:t>
      </w:r>
      <w:r w:rsidRPr="00ED21A5">
        <w:rPr>
          <w:noProof/>
        </w:rPr>
        <w:tab/>
        <w:t xml:space="preserve">Schluth C, Doray B, Girard-Lemaire F, Kohler M, Langer B, Gasser B, Lindner V and Flori E. Prenatal sonographic diagnosis of the 49,XXXXY syndrome. </w:t>
      </w:r>
      <w:r w:rsidRPr="00ED21A5">
        <w:rPr>
          <w:i/>
          <w:noProof/>
        </w:rPr>
        <w:t>Prenat Diagn</w:t>
      </w:r>
      <w:r w:rsidRPr="00ED21A5">
        <w:rPr>
          <w:noProof/>
        </w:rPr>
        <w:t>. 2002;22:1177-80.</w:t>
      </w:r>
    </w:p>
    <w:p w:rsidR="00ED21A5" w:rsidRPr="00ED21A5" w:rsidRDefault="00ED21A5" w:rsidP="00ED21A5">
      <w:pPr>
        <w:pStyle w:val="EndNoteBibliography"/>
        <w:spacing w:after="240"/>
        <w:ind w:left="720" w:hanging="720"/>
        <w:rPr>
          <w:noProof/>
        </w:rPr>
      </w:pPr>
      <w:r w:rsidRPr="00ED21A5">
        <w:rPr>
          <w:noProof/>
        </w:rPr>
        <w:t>1043.</w:t>
      </w:r>
      <w:r w:rsidRPr="00ED21A5">
        <w:rPr>
          <w:noProof/>
        </w:rPr>
        <w:tab/>
        <w:t xml:space="preserve">Schmidt PJ, Luff JA, Haq NA, Vanderhoof VH, Koziol DE, Calis KA, Rubinow DR and Nelson LM. Depression in women with spontaneous 46, XX primary ovarian insufficiency. </w:t>
      </w:r>
      <w:r w:rsidRPr="00ED21A5">
        <w:rPr>
          <w:i/>
          <w:noProof/>
        </w:rPr>
        <w:t>J Clin Endocrinol Metab</w:t>
      </w:r>
      <w:r w:rsidRPr="00ED21A5">
        <w:rPr>
          <w:noProof/>
        </w:rPr>
        <w:t>. 2011;96:E278-87.</w:t>
      </w:r>
    </w:p>
    <w:p w:rsidR="00ED21A5" w:rsidRPr="00ED21A5" w:rsidRDefault="00ED21A5" w:rsidP="00ED21A5">
      <w:pPr>
        <w:pStyle w:val="EndNoteBibliography"/>
        <w:spacing w:after="240"/>
        <w:ind w:left="720" w:hanging="720"/>
        <w:rPr>
          <w:noProof/>
        </w:rPr>
      </w:pPr>
      <w:r w:rsidRPr="00ED21A5">
        <w:rPr>
          <w:noProof/>
        </w:rPr>
        <w:t>1044.</w:t>
      </w:r>
      <w:r w:rsidRPr="00ED21A5">
        <w:rPr>
          <w:noProof/>
        </w:rPr>
        <w:tab/>
        <w:t xml:space="preserve">Schmitt M, Daubail B and Bohm A. Parsonage-Turner syndrome secondary to Lyme disease. </w:t>
      </w:r>
      <w:r w:rsidRPr="00ED21A5">
        <w:rPr>
          <w:i/>
          <w:noProof/>
        </w:rPr>
        <w:t>Joint Bone Spine</w:t>
      </w:r>
      <w:r w:rsidRPr="00ED21A5">
        <w:rPr>
          <w:noProof/>
        </w:rPr>
        <w:t>. 2017.</w:t>
      </w:r>
    </w:p>
    <w:p w:rsidR="00ED21A5" w:rsidRPr="00ED21A5" w:rsidRDefault="00ED21A5" w:rsidP="00ED21A5">
      <w:pPr>
        <w:pStyle w:val="EndNoteBibliography"/>
        <w:spacing w:after="240"/>
        <w:ind w:left="720" w:hanging="720"/>
        <w:rPr>
          <w:noProof/>
        </w:rPr>
      </w:pPr>
      <w:r w:rsidRPr="00ED21A5">
        <w:rPr>
          <w:noProof/>
        </w:rPr>
        <w:t>1045.</w:t>
      </w:r>
      <w:r w:rsidRPr="00ED21A5">
        <w:rPr>
          <w:noProof/>
        </w:rPr>
        <w:tab/>
        <w:t xml:space="preserve">Schoemaker MJ, Swerdlow AJ, Higgins CD, Wright AF and Jacobs PA. Mortality in women with turner syndrome in Great Britain: a national cohort study. </w:t>
      </w:r>
      <w:r w:rsidRPr="00ED21A5">
        <w:rPr>
          <w:i/>
          <w:noProof/>
        </w:rPr>
        <w:t>J Clin Endocrinol Metab</w:t>
      </w:r>
      <w:r w:rsidRPr="00ED21A5">
        <w:rPr>
          <w:noProof/>
        </w:rPr>
        <w:t>. 2008;93:4735-42.</w:t>
      </w:r>
    </w:p>
    <w:p w:rsidR="00ED21A5" w:rsidRPr="00ED21A5" w:rsidRDefault="00ED21A5" w:rsidP="00ED21A5">
      <w:pPr>
        <w:pStyle w:val="EndNoteBibliography"/>
        <w:spacing w:after="240"/>
        <w:ind w:left="720" w:hanging="720"/>
        <w:rPr>
          <w:noProof/>
        </w:rPr>
      </w:pPr>
      <w:r w:rsidRPr="00ED21A5">
        <w:rPr>
          <w:noProof/>
        </w:rPr>
        <w:t>1046.</w:t>
      </w:r>
      <w:r w:rsidRPr="00ED21A5">
        <w:rPr>
          <w:noProof/>
        </w:rPr>
        <w:tab/>
        <w:t xml:space="preserve">Schoemaker MJ, Swerdlow AJ, Higgins CD, Wright AF and Jacobs PA. Cancer incidence in women with Turner syndrome in Great Britain: a national cohort study. </w:t>
      </w:r>
      <w:r w:rsidRPr="00ED21A5">
        <w:rPr>
          <w:i/>
          <w:noProof/>
        </w:rPr>
        <w:t>The lancet oncology</w:t>
      </w:r>
      <w:r w:rsidRPr="00ED21A5">
        <w:rPr>
          <w:noProof/>
        </w:rPr>
        <w:t>. 2008;9:239-46.</w:t>
      </w:r>
    </w:p>
    <w:p w:rsidR="00ED21A5" w:rsidRPr="00ED21A5" w:rsidRDefault="00ED21A5" w:rsidP="00ED21A5">
      <w:pPr>
        <w:pStyle w:val="EndNoteBibliography"/>
        <w:spacing w:after="240"/>
        <w:ind w:left="720" w:hanging="720"/>
        <w:rPr>
          <w:noProof/>
        </w:rPr>
      </w:pPr>
      <w:r w:rsidRPr="00ED21A5">
        <w:rPr>
          <w:noProof/>
        </w:rPr>
        <w:t>1047.</w:t>
      </w:r>
      <w:r w:rsidRPr="00ED21A5">
        <w:rPr>
          <w:noProof/>
        </w:rPr>
        <w:tab/>
        <w:t xml:space="preserve">Schouten JN, Verheij J and Seijo S. Idiopathic non-cirrhotic portal hypertension: a review. </w:t>
      </w:r>
      <w:r w:rsidRPr="00ED21A5">
        <w:rPr>
          <w:i/>
          <w:noProof/>
        </w:rPr>
        <w:t>Orphanet J Rare Dis</w:t>
      </w:r>
      <w:r w:rsidRPr="00ED21A5">
        <w:rPr>
          <w:noProof/>
        </w:rPr>
        <w:t>. 2015;10:67.</w:t>
      </w:r>
    </w:p>
    <w:p w:rsidR="00ED21A5" w:rsidRPr="00ED21A5" w:rsidRDefault="00ED21A5" w:rsidP="00ED21A5">
      <w:pPr>
        <w:pStyle w:val="EndNoteBibliography"/>
        <w:spacing w:after="240"/>
        <w:ind w:left="720" w:hanging="720"/>
        <w:rPr>
          <w:noProof/>
        </w:rPr>
      </w:pPr>
      <w:r w:rsidRPr="00ED21A5">
        <w:rPr>
          <w:noProof/>
        </w:rPr>
        <w:t>1048.</w:t>
      </w:r>
      <w:r w:rsidRPr="00ED21A5">
        <w:rPr>
          <w:noProof/>
        </w:rPr>
        <w:tab/>
        <w:t xml:space="preserve">Schroder W, Poetsch M, Gazda H, Werner W, Reichelt T, Knoll W, Rokicka-Milewska R, Zieleniewska B and Herrmann FH. A de novo translocation 46,X,t(X;15) causing haemophilia B in a girl: a case report. </w:t>
      </w:r>
      <w:r w:rsidRPr="00ED21A5">
        <w:rPr>
          <w:i/>
          <w:noProof/>
        </w:rPr>
        <w:t>British journal of haematology</w:t>
      </w:r>
      <w:r w:rsidRPr="00ED21A5">
        <w:rPr>
          <w:noProof/>
        </w:rPr>
        <w:t>. 1998;100:750-7.</w:t>
      </w:r>
    </w:p>
    <w:p w:rsidR="00ED21A5" w:rsidRPr="00ED21A5" w:rsidRDefault="00ED21A5" w:rsidP="00ED21A5">
      <w:pPr>
        <w:pStyle w:val="EndNoteBibliography"/>
        <w:spacing w:after="240"/>
        <w:ind w:left="720" w:hanging="720"/>
        <w:rPr>
          <w:noProof/>
        </w:rPr>
      </w:pPr>
      <w:r w:rsidRPr="00ED21A5">
        <w:rPr>
          <w:noProof/>
        </w:rPr>
        <w:t>1049.</w:t>
      </w:r>
      <w:r w:rsidRPr="00ED21A5">
        <w:rPr>
          <w:noProof/>
        </w:rPr>
        <w:tab/>
        <w:t xml:space="preserve">Schulman CC and Giannakopoulos X. [Kidney malformations in Turner's syndrome (author's transl)]. </w:t>
      </w:r>
      <w:r w:rsidRPr="00ED21A5">
        <w:rPr>
          <w:i/>
          <w:noProof/>
        </w:rPr>
        <w:t>Chirurgie pediatrique</w:t>
      </w:r>
      <w:r w:rsidRPr="00ED21A5">
        <w:rPr>
          <w:noProof/>
        </w:rPr>
        <w:t>. 1980;21:387-90.</w:t>
      </w:r>
    </w:p>
    <w:p w:rsidR="00ED21A5" w:rsidRPr="00ED21A5" w:rsidRDefault="00ED21A5" w:rsidP="00ED21A5">
      <w:pPr>
        <w:pStyle w:val="EndNoteBibliography"/>
        <w:spacing w:after="240"/>
        <w:ind w:left="720" w:hanging="720"/>
        <w:rPr>
          <w:noProof/>
        </w:rPr>
      </w:pPr>
      <w:r w:rsidRPr="00ED21A5">
        <w:rPr>
          <w:noProof/>
        </w:rPr>
        <w:t>1050.</w:t>
      </w:r>
      <w:r w:rsidRPr="00ED21A5">
        <w:rPr>
          <w:noProof/>
        </w:rPr>
        <w:tab/>
        <w:t xml:space="preserve">Schulz FW and Hienz HA. [Incidence of gonosomal chromosome aberrations in man. Population genetic studies]. </w:t>
      </w:r>
      <w:r w:rsidRPr="00ED21A5">
        <w:rPr>
          <w:i/>
          <w:noProof/>
        </w:rPr>
        <w:t>Med Welt</w:t>
      </w:r>
      <w:r w:rsidRPr="00ED21A5">
        <w:rPr>
          <w:noProof/>
        </w:rPr>
        <w:t>. 1969;39:2105-17.</w:t>
      </w:r>
    </w:p>
    <w:p w:rsidR="00ED21A5" w:rsidRPr="00ED21A5" w:rsidRDefault="00ED21A5" w:rsidP="00ED21A5">
      <w:pPr>
        <w:pStyle w:val="EndNoteBibliography"/>
        <w:spacing w:after="240"/>
        <w:ind w:left="720" w:hanging="720"/>
        <w:rPr>
          <w:noProof/>
        </w:rPr>
      </w:pPr>
      <w:r w:rsidRPr="00ED21A5">
        <w:rPr>
          <w:noProof/>
        </w:rPr>
        <w:t>1051.</w:t>
      </w:r>
      <w:r w:rsidRPr="00ED21A5">
        <w:rPr>
          <w:noProof/>
        </w:rPr>
        <w:tab/>
        <w:t xml:space="preserve">Schweizer R, Blumenstock G, Mangelsdorf K, Ehehalt S, Rossner L, Dorn T, Binder G and Ranke MB. Prevalence and incidence of endocrine disorders in children: results of a survey in Baden-Wuerttemberg and Bavaria (EndoPrIn BB) 2000-2001. </w:t>
      </w:r>
      <w:r w:rsidRPr="00ED21A5">
        <w:rPr>
          <w:i/>
          <w:noProof/>
        </w:rPr>
        <w:t>Klin Padiatr</w:t>
      </w:r>
      <w:r w:rsidRPr="00ED21A5">
        <w:rPr>
          <w:noProof/>
        </w:rPr>
        <w:t>. 2010;222:67-72.</w:t>
      </w:r>
    </w:p>
    <w:p w:rsidR="00ED21A5" w:rsidRPr="00ED21A5" w:rsidRDefault="00ED21A5" w:rsidP="00ED21A5">
      <w:pPr>
        <w:pStyle w:val="EndNoteBibliography"/>
        <w:spacing w:after="240"/>
        <w:ind w:left="720" w:hanging="720"/>
        <w:rPr>
          <w:noProof/>
        </w:rPr>
      </w:pPr>
      <w:r w:rsidRPr="00ED21A5">
        <w:rPr>
          <w:noProof/>
        </w:rPr>
        <w:t>1052.</w:t>
      </w:r>
      <w:r w:rsidRPr="00ED21A5">
        <w:rPr>
          <w:noProof/>
        </w:rPr>
        <w:tab/>
        <w:t xml:space="preserve">Sculerati N, Ledesma-Medina J, Finegold DN and Stool SE. Otitis media and hearing loss in Turner syndrome. </w:t>
      </w:r>
      <w:r w:rsidRPr="00ED21A5">
        <w:rPr>
          <w:i/>
          <w:noProof/>
        </w:rPr>
        <w:t>Archives of otolaryngology--head &amp; neck surgery</w:t>
      </w:r>
      <w:r w:rsidRPr="00ED21A5">
        <w:rPr>
          <w:noProof/>
        </w:rPr>
        <w:t>. 1990;116:704-7.</w:t>
      </w:r>
    </w:p>
    <w:p w:rsidR="00ED21A5" w:rsidRPr="00ED21A5" w:rsidRDefault="00ED21A5" w:rsidP="00ED21A5">
      <w:pPr>
        <w:pStyle w:val="EndNoteBibliography"/>
        <w:spacing w:after="240"/>
        <w:ind w:left="720" w:hanging="720"/>
        <w:rPr>
          <w:noProof/>
        </w:rPr>
      </w:pPr>
      <w:r w:rsidRPr="00ED21A5">
        <w:rPr>
          <w:noProof/>
        </w:rPr>
        <w:t>1053.</w:t>
      </w:r>
      <w:r w:rsidRPr="00ED21A5">
        <w:rPr>
          <w:noProof/>
        </w:rPr>
        <w:tab/>
        <w:t xml:space="preserve">Scurr I, Wilson L, Lees M, Robertson S, Kirk E, Turner A, Morton J, Kidd A, Shashi V, Stanley C, Berry M, Irvine AD, Goudie D, Turner C, Brewer C and Smithson S. Cantu syndrome: report of nine new cases and expansion of the clinical phenotype. </w:t>
      </w:r>
      <w:r w:rsidRPr="00ED21A5">
        <w:rPr>
          <w:i/>
          <w:noProof/>
        </w:rPr>
        <w:t>Am J Med Genet A</w:t>
      </w:r>
      <w:r w:rsidRPr="00ED21A5">
        <w:rPr>
          <w:noProof/>
        </w:rPr>
        <w:t>. 2011;155A:508-18.</w:t>
      </w:r>
    </w:p>
    <w:p w:rsidR="00ED21A5" w:rsidRPr="00ED21A5" w:rsidRDefault="00ED21A5" w:rsidP="00ED21A5">
      <w:pPr>
        <w:pStyle w:val="EndNoteBibliography"/>
        <w:spacing w:after="240"/>
        <w:ind w:left="720" w:hanging="720"/>
        <w:rPr>
          <w:noProof/>
        </w:rPr>
      </w:pPr>
      <w:r w:rsidRPr="00ED21A5">
        <w:rPr>
          <w:noProof/>
        </w:rPr>
        <w:t>1054.</w:t>
      </w:r>
      <w:r w:rsidRPr="00ED21A5">
        <w:rPr>
          <w:noProof/>
        </w:rPr>
        <w:tab/>
        <w:t xml:space="preserve">Seashore MR. Chromosomal abnormalities in the newborn period. </w:t>
      </w:r>
      <w:r w:rsidRPr="00ED21A5">
        <w:rPr>
          <w:i/>
          <w:noProof/>
        </w:rPr>
        <w:t>Seminars in perinatology</w:t>
      </w:r>
      <w:r w:rsidRPr="00ED21A5">
        <w:rPr>
          <w:noProof/>
        </w:rPr>
        <w:t>. 1993;17:312-7.</w:t>
      </w:r>
    </w:p>
    <w:p w:rsidR="00ED21A5" w:rsidRPr="00ED21A5" w:rsidRDefault="00ED21A5" w:rsidP="00ED21A5">
      <w:pPr>
        <w:pStyle w:val="EndNoteBibliography"/>
        <w:spacing w:after="240"/>
        <w:ind w:left="720" w:hanging="720"/>
        <w:rPr>
          <w:noProof/>
        </w:rPr>
      </w:pPr>
      <w:r w:rsidRPr="00ED21A5">
        <w:rPr>
          <w:noProof/>
        </w:rPr>
        <w:t>1055.</w:t>
      </w:r>
      <w:r w:rsidRPr="00ED21A5">
        <w:rPr>
          <w:noProof/>
        </w:rPr>
        <w:tab/>
        <w:t xml:space="preserve">Sellors TH. Hypertension and Coarctation of the Aorta. </w:t>
      </w:r>
      <w:r w:rsidRPr="00ED21A5">
        <w:rPr>
          <w:i/>
          <w:noProof/>
        </w:rPr>
        <w:t>Br J Surg</w:t>
      </w:r>
      <w:r w:rsidRPr="00ED21A5">
        <w:rPr>
          <w:noProof/>
        </w:rPr>
        <w:t>. 1964;51:726-31.</w:t>
      </w:r>
    </w:p>
    <w:p w:rsidR="00ED21A5" w:rsidRPr="00ED21A5" w:rsidRDefault="00ED21A5" w:rsidP="00ED21A5">
      <w:pPr>
        <w:pStyle w:val="EndNoteBibliography"/>
        <w:spacing w:after="240"/>
        <w:ind w:left="720" w:hanging="720"/>
        <w:rPr>
          <w:noProof/>
        </w:rPr>
      </w:pPr>
      <w:r w:rsidRPr="00ED21A5">
        <w:rPr>
          <w:noProof/>
        </w:rPr>
        <w:t>1056.</w:t>
      </w:r>
      <w:r w:rsidRPr="00ED21A5">
        <w:rPr>
          <w:noProof/>
        </w:rPr>
        <w:tab/>
        <w:t xml:space="preserve">Sha YW, Ding L, Ji ZY, Ge YS, Kong H, Zhang Q, Zhou YL and Li P. Diagnosis of a Chinese man with 45,X/46,X,i(Y)(q10)/47,X,i(Y) (q10) x2 mosaic Turner syndrome. </w:t>
      </w:r>
      <w:r w:rsidRPr="00ED21A5">
        <w:rPr>
          <w:i/>
          <w:noProof/>
        </w:rPr>
        <w:t>Asian J Androl</w:t>
      </w:r>
      <w:r w:rsidRPr="00ED21A5">
        <w:rPr>
          <w:noProof/>
        </w:rPr>
        <w:t>. 2017.</w:t>
      </w:r>
    </w:p>
    <w:p w:rsidR="00ED21A5" w:rsidRPr="00ED21A5" w:rsidRDefault="00ED21A5" w:rsidP="00ED21A5">
      <w:pPr>
        <w:pStyle w:val="EndNoteBibliography"/>
        <w:spacing w:after="240"/>
        <w:ind w:left="720" w:hanging="720"/>
        <w:rPr>
          <w:noProof/>
        </w:rPr>
      </w:pPr>
      <w:r w:rsidRPr="00ED21A5">
        <w:rPr>
          <w:noProof/>
        </w:rPr>
        <w:t>1057.</w:t>
      </w:r>
      <w:r w:rsidRPr="00ED21A5">
        <w:rPr>
          <w:noProof/>
        </w:rPr>
        <w:tab/>
        <w:t xml:space="preserve">Shah KD, Kaffe S, Gilbert F, Dolgin S and Gertner M. Unilateral microscopic gonadoblastoma in a prepubertal Turner mosaic with Y chromosome material identified by restriction fragment analysis. </w:t>
      </w:r>
      <w:r w:rsidRPr="00ED21A5">
        <w:rPr>
          <w:i/>
          <w:noProof/>
        </w:rPr>
        <w:t>Am J Clin Pathol</w:t>
      </w:r>
      <w:r w:rsidRPr="00ED21A5">
        <w:rPr>
          <w:noProof/>
        </w:rPr>
        <w:t>. 1988;90:622-7.</w:t>
      </w:r>
    </w:p>
    <w:p w:rsidR="00ED21A5" w:rsidRPr="00ED21A5" w:rsidRDefault="00ED21A5" w:rsidP="00ED21A5">
      <w:pPr>
        <w:pStyle w:val="EndNoteBibliography"/>
        <w:spacing w:after="240"/>
        <w:ind w:left="720" w:hanging="720"/>
        <w:rPr>
          <w:noProof/>
        </w:rPr>
      </w:pPr>
      <w:r w:rsidRPr="00ED21A5">
        <w:rPr>
          <w:noProof/>
        </w:rPr>
        <w:t>1058.</w:t>
      </w:r>
      <w:r w:rsidRPr="00ED21A5">
        <w:rPr>
          <w:noProof/>
        </w:rPr>
        <w:tab/>
        <w:t xml:space="preserve">Shah KR. Selecting barrenness: the use of preimplantation genetic diagnosis by congenitally infertile women to select for infertility. </w:t>
      </w:r>
      <w:r w:rsidRPr="00ED21A5">
        <w:rPr>
          <w:i/>
          <w:noProof/>
        </w:rPr>
        <w:t>Human reproduction and genetic ethics</w:t>
      </w:r>
      <w:r w:rsidRPr="00ED21A5">
        <w:rPr>
          <w:noProof/>
        </w:rPr>
        <w:t>. 2010;16:7-21; discussion 22-31.</w:t>
      </w:r>
    </w:p>
    <w:p w:rsidR="00ED21A5" w:rsidRPr="00ED21A5" w:rsidRDefault="00ED21A5" w:rsidP="00ED21A5">
      <w:pPr>
        <w:pStyle w:val="EndNoteBibliography"/>
        <w:spacing w:after="240"/>
        <w:ind w:left="720" w:hanging="720"/>
        <w:rPr>
          <w:noProof/>
        </w:rPr>
      </w:pPr>
      <w:r w:rsidRPr="00ED21A5">
        <w:rPr>
          <w:noProof/>
        </w:rPr>
        <w:t>1059.</w:t>
      </w:r>
      <w:r w:rsidRPr="00ED21A5">
        <w:rPr>
          <w:noProof/>
        </w:rPr>
        <w:tab/>
        <w:t xml:space="preserve">Sharma J, Friedman D, Dave-Sharma S and Harbison M. Aortic distensibility and dilation in Turner's syndrome. </w:t>
      </w:r>
      <w:r w:rsidRPr="00ED21A5">
        <w:rPr>
          <w:i/>
          <w:noProof/>
        </w:rPr>
        <w:t>Cardiol Young</w:t>
      </w:r>
      <w:r w:rsidRPr="00ED21A5">
        <w:rPr>
          <w:noProof/>
        </w:rPr>
        <w:t>. 2009;19:568-72.</w:t>
      </w:r>
    </w:p>
    <w:p w:rsidR="00ED21A5" w:rsidRPr="00ED21A5" w:rsidRDefault="00ED21A5" w:rsidP="00ED21A5">
      <w:pPr>
        <w:pStyle w:val="EndNoteBibliography"/>
        <w:spacing w:after="240"/>
        <w:ind w:left="720" w:hanging="720"/>
        <w:rPr>
          <w:noProof/>
        </w:rPr>
      </w:pPr>
      <w:r w:rsidRPr="00ED21A5">
        <w:rPr>
          <w:noProof/>
        </w:rPr>
        <w:t>1060.</w:t>
      </w:r>
      <w:r w:rsidRPr="00ED21A5">
        <w:rPr>
          <w:noProof/>
        </w:rPr>
        <w:tab/>
        <w:t xml:space="preserve">Shaw JT, Levy JC and Turner RC. The relationship between the insulin resistance syndrome and insulin sensitivity in the first-degree relatives of subjects with non-insulin dependent diabetes mellitus. </w:t>
      </w:r>
      <w:r w:rsidRPr="00ED21A5">
        <w:rPr>
          <w:i/>
          <w:noProof/>
        </w:rPr>
        <w:t>Diabetes Res Clin Pract</w:t>
      </w:r>
      <w:r w:rsidRPr="00ED21A5">
        <w:rPr>
          <w:noProof/>
        </w:rPr>
        <w:t>. 1998;42:91-9.</w:t>
      </w:r>
    </w:p>
    <w:p w:rsidR="00ED21A5" w:rsidRPr="00ED21A5" w:rsidRDefault="00ED21A5" w:rsidP="00ED21A5">
      <w:pPr>
        <w:pStyle w:val="EndNoteBibliography"/>
        <w:spacing w:after="240"/>
        <w:ind w:left="720" w:hanging="720"/>
        <w:rPr>
          <w:noProof/>
        </w:rPr>
      </w:pPr>
      <w:r w:rsidRPr="00ED21A5">
        <w:rPr>
          <w:noProof/>
        </w:rPr>
        <w:t>1061.</w:t>
      </w:r>
      <w:r w:rsidRPr="00ED21A5">
        <w:rPr>
          <w:noProof/>
        </w:rPr>
        <w:tab/>
        <w:t xml:space="preserve">Shea AK and Wolfman W. The role of hormone therapy in the management of severe postpartum depression in patients with Turner syndrome. </w:t>
      </w:r>
      <w:r w:rsidRPr="00ED21A5">
        <w:rPr>
          <w:i/>
          <w:noProof/>
        </w:rPr>
        <w:t>Menopause</w:t>
      </w:r>
      <w:r w:rsidRPr="00ED21A5">
        <w:rPr>
          <w:noProof/>
        </w:rPr>
        <w:t>. 2017;24:1309-1312.</w:t>
      </w:r>
    </w:p>
    <w:p w:rsidR="00ED21A5" w:rsidRPr="00ED21A5" w:rsidRDefault="00ED21A5" w:rsidP="00ED21A5">
      <w:pPr>
        <w:pStyle w:val="EndNoteBibliography"/>
        <w:spacing w:after="240"/>
        <w:ind w:left="720" w:hanging="720"/>
        <w:rPr>
          <w:noProof/>
        </w:rPr>
      </w:pPr>
      <w:r w:rsidRPr="00ED21A5">
        <w:rPr>
          <w:noProof/>
        </w:rPr>
        <w:t>1062.</w:t>
      </w:r>
      <w:r w:rsidRPr="00ED21A5">
        <w:rPr>
          <w:noProof/>
        </w:rPr>
        <w:tab/>
        <w:t xml:space="preserve">Sheaffer AT, Lange E and Bondy CA. Sexual function in women with Turner syndrome. </w:t>
      </w:r>
      <w:r w:rsidRPr="00ED21A5">
        <w:rPr>
          <w:i/>
          <w:noProof/>
        </w:rPr>
        <w:t>J Womens Health (Larchmt)</w:t>
      </w:r>
      <w:r w:rsidRPr="00ED21A5">
        <w:rPr>
          <w:noProof/>
        </w:rPr>
        <w:t>. 2008;17:27-33.</w:t>
      </w:r>
    </w:p>
    <w:p w:rsidR="00ED21A5" w:rsidRPr="00ED21A5" w:rsidRDefault="00ED21A5" w:rsidP="00ED21A5">
      <w:pPr>
        <w:pStyle w:val="EndNoteBibliography"/>
        <w:spacing w:after="240"/>
        <w:ind w:left="720" w:hanging="720"/>
        <w:rPr>
          <w:noProof/>
        </w:rPr>
      </w:pPr>
      <w:r w:rsidRPr="00ED21A5">
        <w:rPr>
          <w:noProof/>
        </w:rPr>
        <w:t>1063.</w:t>
      </w:r>
      <w:r w:rsidRPr="00ED21A5">
        <w:rPr>
          <w:noProof/>
        </w:rPr>
        <w:tab/>
        <w:t xml:space="preserve">Shearin JC, Jr. and DeFranzo AJ. Butterfly correction of webbed-neck deformity in Turner's syndrome. </w:t>
      </w:r>
      <w:r w:rsidRPr="00ED21A5">
        <w:rPr>
          <w:i/>
          <w:noProof/>
        </w:rPr>
        <w:t>Plast Reconstr Surg</w:t>
      </w:r>
      <w:r w:rsidRPr="00ED21A5">
        <w:rPr>
          <w:noProof/>
        </w:rPr>
        <w:t>. 1980;66:129-33.</w:t>
      </w:r>
    </w:p>
    <w:p w:rsidR="00ED21A5" w:rsidRPr="00ED21A5" w:rsidRDefault="00ED21A5" w:rsidP="00ED21A5">
      <w:pPr>
        <w:pStyle w:val="EndNoteBibliography"/>
        <w:spacing w:after="240"/>
        <w:ind w:left="720" w:hanging="720"/>
        <w:rPr>
          <w:noProof/>
        </w:rPr>
      </w:pPr>
      <w:r w:rsidRPr="00ED21A5">
        <w:rPr>
          <w:noProof/>
        </w:rPr>
        <w:t>1064.</w:t>
      </w:r>
      <w:r w:rsidRPr="00ED21A5">
        <w:rPr>
          <w:noProof/>
        </w:rPr>
        <w:tab/>
        <w:t xml:space="preserve">Sheil ML, Jenkins O and Sholler GF. Echocardiographic assessment of aortic root dimensions in normal children based on measurement of a new ratio of aortic size independent of growth. </w:t>
      </w:r>
      <w:r w:rsidRPr="00ED21A5">
        <w:rPr>
          <w:i/>
          <w:noProof/>
        </w:rPr>
        <w:t>Am J Cardiol</w:t>
      </w:r>
      <w:r w:rsidRPr="00ED21A5">
        <w:rPr>
          <w:noProof/>
        </w:rPr>
        <w:t>. 1995;75:711-5.</w:t>
      </w:r>
    </w:p>
    <w:p w:rsidR="00ED21A5" w:rsidRPr="00ED21A5" w:rsidRDefault="00ED21A5" w:rsidP="00ED21A5">
      <w:pPr>
        <w:pStyle w:val="EndNoteBibliography"/>
        <w:spacing w:after="240"/>
        <w:ind w:left="720" w:hanging="720"/>
        <w:rPr>
          <w:noProof/>
        </w:rPr>
      </w:pPr>
      <w:r w:rsidRPr="00ED21A5">
        <w:rPr>
          <w:noProof/>
        </w:rPr>
        <w:t>1065.</w:t>
      </w:r>
      <w:r w:rsidRPr="00ED21A5">
        <w:rPr>
          <w:noProof/>
        </w:rPr>
        <w:tab/>
        <w:t xml:space="preserve">Shimizu N, Saito S, Kato T and Yoshitoshi Y. A case of Turner's syndrome with 45, X-46, XXr mosaicism. </w:t>
      </w:r>
      <w:r w:rsidRPr="00ED21A5">
        <w:rPr>
          <w:i/>
          <w:noProof/>
        </w:rPr>
        <w:t>Endocrinol Jpn</w:t>
      </w:r>
      <w:r w:rsidRPr="00ED21A5">
        <w:rPr>
          <w:noProof/>
        </w:rPr>
        <w:t>. 1969;16:641-5.</w:t>
      </w:r>
    </w:p>
    <w:p w:rsidR="00ED21A5" w:rsidRPr="00ED21A5" w:rsidRDefault="00ED21A5" w:rsidP="00ED21A5">
      <w:pPr>
        <w:pStyle w:val="EndNoteBibliography"/>
        <w:spacing w:after="240"/>
        <w:ind w:left="720" w:hanging="720"/>
        <w:rPr>
          <w:noProof/>
        </w:rPr>
      </w:pPr>
      <w:r w:rsidRPr="00ED21A5">
        <w:rPr>
          <w:noProof/>
        </w:rPr>
        <w:t>1066.</w:t>
      </w:r>
      <w:r w:rsidRPr="00ED21A5">
        <w:rPr>
          <w:noProof/>
        </w:rPr>
        <w:tab/>
        <w:t>Shimizu T, Hashimoto K, Shimizu M, Ozaki M and Murata Y.</w:t>
      </w:r>
    </w:p>
    <w:p w:rsidR="00ED21A5" w:rsidRPr="00ED21A5" w:rsidRDefault="00ED21A5" w:rsidP="00ED21A5">
      <w:pPr>
        <w:pStyle w:val="EndNoteBibliography"/>
        <w:spacing w:after="240"/>
        <w:ind w:left="720" w:hanging="720"/>
        <w:rPr>
          <w:noProof/>
        </w:rPr>
      </w:pPr>
      <w:r w:rsidRPr="00ED21A5">
        <w:rPr>
          <w:noProof/>
        </w:rPr>
        <w:t>1067.</w:t>
      </w:r>
      <w:r w:rsidRPr="00ED21A5">
        <w:rPr>
          <w:noProof/>
        </w:rPr>
        <w:tab/>
        <w:t xml:space="preserve">Shimizu T, Hashimoto K, Shimizu M, Ozaki M and Murata Y. Bilateral pleural effusion in the first trimester: a predictor of chromosomal abnormality and embryonic death? </w:t>
      </w:r>
      <w:r w:rsidRPr="00ED21A5">
        <w:rPr>
          <w:i/>
          <w:noProof/>
        </w:rPr>
        <w:t>Am J Obstet Gynecol</w:t>
      </w:r>
      <w:r w:rsidRPr="00ED21A5">
        <w:rPr>
          <w:noProof/>
        </w:rPr>
        <w:t>. 1997;177:470-1.</w:t>
      </w:r>
    </w:p>
    <w:p w:rsidR="00ED21A5" w:rsidRPr="00ED21A5" w:rsidRDefault="00ED21A5" w:rsidP="00ED21A5">
      <w:pPr>
        <w:pStyle w:val="EndNoteBibliography"/>
        <w:spacing w:after="240"/>
        <w:ind w:left="720" w:hanging="720"/>
        <w:rPr>
          <w:noProof/>
        </w:rPr>
      </w:pPr>
      <w:r w:rsidRPr="00ED21A5">
        <w:rPr>
          <w:noProof/>
        </w:rPr>
        <w:t>1068.</w:t>
      </w:r>
      <w:r w:rsidRPr="00ED21A5">
        <w:rPr>
          <w:noProof/>
        </w:rPr>
        <w:tab/>
        <w:t xml:space="preserve">Shiroma K, Ebine K, Tamura S, Yokomuro M, Suzuki H and Takanashi Y. A case of Turner's syndrome associated with partial anomalous pulmonary venous return complicated by dissecting aortic aneurysm and aortic regurgitation. </w:t>
      </w:r>
      <w:r w:rsidRPr="00ED21A5">
        <w:rPr>
          <w:i/>
          <w:noProof/>
        </w:rPr>
        <w:t>Journal of Cardiovascular Surgery</w:t>
      </w:r>
      <w:r w:rsidRPr="00ED21A5">
        <w:rPr>
          <w:noProof/>
        </w:rPr>
        <w:t>. 1997;38:257-9.</w:t>
      </w:r>
    </w:p>
    <w:p w:rsidR="00ED21A5" w:rsidRPr="00ED21A5" w:rsidRDefault="00ED21A5" w:rsidP="00ED21A5">
      <w:pPr>
        <w:pStyle w:val="EndNoteBibliography"/>
        <w:spacing w:after="240"/>
        <w:ind w:left="720" w:hanging="720"/>
        <w:rPr>
          <w:noProof/>
        </w:rPr>
      </w:pPr>
      <w:r w:rsidRPr="00ED21A5">
        <w:rPr>
          <w:noProof/>
        </w:rPr>
        <w:t>1069.</w:t>
      </w:r>
      <w:r w:rsidRPr="00ED21A5">
        <w:rPr>
          <w:noProof/>
        </w:rPr>
        <w:tab/>
        <w:t xml:space="preserve">Shloma DV, Sozans'kyi OO, Huleiuk NL, Akopian HR and Nevzhoda NV. [The characteristics of the chromosomal apparatus and functional state of the thyroid in amenorrhea in women]. </w:t>
      </w:r>
      <w:r w:rsidRPr="00ED21A5">
        <w:rPr>
          <w:i/>
          <w:noProof/>
        </w:rPr>
        <w:t>TSitologiia i genetika</w:t>
      </w:r>
      <w:r w:rsidRPr="00ED21A5">
        <w:rPr>
          <w:noProof/>
        </w:rPr>
        <w:t>. 1993;27:55-61.</w:t>
      </w:r>
    </w:p>
    <w:p w:rsidR="00ED21A5" w:rsidRPr="00ED21A5" w:rsidRDefault="00ED21A5" w:rsidP="00ED21A5">
      <w:pPr>
        <w:pStyle w:val="EndNoteBibliography"/>
        <w:spacing w:after="240"/>
        <w:ind w:left="720" w:hanging="720"/>
        <w:rPr>
          <w:noProof/>
        </w:rPr>
      </w:pPr>
      <w:r w:rsidRPr="00ED21A5">
        <w:rPr>
          <w:noProof/>
        </w:rPr>
        <w:t>1070.</w:t>
      </w:r>
      <w:r w:rsidRPr="00ED21A5">
        <w:rPr>
          <w:noProof/>
        </w:rPr>
        <w:tab/>
        <w:t xml:space="preserve">Shrestha U, Bhattacharya S, Bhatta NK and Jha CB. Cytogenetic analysis of children with suspected genetic disorder. </w:t>
      </w:r>
      <w:r w:rsidRPr="00ED21A5">
        <w:rPr>
          <w:i/>
          <w:noProof/>
        </w:rPr>
        <w:t>Kathmandu Univ Med J (KUMJ)</w:t>
      </w:r>
      <w:r w:rsidRPr="00ED21A5">
        <w:rPr>
          <w:noProof/>
        </w:rPr>
        <w:t>. 2009;7:40-3.</w:t>
      </w:r>
    </w:p>
    <w:p w:rsidR="00ED21A5" w:rsidRPr="00ED21A5" w:rsidRDefault="00ED21A5" w:rsidP="00ED21A5">
      <w:pPr>
        <w:pStyle w:val="EndNoteBibliography"/>
        <w:spacing w:after="240"/>
        <w:ind w:left="720" w:hanging="720"/>
        <w:rPr>
          <w:noProof/>
        </w:rPr>
      </w:pPr>
      <w:r w:rsidRPr="00ED21A5">
        <w:rPr>
          <w:noProof/>
        </w:rPr>
        <w:t>1071.</w:t>
      </w:r>
      <w:r w:rsidRPr="00ED21A5">
        <w:rPr>
          <w:noProof/>
        </w:rPr>
        <w:tab/>
        <w:t xml:space="preserve">Siddiqui N, Ali Baig MF and Khan BA. A case report of acute myelogenous leukemia with Turner Syndrome. </w:t>
      </w:r>
      <w:r w:rsidRPr="00ED21A5">
        <w:rPr>
          <w:i/>
          <w:noProof/>
        </w:rPr>
        <w:t>J Pak Med Assoc</w:t>
      </w:r>
      <w:r w:rsidRPr="00ED21A5">
        <w:rPr>
          <w:noProof/>
        </w:rPr>
        <w:t>. 2017;67:1438-1440.</w:t>
      </w:r>
    </w:p>
    <w:p w:rsidR="00ED21A5" w:rsidRPr="00ED21A5" w:rsidRDefault="00ED21A5" w:rsidP="00ED21A5">
      <w:pPr>
        <w:pStyle w:val="EndNoteBibliography"/>
        <w:spacing w:after="240"/>
        <w:ind w:left="720" w:hanging="720"/>
        <w:rPr>
          <w:noProof/>
        </w:rPr>
      </w:pPr>
      <w:r w:rsidRPr="00ED21A5">
        <w:rPr>
          <w:noProof/>
        </w:rPr>
        <w:t>1072.</w:t>
      </w:r>
      <w:r w:rsidRPr="00ED21A5">
        <w:rPr>
          <w:noProof/>
        </w:rPr>
        <w:tab/>
        <w:t xml:space="preserve">Sienkiewicz-Dianzenza E, Milde K, Tomaszewski P and Frac M. [Physical activity of girls with Turner's syndrome]. </w:t>
      </w:r>
      <w:r w:rsidRPr="00ED21A5">
        <w:rPr>
          <w:i/>
          <w:noProof/>
        </w:rPr>
        <w:t>Pediatr Endocrinol Diabetes Metab</w:t>
      </w:r>
      <w:r w:rsidRPr="00ED21A5">
        <w:rPr>
          <w:noProof/>
        </w:rPr>
        <w:t>. 2011;17:134-7.</w:t>
      </w:r>
    </w:p>
    <w:p w:rsidR="00ED21A5" w:rsidRPr="00ED21A5" w:rsidRDefault="00ED21A5" w:rsidP="00ED21A5">
      <w:pPr>
        <w:pStyle w:val="EndNoteBibliography"/>
        <w:spacing w:after="240"/>
        <w:ind w:left="720" w:hanging="720"/>
        <w:rPr>
          <w:noProof/>
        </w:rPr>
      </w:pPr>
      <w:r w:rsidRPr="00ED21A5">
        <w:rPr>
          <w:noProof/>
        </w:rPr>
        <w:t>1073.</w:t>
      </w:r>
      <w:r w:rsidRPr="00ED21A5">
        <w:rPr>
          <w:noProof/>
        </w:rPr>
        <w:tab/>
        <w:t xml:space="preserve">Sierra-Johnson J, Johnson BD, Allison TG, Bailey KR, Schwartz GL and Turner ST. Correspondence between the adult treatment panel III criteria for metabolic syndrome and insulin resistance. </w:t>
      </w:r>
      <w:r w:rsidRPr="00ED21A5">
        <w:rPr>
          <w:i/>
          <w:noProof/>
        </w:rPr>
        <w:t>Diabetes Care</w:t>
      </w:r>
      <w:r w:rsidRPr="00ED21A5">
        <w:rPr>
          <w:noProof/>
        </w:rPr>
        <w:t>. 2006;29:668-72.</w:t>
      </w:r>
    </w:p>
    <w:p w:rsidR="00ED21A5" w:rsidRPr="00ED21A5" w:rsidRDefault="00ED21A5" w:rsidP="00ED21A5">
      <w:pPr>
        <w:pStyle w:val="EndNoteBibliography"/>
        <w:spacing w:after="240"/>
        <w:ind w:left="720" w:hanging="720"/>
        <w:rPr>
          <w:noProof/>
        </w:rPr>
      </w:pPr>
      <w:r w:rsidRPr="00ED21A5">
        <w:rPr>
          <w:noProof/>
        </w:rPr>
        <w:t>1074.</w:t>
      </w:r>
      <w:r w:rsidRPr="00ED21A5">
        <w:rPr>
          <w:noProof/>
        </w:rPr>
        <w:tab/>
        <w:t xml:space="preserve">Siggers DC and Polani PE. Congenital heart disease in male and female subjects with somatic features of Turner's syndrome and normal sex chromosomes (Ullrich's and related syndromes). </w:t>
      </w:r>
      <w:r w:rsidRPr="00ED21A5">
        <w:rPr>
          <w:i/>
          <w:noProof/>
        </w:rPr>
        <w:t>British heart journal</w:t>
      </w:r>
      <w:r w:rsidRPr="00ED21A5">
        <w:rPr>
          <w:noProof/>
        </w:rPr>
        <w:t>. 1972;34:41-6.</w:t>
      </w:r>
    </w:p>
    <w:p w:rsidR="00ED21A5" w:rsidRPr="00ED21A5" w:rsidRDefault="00ED21A5" w:rsidP="00ED21A5">
      <w:pPr>
        <w:pStyle w:val="EndNoteBibliography"/>
        <w:spacing w:after="240"/>
        <w:ind w:left="720" w:hanging="720"/>
        <w:rPr>
          <w:noProof/>
        </w:rPr>
      </w:pPr>
      <w:r w:rsidRPr="00ED21A5">
        <w:rPr>
          <w:noProof/>
        </w:rPr>
        <w:t>1075.</w:t>
      </w:r>
      <w:r w:rsidRPr="00ED21A5">
        <w:rPr>
          <w:noProof/>
        </w:rPr>
        <w:tab/>
        <w:t xml:space="preserve">Silberbach M. </w:t>
      </w:r>
      <w:r w:rsidRPr="00ED21A5">
        <w:rPr>
          <w:i/>
          <w:noProof/>
        </w:rPr>
        <w:t>Dissection of the aorta:lessons learned from Marfan Syndrome</w:t>
      </w:r>
      <w:r w:rsidRPr="00ED21A5">
        <w:rPr>
          <w:noProof/>
        </w:rPr>
        <w:t>. Amsterdam: Elsevier Science BV; 2000.</w:t>
      </w:r>
    </w:p>
    <w:p w:rsidR="00ED21A5" w:rsidRPr="00ED21A5" w:rsidRDefault="00ED21A5" w:rsidP="00ED21A5">
      <w:pPr>
        <w:pStyle w:val="EndNoteBibliography"/>
        <w:spacing w:after="240"/>
        <w:ind w:left="720" w:hanging="720"/>
        <w:rPr>
          <w:noProof/>
        </w:rPr>
      </w:pPr>
      <w:r w:rsidRPr="00ED21A5">
        <w:rPr>
          <w:noProof/>
        </w:rPr>
        <w:t>1076.</w:t>
      </w:r>
      <w:r w:rsidRPr="00ED21A5">
        <w:rPr>
          <w:noProof/>
        </w:rPr>
        <w:tab/>
        <w:t xml:space="preserve">Silberbach M. Aortic dissection in Turner syndrome: a "perfect storm"? </w:t>
      </w:r>
      <w:r w:rsidRPr="00ED21A5">
        <w:rPr>
          <w:i/>
          <w:noProof/>
        </w:rPr>
        <w:t>Cardiology in the Young</w:t>
      </w:r>
      <w:r w:rsidRPr="00ED21A5">
        <w:rPr>
          <w:noProof/>
        </w:rPr>
        <w:t>. 2006;16:428-429.</w:t>
      </w:r>
    </w:p>
    <w:p w:rsidR="00ED21A5" w:rsidRPr="00ED21A5" w:rsidRDefault="00ED21A5" w:rsidP="00ED21A5">
      <w:pPr>
        <w:pStyle w:val="EndNoteBibliography"/>
        <w:spacing w:after="240"/>
        <w:ind w:left="720" w:hanging="720"/>
        <w:rPr>
          <w:noProof/>
        </w:rPr>
      </w:pPr>
      <w:r w:rsidRPr="00ED21A5">
        <w:rPr>
          <w:noProof/>
        </w:rPr>
        <w:t>1077.</w:t>
      </w:r>
      <w:r w:rsidRPr="00ED21A5">
        <w:rPr>
          <w:noProof/>
        </w:rPr>
        <w:tab/>
        <w:t xml:space="preserve">Silberbach M. Making treatment decisions for those with congenital heart disease in Turner syndrome: The need for evidence-based medicine. </w:t>
      </w:r>
      <w:r w:rsidRPr="00ED21A5">
        <w:rPr>
          <w:i/>
          <w:noProof/>
        </w:rPr>
        <w:t>International Congress Series</w:t>
      </w:r>
      <w:r w:rsidRPr="00ED21A5">
        <w:rPr>
          <w:noProof/>
        </w:rPr>
        <w:t>. 2006;1298:131-136.</w:t>
      </w:r>
    </w:p>
    <w:p w:rsidR="00ED21A5" w:rsidRPr="00ED21A5" w:rsidRDefault="00ED21A5" w:rsidP="00ED21A5">
      <w:pPr>
        <w:pStyle w:val="EndNoteBibliography"/>
        <w:spacing w:after="240"/>
        <w:ind w:left="720" w:hanging="720"/>
        <w:rPr>
          <w:noProof/>
        </w:rPr>
      </w:pPr>
      <w:r w:rsidRPr="00ED21A5">
        <w:rPr>
          <w:noProof/>
        </w:rPr>
        <w:t>1078.</w:t>
      </w:r>
      <w:r w:rsidRPr="00ED21A5">
        <w:rPr>
          <w:noProof/>
        </w:rPr>
        <w:tab/>
        <w:t xml:space="preserve">Silberbach M. Aortic dissection in Turner's syndrome: a "perfect storm"? </w:t>
      </w:r>
      <w:r w:rsidRPr="00ED21A5">
        <w:rPr>
          <w:i/>
          <w:noProof/>
        </w:rPr>
        <w:t>Cardiol Young</w:t>
      </w:r>
      <w:r w:rsidRPr="00ED21A5">
        <w:rPr>
          <w:noProof/>
        </w:rPr>
        <w:t>. 2006;16:428-9.</w:t>
      </w:r>
    </w:p>
    <w:p w:rsidR="00ED21A5" w:rsidRPr="00ED21A5" w:rsidRDefault="00ED21A5" w:rsidP="00ED21A5">
      <w:pPr>
        <w:pStyle w:val="EndNoteBibliography"/>
        <w:spacing w:after="240"/>
        <w:ind w:left="720" w:hanging="720"/>
        <w:rPr>
          <w:noProof/>
        </w:rPr>
      </w:pPr>
      <w:r w:rsidRPr="00ED21A5">
        <w:rPr>
          <w:noProof/>
        </w:rPr>
        <w:t>1079.</w:t>
      </w:r>
      <w:r w:rsidRPr="00ED21A5">
        <w:rPr>
          <w:noProof/>
        </w:rPr>
        <w:tab/>
        <w:t xml:space="preserve">Silberbach M. Letter to editor: Careful cardiovascular screening and follow-up of women with Turner syndrome before and during pregnancy is necessary to prevent maternal mortality. </w:t>
      </w:r>
      <w:r w:rsidRPr="00ED21A5">
        <w:rPr>
          <w:i/>
          <w:noProof/>
        </w:rPr>
        <w:t>Fertil Steril</w:t>
      </w:r>
      <w:r w:rsidRPr="00ED21A5">
        <w:rPr>
          <w:noProof/>
        </w:rPr>
        <w:t>. 2008.</w:t>
      </w:r>
    </w:p>
    <w:p w:rsidR="00ED21A5" w:rsidRPr="00ED21A5" w:rsidRDefault="00ED21A5" w:rsidP="00ED21A5">
      <w:pPr>
        <w:pStyle w:val="EndNoteBibliography"/>
        <w:spacing w:after="240"/>
        <w:ind w:left="720" w:hanging="720"/>
        <w:rPr>
          <w:noProof/>
        </w:rPr>
      </w:pPr>
      <w:r w:rsidRPr="00ED21A5">
        <w:rPr>
          <w:noProof/>
        </w:rPr>
        <w:t>1080.</w:t>
      </w:r>
      <w:r w:rsidRPr="00ED21A5">
        <w:rPr>
          <w:noProof/>
        </w:rPr>
        <w:tab/>
        <w:t xml:space="preserve">Silberbach M. Aortic Dissection in Turner Sydrome. </w:t>
      </w:r>
      <w:r w:rsidRPr="00ED21A5">
        <w:rPr>
          <w:i/>
          <w:noProof/>
        </w:rPr>
        <w:t>GenTac Meeting,  NHBLI, Bethesda Maryland</w:t>
      </w:r>
      <w:r w:rsidRPr="00ED21A5">
        <w:rPr>
          <w:noProof/>
        </w:rPr>
        <w:t>. 2008.</w:t>
      </w:r>
    </w:p>
    <w:p w:rsidR="00ED21A5" w:rsidRPr="00ED21A5" w:rsidRDefault="00ED21A5" w:rsidP="00ED21A5">
      <w:pPr>
        <w:pStyle w:val="EndNoteBibliography"/>
        <w:spacing w:after="240"/>
        <w:ind w:left="720" w:hanging="720"/>
        <w:rPr>
          <w:noProof/>
        </w:rPr>
      </w:pPr>
      <w:r w:rsidRPr="00ED21A5">
        <w:rPr>
          <w:noProof/>
        </w:rPr>
        <w:t>1081.</w:t>
      </w:r>
      <w:r w:rsidRPr="00ED21A5">
        <w:rPr>
          <w:noProof/>
        </w:rPr>
        <w:tab/>
        <w:t xml:space="preserve">Silberbach M. Susceptibility to aortic dissection in Turner Syndrome pregnancy: inadequacy of the ASRM Practice Committee Report. </w:t>
      </w:r>
      <w:r w:rsidRPr="00ED21A5">
        <w:rPr>
          <w:i/>
          <w:noProof/>
        </w:rPr>
        <w:t>Fertility and Sterility</w:t>
      </w:r>
      <w:r w:rsidRPr="00ED21A5">
        <w:rPr>
          <w:noProof/>
        </w:rPr>
        <w:t>. 2009;91:e33-e33.</w:t>
      </w:r>
    </w:p>
    <w:p w:rsidR="00ED21A5" w:rsidRPr="00ED21A5" w:rsidRDefault="00ED21A5" w:rsidP="00ED21A5">
      <w:pPr>
        <w:pStyle w:val="EndNoteBibliography"/>
        <w:spacing w:after="240"/>
        <w:ind w:left="720" w:hanging="720"/>
        <w:rPr>
          <w:noProof/>
        </w:rPr>
      </w:pPr>
      <w:r w:rsidRPr="00ED21A5">
        <w:rPr>
          <w:noProof/>
        </w:rPr>
        <w:t>1082.</w:t>
      </w:r>
      <w:r w:rsidRPr="00ED21A5">
        <w:rPr>
          <w:noProof/>
        </w:rPr>
        <w:tab/>
        <w:t xml:space="preserve">Silberbach M. Comment: adoption or surrogacy are the best routes to motherhood for women with Turner syndrome. </w:t>
      </w:r>
      <w:r w:rsidRPr="00ED21A5">
        <w:rPr>
          <w:i/>
          <w:noProof/>
        </w:rPr>
        <w:t>Exper reviews of obstetrics and gynecology</w:t>
      </w:r>
      <w:r w:rsidRPr="00ED21A5">
        <w:rPr>
          <w:noProof/>
        </w:rPr>
        <w:t>. 2011.</w:t>
      </w:r>
    </w:p>
    <w:p w:rsidR="00ED21A5" w:rsidRPr="00ED21A5" w:rsidRDefault="00ED21A5" w:rsidP="00ED21A5">
      <w:pPr>
        <w:pStyle w:val="EndNoteBibliography"/>
        <w:spacing w:after="240"/>
        <w:ind w:left="720" w:hanging="720"/>
        <w:rPr>
          <w:noProof/>
        </w:rPr>
      </w:pPr>
      <w:r w:rsidRPr="00ED21A5">
        <w:rPr>
          <w:noProof/>
        </w:rPr>
        <w:t>1083.</w:t>
      </w:r>
      <w:r w:rsidRPr="00ED21A5">
        <w:rPr>
          <w:noProof/>
        </w:rPr>
        <w:tab/>
        <w:t xml:space="preserve">Silberbach M, Corbitt H, krupp D, O’’roak B and Maslen CL. TIMP2 and CHADL mutationsw are common in Turner syndrome Aortopathy. </w:t>
      </w:r>
      <w:r w:rsidRPr="00ED21A5">
        <w:rPr>
          <w:i/>
          <w:noProof/>
        </w:rPr>
        <w:t>Circulation</w:t>
      </w:r>
      <w:r w:rsidRPr="00ED21A5">
        <w:rPr>
          <w:noProof/>
        </w:rPr>
        <w:t>. 2016;134.</w:t>
      </w:r>
    </w:p>
    <w:p w:rsidR="00ED21A5" w:rsidRPr="00ED21A5" w:rsidRDefault="00ED21A5" w:rsidP="00ED21A5">
      <w:pPr>
        <w:pStyle w:val="EndNoteBibliography"/>
        <w:spacing w:after="240"/>
        <w:ind w:left="720" w:hanging="720"/>
        <w:rPr>
          <w:noProof/>
        </w:rPr>
      </w:pPr>
      <w:r w:rsidRPr="00ED21A5">
        <w:rPr>
          <w:noProof/>
        </w:rPr>
        <w:t>1084.</w:t>
      </w:r>
      <w:r w:rsidRPr="00ED21A5">
        <w:rPr>
          <w:noProof/>
        </w:rPr>
        <w:tab/>
        <w:t xml:space="preserve">Silva VF, Real DS, Branco JN, Catani R, Kim HC, Buffolo E and Fonseca JH. Bentall and De Bono surgery for correction of valve and ascending aortic disease: long-term results. </w:t>
      </w:r>
      <w:r w:rsidRPr="00ED21A5">
        <w:rPr>
          <w:i/>
          <w:noProof/>
        </w:rPr>
        <w:t>Rev Bras Cir Cardiovasc</w:t>
      </w:r>
      <w:r w:rsidRPr="00ED21A5">
        <w:rPr>
          <w:noProof/>
        </w:rPr>
        <w:t>. 2008;23:256-61.</w:t>
      </w:r>
    </w:p>
    <w:p w:rsidR="00ED21A5" w:rsidRPr="00ED21A5" w:rsidRDefault="00ED21A5" w:rsidP="00ED21A5">
      <w:pPr>
        <w:pStyle w:val="EndNoteBibliography"/>
        <w:spacing w:after="240"/>
        <w:ind w:left="720" w:hanging="720"/>
        <w:rPr>
          <w:noProof/>
        </w:rPr>
      </w:pPr>
      <w:r w:rsidRPr="00ED21A5">
        <w:rPr>
          <w:noProof/>
        </w:rPr>
        <w:t>1085.</w:t>
      </w:r>
      <w:r w:rsidRPr="00ED21A5">
        <w:rPr>
          <w:noProof/>
        </w:rPr>
        <w:tab/>
        <w:t xml:space="preserve">Silverman BL and Friedlander JR. Is growth hormone good for the heart? </w:t>
      </w:r>
      <w:r w:rsidRPr="00ED21A5">
        <w:rPr>
          <w:i/>
          <w:noProof/>
        </w:rPr>
        <w:t>J Pediatr</w:t>
      </w:r>
      <w:r w:rsidRPr="00ED21A5">
        <w:rPr>
          <w:noProof/>
        </w:rPr>
        <w:t>. 1997;131:S70-4.</w:t>
      </w:r>
    </w:p>
    <w:p w:rsidR="00ED21A5" w:rsidRPr="00ED21A5" w:rsidRDefault="00ED21A5" w:rsidP="00ED21A5">
      <w:pPr>
        <w:pStyle w:val="EndNoteBibliography"/>
        <w:spacing w:after="240"/>
        <w:ind w:left="720" w:hanging="720"/>
        <w:rPr>
          <w:noProof/>
        </w:rPr>
      </w:pPr>
      <w:r w:rsidRPr="00ED21A5">
        <w:rPr>
          <w:noProof/>
        </w:rPr>
        <w:t>1086.</w:t>
      </w:r>
      <w:r w:rsidRPr="00ED21A5">
        <w:rPr>
          <w:noProof/>
        </w:rPr>
        <w:tab/>
        <w:t xml:space="preserve">Simpson JL and Photopulos G. The relationship of neoplasia to disorders of abnormal sexual differentiation. </w:t>
      </w:r>
      <w:r w:rsidRPr="00ED21A5">
        <w:rPr>
          <w:i/>
          <w:noProof/>
        </w:rPr>
        <w:t>Birth defects original article series</w:t>
      </w:r>
      <w:r w:rsidRPr="00ED21A5">
        <w:rPr>
          <w:noProof/>
        </w:rPr>
        <w:t>. 1976;12:15-50.</w:t>
      </w:r>
    </w:p>
    <w:p w:rsidR="00ED21A5" w:rsidRPr="00ED21A5" w:rsidRDefault="00ED21A5" w:rsidP="00ED21A5">
      <w:pPr>
        <w:pStyle w:val="EndNoteBibliography"/>
        <w:spacing w:after="240"/>
        <w:ind w:left="720" w:hanging="720"/>
        <w:rPr>
          <w:noProof/>
        </w:rPr>
      </w:pPr>
      <w:r w:rsidRPr="00ED21A5">
        <w:rPr>
          <w:noProof/>
        </w:rPr>
        <w:t>1087.</w:t>
      </w:r>
      <w:r w:rsidRPr="00ED21A5">
        <w:rPr>
          <w:noProof/>
        </w:rPr>
        <w:tab/>
        <w:t xml:space="preserve">Skuse DH, James RS, Bishop DV, Coppin B, Dalton P, Aamodt-Leeper G, Bacarese-Hamilton M, Creswell C, McGurk R and Jacobs PA. Evidence from Turner's syndrome of an imprinted X-linked locus affecting cognitive function. </w:t>
      </w:r>
      <w:r w:rsidRPr="00ED21A5">
        <w:rPr>
          <w:i/>
          <w:noProof/>
        </w:rPr>
        <w:t>Nature</w:t>
      </w:r>
      <w:r w:rsidRPr="00ED21A5">
        <w:rPr>
          <w:noProof/>
        </w:rPr>
        <w:t>. 1997;387:705-8.</w:t>
      </w:r>
    </w:p>
    <w:p w:rsidR="00ED21A5" w:rsidRPr="00ED21A5" w:rsidRDefault="00ED21A5" w:rsidP="00ED21A5">
      <w:pPr>
        <w:pStyle w:val="EndNoteBibliography"/>
        <w:spacing w:after="240"/>
        <w:ind w:left="720" w:hanging="720"/>
        <w:rPr>
          <w:noProof/>
        </w:rPr>
      </w:pPr>
      <w:r w:rsidRPr="00ED21A5">
        <w:rPr>
          <w:noProof/>
        </w:rPr>
        <w:t>1088.</w:t>
      </w:r>
      <w:r w:rsidRPr="00ED21A5">
        <w:rPr>
          <w:noProof/>
        </w:rPr>
        <w:tab/>
        <w:t xml:space="preserve">Slater DN, Grundman MJ and Mitchell L. Turner's syndrome associated with bicuspid aortic stenosis and dissecting aortic aneurysm. </w:t>
      </w:r>
      <w:r w:rsidRPr="00ED21A5">
        <w:rPr>
          <w:i/>
          <w:noProof/>
        </w:rPr>
        <w:t>Postgrad Med J</w:t>
      </w:r>
      <w:r w:rsidRPr="00ED21A5">
        <w:rPr>
          <w:noProof/>
        </w:rPr>
        <w:t>. 1982;58:436-8.</w:t>
      </w:r>
    </w:p>
    <w:p w:rsidR="00ED21A5" w:rsidRPr="00ED21A5" w:rsidRDefault="00ED21A5" w:rsidP="00ED21A5">
      <w:pPr>
        <w:pStyle w:val="EndNoteBibliography"/>
        <w:spacing w:after="240"/>
        <w:ind w:left="720" w:hanging="720"/>
        <w:rPr>
          <w:noProof/>
        </w:rPr>
      </w:pPr>
      <w:r w:rsidRPr="00ED21A5">
        <w:rPr>
          <w:noProof/>
        </w:rPr>
        <w:t>1089.</w:t>
      </w:r>
      <w:r w:rsidRPr="00ED21A5">
        <w:rPr>
          <w:noProof/>
        </w:rPr>
        <w:tab/>
        <w:t xml:space="preserve">Slowikowska-Hilczer J. Nuclear DNA content and proliferative potential of human carcinoma in situ cells in testes of intersex children. </w:t>
      </w:r>
      <w:r w:rsidRPr="00ED21A5">
        <w:rPr>
          <w:i/>
          <w:noProof/>
        </w:rPr>
        <w:t>Folia histochemica et cytobiologica / Polish Academy of Sciences, Polish Histochemical and Cytochemical Society</w:t>
      </w:r>
      <w:r w:rsidRPr="00ED21A5">
        <w:rPr>
          <w:noProof/>
        </w:rPr>
        <w:t>. 2001;39:167-8.</w:t>
      </w:r>
    </w:p>
    <w:p w:rsidR="00ED21A5" w:rsidRPr="00ED21A5" w:rsidRDefault="00ED21A5" w:rsidP="00ED21A5">
      <w:pPr>
        <w:pStyle w:val="EndNoteBibliography"/>
        <w:spacing w:after="240"/>
        <w:ind w:left="720" w:hanging="720"/>
        <w:rPr>
          <w:noProof/>
        </w:rPr>
      </w:pPr>
      <w:r w:rsidRPr="00ED21A5">
        <w:rPr>
          <w:noProof/>
        </w:rPr>
        <w:t>1090.</w:t>
      </w:r>
      <w:r w:rsidRPr="00ED21A5">
        <w:rPr>
          <w:noProof/>
        </w:rPr>
        <w:tab/>
        <w:t xml:space="preserve">Sluysmans T and Colan SD. Theoretical and empirical derivation of cardiovascular allometric relationships in children. </w:t>
      </w:r>
      <w:r w:rsidRPr="00ED21A5">
        <w:rPr>
          <w:i/>
          <w:noProof/>
        </w:rPr>
        <w:t>J Appl Physiol</w:t>
      </w:r>
      <w:r w:rsidRPr="00ED21A5">
        <w:rPr>
          <w:noProof/>
        </w:rPr>
        <w:t>. 2005;99:445-57.</w:t>
      </w:r>
    </w:p>
    <w:p w:rsidR="00ED21A5" w:rsidRPr="00ED21A5" w:rsidRDefault="00ED21A5" w:rsidP="00ED21A5">
      <w:pPr>
        <w:pStyle w:val="EndNoteBibliography"/>
        <w:spacing w:after="240"/>
        <w:ind w:left="720" w:hanging="720"/>
        <w:rPr>
          <w:noProof/>
        </w:rPr>
      </w:pPr>
      <w:r w:rsidRPr="00ED21A5">
        <w:rPr>
          <w:noProof/>
        </w:rPr>
        <w:t>1091.</w:t>
      </w:r>
      <w:r w:rsidRPr="00ED21A5">
        <w:rPr>
          <w:noProof/>
        </w:rPr>
        <w:tab/>
        <w:t xml:space="preserve">Smith MA, Wilson J and Price WH. Bone demineralisation in patients with Turner's syndrome. </w:t>
      </w:r>
      <w:r w:rsidRPr="00ED21A5">
        <w:rPr>
          <w:i/>
          <w:noProof/>
        </w:rPr>
        <w:t>J Med Genet</w:t>
      </w:r>
      <w:r w:rsidRPr="00ED21A5">
        <w:rPr>
          <w:noProof/>
        </w:rPr>
        <w:t>. 1982;19:100-3.</w:t>
      </w:r>
    </w:p>
    <w:p w:rsidR="00ED21A5" w:rsidRPr="00ED21A5" w:rsidRDefault="00ED21A5" w:rsidP="00ED21A5">
      <w:pPr>
        <w:pStyle w:val="EndNoteBibliography"/>
        <w:spacing w:after="240"/>
        <w:ind w:left="720" w:hanging="720"/>
        <w:rPr>
          <w:noProof/>
        </w:rPr>
      </w:pPr>
      <w:r w:rsidRPr="00ED21A5">
        <w:rPr>
          <w:noProof/>
        </w:rPr>
        <w:t>1092.</w:t>
      </w:r>
      <w:r w:rsidRPr="00ED21A5">
        <w:rPr>
          <w:noProof/>
        </w:rPr>
        <w:tab/>
        <w:t xml:space="preserve">Smulyan H, Marchais SJ, Pannier B, Guerin AP, Safar ME and London GM. Influence of body height on pulsatile arterial hemodynamic data. </w:t>
      </w:r>
      <w:r w:rsidRPr="00ED21A5">
        <w:rPr>
          <w:i/>
          <w:noProof/>
        </w:rPr>
        <w:t>J Am Coll Cardiol</w:t>
      </w:r>
      <w:r w:rsidRPr="00ED21A5">
        <w:rPr>
          <w:noProof/>
        </w:rPr>
        <w:t>. 1998;31:1103-9.</w:t>
      </w:r>
    </w:p>
    <w:p w:rsidR="00ED21A5" w:rsidRPr="00ED21A5" w:rsidRDefault="00ED21A5" w:rsidP="00ED21A5">
      <w:pPr>
        <w:pStyle w:val="EndNoteBibliography"/>
        <w:spacing w:after="240"/>
        <w:ind w:left="720" w:hanging="720"/>
        <w:rPr>
          <w:noProof/>
        </w:rPr>
      </w:pPr>
      <w:r w:rsidRPr="00ED21A5">
        <w:rPr>
          <w:noProof/>
        </w:rPr>
        <w:t>1093.</w:t>
      </w:r>
      <w:r w:rsidRPr="00ED21A5">
        <w:rPr>
          <w:noProof/>
        </w:rPr>
        <w:tab/>
        <w:t xml:space="preserve">Sneag DB, Saltzman EB, Meister DW, Feinberg JH, Lee SK and Wolfe SW. MRI bullseye sign: An indicator of peripheral nerve constriction in parsonage-turner syndrome. </w:t>
      </w:r>
      <w:r w:rsidRPr="00ED21A5">
        <w:rPr>
          <w:i/>
          <w:noProof/>
        </w:rPr>
        <w:t>Muscle Nerve</w:t>
      </w:r>
      <w:r w:rsidRPr="00ED21A5">
        <w:rPr>
          <w:noProof/>
        </w:rPr>
        <w:t>. 2017;56:99-106.</w:t>
      </w:r>
    </w:p>
    <w:p w:rsidR="00ED21A5" w:rsidRPr="00ED21A5" w:rsidRDefault="00ED21A5" w:rsidP="00ED21A5">
      <w:pPr>
        <w:pStyle w:val="EndNoteBibliography"/>
        <w:spacing w:after="240"/>
        <w:ind w:left="720" w:hanging="720"/>
        <w:rPr>
          <w:noProof/>
        </w:rPr>
      </w:pPr>
      <w:r w:rsidRPr="00ED21A5">
        <w:rPr>
          <w:noProof/>
        </w:rPr>
        <w:t>1094.</w:t>
      </w:r>
      <w:r w:rsidRPr="00ED21A5">
        <w:rPr>
          <w:noProof/>
        </w:rPr>
        <w:tab/>
        <w:t xml:space="preserve">Soares SR, Vidal F, Bosch M, Martinez-Pasarell O, Nogues C, Egozcue J and Templado C. Acrocentric chromosome disomy is increased in spermatozoa from fathers of Turner syndrome patients. </w:t>
      </w:r>
      <w:r w:rsidRPr="00ED21A5">
        <w:rPr>
          <w:i/>
          <w:noProof/>
        </w:rPr>
        <w:t>Hum Genet</w:t>
      </w:r>
      <w:r w:rsidRPr="00ED21A5">
        <w:rPr>
          <w:noProof/>
        </w:rPr>
        <w:t>. 2001;108:499-503.</w:t>
      </w:r>
    </w:p>
    <w:p w:rsidR="00ED21A5" w:rsidRPr="00ED21A5" w:rsidRDefault="00ED21A5" w:rsidP="00ED21A5">
      <w:pPr>
        <w:pStyle w:val="EndNoteBibliography"/>
        <w:spacing w:after="240"/>
        <w:ind w:left="720" w:hanging="720"/>
        <w:rPr>
          <w:noProof/>
        </w:rPr>
      </w:pPr>
      <w:r w:rsidRPr="00ED21A5">
        <w:rPr>
          <w:noProof/>
        </w:rPr>
        <w:t>1095.</w:t>
      </w:r>
      <w:r w:rsidRPr="00ED21A5">
        <w:rPr>
          <w:noProof/>
        </w:rPr>
        <w:tab/>
        <w:t xml:space="preserve">Soderstrom-Anttila V. [Patients with Turner syndrome need to be followed up as adults for their health and well being]. </w:t>
      </w:r>
      <w:r w:rsidRPr="00ED21A5">
        <w:rPr>
          <w:i/>
          <w:noProof/>
        </w:rPr>
        <w:t>Duodecim</w:t>
      </w:r>
      <w:r w:rsidRPr="00ED21A5">
        <w:rPr>
          <w:noProof/>
        </w:rPr>
        <w:t>. 2004;120:2493-5.</w:t>
      </w:r>
    </w:p>
    <w:p w:rsidR="00ED21A5" w:rsidRPr="00ED21A5" w:rsidRDefault="00ED21A5" w:rsidP="00ED21A5">
      <w:pPr>
        <w:pStyle w:val="EndNoteBibliography"/>
        <w:spacing w:after="240"/>
        <w:ind w:left="720" w:hanging="720"/>
        <w:rPr>
          <w:noProof/>
        </w:rPr>
      </w:pPr>
      <w:r w:rsidRPr="00ED21A5">
        <w:rPr>
          <w:noProof/>
        </w:rPr>
        <w:t>1096.</w:t>
      </w:r>
      <w:r w:rsidRPr="00ED21A5">
        <w:rPr>
          <w:noProof/>
        </w:rPr>
        <w:tab/>
        <w:t xml:space="preserve">Soto ME, Soria-Castro E, Lans VG, Ontiveros EM, Mejia BI, Hernandez HJ, Garcia RB, Herrera V and Perez-Torres I. Analysis of oxidative stress enzymes and structural and functional proteins on human aortic tissue from different aortopathies. </w:t>
      </w:r>
      <w:r w:rsidRPr="00ED21A5">
        <w:rPr>
          <w:i/>
          <w:noProof/>
        </w:rPr>
        <w:t>Oxid Med Cell Longev</w:t>
      </w:r>
      <w:r w:rsidRPr="00ED21A5">
        <w:rPr>
          <w:noProof/>
        </w:rPr>
        <w:t>. 2014;2014:760694.</w:t>
      </w:r>
    </w:p>
    <w:p w:rsidR="00ED21A5" w:rsidRPr="00ED21A5" w:rsidRDefault="00ED21A5" w:rsidP="00ED21A5">
      <w:pPr>
        <w:pStyle w:val="EndNoteBibliography"/>
        <w:spacing w:after="240"/>
        <w:ind w:left="720" w:hanging="720"/>
        <w:rPr>
          <w:noProof/>
        </w:rPr>
      </w:pPr>
      <w:r w:rsidRPr="00ED21A5">
        <w:rPr>
          <w:noProof/>
        </w:rPr>
        <w:t>1097.</w:t>
      </w:r>
      <w:r w:rsidRPr="00ED21A5">
        <w:rPr>
          <w:noProof/>
        </w:rPr>
        <w:tab/>
        <w:t xml:space="preserve">Sozen AB, Cefle K, Kudat H, Ozturk S, Oflaz H, Akkaya V, Palanduz S, Demirel S, Ozcan M, Goren T and Guven O. Left ventricular thickness is increased in nonhypertensive Turner's syndrome. </w:t>
      </w:r>
      <w:r w:rsidRPr="00ED21A5">
        <w:rPr>
          <w:i/>
          <w:noProof/>
        </w:rPr>
        <w:t>Echocardiography</w:t>
      </w:r>
      <w:r w:rsidRPr="00ED21A5">
        <w:rPr>
          <w:noProof/>
        </w:rPr>
        <w:t>. 2009;26:943-9.</w:t>
      </w:r>
    </w:p>
    <w:p w:rsidR="00ED21A5" w:rsidRPr="00ED21A5" w:rsidRDefault="00ED21A5" w:rsidP="00ED21A5">
      <w:pPr>
        <w:pStyle w:val="EndNoteBibliography"/>
        <w:spacing w:after="240"/>
        <w:ind w:left="720" w:hanging="720"/>
        <w:rPr>
          <w:noProof/>
        </w:rPr>
      </w:pPr>
      <w:r w:rsidRPr="00ED21A5">
        <w:rPr>
          <w:noProof/>
        </w:rPr>
        <w:t>1098.</w:t>
      </w:r>
      <w:r w:rsidRPr="00ED21A5">
        <w:rPr>
          <w:noProof/>
        </w:rPr>
        <w:tab/>
        <w:t xml:space="preserve">Sozen AB, Cefle K, Kudat H, Ozturk S, Oflaz H, Pamukcu B, Akkaya V, Isguven P, Palanduz S, Ozcan M, Goren T and Guven O. Atrial and ventricular arryhthmogenic potential in Turner Syndrome. </w:t>
      </w:r>
      <w:r w:rsidRPr="00ED21A5">
        <w:rPr>
          <w:i/>
          <w:noProof/>
        </w:rPr>
        <w:t>Pacing Clin Electrophysiol</w:t>
      </w:r>
      <w:r w:rsidRPr="00ED21A5">
        <w:rPr>
          <w:noProof/>
        </w:rPr>
        <w:t>. 2008;31:1140-5.</w:t>
      </w:r>
    </w:p>
    <w:p w:rsidR="00ED21A5" w:rsidRPr="00ED21A5" w:rsidRDefault="00ED21A5" w:rsidP="00ED21A5">
      <w:pPr>
        <w:pStyle w:val="EndNoteBibliography"/>
        <w:spacing w:after="240"/>
        <w:ind w:left="720" w:hanging="720"/>
        <w:rPr>
          <w:noProof/>
        </w:rPr>
      </w:pPr>
      <w:r w:rsidRPr="00ED21A5">
        <w:rPr>
          <w:noProof/>
        </w:rPr>
        <w:t>1099.</w:t>
      </w:r>
      <w:r w:rsidRPr="00ED21A5">
        <w:rPr>
          <w:noProof/>
        </w:rPr>
        <w:tab/>
        <w:t xml:space="preserve">Staboulidou I, Pereira S, Cruz Jde J, Syngelaki A and Nicolaides KH. Prevalence and outcome of absence of ductus venosus at 11(+0) to 13(+6) weeks. </w:t>
      </w:r>
      <w:r w:rsidRPr="00ED21A5">
        <w:rPr>
          <w:i/>
          <w:noProof/>
        </w:rPr>
        <w:t>Fetal diagnosis and therapy</w:t>
      </w:r>
      <w:r w:rsidRPr="00ED21A5">
        <w:rPr>
          <w:noProof/>
        </w:rPr>
        <w:t>. 2011;30:35-40.</w:t>
      </w:r>
    </w:p>
    <w:p w:rsidR="00ED21A5" w:rsidRPr="00ED21A5" w:rsidRDefault="00ED21A5" w:rsidP="00ED21A5">
      <w:pPr>
        <w:pStyle w:val="EndNoteBibliography"/>
        <w:spacing w:after="240"/>
        <w:ind w:left="720" w:hanging="720"/>
        <w:rPr>
          <w:noProof/>
        </w:rPr>
      </w:pPr>
      <w:r w:rsidRPr="00ED21A5">
        <w:rPr>
          <w:noProof/>
        </w:rPr>
        <w:t>1100.</w:t>
      </w:r>
      <w:r w:rsidRPr="00ED21A5">
        <w:rPr>
          <w:noProof/>
        </w:rPr>
        <w:tab/>
        <w:t xml:space="preserve">Steegers EA, von Dadelszen P, Duvekot JJ and Pijnenborg R. Pre-eclampsia. </w:t>
      </w:r>
      <w:r w:rsidRPr="00ED21A5">
        <w:rPr>
          <w:i/>
          <w:noProof/>
        </w:rPr>
        <w:t>Lancet</w:t>
      </w:r>
      <w:r w:rsidRPr="00ED21A5">
        <w:rPr>
          <w:noProof/>
        </w:rPr>
        <w:t>. 2010;376:631-44.</w:t>
      </w:r>
    </w:p>
    <w:p w:rsidR="00ED21A5" w:rsidRPr="00ED21A5" w:rsidRDefault="00ED21A5" w:rsidP="00ED21A5">
      <w:pPr>
        <w:pStyle w:val="EndNoteBibliography"/>
        <w:spacing w:after="240"/>
        <w:ind w:left="720" w:hanging="720"/>
        <w:rPr>
          <w:noProof/>
        </w:rPr>
      </w:pPr>
      <w:r w:rsidRPr="00ED21A5">
        <w:rPr>
          <w:noProof/>
        </w:rPr>
        <w:t>1101.</w:t>
      </w:r>
      <w:r w:rsidRPr="00ED21A5">
        <w:rPr>
          <w:noProof/>
        </w:rPr>
        <w:tab/>
        <w:t xml:space="preserve">Stenberg AE, Sylven L, Magnusson CG and Hultcrantz M. Immunological parameters in girls with Turner syndrome. </w:t>
      </w:r>
      <w:r w:rsidRPr="00ED21A5">
        <w:rPr>
          <w:i/>
          <w:noProof/>
        </w:rPr>
        <w:t>Journal of negative results in biomedicine</w:t>
      </w:r>
      <w:r w:rsidRPr="00ED21A5">
        <w:rPr>
          <w:noProof/>
        </w:rPr>
        <w:t>. 2004;3:6.</w:t>
      </w:r>
    </w:p>
    <w:p w:rsidR="00ED21A5" w:rsidRPr="00ED21A5" w:rsidRDefault="00ED21A5" w:rsidP="00ED21A5">
      <w:pPr>
        <w:pStyle w:val="EndNoteBibliography"/>
        <w:spacing w:after="240"/>
        <w:ind w:left="720" w:hanging="720"/>
        <w:rPr>
          <w:noProof/>
        </w:rPr>
      </w:pPr>
      <w:r w:rsidRPr="00ED21A5">
        <w:rPr>
          <w:noProof/>
        </w:rPr>
        <w:t>1102.</w:t>
      </w:r>
      <w:r w:rsidRPr="00ED21A5">
        <w:rPr>
          <w:noProof/>
        </w:rPr>
        <w:tab/>
        <w:t xml:space="preserve">Steppberger K, Schuster V and Kiess W. Growth failure and diabetes in cystic fibrosis: have you considered Turner syndrome? </w:t>
      </w:r>
      <w:r w:rsidRPr="00ED21A5">
        <w:rPr>
          <w:i/>
          <w:noProof/>
        </w:rPr>
        <w:t>Acta Paediatr</w:t>
      </w:r>
      <w:r w:rsidRPr="00ED21A5">
        <w:rPr>
          <w:noProof/>
        </w:rPr>
        <w:t>. 2003;92:1111.</w:t>
      </w:r>
    </w:p>
    <w:p w:rsidR="00ED21A5" w:rsidRPr="00ED21A5" w:rsidRDefault="00ED21A5" w:rsidP="00ED21A5">
      <w:pPr>
        <w:pStyle w:val="EndNoteBibliography"/>
        <w:spacing w:after="240"/>
        <w:ind w:left="720" w:hanging="720"/>
        <w:rPr>
          <w:noProof/>
        </w:rPr>
      </w:pPr>
      <w:r w:rsidRPr="00ED21A5">
        <w:rPr>
          <w:noProof/>
        </w:rPr>
        <w:t>1103.</w:t>
      </w:r>
      <w:r w:rsidRPr="00ED21A5">
        <w:rPr>
          <w:noProof/>
        </w:rPr>
        <w:tab/>
        <w:t xml:space="preserve">Stewart KJ, Bacher AC, Turner K, Lim JG, Hees PS, Shapiro EP, Tayback M and Ouyang P. Exercise and risk factors associated with metabolic syndrome in older adults. </w:t>
      </w:r>
      <w:r w:rsidRPr="00ED21A5">
        <w:rPr>
          <w:i/>
          <w:noProof/>
        </w:rPr>
        <w:t>Am J Prev Med</w:t>
      </w:r>
      <w:r w:rsidRPr="00ED21A5">
        <w:rPr>
          <w:noProof/>
        </w:rPr>
        <w:t>. 2005;28:9-18.</w:t>
      </w:r>
    </w:p>
    <w:p w:rsidR="00ED21A5" w:rsidRPr="00ED21A5" w:rsidRDefault="00ED21A5" w:rsidP="00ED21A5">
      <w:pPr>
        <w:pStyle w:val="EndNoteBibliography"/>
        <w:spacing w:after="240"/>
        <w:ind w:left="720" w:hanging="720"/>
        <w:rPr>
          <w:noProof/>
        </w:rPr>
      </w:pPr>
      <w:r w:rsidRPr="00ED21A5">
        <w:rPr>
          <w:noProof/>
        </w:rPr>
        <w:t>1104.</w:t>
      </w:r>
      <w:r w:rsidRPr="00ED21A5">
        <w:rPr>
          <w:noProof/>
        </w:rPr>
        <w:tab/>
        <w:t xml:space="preserve">Stochholm K, Hjerrild B, Mortensen KH, Juul S, Frydenberg M and Gravholt CH. Socioeconomic parameters and mortality in Turner syndrome. </w:t>
      </w:r>
      <w:r w:rsidRPr="00ED21A5">
        <w:rPr>
          <w:i/>
          <w:noProof/>
        </w:rPr>
        <w:t>Eur J Endocrinol</w:t>
      </w:r>
      <w:r w:rsidRPr="00ED21A5">
        <w:rPr>
          <w:noProof/>
        </w:rPr>
        <w:t>. 2012;166:1013-9.</w:t>
      </w:r>
    </w:p>
    <w:p w:rsidR="00ED21A5" w:rsidRPr="00ED21A5" w:rsidRDefault="00ED21A5" w:rsidP="00ED21A5">
      <w:pPr>
        <w:pStyle w:val="EndNoteBibliography"/>
        <w:spacing w:after="240"/>
        <w:ind w:left="720" w:hanging="720"/>
        <w:rPr>
          <w:noProof/>
        </w:rPr>
      </w:pPr>
      <w:r w:rsidRPr="00ED21A5">
        <w:rPr>
          <w:noProof/>
        </w:rPr>
        <w:t>1105.</w:t>
      </w:r>
      <w:r w:rsidRPr="00ED21A5">
        <w:rPr>
          <w:noProof/>
        </w:rPr>
        <w:tab/>
        <w:t xml:space="preserve">Stochholm K, Juul S, Juel K, Naeraa RW and Gravholt CH. Prevalence, incidence, diagnostic delay, and mortality in Turner syndrome. </w:t>
      </w:r>
      <w:r w:rsidRPr="00ED21A5">
        <w:rPr>
          <w:i/>
          <w:noProof/>
        </w:rPr>
        <w:t>J Clin Endocrinol Metab</w:t>
      </w:r>
      <w:r w:rsidRPr="00ED21A5">
        <w:rPr>
          <w:noProof/>
        </w:rPr>
        <w:t>. 2006;91:3897-902.</w:t>
      </w:r>
    </w:p>
    <w:p w:rsidR="00ED21A5" w:rsidRPr="00ED21A5" w:rsidRDefault="00ED21A5" w:rsidP="00ED21A5">
      <w:pPr>
        <w:pStyle w:val="EndNoteBibliography"/>
        <w:spacing w:after="240"/>
        <w:ind w:left="720" w:hanging="720"/>
        <w:rPr>
          <w:noProof/>
        </w:rPr>
      </w:pPr>
      <w:r w:rsidRPr="00ED21A5">
        <w:rPr>
          <w:noProof/>
        </w:rPr>
        <w:t>1106.</w:t>
      </w:r>
      <w:r w:rsidRPr="00ED21A5">
        <w:rPr>
          <w:noProof/>
        </w:rPr>
        <w:tab/>
        <w:t xml:space="preserve">Stoll C, Garne E, Clementi M and Group ES. Evaluation of prenatal diagnosis of associated congenital heart diseases by fetal ultrasonographic examination in Europe. </w:t>
      </w:r>
      <w:r w:rsidRPr="00ED21A5">
        <w:rPr>
          <w:i/>
          <w:noProof/>
        </w:rPr>
        <w:t>Prenatal Diagnosis</w:t>
      </w:r>
      <w:r w:rsidRPr="00ED21A5">
        <w:rPr>
          <w:noProof/>
        </w:rPr>
        <w:t>. 2001;21:243-52.</w:t>
      </w:r>
    </w:p>
    <w:p w:rsidR="00ED21A5" w:rsidRPr="00ED21A5" w:rsidRDefault="00ED21A5" w:rsidP="00ED21A5">
      <w:pPr>
        <w:pStyle w:val="EndNoteBibliography"/>
        <w:spacing w:after="240"/>
        <w:ind w:left="720" w:hanging="720"/>
        <w:rPr>
          <w:noProof/>
        </w:rPr>
      </w:pPr>
      <w:r w:rsidRPr="00ED21A5">
        <w:rPr>
          <w:noProof/>
        </w:rPr>
        <w:t>1107.</w:t>
      </w:r>
      <w:r w:rsidRPr="00ED21A5">
        <w:rPr>
          <w:noProof/>
        </w:rPr>
        <w:tab/>
        <w:t xml:space="preserve">Stover B. [Roentgenologic significance of radiograms of the hand]. </w:t>
      </w:r>
      <w:r w:rsidRPr="00ED21A5">
        <w:rPr>
          <w:i/>
          <w:noProof/>
        </w:rPr>
        <w:t>Rontgenpraxis</w:t>
      </w:r>
      <w:r w:rsidRPr="00ED21A5">
        <w:rPr>
          <w:noProof/>
        </w:rPr>
        <w:t>. 1983;36:119-29.</w:t>
      </w:r>
    </w:p>
    <w:p w:rsidR="00ED21A5" w:rsidRPr="00ED21A5" w:rsidRDefault="00ED21A5" w:rsidP="00ED21A5">
      <w:pPr>
        <w:pStyle w:val="EndNoteBibliography"/>
        <w:spacing w:after="240"/>
        <w:ind w:left="720" w:hanging="720"/>
        <w:rPr>
          <w:noProof/>
        </w:rPr>
      </w:pPr>
      <w:r w:rsidRPr="00ED21A5">
        <w:rPr>
          <w:noProof/>
        </w:rPr>
        <w:t>1108.</w:t>
      </w:r>
      <w:r w:rsidRPr="00ED21A5">
        <w:rPr>
          <w:noProof/>
        </w:rPr>
        <w:tab/>
        <w:t xml:space="preserve">Strader WJ, 3rd, Wachtel HL and Lundberg GD, Jr. Hypertension and aortic rupture in gonadal dysgenesis. </w:t>
      </w:r>
      <w:r w:rsidRPr="00ED21A5">
        <w:rPr>
          <w:i/>
          <w:noProof/>
        </w:rPr>
        <w:t>J Pediatr</w:t>
      </w:r>
      <w:r w:rsidRPr="00ED21A5">
        <w:rPr>
          <w:noProof/>
        </w:rPr>
        <w:t>. 1971;79:473-5.</w:t>
      </w:r>
    </w:p>
    <w:p w:rsidR="00ED21A5" w:rsidRPr="00ED21A5" w:rsidRDefault="00ED21A5" w:rsidP="00ED21A5">
      <w:pPr>
        <w:pStyle w:val="EndNoteBibliography"/>
        <w:spacing w:after="240"/>
        <w:ind w:left="720" w:hanging="720"/>
        <w:rPr>
          <w:noProof/>
        </w:rPr>
      </w:pPr>
      <w:r w:rsidRPr="00ED21A5">
        <w:rPr>
          <w:noProof/>
        </w:rPr>
        <w:t>1109.</w:t>
      </w:r>
      <w:r w:rsidRPr="00ED21A5">
        <w:rPr>
          <w:noProof/>
        </w:rPr>
        <w:tab/>
        <w:t xml:space="preserve">Struwe E, Krammer K, Dotsch J, Metzler M, Dorr HG, Cesnjevar R, Rascher W and Koch A. No evidence for angiotensin type 2 receptor gene polymorphism in intron 1 in patients with coarctation of the aorta and Ullrich-Turner syndrome. </w:t>
      </w:r>
      <w:r w:rsidRPr="00ED21A5">
        <w:rPr>
          <w:i/>
          <w:noProof/>
        </w:rPr>
        <w:t>Pediatr Cardiol</w:t>
      </w:r>
      <w:r w:rsidRPr="00ED21A5">
        <w:rPr>
          <w:noProof/>
        </w:rPr>
        <w:t>. 2006;27:636-9.</w:t>
      </w:r>
    </w:p>
    <w:p w:rsidR="00ED21A5" w:rsidRPr="00ED21A5" w:rsidRDefault="00ED21A5" w:rsidP="00ED21A5">
      <w:pPr>
        <w:pStyle w:val="EndNoteBibliography"/>
        <w:spacing w:after="240"/>
        <w:ind w:left="720" w:hanging="720"/>
        <w:rPr>
          <w:noProof/>
        </w:rPr>
      </w:pPr>
      <w:r w:rsidRPr="00ED21A5">
        <w:rPr>
          <w:noProof/>
        </w:rPr>
        <w:t>1110.</w:t>
      </w:r>
      <w:r w:rsidRPr="00ED21A5">
        <w:rPr>
          <w:noProof/>
        </w:rPr>
        <w:tab/>
        <w:t xml:space="preserve">Stuenkel CA, Davis SR, Gompel A, Lumsden MA, Murad MH, Pinkerton JV and Santen RJ. Treatment of Symptoms of the Menopause: An Endocrine Society Clinical Practice Guideline. </w:t>
      </w:r>
      <w:r w:rsidRPr="00ED21A5">
        <w:rPr>
          <w:i/>
          <w:noProof/>
        </w:rPr>
        <w:t>J Clin Endocrinol Metab</w:t>
      </w:r>
      <w:r w:rsidRPr="00ED21A5">
        <w:rPr>
          <w:noProof/>
        </w:rPr>
        <w:t>. 2015;100:3975-4011.</w:t>
      </w:r>
    </w:p>
    <w:p w:rsidR="00ED21A5" w:rsidRPr="00ED21A5" w:rsidRDefault="00ED21A5" w:rsidP="00ED21A5">
      <w:pPr>
        <w:pStyle w:val="EndNoteBibliography"/>
        <w:spacing w:after="240"/>
        <w:ind w:left="720" w:hanging="720"/>
        <w:rPr>
          <w:noProof/>
        </w:rPr>
      </w:pPr>
      <w:r w:rsidRPr="00ED21A5">
        <w:rPr>
          <w:noProof/>
        </w:rPr>
        <w:t>1111.</w:t>
      </w:r>
      <w:r w:rsidRPr="00ED21A5">
        <w:rPr>
          <w:noProof/>
        </w:rPr>
        <w:tab/>
        <w:t xml:space="preserve">Subramaniam DR, Stoddard WA, Mortensen KH, Ringgaard S, Trolle C, Gravholt CH, Gutmark EJ, Mylavarapu G, Backeljauw PF and Gutmark-Little I. Continuous measurement of aortic dimensions in Turner syndrome: a cardiovascular magnetic resonance study. </w:t>
      </w:r>
      <w:r w:rsidRPr="00ED21A5">
        <w:rPr>
          <w:i/>
          <w:noProof/>
        </w:rPr>
        <w:t>J Cardiovasc Magn Reson</w:t>
      </w:r>
      <w:r w:rsidRPr="00ED21A5">
        <w:rPr>
          <w:noProof/>
        </w:rPr>
        <w:t>. 2017;19:20.</w:t>
      </w:r>
    </w:p>
    <w:p w:rsidR="00ED21A5" w:rsidRPr="00ED21A5" w:rsidRDefault="00ED21A5" w:rsidP="00ED21A5">
      <w:pPr>
        <w:pStyle w:val="EndNoteBibliography"/>
        <w:spacing w:after="240"/>
        <w:ind w:left="720" w:hanging="720"/>
        <w:rPr>
          <w:noProof/>
        </w:rPr>
      </w:pPr>
      <w:r w:rsidRPr="00ED21A5">
        <w:rPr>
          <w:noProof/>
        </w:rPr>
        <w:t>1112.</w:t>
      </w:r>
      <w:r w:rsidRPr="00ED21A5">
        <w:rPr>
          <w:noProof/>
        </w:rPr>
        <w:tab/>
        <w:t xml:space="preserve">Subramaniam PN. Turner's syndrome and cardiovascular anomalies: a case report and review of the literature. </w:t>
      </w:r>
      <w:r w:rsidRPr="00ED21A5">
        <w:rPr>
          <w:i/>
          <w:noProof/>
        </w:rPr>
        <w:t>Am J Med Sci</w:t>
      </w:r>
      <w:r w:rsidRPr="00ED21A5">
        <w:rPr>
          <w:noProof/>
        </w:rPr>
        <w:t>. 1989;297:260-2.</w:t>
      </w:r>
    </w:p>
    <w:p w:rsidR="00ED21A5" w:rsidRPr="00ED21A5" w:rsidRDefault="00ED21A5" w:rsidP="00ED21A5">
      <w:pPr>
        <w:pStyle w:val="EndNoteBibliography"/>
        <w:spacing w:after="240"/>
        <w:ind w:left="720" w:hanging="720"/>
        <w:rPr>
          <w:noProof/>
        </w:rPr>
      </w:pPr>
      <w:r w:rsidRPr="00ED21A5">
        <w:rPr>
          <w:noProof/>
        </w:rPr>
        <w:t>1113.</w:t>
      </w:r>
      <w:r w:rsidRPr="00ED21A5">
        <w:rPr>
          <w:noProof/>
        </w:rPr>
        <w:tab/>
        <w:t xml:space="preserve">Suchet IB, van der Westhuizen NG and Labatte MF. Fetal cystic hygromas: further insights into their natural history. </w:t>
      </w:r>
      <w:r w:rsidRPr="00ED21A5">
        <w:rPr>
          <w:i/>
          <w:noProof/>
        </w:rPr>
        <w:t>Canadian Association of Radiologists journal = Journal l'Association canadienne des radiologistes</w:t>
      </w:r>
      <w:r w:rsidRPr="00ED21A5">
        <w:rPr>
          <w:noProof/>
        </w:rPr>
        <w:t>. 1992;43:420-4.</w:t>
      </w:r>
    </w:p>
    <w:p w:rsidR="00ED21A5" w:rsidRPr="00ED21A5" w:rsidRDefault="00ED21A5" w:rsidP="00ED21A5">
      <w:pPr>
        <w:pStyle w:val="EndNoteBibliography"/>
        <w:spacing w:after="240"/>
        <w:ind w:left="720" w:hanging="720"/>
        <w:rPr>
          <w:noProof/>
        </w:rPr>
      </w:pPr>
      <w:r w:rsidRPr="00ED21A5">
        <w:rPr>
          <w:noProof/>
        </w:rPr>
        <w:t>1114.</w:t>
      </w:r>
      <w:r w:rsidRPr="00ED21A5">
        <w:rPr>
          <w:noProof/>
        </w:rPr>
        <w:tab/>
        <w:t xml:space="preserve">Sundaram S and Schafhalter-Zoppoth I. Acute Shoulder Pain Followed by Shoulder Weakness and Atrophy: A Characteristic Presentation of Parsonage-Turner Syndrome. </w:t>
      </w:r>
      <w:r w:rsidRPr="00ED21A5">
        <w:rPr>
          <w:i/>
          <w:noProof/>
        </w:rPr>
        <w:t>J Gen Intern Med</w:t>
      </w:r>
      <w:r w:rsidRPr="00ED21A5">
        <w:rPr>
          <w:noProof/>
        </w:rPr>
        <w:t>. 2017.</w:t>
      </w:r>
    </w:p>
    <w:p w:rsidR="00ED21A5" w:rsidRPr="00ED21A5" w:rsidRDefault="00ED21A5" w:rsidP="00ED21A5">
      <w:pPr>
        <w:pStyle w:val="EndNoteBibliography"/>
        <w:spacing w:after="240"/>
        <w:ind w:left="720" w:hanging="720"/>
        <w:rPr>
          <w:noProof/>
        </w:rPr>
      </w:pPr>
      <w:r w:rsidRPr="00ED21A5">
        <w:rPr>
          <w:noProof/>
        </w:rPr>
        <w:t>1115.</w:t>
      </w:r>
      <w:r w:rsidRPr="00ED21A5">
        <w:rPr>
          <w:noProof/>
        </w:rPr>
        <w:tab/>
        <w:t xml:space="preserve">Surerus E, Huggon IC and Allan LD. Turner's syndrome in fetal life. </w:t>
      </w:r>
      <w:r w:rsidRPr="00ED21A5">
        <w:rPr>
          <w:i/>
          <w:noProof/>
        </w:rPr>
        <w:t>Ultrasound in obstetrics &amp; gynecology : the official journal of the International Society of Ultrasound in Obstetrics and Gynecology</w:t>
      </w:r>
      <w:r w:rsidRPr="00ED21A5">
        <w:rPr>
          <w:noProof/>
        </w:rPr>
        <w:t>. 2003;22:264-7.</w:t>
      </w:r>
    </w:p>
    <w:p w:rsidR="00ED21A5" w:rsidRPr="00ED21A5" w:rsidRDefault="00ED21A5" w:rsidP="00ED21A5">
      <w:pPr>
        <w:pStyle w:val="EndNoteBibliography"/>
        <w:spacing w:after="240"/>
        <w:ind w:left="720" w:hanging="720"/>
        <w:rPr>
          <w:noProof/>
        </w:rPr>
      </w:pPr>
      <w:r w:rsidRPr="00ED21A5">
        <w:rPr>
          <w:noProof/>
        </w:rPr>
        <w:t>1116.</w:t>
      </w:r>
      <w:r w:rsidRPr="00ED21A5">
        <w:rPr>
          <w:noProof/>
        </w:rPr>
        <w:tab/>
        <w:t xml:space="preserve">Sutton EJ, Young J, McInerney-Leo A, Bondy CA, Gollust SE and Biesecker BB. Truth-telling and Turner Syndrome: the importance of diagnostic disclosure. </w:t>
      </w:r>
      <w:r w:rsidRPr="00ED21A5">
        <w:rPr>
          <w:i/>
          <w:noProof/>
        </w:rPr>
        <w:t>J Pediatr</w:t>
      </w:r>
      <w:r w:rsidRPr="00ED21A5">
        <w:rPr>
          <w:noProof/>
        </w:rPr>
        <w:t>. 2006;148:102-7.</w:t>
      </w:r>
    </w:p>
    <w:p w:rsidR="00ED21A5" w:rsidRPr="00ED21A5" w:rsidRDefault="00ED21A5" w:rsidP="00ED21A5">
      <w:pPr>
        <w:pStyle w:val="EndNoteBibliography"/>
        <w:spacing w:after="240"/>
        <w:ind w:left="720" w:hanging="720"/>
        <w:rPr>
          <w:noProof/>
        </w:rPr>
      </w:pPr>
      <w:r w:rsidRPr="00ED21A5">
        <w:rPr>
          <w:noProof/>
        </w:rPr>
        <w:t>1117.</w:t>
      </w:r>
      <w:r w:rsidRPr="00ED21A5">
        <w:rPr>
          <w:noProof/>
        </w:rPr>
        <w:tab/>
        <w:t xml:space="preserve">Suzigan LZ, Silva RB and Maciel-Guerra AT. [Turner syndrome: psychosocial aspects]. </w:t>
      </w:r>
      <w:r w:rsidRPr="00ED21A5">
        <w:rPr>
          <w:i/>
          <w:noProof/>
        </w:rPr>
        <w:t>Arq Bras Endocrinol Metabol</w:t>
      </w:r>
      <w:r w:rsidRPr="00ED21A5">
        <w:rPr>
          <w:noProof/>
        </w:rPr>
        <w:t>. 2005;49:157-64.</w:t>
      </w:r>
    </w:p>
    <w:p w:rsidR="00ED21A5" w:rsidRPr="00ED21A5" w:rsidRDefault="00ED21A5" w:rsidP="00ED21A5">
      <w:pPr>
        <w:pStyle w:val="EndNoteBibliography"/>
        <w:spacing w:after="240"/>
        <w:ind w:left="720" w:hanging="720"/>
        <w:rPr>
          <w:noProof/>
        </w:rPr>
      </w:pPr>
      <w:r w:rsidRPr="00ED21A5">
        <w:rPr>
          <w:noProof/>
        </w:rPr>
        <w:t>1118.</w:t>
      </w:r>
      <w:r w:rsidRPr="00ED21A5">
        <w:rPr>
          <w:noProof/>
        </w:rPr>
        <w:tab/>
        <w:t xml:space="preserve">Suzuki K, Doi S, Oku K, Murakami Y, Mori K, Mimori S and Ando M. Hypoplastic left heart syndrome with premature closure of foramen ovale: report of an unusual type of totally anomalous pulmonary venous return. </w:t>
      </w:r>
      <w:r w:rsidRPr="00ED21A5">
        <w:rPr>
          <w:i/>
          <w:noProof/>
        </w:rPr>
        <w:t>Heart Vessels</w:t>
      </w:r>
      <w:r w:rsidRPr="00ED21A5">
        <w:rPr>
          <w:noProof/>
        </w:rPr>
        <w:t>. 1990;5:117-9.</w:t>
      </w:r>
    </w:p>
    <w:p w:rsidR="00ED21A5" w:rsidRPr="00ED21A5" w:rsidRDefault="00ED21A5" w:rsidP="00ED21A5">
      <w:pPr>
        <w:pStyle w:val="EndNoteBibliography"/>
        <w:spacing w:after="240"/>
        <w:ind w:left="720" w:hanging="720"/>
        <w:rPr>
          <w:noProof/>
        </w:rPr>
      </w:pPr>
      <w:r w:rsidRPr="00ED21A5">
        <w:rPr>
          <w:noProof/>
        </w:rPr>
        <w:t>1119.</w:t>
      </w:r>
      <w:r w:rsidRPr="00ED21A5">
        <w:rPr>
          <w:noProof/>
        </w:rPr>
        <w:tab/>
        <w:t xml:space="preserve">Suzuki T, Isselbacher EM, Nienaber CA, Pyeritz RE, Eagle KA, Tsai TT, Cooper JV, Januzzi JL, Jr., Braverman AC, Montgomery DG, Fattori R, Pape L, Harris KM, Booher A, Oh JK, Peterson M, Ramanath VS, Froehlich JB and Investigators I. Type-selective benefits of medications in treatment of acute aortic dissection (from the International Registry of Acute Aortic Dissection [IRAD]). </w:t>
      </w:r>
      <w:r w:rsidRPr="00ED21A5">
        <w:rPr>
          <w:i/>
          <w:noProof/>
        </w:rPr>
        <w:t>Am J Cardiol</w:t>
      </w:r>
      <w:r w:rsidRPr="00ED21A5">
        <w:rPr>
          <w:noProof/>
        </w:rPr>
        <w:t>. 2012;109:122-7.</w:t>
      </w:r>
    </w:p>
    <w:p w:rsidR="00ED21A5" w:rsidRPr="00ED21A5" w:rsidRDefault="00ED21A5" w:rsidP="00ED21A5">
      <w:pPr>
        <w:pStyle w:val="EndNoteBibliography"/>
        <w:spacing w:after="240"/>
        <w:ind w:left="720" w:hanging="720"/>
        <w:rPr>
          <w:noProof/>
        </w:rPr>
      </w:pPr>
      <w:r w:rsidRPr="00ED21A5">
        <w:rPr>
          <w:noProof/>
        </w:rPr>
        <w:t>1120.</w:t>
      </w:r>
      <w:r w:rsidRPr="00ED21A5">
        <w:rPr>
          <w:noProof/>
        </w:rPr>
        <w:tab/>
        <w:t xml:space="preserve">Svensson LG, Adams DH, Bonow RO, Kouchoukos NT, Miller DC, O'Gara PT, Shahian DM, Schaff HV, Akins CW, Bavaria J, Blackstone EH, David TE, Desai ND, Dewey TM, D'Agostino RS, Gleason TG, Harrington KB, Kodali S, Kapadia S, Leon MB, Lima B, Lytle BW, Mack MJ, Reece TB, Reiss GR, Roselli E, Smith CR, Thourani VH, Tuzcu EM, Webb J and Williams MR. Aortic valve and ascending aorta guidelines for management and quality measures: executive summary. </w:t>
      </w:r>
      <w:r w:rsidRPr="00ED21A5">
        <w:rPr>
          <w:i/>
          <w:noProof/>
        </w:rPr>
        <w:t>Ann Thorac Surg</w:t>
      </w:r>
      <w:r w:rsidRPr="00ED21A5">
        <w:rPr>
          <w:noProof/>
        </w:rPr>
        <w:t>. 2013;95:1491-505.</w:t>
      </w:r>
    </w:p>
    <w:p w:rsidR="00ED21A5" w:rsidRPr="00ED21A5" w:rsidRDefault="00ED21A5" w:rsidP="00ED21A5">
      <w:pPr>
        <w:pStyle w:val="EndNoteBibliography"/>
        <w:spacing w:after="240"/>
        <w:ind w:left="720" w:hanging="720"/>
        <w:rPr>
          <w:noProof/>
        </w:rPr>
      </w:pPr>
      <w:r w:rsidRPr="00ED21A5">
        <w:rPr>
          <w:noProof/>
        </w:rPr>
        <w:t>1121.</w:t>
      </w:r>
      <w:r w:rsidRPr="00ED21A5">
        <w:rPr>
          <w:noProof/>
        </w:rPr>
        <w:tab/>
        <w:t xml:space="preserve">Svensson LG and Khitin L. Aortic cross-sectional area/height ratio timing of aortic surgery in asymptomatic patients with Marfan syndrome. </w:t>
      </w:r>
      <w:r w:rsidRPr="00ED21A5">
        <w:rPr>
          <w:i/>
          <w:noProof/>
        </w:rPr>
        <w:t>J Thorac Cardiovasc Surg</w:t>
      </w:r>
      <w:r w:rsidRPr="00ED21A5">
        <w:rPr>
          <w:noProof/>
        </w:rPr>
        <w:t>. 2002;123:360-1.</w:t>
      </w:r>
    </w:p>
    <w:p w:rsidR="00ED21A5" w:rsidRPr="00ED21A5" w:rsidRDefault="00ED21A5" w:rsidP="00ED21A5">
      <w:pPr>
        <w:pStyle w:val="EndNoteBibliography"/>
        <w:spacing w:after="240"/>
        <w:ind w:left="720" w:hanging="720"/>
        <w:rPr>
          <w:noProof/>
        </w:rPr>
      </w:pPr>
      <w:r w:rsidRPr="00ED21A5">
        <w:rPr>
          <w:noProof/>
        </w:rPr>
        <w:t>1122.</w:t>
      </w:r>
      <w:r w:rsidRPr="00ED21A5">
        <w:rPr>
          <w:noProof/>
        </w:rPr>
        <w:tab/>
        <w:t xml:space="preserve">Svensson LG, Kim KH, Lytle BW and Cosgrove DM. Relationship of aortic cross-sectional area to height ratio and the risk of aortic dissection in patients with bicuspid aortic valves. </w:t>
      </w:r>
      <w:r w:rsidRPr="00ED21A5">
        <w:rPr>
          <w:i/>
          <w:noProof/>
        </w:rPr>
        <w:t>J Thorac Cardiovasc Surg</w:t>
      </w:r>
      <w:r w:rsidRPr="00ED21A5">
        <w:rPr>
          <w:noProof/>
        </w:rPr>
        <w:t>. 2003;126:892-3.</w:t>
      </w:r>
    </w:p>
    <w:p w:rsidR="00ED21A5" w:rsidRPr="00ED21A5" w:rsidRDefault="00ED21A5" w:rsidP="00ED21A5">
      <w:pPr>
        <w:pStyle w:val="EndNoteBibliography"/>
        <w:spacing w:after="240"/>
        <w:ind w:left="720" w:hanging="720"/>
        <w:rPr>
          <w:noProof/>
        </w:rPr>
      </w:pPr>
      <w:r w:rsidRPr="00ED21A5">
        <w:rPr>
          <w:noProof/>
        </w:rPr>
        <w:t>1123.</w:t>
      </w:r>
      <w:r w:rsidRPr="00ED21A5">
        <w:rPr>
          <w:noProof/>
        </w:rPr>
        <w:tab/>
        <w:t xml:space="preserve">Swerdlow AJ, Hermon C, Jacobs PA, Alberman E, Beral V, Daker M, Fordyce A and Youings S. Mortality and cancer incidence in persons with numerical sex chromosome abnormalities: a cohort study. </w:t>
      </w:r>
      <w:r w:rsidRPr="00ED21A5">
        <w:rPr>
          <w:i/>
          <w:noProof/>
        </w:rPr>
        <w:t>Ann Hum Genet</w:t>
      </w:r>
      <w:r w:rsidRPr="00ED21A5">
        <w:rPr>
          <w:noProof/>
        </w:rPr>
        <w:t>. 2001;65:177-88.</w:t>
      </w:r>
    </w:p>
    <w:p w:rsidR="00ED21A5" w:rsidRPr="00ED21A5" w:rsidRDefault="00ED21A5" w:rsidP="00ED21A5">
      <w:pPr>
        <w:pStyle w:val="EndNoteBibliography"/>
        <w:spacing w:after="240"/>
        <w:ind w:left="720" w:hanging="720"/>
        <w:rPr>
          <w:noProof/>
        </w:rPr>
      </w:pPr>
      <w:r w:rsidRPr="00ED21A5">
        <w:rPr>
          <w:noProof/>
        </w:rPr>
        <w:t>1124.</w:t>
      </w:r>
      <w:r w:rsidRPr="00ED21A5">
        <w:rPr>
          <w:noProof/>
        </w:rPr>
        <w:tab/>
        <w:t xml:space="preserve">Sybert VP. Cardiovascular malformations and complications in Turner syndrome. </w:t>
      </w:r>
      <w:r w:rsidRPr="00ED21A5">
        <w:rPr>
          <w:i/>
          <w:noProof/>
        </w:rPr>
        <w:t>Pediatrics</w:t>
      </w:r>
      <w:r w:rsidRPr="00ED21A5">
        <w:rPr>
          <w:noProof/>
        </w:rPr>
        <w:t>. 1998;101:E11.</w:t>
      </w:r>
    </w:p>
    <w:p w:rsidR="00ED21A5" w:rsidRPr="00ED21A5" w:rsidRDefault="00ED21A5" w:rsidP="00ED21A5">
      <w:pPr>
        <w:pStyle w:val="EndNoteBibliography"/>
        <w:spacing w:after="240"/>
        <w:ind w:left="720" w:hanging="720"/>
        <w:rPr>
          <w:noProof/>
        </w:rPr>
      </w:pPr>
      <w:r w:rsidRPr="00ED21A5">
        <w:rPr>
          <w:noProof/>
        </w:rPr>
        <w:t>1125.</w:t>
      </w:r>
      <w:r w:rsidRPr="00ED21A5">
        <w:rPr>
          <w:noProof/>
        </w:rPr>
        <w:tab/>
        <w:t xml:space="preserve">Sybert VP and McCauley E. Turner's syndrome. </w:t>
      </w:r>
      <w:r w:rsidRPr="00ED21A5">
        <w:rPr>
          <w:i/>
          <w:noProof/>
        </w:rPr>
        <w:t>N Engl J Med</w:t>
      </w:r>
      <w:r w:rsidRPr="00ED21A5">
        <w:rPr>
          <w:noProof/>
        </w:rPr>
        <w:t>. 2004;351:1227-38.</w:t>
      </w:r>
    </w:p>
    <w:p w:rsidR="00ED21A5" w:rsidRPr="00ED21A5" w:rsidRDefault="00ED21A5" w:rsidP="00ED21A5">
      <w:pPr>
        <w:pStyle w:val="EndNoteBibliography"/>
        <w:spacing w:after="240"/>
        <w:ind w:left="720" w:hanging="720"/>
        <w:rPr>
          <w:noProof/>
        </w:rPr>
      </w:pPr>
      <w:r w:rsidRPr="00ED21A5">
        <w:rPr>
          <w:noProof/>
        </w:rPr>
        <w:t>1126.</w:t>
      </w:r>
      <w:r w:rsidRPr="00ED21A5">
        <w:rPr>
          <w:noProof/>
        </w:rPr>
        <w:tab/>
        <w:t xml:space="preserve">Szekely AM, Franco D, Dupuy JM and Job JC. [Liver anomalies with portal hypertension associated with Turner's syndrome]. </w:t>
      </w:r>
      <w:r w:rsidRPr="00ED21A5">
        <w:rPr>
          <w:i/>
          <w:noProof/>
        </w:rPr>
        <w:t>Arch Anat Cytol Pathol</w:t>
      </w:r>
      <w:r w:rsidRPr="00ED21A5">
        <w:rPr>
          <w:noProof/>
        </w:rPr>
        <w:t>. 1976;24:311-6.</w:t>
      </w:r>
    </w:p>
    <w:p w:rsidR="00ED21A5" w:rsidRPr="00ED21A5" w:rsidRDefault="00ED21A5" w:rsidP="00ED21A5">
      <w:pPr>
        <w:pStyle w:val="EndNoteBibliography"/>
        <w:spacing w:after="240"/>
        <w:ind w:left="720" w:hanging="720"/>
        <w:rPr>
          <w:noProof/>
        </w:rPr>
      </w:pPr>
      <w:r w:rsidRPr="00ED21A5">
        <w:rPr>
          <w:noProof/>
        </w:rPr>
        <w:t>1127.</w:t>
      </w:r>
      <w:r w:rsidRPr="00ED21A5">
        <w:rPr>
          <w:noProof/>
        </w:rPr>
        <w:tab/>
        <w:t xml:space="preserve">Szilagyi A, Keszthelyi G, Madlena M, Tar K and Nagy G. [Correlations between the prevalence of caries and the microbiologic parameters of saliva in patients with Turner syndrome]. </w:t>
      </w:r>
      <w:r w:rsidRPr="00ED21A5">
        <w:rPr>
          <w:i/>
          <w:noProof/>
        </w:rPr>
        <w:t>Fogorvosi szemle</w:t>
      </w:r>
      <w:r w:rsidRPr="00ED21A5">
        <w:rPr>
          <w:noProof/>
        </w:rPr>
        <w:t>. 2000;93:297-304.</w:t>
      </w:r>
    </w:p>
    <w:p w:rsidR="00ED21A5" w:rsidRPr="00ED21A5" w:rsidRDefault="00ED21A5" w:rsidP="00ED21A5">
      <w:pPr>
        <w:pStyle w:val="EndNoteBibliography"/>
        <w:spacing w:after="240"/>
        <w:ind w:left="720" w:hanging="720"/>
        <w:rPr>
          <w:noProof/>
        </w:rPr>
      </w:pPr>
      <w:r w:rsidRPr="00ED21A5">
        <w:rPr>
          <w:noProof/>
        </w:rPr>
        <w:t>1128.</w:t>
      </w:r>
      <w:r w:rsidRPr="00ED21A5">
        <w:rPr>
          <w:noProof/>
        </w:rPr>
        <w:tab/>
        <w:t xml:space="preserve">Szilagyi A, Keszthelyi G, Nagy G, Marton S, Cseh A and Madlena M. [Stomatologic implications of Turner syndrome. I. Dental caries and periodontal status]. </w:t>
      </w:r>
      <w:r w:rsidRPr="00ED21A5">
        <w:rPr>
          <w:i/>
          <w:noProof/>
        </w:rPr>
        <w:t>Fogorvosi szemle</w:t>
      </w:r>
      <w:r w:rsidRPr="00ED21A5">
        <w:rPr>
          <w:noProof/>
        </w:rPr>
        <w:t>. 1997;90:209-14.</w:t>
      </w:r>
    </w:p>
    <w:p w:rsidR="00ED21A5" w:rsidRPr="00ED21A5" w:rsidRDefault="00ED21A5" w:rsidP="00ED21A5">
      <w:pPr>
        <w:pStyle w:val="EndNoteBibliography"/>
        <w:spacing w:after="240"/>
        <w:ind w:left="720" w:hanging="720"/>
        <w:rPr>
          <w:noProof/>
        </w:rPr>
      </w:pPr>
      <w:r w:rsidRPr="00ED21A5">
        <w:rPr>
          <w:noProof/>
        </w:rPr>
        <w:t>1129.</w:t>
      </w:r>
      <w:r w:rsidRPr="00ED21A5">
        <w:rPr>
          <w:noProof/>
        </w:rPr>
        <w:tab/>
        <w:t xml:space="preserve">Tagariello A, Breuer C, Birkner Y, Schmidt S, Koch AM, Cesnjevar R, Ruffer A, Dittrich S, Schneider H, Winterpacht A, Sticht H, Dotsch J and Toka O. Functional null mutations in the gonosomal homologue gene TBL1Y are associated with non-syndromic coarctation of the aorta. </w:t>
      </w:r>
      <w:r w:rsidRPr="00ED21A5">
        <w:rPr>
          <w:i/>
          <w:noProof/>
        </w:rPr>
        <w:t>Current molecular medicine</w:t>
      </w:r>
      <w:r w:rsidRPr="00ED21A5">
        <w:rPr>
          <w:noProof/>
        </w:rPr>
        <w:t>. 2012;12:199-205.</w:t>
      </w:r>
    </w:p>
    <w:p w:rsidR="00ED21A5" w:rsidRPr="00ED21A5" w:rsidRDefault="00ED21A5" w:rsidP="00ED21A5">
      <w:pPr>
        <w:pStyle w:val="EndNoteBibliography"/>
        <w:spacing w:after="240"/>
        <w:ind w:left="720" w:hanging="720"/>
        <w:rPr>
          <w:noProof/>
        </w:rPr>
      </w:pPr>
      <w:r w:rsidRPr="00ED21A5">
        <w:rPr>
          <w:noProof/>
        </w:rPr>
        <w:t>1130.</w:t>
      </w:r>
      <w:r w:rsidRPr="00ED21A5">
        <w:rPr>
          <w:noProof/>
        </w:rPr>
        <w:tab/>
        <w:t xml:space="preserve">Tai S, Tanaka T, Hasegawa T, Ozono K, Tanaka H, Kanzaki S, Yokoya S, Fujieda K, Chihara K and Seino Y. An observational study of the effectiveness and safety of growth hormone (Humatrope((R))) treatment in Japanese children with growth hormone deficiency or Turner syndrome. </w:t>
      </w:r>
      <w:r w:rsidRPr="00ED21A5">
        <w:rPr>
          <w:i/>
          <w:noProof/>
        </w:rPr>
        <w:t>Endocr J</w:t>
      </w:r>
      <w:r w:rsidRPr="00ED21A5">
        <w:rPr>
          <w:noProof/>
        </w:rPr>
        <w:t>. 2013;60:57-64.</w:t>
      </w:r>
    </w:p>
    <w:p w:rsidR="00ED21A5" w:rsidRPr="00ED21A5" w:rsidRDefault="00ED21A5" w:rsidP="00ED21A5">
      <w:pPr>
        <w:pStyle w:val="EndNoteBibliography"/>
        <w:spacing w:after="240"/>
        <w:ind w:left="720" w:hanging="720"/>
        <w:rPr>
          <w:noProof/>
        </w:rPr>
      </w:pPr>
      <w:r w:rsidRPr="00ED21A5">
        <w:rPr>
          <w:noProof/>
        </w:rPr>
        <w:t>1131.</w:t>
      </w:r>
      <w:r w:rsidRPr="00ED21A5">
        <w:rPr>
          <w:noProof/>
        </w:rPr>
        <w:tab/>
        <w:t xml:space="preserve">Takala I, Alvesalo L, Palin-Palokas T, Paunio K and Suoranta K. Caries prevalence in Turner's syndrome (45,X females). </w:t>
      </w:r>
      <w:r w:rsidRPr="00ED21A5">
        <w:rPr>
          <w:i/>
          <w:noProof/>
        </w:rPr>
        <w:t>Journal of dental research</w:t>
      </w:r>
      <w:r w:rsidRPr="00ED21A5">
        <w:rPr>
          <w:noProof/>
        </w:rPr>
        <w:t>. 1985;64:126-8.</w:t>
      </w:r>
    </w:p>
    <w:p w:rsidR="00ED21A5" w:rsidRPr="00ED21A5" w:rsidRDefault="00ED21A5" w:rsidP="00ED21A5">
      <w:pPr>
        <w:pStyle w:val="EndNoteBibliography"/>
        <w:spacing w:after="240"/>
        <w:ind w:left="720" w:hanging="720"/>
        <w:rPr>
          <w:noProof/>
        </w:rPr>
      </w:pPr>
      <w:r w:rsidRPr="00ED21A5">
        <w:rPr>
          <w:noProof/>
        </w:rPr>
        <w:t>1132.</w:t>
      </w:r>
      <w:r w:rsidRPr="00ED21A5">
        <w:rPr>
          <w:noProof/>
        </w:rPr>
        <w:tab/>
        <w:t xml:space="preserve">Takano K, Shizume K and Hibi I. Treatment of 94 patients with Turner's syndrome with recombinant human growth hormone (SM-9500) for two years--the results of a multicentric study in Japan. Committee for the Treatment of Turner's Syndrome. </w:t>
      </w:r>
      <w:r w:rsidRPr="00ED21A5">
        <w:rPr>
          <w:i/>
          <w:noProof/>
        </w:rPr>
        <w:t>Endocrinol Jpn</w:t>
      </w:r>
      <w:r w:rsidRPr="00ED21A5">
        <w:rPr>
          <w:noProof/>
        </w:rPr>
        <w:t>. 1989;36:569-78.</w:t>
      </w:r>
    </w:p>
    <w:p w:rsidR="00ED21A5" w:rsidRPr="00ED21A5" w:rsidRDefault="00ED21A5" w:rsidP="00ED21A5">
      <w:pPr>
        <w:pStyle w:val="EndNoteBibliography"/>
        <w:spacing w:after="240"/>
        <w:ind w:left="720" w:hanging="720"/>
        <w:rPr>
          <w:noProof/>
        </w:rPr>
      </w:pPr>
      <w:r w:rsidRPr="00ED21A5">
        <w:rPr>
          <w:noProof/>
        </w:rPr>
        <w:t>1133.</w:t>
      </w:r>
      <w:r w:rsidRPr="00ED21A5">
        <w:rPr>
          <w:noProof/>
        </w:rPr>
        <w:tab/>
        <w:t xml:space="preserve">Takano K, Shizume K, Hibi I, Suwa S and Okada Y. Cross-sectional growth study in patients with Turner's syndrome. </w:t>
      </w:r>
      <w:r w:rsidRPr="00ED21A5">
        <w:rPr>
          <w:i/>
          <w:noProof/>
        </w:rPr>
        <w:t>Endocrinol Jpn</w:t>
      </w:r>
      <w:r w:rsidRPr="00ED21A5">
        <w:rPr>
          <w:noProof/>
        </w:rPr>
        <w:t>. 1988;35:631-8.</w:t>
      </w:r>
    </w:p>
    <w:p w:rsidR="00ED21A5" w:rsidRPr="00ED21A5" w:rsidRDefault="00ED21A5" w:rsidP="00ED21A5">
      <w:pPr>
        <w:pStyle w:val="EndNoteBibliography"/>
        <w:spacing w:after="240"/>
        <w:ind w:left="720" w:hanging="720"/>
        <w:rPr>
          <w:noProof/>
        </w:rPr>
      </w:pPr>
      <w:r w:rsidRPr="00ED21A5">
        <w:rPr>
          <w:noProof/>
        </w:rPr>
        <w:t>1134.</w:t>
      </w:r>
      <w:r w:rsidRPr="00ED21A5">
        <w:rPr>
          <w:noProof/>
        </w:rPr>
        <w:tab/>
        <w:t xml:space="preserve">Takano K, Shizume K, Imura H, Irie M, Kumahara Y and Shimizu N. Plasma growth hormone (GH) response to GH-releasing factor (SM-8144) in children of short stature and patients with GH deficiency. </w:t>
      </w:r>
      <w:r w:rsidRPr="00ED21A5">
        <w:rPr>
          <w:i/>
          <w:noProof/>
        </w:rPr>
        <w:t>Endocrinol Jpn</w:t>
      </w:r>
      <w:r w:rsidRPr="00ED21A5">
        <w:rPr>
          <w:noProof/>
        </w:rPr>
        <w:t>. 1987;34:117-28.</w:t>
      </w:r>
    </w:p>
    <w:p w:rsidR="00ED21A5" w:rsidRPr="00ED21A5" w:rsidRDefault="00ED21A5" w:rsidP="00ED21A5">
      <w:pPr>
        <w:pStyle w:val="EndNoteBibliography"/>
        <w:spacing w:after="240"/>
        <w:ind w:left="720" w:hanging="720"/>
        <w:rPr>
          <w:noProof/>
        </w:rPr>
      </w:pPr>
      <w:r w:rsidRPr="00ED21A5">
        <w:rPr>
          <w:noProof/>
        </w:rPr>
        <w:t>1135.</w:t>
      </w:r>
      <w:r w:rsidRPr="00ED21A5">
        <w:rPr>
          <w:noProof/>
        </w:rPr>
        <w:tab/>
        <w:t xml:space="preserve">Takeda A, Cooper K, Bird A, Baxter L, Frampton GK, Gospodarevskaya E, Welch K and Bryant J. Recombinant human growth hormone for the treatment of growth disorders in children: a systematic review and economic evaluation. </w:t>
      </w:r>
      <w:r w:rsidRPr="00ED21A5">
        <w:rPr>
          <w:i/>
          <w:noProof/>
        </w:rPr>
        <w:t>Health Technol Assess</w:t>
      </w:r>
      <w:r w:rsidRPr="00ED21A5">
        <w:rPr>
          <w:noProof/>
        </w:rPr>
        <w:t>. 2010;14:1-209, iii-iv.</w:t>
      </w:r>
    </w:p>
    <w:p w:rsidR="00ED21A5" w:rsidRPr="00ED21A5" w:rsidRDefault="00ED21A5" w:rsidP="00ED21A5">
      <w:pPr>
        <w:pStyle w:val="EndNoteBibliography"/>
        <w:spacing w:after="240"/>
        <w:ind w:left="720" w:hanging="720"/>
        <w:rPr>
          <w:noProof/>
        </w:rPr>
      </w:pPr>
      <w:r w:rsidRPr="00ED21A5">
        <w:rPr>
          <w:noProof/>
        </w:rPr>
        <w:t>1136.</w:t>
      </w:r>
      <w:r w:rsidRPr="00ED21A5">
        <w:rPr>
          <w:noProof/>
        </w:rPr>
        <w:tab/>
        <w:t xml:space="preserve">Tan KB and Yeo GS. Pattern of Turner syndrome in Singapore (1999-2004). </w:t>
      </w:r>
      <w:r w:rsidRPr="00ED21A5">
        <w:rPr>
          <w:i/>
          <w:noProof/>
        </w:rPr>
        <w:t>Singapore medical journal</w:t>
      </w:r>
      <w:r w:rsidRPr="00ED21A5">
        <w:rPr>
          <w:noProof/>
        </w:rPr>
        <w:t>. 2009;50:587-90.</w:t>
      </w:r>
    </w:p>
    <w:p w:rsidR="00ED21A5" w:rsidRPr="00ED21A5" w:rsidRDefault="00ED21A5" w:rsidP="00ED21A5">
      <w:pPr>
        <w:pStyle w:val="EndNoteBibliography"/>
        <w:spacing w:after="240"/>
        <w:ind w:left="720" w:hanging="720"/>
        <w:rPr>
          <w:noProof/>
        </w:rPr>
      </w:pPr>
      <w:r w:rsidRPr="00ED21A5">
        <w:rPr>
          <w:noProof/>
        </w:rPr>
        <w:t>1137.</w:t>
      </w:r>
      <w:r w:rsidRPr="00ED21A5">
        <w:rPr>
          <w:noProof/>
        </w:rPr>
        <w:tab/>
        <w:t xml:space="preserve">Tanaka T. [Turner syndrome]. </w:t>
      </w:r>
      <w:r w:rsidRPr="00ED21A5">
        <w:rPr>
          <w:i/>
          <w:noProof/>
        </w:rPr>
        <w:t>Ryoikibetsu shokogun shirizu</w:t>
      </w:r>
      <w:r w:rsidRPr="00ED21A5">
        <w:rPr>
          <w:noProof/>
        </w:rPr>
        <w:t>. 2000:282-5.</w:t>
      </w:r>
    </w:p>
    <w:p w:rsidR="00ED21A5" w:rsidRPr="00ED21A5" w:rsidRDefault="00ED21A5" w:rsidP="00ED21A5">
      <w:pPr>
        <w:pStyle w:val="EndNoteBibliography"/>
        <w:spacing w:after="240"/>
        <w:ind w:left="720" w:hanging="720"/>
        <w:rPr>
          <w:noProof/>
        </w:rPr>
      </w:pPr>
      <w:r w:rsidRPr="00ED21A5">
        <w:rPr>
          <w:noProof/>
        </w:rPr>
        <w:t>1138.</w:t>
      </w:r>
      <w:r w:rsidRPr="00ED21A5">
        <w:rPr>
          <w:noProof/>
        </w:rPr>
        <w:tab/>
        <w:t xml:space="preserve">Tanaka T. [Turner syndrome]. </w:t>
      </w:r>
      <w:r w:rsidRPr="00ED21A5">
        <w:rPr>
          <w:i/>
          <w:noProof/>
        </w:rPr>
        <w:t>Nihon rinsho Japanese journal of clinical medicine</w:t>
      </w:r>
      <w:r w:rsidRPr="00ED21A5">
        <w:rPr>
          <w:noProof/>
        </w:rPr>
        <w:t>. 2002;60 Suppl 1:607-13.</w:t>
      </w:r>
    </w:p>
    <w:p w:rsidR="00ED21A5" w:rsidRPr="00ED21A5" w:rsidRDefault="00ED21A5" w:rsidP="00ED21A5">
      <w:pPr>
        <w:pStyle w:val="EndNoteBibliography"/>
        <w:spacing w:after="240"/>
        <w:ind w:left="720" w:hanging="720"/>
        <w:rPr>
          <w:noProof/>
        </w:rPr>
      </w:pPr>
      <w:r w:rsidRPr="00ED21A5">
        <w:rPr>
          <w:noProof/>
        </w:rPr>
        <w:t>1139.</w:t>
      </w:r>
      <w:r w:rsidRPr="00ED21A5">
        <w:rPr>
          <w:noProof/>
        </w:rPr>
        <w:tab/>
        <w:t xml:space="preserve">Tancredi G, Versacci P, Pasquino AM, Vittucci AC, Pucarelli I, Cappa M, Di Mambro C and Marino B. Cardiopulmonary response to exercise and cardiac assessment in patients with turner syndrome. </w:t>
      </w:r>
      <w:r w:rsidRPr="00ED21A5">
        <w:rPr>
          <w:i/>
          <w:noProof/>
        </w:rPr>
        <w:t>Am J Cardiol</w:t>
      </w:r>
      <w:r w:rsidRPr="00ED21A5">
        <w:rPr>
          <w:noProof/>
        </w:rPr>
        <w:t>. 2011;107:1076-82.</w:t>
      </w:r>
    </w:p>
    <w:p w:rsidR="00ED21A5" w:rsidRPr="00ED21A5" w:rsidRDefault="00ED21A5" w:rsidP="00ED21A5">
      <w:pPr>
        <w:pStyle w:val="EndNoteBibliography"/>
        <w:spacing w:after="240"/>
        <w:ind w:left="720" w:hanging="720"/>
        <w:rPr>
          <w:noProof/>
        </w:rPr>
      </w:pPr>
      <w:r w:rsidRPr="00ED21A5">
        <w:rPr>
          <w:noProof/>
        </w:rPr>
        <w:t>1140.</w:t>
      </w:r>
      <w:r w:rsidRPr="00ED21A5">
        <w:rPr>
          <w:noProof/>
        </w:rPr>
        <w:tab/>
        <w:t xml:space="preserve">Tani N. [Epidemiologic study of dwarfism in Niigata Prefecture]. </w:t>
      </w:r>
      <w:r w:rsidRPr="00ED21A5">
        <w:rPr>
          <w:i/>
          <w:noProof/>
        </w:rPr>
        <w:t>Nihon Naibunpi Gakkai zasshi</w:t>
      </w:r>
      <w:r w:rsidRPr="00ED21A5">
        <w:rPr>
          <w:noProof/>
        </w:rPr>
        <w:t>. 1985;61:1295-309.</w:t>
      </w:r>
    </w:p>
    <w:p w:rsidR="00ED21A5" w:rsidRPr="00ED21A5" w:rsidRDefault="00ED21A5" w:rsidP="00ED21A5">
      <w:pPr>
        <w:pStyle w:val="EndNoteBibliography"/>
        <w:spacing w:after="240"/>
        <w:ind w:left="720" w:hanging="720"/>
        <w:rPr>
          <w:noProof/>
        </w:rPr>
      </w:pPr>
      <w:r w:rsidRPr="00ED21A5">
        <w:rPr>
          <w:noProof/>
        </w:rPr>
        <w:t>1141.</w:t>
      </w:r>
      <w:r w:rsidRPr="00ED21A5">
        <w:rPr>
          <w:noProof/>
        </w:rPr>
        <w:tab/>
        <w:t xml:space="preserve">Tejani A, Del Rosario C, Arulanantham K and Alpert LI. Noonan's syndrome associated with polycistic renal disease. </w:t>
      </w:r>
      <w:r w:rsidRPr="00ED21A5">
        <w:rPr>
          <w:i/>
          <w:noProof/>
        </w:rPr>
        <w:t>J Urol</w:t>
      </w:r>
      <w:r w:rsidRPr="00ED21A5">
        <w:rPr>
          <w:noProof/>
        </w:rPr>
        <w:t>. 1976;115:209-11.</w:t>
      </w:r>
    </w:p>
    <w:p w:rsidR="00ED21A5" w:rsidRPr="00ED21A5" w:rsidRDefault="00ED21A5" w:rsidP="00ED21A5">
      <w:pPr>
        <w:pStyle w:val="EndNoteBibliography"/>
        <w:spacing w:after="240"/>
        <w:ind w:left="720" w:hanging="720"/>
        <w:rPr>
          <w:noProof/>
        </w:rPr>
      </w:pPr>
      <w:r w:rsidRPr="00ED21A5">
        <w:rPr>
          <w:noProof/>
        </w:rPr>
        <w:t>1142.</w:t>
      </w:r>
      <w:r w:rsidRPr="00ED21A5">
        <w:rPr>
          <w:noProof/>
        </w:rPr>
        <w:tab/>
        <w:t xml:space="preserve">Teo LL, Cannell T, Babu-Narayan SV, Hughes M and Mohiaddin RH. Prevalence of associated cardiovascular abnormalities in 500 patients with aortic coarctation referred for cardiovascular magnetic resonance imaging to a tertiary center. </w:t>
      </w:r>
      <w:r w:rsidRPr="00ED21A5">
        <w:rPr>
          <w:i/>
          <w:noProof/>
        </w:rPr>
        <w:t>Pediatr Cardiol</w:t>
      </w:r>
      <w:r w:rsidRPr="00ED21A5">
        <w:rPr>
          <w:noProof/>
        </w:rPr>
        <w:t>. 2011;32:1120-7.</w:t>
      </w:r>
    </w:p>
    <w:p w:rsidR="00ED21A5" w:rsidRPr="00ED21A5" w:rsidRDefault="00ED21A5" w:rsidP="00ED21A5">
      <w:pPr>
        <w:pStyle w:val="EndNoteBibliography"/>
        <w:spacing w:after="240"/>
        <w:ind w:left="720" w:hanging="720"/>
        <w:rPr>
          <w:noProof/>
        </w:rPr>
      </w:pPr>
      <w:r w:rsidRPr="00ED21A5">
        <w:rPr>
          <w:noProof/>
        </w:rPr>
        <w:t>1143.</w:t>
      </w:r>
      <w:r w:rsidRPr="00ED21A5">
        <w:rPr>
          <w:noProof/>
        </w:rPr>
        <w:tab/>
        <w:t xml:space="preserve">Teter J and Boczkowski K. Occurrence of tumors in dysgenetic gonads. </w:t>
      </w:r>
      <w:r w:rsidRPr="00ED21A5">
        <w:rPr>
          <w:i/>
          <w:noProof/>
        </w:rPr>
        <w:t>Cancer</w:t>
      </w:r>
      <w:r w:rsidRPr="00ED21A5">
        <w:rPr>
          <w:noProof/>
        </w:rPr>
        <w:t>. 1967;20:1301-10.</w:t>
      </w:r>
    </w:p>
    <w:p w:rsidR="00ED21A5" w:rsidRPr="00ED21A5" w:rsidRDefault="00ED21A5" w:rsidP="00ED21A5">
      <w:pPr>
        <w:pStyle w:val="EndNoteBibliography"/>
        <w:spacing w:after="240"/>
        <w:ind w:left="720" w:hanging="720"/>
        <w:rPr>
          <w:noProof/>
        </w:rPr>
      </w:pPr>
      <w:r w:rsidRPr="00ED21A5">
        <w:rPr>
          <w:noProof/>
        </w:rPr>
        <w:t>1144.</w:t>
      </w:r>
      <w:r w:rsidRPr="00ED21A5">
        <w:rPr>
          <w:noProof/>
        </w:rPr>
        <w:tab/>
        <w:t xml:space="preserve">Thevenot T, Dhote R, Tulliez M, Baverel F, Permal S, Rabineau D and Christoforov B. [Turner syndrome and nodular regenerative hyperplasia of the liver]. </w:t>
      </w:r>
      <w:r w:rsidRPr="00ED21A5">
        <w:rPr>
          <w:i/>
          <w:noProof/>
        </w:rPr>
        <w:t>Ann Med Interne (Paris)</w:t>
      </w:r>
      <w:r w:rsidRPr="00ED21A5">
        <w:rPr>
          <w:noProof/>
        </w:rPr>
        <w:t>. 1998;149:295-6.</w:t>
      </w:r>
    </w:p>
    <w:p w:rsidR="00ED21A5" w:rsidRPr="00ED21A5" w:rsidRDefault="00ED21A5" w:rsidP="00ED21A5">
      <w:pPr>
        <w:pStyle w:val="EndNoteBibliography"/>
        <w:spacing w:after="240"/>
        <w:ind w:left="720" w:hanging="720"/>
        <w:rPr>
          <w:noProof/>
        </w:rPr>
      </w:pPr>
      <w:r w:rsidRPr="00ED21A5">
        <w:rPr>
          <w:noProof/>
        </w:rPr>
        <w:t>1145.</w:t>
      </w:r>
      <w:r w:rsidRPr="00ED21A5">
        <w:rPr>
          <w:noProof/>
        </w:rPr>
        <w:tab/>
        <w:t xml:space="preserve">Thomas J and Yetman AT. Management of cardiovascular disease in Turner syndrome. </w:t>
      </w:r>
      <w:r w:rsidRPr="00ED21A5">
        <w:rPr>
          <w:i/>
          <w:noProof/>
        </w:rPr>
        <w:t>Expert review of cardiovascular therapy</w:t>
      </w:r>
      <w:r w:rsidRPr="00ED21A5">
        <w:rPr>
          <w:noProof/>
        </w:rPr>
        <w:t>. 2009;7:1631-41.</w:t>
      </w:r>
    </w:p>
    <w:p w:rsidR="00ED21A5" w:rsidRPr="00ED21A5" w:rsidRDefault="00ED21A5" w:rsidP="00ED21A5">
      <w:pPr>
        <w:pStyle w:val="EndNoteBibliography"/>
        <w:spacing w:after="240"/>
        <w:ind w:left="720" w:hanging="720"/>
        <w:rPr>
          <w:noProof/>
        </w:rPr>
      </w:pPr>
      <w:r w:rsidRPr="00ED21A5">
        <w:rPr>
          <w:noProof/>
        </w:rPr>
        <w:t>1146.</w:t>
      </w:r>
      <w:r w:rsidRPr="00ED21A5">
        <w:rPr>
          <w:noProof/>
        </w:rPr>
        <w:tab/>
        <w:t xml:space="preserve">Thomas M. K. Vˆlkl KDAKDSHGDHS. Cardiovascular anomalies in children and young adults with Ullrich-Turner syndrome†-†the erlangen experience. </w:t>
      </w:r>
      <w:r w:rsidRPr="00ED21A5">
        <w:rPr>
          <w:i/>
          <w:noProof/>
        </w:rPr>
        <w:t>Clinical Cardiology</w:t>
      </w:r>
      <w:r w:rsidRPr="00ED21A5">
        <w:rPr>
          <w:noProof/>
        </w:rPr>
        <w:t>. 2005;28:88-92.</w:t>
      </w:r>
    </w:p>
    <w:p w:rsidR="00ED21A5" w:rsidRPr="00ED21A5" w:rsidRDefault="00ED21A5" w:rsidP="00ED21A5">
      <w:pPr>
        <w:pStyle w:val="EndNoteBibliography"/>
        <w:spacing w:after="240"/>
        <w:ind w:left="720" w:hanging="720"/>
        <w:rPr>
          <w:noProof/>
        </w:rPr>
      </w:pPr>
      <w:r w:rsidRPr="00ED21A5">
        <w:rPr>
          <w:noProof/>
        </w:rPr>
        <w:t>1147.</w:t>
      </w:r>
      <w:r w:rsidRPr="00ED21A5">
        <w:rPr>
          <w:noProof/>
        </w:rPr>
        <w:tab/>
        <w:t xml:space="preserve">Thong MK, Manonmani V and Norlasiah IS. Supernumerary chromosomes in mosaic Turner syndrome. </w:t>
      </w:r>
      <w:r w:rsidRPr="00ED21A5">
        <w:rPr>
          <w:i/>
          <w:noProof/>
        </w:rPr>
        <w:t>The Medical journal of Malaysia</w:t>
      </w:r>
      <w:r w:rsidRPr="00ED21A5">
        <w:rPr>
          <w:noProof/>
        </w:rPr>
        <w:t>. 1996;51:487-90.</w:t>
      </w:r>
    </w:p>
    <w:p w:rsidR="00ED21A5" w:rsidRPr="00ED21A5" w:rsidRDefault="00ED21A5" w:rsidP="00ED21A5">
      <w:pPr>
        <w:pStyle w:val="EndNoteBibliography"/>
        <w:spacing w:after="240"/>
        <w:ind w:left="720" w:hanging="720"/>
        <w:rPr>
          <w:noProof/>
        </w:rPr>
      </w:pPr>
      <w:r w:rsidRPr="00ED21A5">
        <w:rPr>
          <w:noProof/>
        </w:rPr>
        <w:t>1148.</w:t>
      </w:r>
      <w:r w:rsidRPr="00ED21A5">
        <w:rPr>
          <w:noProof/>
        </w:rPr>
        <w:tab/>
        <w:t xml:space="preserve">Thorne S, Nelson-Piercy C, MacGregor A, Gibbs S, Crowhurst J, Panay N, Rosenthal E, Walker F, Williams D, de Swiet M and Guillebaud J. Pregnancy and contraception in heart disease and pulmonary arterial hypertension. </w:t>
      </w:r>
      <w:r w:rsidRPr="00ED21A5">
        <w:rPr>
          <w:i/>
          <w:noProof/>
        </w:rPr>
        <w:t>J Fam Plann Reprod Health Care</w:t>
      </w:r>
      <w:r w:rsidRPr="00ED21A5">
        <w:rPr>
          <w:noProof/>
        </w:rPr>
        <w:t>. 2006;32:75-81.</w:t>
      </w:r>
    </w:p>
    <w:p w:rsidR="00ED21A5" w:rsidRPr="00ED21A5" w:rsidRDefault="00ED21A5" w:rsidP="00ED21A5">
      <w:pPr>
        <w:pStyle w:val="EndNoteBibliography"/>
        <w:spacing w:after="240"/>
        <w:ind w:left="720" w:hanging="720"/>
        <w:rPr>
          <w:noProof/>
        </w:rPr>
      </w:pPr>
      <w:r w:rsidRPr="00ED21A5">
        <w:rPr>
          <w:noProof/>
        </w:rPr>
        <w:t>1149.</w:t>
      </w:r>
      <w:r w:rsidRPr="00ED21A5">
        <w:rPr>
          <w:noProof/>
        </w:rPr>
        <w:tab/>
        <w:t xml:space="preserve">Tientcheu D, Ayers C, Das SR, McGuire DK, de Lemos JA, Khera A, Kaplan N, Victor R and Vongpatanasin W. Target Organ Complications and Cardiovascular Events Associated With Masked Hypertension and White-Coat Hypertension: Analysis From the Dallas Heart Study. </w:t>
      </w:r>
      <w:r w:rsidRPr="00ED21A5">
        <w:rPr>
          <w:i/>
          <w:noProof/>
        </w:rPr>
        <w:t>J Am Coll Cardiol</w:t>
      </w:r>
      <w:r w:rsidRPr="00ED21A5">
        <w:rPr>
          <w:noProof/>
        </w:rPr>
        <w:t>. 2015;66:2159-69.</w:t>
      </w:r>
    </w:p>
    <w:p w:rsidR="00ED21A5" w:rsidRPr="00ED21A5" w:rsidRDefault="00ED21A5" w:rsidP="00ED21A5">
      <w:pPr>
        <w:pStyle w:val="EndNoteBibliography"/>
        <w:spacing w:after="240"/>
        <w:ind w:left="720" w:hanging="720"/>
        <w:rPr>
          <w:noProof/>
        </w:rPr>
      </w:pPr>
      <w:r w:rsidRPr="00ED21A5">
        <w:rPr>
          <w:noProof/>
        </w:rPr>
        <w:t>1150.</w:t>
      </w:r>
      <w:r w:rsidRPr="00ED21A5">
        <w:rPr>
          <w:noProof/>
        </w:rPr>
        <w:tab/>
        <w:t xml:space="preserve">Tikhonov VA. [Brachymetacarpia in disorders of the rate of physical growth]. </w:t>
      </w:r>
      <w:r w:rsidRPr="00ED21A5">
        <w:rPr>
          <w:i/>
          <w:noProof/>
        </w:rPr>
        <w:t>Problemy endokrinologii</w:t>
      </w:r>
      <w:r w:rsidRPr="00ED21A5">
        <w:rPr>
          <w:noProof/>
        </w:rPr>
        <w:t>. 1975;21:38-43.</w:t>
      </w:r>
    </w:p>
    <w:p w:rsidR="00ED21A5" w:rsidRPr="00ED21A5" w:rsidRDefault="00ED21A5" w:rsidP="00ED21A5">
      <w:pPr>
        <w:pStyle w:val="EndNoteBibliography"/>
        <w:spacing w:after="240"/>
        <w:ind w:left="720" w:hanging="720"/>
        <w:rPr>
          <w:noProof/>
        </w:rPr>
      </w:pPr>
      <w:r w:rsidRPr="00ED21A5">
        <w:rPr>
          <w:noProof/>
        </w:rPr>
        <w:t>1151.</w:t>
      </w:r>
      <w:r w:rsidRPr="00ED21A5">
        <w:rPr>
          <w:noProof/>
        </w:rPr>
        <w:tab/>
        <w:t xml:space="preserve">Tilford CA, Kuroda-Kawaguchi T, Skaletsky H, Rozen S, Brown LG, Rosenberg M, McPherson JD, Wylie K, Sekhon M, Kucaba TA, Waterston RH and Page DC. A physical map of the human Y chromosome. </w:t>
      </w:r>
      <w:r w:rsidRPr="00ED21A5">
        <w:rPr>
          <w:i/>
          <w:noProof/>
        </w:rPr>
        <w:t>Nature</w:t>
      </w:r>
      <w:r w:rsidRPr="00ED21A5">
        <w:rPr>
          <w:noProof/>
        </w:rPr>
        <w:t>. 2001;409:943-5.</w:t>
      </w:r>
    </w:p>
    <w:p w:rsidR="00ED21A5" w:rsidRPr="00ED21A5" w:rsidRDefault="00ED21A5" w:rsidP="00ED21A5">
      <w:pPr>
        <w:pStyle w:val="EndNoteBibliography"/>
        <w:spacing w:after="240"/>
        <w:ind w:left="720" w:hanging="720"/>
        <w:rPr>
          <w:noProof/>
        </w:rPr>
      </w:pPr>
      <w:r w:rsidRPr="00ED21A5">
        <w:rPr>
          <w:noProof/>
        </w:rPr>
        <w:t>1152.</w:t>
      </w:r>
      <w:r w:rsidRPr="00ED21A5">
        <w:rPr>
          <w:noProof/>
        </w:rPr>
        <w:tab/>
        <w:t xml:space="preserve">Toublanc JE, Doyard PA, Canlorbe P and Job JC. [Incidence and degree of pubertal development in Turner's syndrome]. </w:t>
      </w:r>
      <w:r w:rsidRPr="00ED21A5">
        <w:rPr>
          <w:i/>
          <w:noProof/>
        </w:rPr>
        <w:t>Annales de pediatrie</w:t>
      </w:r>
      <w:r w:rsidRPr="00ED21A5">
        <w:rPr>
          <w:noProof/>
        </w:rPr>
        <w:t>. 1984;31:237-42.</w:t>
      </w:r>
    </w:p>
    <w:p w:rsidR="00ED21A5" w:rsidRPr="00ED21A5" w:rsidRDefault="00ED21A5" w:rsidP="00ED21A5">
      <w:pPr>
        <w:pStyle w:val="EndNoteBibliography"/>
        <w:spacing w:after="240"/>
        <w:ind w:left="720" w:hanging="720"/>
        <w:rPr>
          <w:noProof/>
        </w:rPr>
      </w:pPr>
      <w:r w:rsidRPr="00ED21A5">
        <w:rPr>
          <w:noProof/>
        </w:rPr>
        <w:t>1153.</w:t>
      </w:r>
      <w:r w:rsidRPr="00ED21A5">
        <w:rPr>
          <w:noProof/>
        </w:rPr>
        <w:tab/>
        <w:t xml:space="preserve">Tran-Fadulu V, Chen JH, Lemuth D, Neichoy BT, Yuan J, Gomes N, Sparks E, Kramer LA, Guo D, Pannu H, Braverman AC, Shete S and Milewicz DM. Familial thoracic aortic aneurysms and dissections: three families with early-onset ascending and descending aortic dissections in women. </w:t>
      </w:r>
      <w:r w:rsidRPr="00ED21A5">
        <w:rPr>
          <w:i/>
          <w:noProof/>
        </w:rPr>
        <w:t>Am J Med Genet A</w:t>
      </w:r>
      <w:r w:rsidRPr="00ED21A5">
        <w:rPr>
          <w:noProof/>
        </w:rPr>
        <w:t>. 2006;140:1196-202.</w:t>
      </w:r>
    </w:p>
    <w:p w:rsidR="00ED21A5" w:rsidRPr="00ED21A5" w:rsidRDefault="00ED21A5" w:rsidP="00ED21A5">
      <w:pPr>
        <w:pStyle w:val="EndNoteBibliography"/>
        <w:spacing w:after="240"/>
        <w:ind w:left="720" w:hanging="720"/>
        <w:rPr>
          <w:noProof/>
        </w:rPr>
      </w:pPr>
      <w:r w:rsidRPr="00ED21A5">
        <w:rPr>
          <w:noProof/>
        </w:rPr>
        <w:t>1154.</w:t>
      </w:r>
      <w:r w:rsidRPr="00ED21A5">
        <w:rPr>
          <w:noProof/>
        </w:rPr>
        <w:tab/>
        <w:t xml:space="preserve">Trevisol-Bittencourt PC and Sander JW. [Epilepsy and Turner's syndrome: report of a case and review of the literature]. </w:t>
      </w:r>
      <w:r w:rsidRPr="00ED21A5">
        <w:rPr>
          <w:i/>
          <w:noProof/>
        </w:rPr>
        <w:t>Arquivos de neuro-psiquiatria</w:t>
      </w:r>
      <w:r w:rsidRPr="00ED21A5">
        <w:rPr>
          <w:noProof/>
        </w:rPr>
        <w:t>. 1990;48:360-5.</w:t>
      </w:r>
    </w:p>
    <w:p w:rsidR="00ED21A5" w:rsidRPr="00ED21A5" w:rsidRDefault="00ED21A5" w:rsidP="00ED21A5">
      <w:pPr>
        <w:pStyle w:val="EndNoteBibliography"/>
        <w:spacing w:after="240"/>
        <w:ind w:left="720" w:hanging="720"/>
        <w:rPr>
          <w:noProof/>
        </w:rPr>
      </w:pPr>
      <w:r w:rsidRPr="00ED21A5">
        <w:rPr>
          <w:noProof/>
        </w:rPr>
        <w:t>1155.</w:t>
      </w:r>
      <w:r w:rsidRPr="00ED21A5">
        <w:rPr>
          <w:noProof/>
        </w:rPr>
        <w:tab/>
        <w:t xml:space="preserve">Trolle C, Hjerrild B, Cleemann L, Mortensen KH and Gravholt CH. Sex hormone replacement in Turner syndrome. </w:t>
      </w:r>
      <w:r w:rsidRPr="00ED21A5">
        <w:rPr>
          <w:i/>
          <w:noProof/>
        </w:rPr>
        <w:t>Endocrine</w:t>
      </w:r>
      <w:r w:rsidRPr="00ED21A5">
        <w:rPr>
          <w:noProof/>
        </w:rPr>
        <w:t>. 2012;41:200-19.</w:t>
      </w:r>
    </w:p>
    <w:p w:rsidR="00ED21A5" w:rsidRPr="00ED21A5" w:rsidRDefault="00ED21A5" w:rsidP="00ED21A5">
      <w:pPr>
        <w:pStyle w:val="EndNoteBibliography"/>
        <w:spacing w:after="240"/>
        <w:ind w:left="720" w:hanging="720"/>
        <w:rPr>
          <w:noProof/>
        </w:rPr>
      </w:pPr>
      <w:r w:rsidRPr="00ED21A5">
        <w:rPr>
          <w:noProof/>
        </w:rPr>
        <w:t>1156.</w:t>
      </w:r>
      <w:r w:rsidRPr="00ED21A5">
        <w:rPr>
          <w:noProof/>
        </w:rPr>
        <w:tab/>
        <w:t xml:space="preserve">Trolle C, Hjerrild B, Mortensen KH, Knorr S, Sondergaard HM, Christiansen JS and Gravholt CH. Low myocardial glucose uptake in Turner syndrome is unaffected by growth hormone: a randomized, placebo-controlled FDG-PET study. </w:t>
      </w:r>
      <w:r w:rsidRPr="00ED21A5">
        <w:rPr>
          <w:i/>
          <w:noProof/>
        </w:rPr>
        <w:t>Clin Endocrinol (Oxf)</w:t>
      </w:r>
      <w:r w:rsidRPr="00ED21A5">
        <w:rPr>
          <w:noProof/>
        </w:rPr>
        <w:t>. 2015;83:133-40.</w:t>
      </w:r>
    </w:p>
    <w:p w:rsidR="00ED21A5" w:rsidRPr="00ED21A5" w:rsidRDefault="00ED21A5" w:rsidP="00ED21A5">
      <w:pPr>
        <w:pStyle w:val="EndNoteBibliography"/>
        <w:spacing w:after="240"/>
        <w:ind w:left="720" w:hanging="720"/>
        <w:rPr>
          <w:noProof/>
        </w:rPr>
      </w:pPr>
      <w:r w:rsidRPr="00ED21A5">
        <w:rPr>
          <w:noProof/>
        </w:rPr>
        <w:t>1157.</w:t>
      </w:r>
      <w:r w:rsidRPr="00ED21A5">
        <w:rPr>
          <w:noProof/>
        </w:rPr>
        <w:tab/>
        <w:t xml:space="preserve">Trolle C, Mortensen KH, Hjerrild BE, Cleemann L and Gravholt CH. Clinical care of adult Turner syndrome--new aspects. </w:t>
      </w:r>
      <w:r w:rsidRPr="00ED21A5">
        <w:rPr>
          <w:i/>
          <w:noProof/>
        </w:rPr>
        <w:t>Pediatr Endocrinol Rev</w:t>
      </w:r>
      <w:r w:rsidRPr="00ED21A5">
        <w:rPr>
          <w:noProof/>
        </w:rPr>
        <w:t>. 2012;9 Suppl 2:739-49.</w:t>
      </w:r>
    </w:p>
    <w:p w:rsidR="00ED21A5" w:rsidRPr="00ED21A5" w:rsidRDefault="00ED21A5" w:rsidP="00ED21A5">
      <w:pPr>
        <w:pStyle w:val="EndNoteBibliography"/>
        <w:spacing w:after="240"/>
        <w:ind w:left="720" w:hanging="720"/>
        <w:rPr>
          <w:noProof/>
        </w:rPr>
      </w:pPr>
      <w:r w:rsidRPr="00ED21A5">
        <w:rPr>
          <w:noProof/>
        </w:rPr>
        <w:t>1158.</w:t>
      </w:r>
      <w:r w:rsidRPr="00ED21A5">
        <w:rPr>
          <w:noProof/>
        </w:rPr>
        <w:tab/>
        <w:t xml:space="preserve">Trolle C, Mortensen KH, Pedersen LN, Berglund A, Jensen HK, Andersen NH and Gravholt CH. Long QT interval in Turner syndrome--a high prevalence of LQTS gene mutations. </w:t>
      </w:r>
      <w:r w:rsidRPr="00ED21A5">
        <w:rPr>
          <w:i/>
          <w:noProof/>
        </w:rPr>
        <w:t>PLoS One</w:t>
      </w:r>
      <w:r w:rsidRPr="00ED21A5">
        <w:rPr>
          <w:noProof/>
        </w:rPr>
        <w:t>. 2013;8:e69614.</w:t>
      </w:r>
    </w:p>
    <w:p w:rsidR="00ED21A5" w:rsidRPr="00ED21A5" w:rsidRDefault="00ED21A5" w:rsidP="00ED21A5">
      <w:pPr>
        <w:pStyle w:val="EndNoteBibliography"/>
        <w:spacing w:after="240"/>
        <w:ind w:left="720" w:hanging="720"/>
        <w:rPr>
          <w:noProof/>
        </w:rPr>
      </w:pPr>
      <w:r w:rsidRPr="00ED21A5">
        <w:rPr>
          <w:noProof/>
        </w:rPr>
        <w:t>1159.</w:t>
      </w:r>
      <w:r w:rsidRPr="00ED21A5">
        <w:rPr>
          <w:noProof/>
        </w:rPr>
        <w:tab/>
        <w:t xml:space="preserve">Tsezou A, Hadjiathanasiou C, Gourgiotis D, Galla A, Kavazarakis E, Pasparaki A, Kapsetaki M, Sismani C, Theodoridis C, Patsalis PC, Moschonas N and Kitsiou S. Molecular genetics of Turner syndrome: correlation with clinical phenotype and response to growth hormone therapy. </w:t>
      </w:r>
      <w:r w:rsidRPr="00ED21A5">
        <w:rPr>
          <w:i/>
          <w:noProof/>
        </w:rPr>
        <w:t>Clinical genetics</w:t>
      </w:r>
      <w:r w:rsidRPr="00ED21A5">
        <w:rPr>
          <w:noProof/>
        </w:rPr>
        <w:t>. 1999;56:441-6.</w:t>
      </w:r>
    </w:p>
    <w:p w:rsidR="00ED21A5" w:rsidRPr="00ED21A5" w:rsidRDefault="00ED21A5" w:rsidP="00ED21A5">
      <w:pPr>
        <w:pStyle w:val="EndNoteBibliography"/>
        <w:spacing w:after="240"/>
        <w:ind w:left="720" w:hanging="720"/>
        <w:rPr>
          <w:noProof/>
        </w:rPr>
      </w:pPr>
      <w:r w:rsidRPr="00ED21A5">
        <w:rPr>
          <w:noProof/>
        </w:rPr>
        <w:t>1160.</w:t>
      </w:r>
      <w:r w:rsidRPr="00ED21A5">
        <w:rPr>
          <w:noProof/>
        </w:rPr>
        <w:tab/>
        <w:t xml:space="preserve">Tuffli GA, Johanson A, Rundle AC and Allen DB. Lack of increased risk for extracranial, nonleukemic neoplasms in recipients of recombinant deoxyribonucleic acid growth hormone. </w:t>
      </w:r>
      <w:r w:rsidRPr="00ED21A5">
        <w:rPr>
          <w:i/>
          <w:noProof/>
        </w:rPr>
        <w:t>J Clin Endocrinol Metab</w:t>
      </w:r>
      <w:r w:rsidRPr="00ED21A5">
        <w:rPr>
          <w:noProof/>
        </w:rPr>
        <w:t>. 1995;80:1416-22.</w:t>
      </w:r>
    </w:p>
    <w:p w:rsidR="00ED21A5" w:rsidRPr="00ED21A5" w:rsidRDefault="00ED21A5" w:rsidP="00ED21A5">
      <w:pPr>
        <w:pStyle w:val="EndNoteBibliography"/>
        <w:spacing w:after="240"/>
        <w:ind w:left="720" w:hanging="720"/>
        <w:rPr>
          <w:noProof/>
        </w:rPr>
      </w:pPr>
      <w:r w:rsidRPr="00ED21A5">
        <w:rPr>
          <w:noProof/>
        </w:rPr>
        <w:t>1161.</w:t>
      </w:r>
      <w:r w:rsidRPr="00ED21A5">
        <w:rPr>
          <w:noProof/>
        </w:rPr>
        <w:tab/>
        <w:t xml:space="preserve">Turkbey EB, Jain A, Johnson C, Redheuil A, Arai AE, Gomes AS, Carr J, Hundley WG, Teixido-Tura G, Eng J, Lima JA and Bluemke DA. Determinants and normal values of ascending aortic diameter by age, gender, and race/ethnicity in the Multi-Ethnic Study of Atherosclerosis (MESA). </w:t>
      </w:r>
      <w:r w:rsidRPr="00ED21A5">
        <w:rPr>
          <w:i/>
          <w:noProof/>
        </w:rPr>
        <w:t>J Magn Reson Imaging</w:t>
      </w:r>
      <w:r w:rsidRPr="00ED21A5">
        <w:rPr>
          <w:noProof/>
        </w:rPr>
        <w:t>. 2014;39:360-8.</w:t>
      </w:r>
    </w:p>
    <w:p w:rsidR="00ED21A5" w:rsidRPr="00ED21A5" w:rsidRDefault="00ED21A5" w:rsidP="00ED21A5">
      <w:pPr>
        <w:pStyle w:val="EndNoteBibliography"/>
        <w:spacing w:after="240"/>
        <w:ind w:left="720" w:hanging="720"/>
        <w:rPr>
          <w:noProof/>
        </w:rPr>
      </w:pPr>
      <w:r w:rsidRPr="00ED21A5">
        <w:rPr>
          <w:noProof/>
        </w:rPr>
        <w:t>1162.</w:t>
      </w:r>
      <w:r w:rsidRPr="00ED21A5">
        <w:rPr>
          <w:noProof/>
        </w:rPr>
        <w:tab/>
        <w:t xml:space="preserve">Turner AJ, Hiscox JA and Hooper NM. ACE2: from vasopeptidase to SARS virus receptor. </w:t>
      </w:r>
      <w:r w:rsidRPr="00ED21A5">
        <w:rPr>
          <w:i/>
          <w:noProof/>
        </w:rPr>
        <w:t>Trends Pharmacol Sci</w:t>
      </w:r>
      <w:r w:rsidRPr="00ED21A5">
        <w:rPr>
          <w:noProof/>
        </w:rPr>
        <w:t>. 2004;25:291-4.</w:t>
      </w:r>
    </w:p>
    <w:p w:rsidR="00ED21A5" w:rsidRPr="00ED21A5" w:rsidRDefault="00ED21A5" w:rsidP="00ED21A5">
      <w:pPr>
        <w:pStyle w:val="EndNoteBibliography"/>
        <w:spacing w:after="240"/>
        <w:ind w:left="720" w:hanging="720"/>
        <w:rPr>
          <w:noProof/>
        </w:rPr>
      </w:pPr>
      <w:r w:rsidRPr="00ED21A5">
        <w:rPr>
          <w:noProof/>
        </w:rPr>
        <w:t>1163.</w:t>
      </w:r>
      <w:r w:rsidRPr="00ED21A5">
        <w:rPr>
          <w:noProof/>
        </w:rPr>
        <w:tab/>
        <w:t xml:space="preserve">Turner G. Finding genes on the X chromosome by which homo may have become sapiens. </w:t>
      </w:r>
      <w:r w:rsidRPr="00ED21A5">
        <w:rPr>
          <w:i/>
          <w:noProof/>
        </w:rPr>
        <w:t>Am J Hum Genet</w:t>
      </w:r>
      <w:r w:rsidRPr="00ED21A5">
        <w:rPr>
          <w:noProof/>
        </w:rPr>
        <w:t>. 1996;58:1109-10.</w:t>
      </w:r>
    </w:p>
    <w:p w:rsidR="00ED21A5" w:rsidRPr="00ED21A5" w:rsidRDefault="00ED21A5" w:rsidP="00ED21A5">
      <w:pPr>
        <w:pStyle w:val="EndNoteBibliography"/>
        <w:spacing w:after="240"/>
        <w:ind w:left="720" w:hanging="720"/>
        <w:rPr>
          <w:noProof/>
        </w:rPr>
      </w:pPr>
      <w:r w:rsidRPr="00ED21A5">
        <w:rPr>
          <w:noProof/>
        </w:rPr>
        <w:t>1164.</w:t>
      </w:r>
      <w:r w:rsidRPr="00ED21A5">
        <w:rPr>
          <w:noProof/>
        </w:rPr>
        <w:tab/>
        <w:t xml:space="preserve">Turner ME, Kher K, Rakusan T, D'Angelo L, Kapur S, Selby D and Ray PE. A typical hemolytic uremic syndrome in human immunodeficiency virus-1-infected children. </w:t>
      </w:r>
      <w:r w:rsidRPr="00ED21A5">
        <w:rPr>
          <w:i/>
          <w:noProof/>
        </w:rPr>
        <w:t>Pediatr Nephrol</w:t>
      </w:r>
      <w:r w:rsidRPr="00ED21A5">
        <w:rPr>
          <w:noProof/>
        </w:rPr>
        <w:t>. 1997;11:161-3.</w:t>
      </w:r>
    </w:p>
    <w:p w:rsidR="00ED21A5" w:rsidRPr="00ED21A5" w:rsidRDefault="00ED21A5" w:rsidP="00ED21A5">
      <w:pPr>
        <w:pStyle w:val="EndNoteBibliography"/>
        <w:spacing w:after="240"/>
        <w:ind w:left="720" w:hanging="720"/>
        <w:rPr>
          <w:noProof/>
        </w:rPr>
      </w:pPr>
      <w:r w:rsidRPr="00ED21A5">
        <w:rPr>
          <w:noProof/>
        </w:rPr>
        <w:t>1165.</w:t>
      </w:r>
      <w:r w:rsidRPr="00ED21A5">
        <w:rPr>
          <w:noProof/>
        </w:rPr>
        <w:tab/>
        <w:t xml:space="preserve">Turner N and Pusey CD. Aortic dissection masquerading as systemic disease--the post-dissection syndrome. </w:t>
      </w:r>
      <w:r w:rsidRPr="00ED21A5">
        <w:rPr>
          <w:i/>
          <w:noProof/>
        </w:rPr>
        <w:t>Q J Med</w:t>
      </w:r>
      <w:r w:rsidRPr="00ED21A5">
        <w:rPr>
          <w:noProof/>
        </w:rPr>
        <w:t>. 1990;75:525-31.</w:t>
      </w:r>
    </w:p>
    <w:p w:rsidR="00ED21A5" w:rsidRPr="00ED21A5" w:rsidRDefault="00ED21A5" w:rsidP="00ED21A5">
      <w:pPr>
        <w:pStyle w:val="EndNoteBibliography"/>
        <w:spacing w:after="240"/>
        <w:ind w:left="720" w:hanging="720"/>
        <w:rPr>
          <w:noProof/>
        </w:rPr>
      </w:pPr>
      <w:r w:rsidRPr="00ED21A5">
        <w:rPr>
          <w:noProof/>
        </w:rPr>
        <w:t>1166.</w:t>
      </w:r>
      <w:r w:rsidRPr="00ED21A5">
        <w:rPr>
          <w:noProof/>
        </w:rPr>
        <w:tab/>
        <w:t xml:space="preserve">Turner P. Renal Biopsy in a General Hospital. </w:t>
      </w:r>
      <w:r w:rsidRPr="00ED21A5">
        <w:rPr>
          <w:i/>
          <w:noProof/>
        </w:rPr>
        <w:t>J Clin Pathol</w:t>
      </w:r>
      <w:r w:rsidRPr="00ED21A5">
        <w:rPr>
          <w:noProof/>
        </w:rPr>
        <w:t>. 1963;16:448-51.</w:t>
      </w:r>
    </w:p>
    <w:p w:rsidR="00ED21A5" w:rsidRPr="00ED21A5" w:rsidRDefault="00ED21A5" w:rsidP="00ED21A5">
      <w:pPr>
        <w:pStyle w:val="EndNoteBibliography"/>
        <w:spacing w:after="240"/>
        <w:ind w:left="720" w:hanging="720"/>
        <w:rPr>
          <w:noProof/>
        </w:rPr>
      </w:pPr>
      <w:r w:rsidRPr="00ED21A5">
        <w:rPr>
          <w:noProof/>
        </w:rPr>
        <w:t>1167.</w:t>
      </w:r>
      <w:r w:rsidRPr="00ED21A5">
        <w:rPr>
          <w:noProof/>
        </w:rPr>
        <w:tab/>
        <w:t xml:space="preserve">Turner P. The human pupil as a model for clinical pharmacological investigations. </w:t>
      </w:r>
      <w:r w:rsidRPr="00ED21A5">
        <w:rPr>
          <w:i/>
          <w:noProof/>
        </w:rPr>
        <w:t>J R Coll Physicians Lond</w:t>
      </w:r>
      <w:r w:rsidRPr="00ED21A5">
        <w:rPr>
          <w:noProof/>
        </w:rPr>
        <w:t>. 1975;9:165-71.</w:t>
      </w:r>
    </w:p>
    <w:p w:rsidR="00ED21A5" w:rsidRPr="00ED21A5" w:rsidRDefault="00ED21A5" w:rsidP="00ED21A5">
      <w:pPr>
        <w:pStyle w:val="EndNoteBibliography"/>
        <w:spacing w:after="240"/>
        <w:ind w:left="720" w:hanging="720"/>
        <w:rPr>
          <w:noProof/>
        </w:rPr>
      </w:pPr>
      <w:r w:rsidRPr="00ED21A5">
        <w:rPr>
          <w:noProof/>
        </w:rPr>
        <w:t>1168.</w:t>
      </w:r>
      <w:r w:rsidRPr="00ED21A5">
        <w:rPr>
          <w:noProof/>
        </w:rPr>
        <w:tab/>
        <w:t xml:space="preserve">Turner RC, Bobrow LG, MacKinnon PC, Bonnar J, Hockaday TD and Ellis JD. Cryptorchidism in a family with Kallmann's syndrome. </w:t>
      </w:r>
      <w:r w:rsidRPr="00ED21A5">
        <w:rPr>
          <w:i/>
          <w:noProof/>
        </w:rPr>
        <w:t>Proc R Soc Med</w:t>
      </w:r>
      <w:r w:rsidRPr="00ED21A5">
        <w:rPr>
          <w:noProof/>
        </w:rPr>
        <w:t>. 1974;67:33-5.</w:t>
      </w:r>
    </w:p>
    <w:p w:rsidR="00ED21A5" w:rsidRPr="00ED21A5" w:rsidRDefault="00ED21A5" w:rsidP="00ED21A5">
      <w:pPr>
        <w:pStyle w:val="EndNoteBibliography"/>
        <w:spacing w:after="240"/>
        <w:ind w:left="720" w:hanging="720"/>
        <w:rPr>
          <w:noProof/>
        </w:rPr>
      </w:pPr>
      <w:r w:rsidRPr="00ED21A5">
        <w:rPr>
          <w:noProof/>
        </w:rPr>
        <w:t>1169.</w:t>
      </w:r>
      <w:r w:rsidRPr="00ED21A5">
        <w:rPr>
          <w:noProof/>
        </w:rPr>
        <w:tab/>
        <w:t xml:space="preserve">Turner RC, Stratton IM and Matthews DR. Of insulin resistance and normalcy. </w:t>
      </w:r>
      <w:r w:rsidRPr="00ED21A5">
        <w:rPr>
          <w:i/>
          <w:noProof/>
        </w:rPr>
        <w:t>Diabetologia</w:t>
      </w:r>
      <w:r w:rsidRPr="00ED21A5">
        <w:rPr>
          <w:noProof/>
        </w:rPr>
        <w:t>. 1992;35:696-8.</w:t>
      </w:r>
    </w:p>
    <w:p w:rsidR="00ED21A5" w:rsidRPr="00ED21A5" w:rsidRDefault="00ED21A5" w:rsidP="00ED21A5">
      <w:pPr>
        <w:pStyle w:val="EndNoteBibliography"/>
        <w:spacing w:after="240"/>
        <w:ind w:left="720" w:hanging="720"/>
        <w:rPr>
          <w:noProof/>
        </w:rPr>
      </w:pPr>
      <w:r w:rsidRPr="00ED21A5">
        <w:rPr>
          <w:noProof/>
        </w:rPr>
        <w:t>1170.</w:t>
      </w:r>
      <w:r w:rsidRPr="00ED21A5">
        <w:rPr>
          <w:noProof/>
        </w:rPr>
        <w:tab/>
        <w:t xml:space="preserve">Turner RW. Hypertension and Its Complications. 1. </w:t>
      </w:r>
      <w:r w:rsidRPr="00ED21A5">
        <w:rPr>
          <w:i/>
          <w:noProof/>
        </w:rPr>
        <w:t>Nurs Times</w:t>
      </w:r>
      <w:r w:rsidRPr="00ED21A5">
        <w:rPr>
          <w:noProof/>
        </w:rPr>
        <w:t>. 1964;60:794-6.</w:t>
      </w:r>
    </w:p>
    <w:p w:rsidR="00ED21A5" w:rsidRPr="00ED21A5" w:rsidRDefault="00ED21A5" w:rsidP="00ED21A5">
      <w:pPr>
        <w:pStyle w:val="EndNoteBibliography"/>
        <w:spacing w:after="240"/>
        <w:ind w:left="720" w:hanging="720"/>
        <w:rPr>
          <w:noProof/>
        </w:rPr>
      </w:pPr>
      <w:r w:rsidRPr="00ED21A5">
        <w:rPr>
          <w:noProof/>
        </w:rPr>
        <w:t>1171.</w:t>
      </w:r>
      <w:r w:rsidRPr="00ED21A5">
        <w:rPr>
          <w:noProof/>
        </w:rPr>
        <w:tab/>
        <w:t xml:space="preserve">Turner TB, Mezey E and Kimball AW. Measurement of alcohol-related effects in man: chronic effects in relation to levels of alcohol consumption. Part A. </w:t>
      </w:r>
      <w:r w:rsidRPr="00ED21A5">
        <w:rPr>
          <w:i/>
          <w:noProof/>
        </w:rPr>
        <w:t>Johns Hopkins Med J</w:t>
      </w:r>
      <w:r w:rsidRPr="00ED21A5">
        <w:rPr>
          <w:noProof/>
        </w:rPr>
        <w:t>. 1977;141:235-48.</w:t>
      </w:r>
    </w:p>
    <w:p w:rsidR="00ED21A5" w:rsidRPr="00ED21A5" w:rsidRDefault="00ED21A5" w:rsidP="00ED21A5">
      <w:pPr>
        <w:pStyle w:val="EndNoteBibliography"/>
        <w:spacing w:after="240"/>
        <w:ind w:left="720" w:hanging="720"/>
        <w:rPr>
          <w:noProof/>
        </w:rPr>
      </w:pPr>
      <w:r w:rsidRPr="00ED21A5">
        <w:rPr>
          <w:noProof/>
        </w:rPr>
        <w:t>1172.</w:t>
      </w:r>
      <w:r w:rsidRPr="00ED21A5">
        <w:rPr>
          <w:noProof/>
        </w:rPr>
        <w:tab/>
        <w:t xml:space="preserve">Turtle EJ, Sule AA, Bath LE, Denvir M, Gebbie A, Mirsadraee S and Webb DJ. Assessing and addressing cardiovascular risk in adults with Turner syndrome. </w:t>
      </w:r>
      <w:r w:rsidRPr="00ED21A5">
        <w:rPr>
          <w:i/>
          <w:noProof/>
        </w:rPr>
        <w:t>Clin Endocrinol (Oxf)</w:t>
      </w:r>
      <w:r w:rsidRPr="00ED21A5">
        <w:rPr>
          <w:noProof/>
        </w:rPr>
        <w:t>. 2013;78:639-45.</w:t>
      </w:r>
    </w:p>
    <w:p w:rsidR="00ED21A5" w:rsidRPr="00ED21A5" w:rsidRDefault="00ED21A5" w:rsidP="00ED21A5">
      <w:pPr>
        <w:pStyle w:val="EndNoteBibliography"/>
        <w:spacing w:after="240"/>
        <w:ind w:left="720" w:hanging="720"/>
        <w:rPr>
          <w:noProof/>
        </w:rPr>
      </w:pPr>
      <w:r w:rsidRPr="00ED21A5">
        <w:rPr>
          <w:noProof/>
        </w:rPr>
        <w:t>1173.</w:t>
      </w:r>
      <w:r w:rsidRPr="00ED21A5">
        <w:rPr>
          <w:noProof/>
        </w:rPr>
        <w:tab/>
        <w:t xml:space="preserve">Turtle EJ, Sule AA, Bath LE, Denvir MA, Gebbie A, Mirsadraee S and Webb DJ. Lessons from a patient with Turner syndrome. </w:t>
      </w:r>
      <w:r w:rsidRPr="00ED21A5">
        <w:rPr>
          <w:i/>
          <w:noProof/>
        </w:rPr>
        <w:t>QJM</w:t>
      </w:r>
      <w:r w:rsidRPr="00ED21A5">
        <w:rPr>
          <w:noProof/>
        </w:rPr>
        <w:t>. 2013;106:763-5.</w:t>
      </w:r>
    </w:p>
    <w:p w:rsidR="00ED21A5" w:rsidRPr="00ED21A5" w:rsidRDefault="00ED21A5" w:rsidP="00ED21A5">
      <w:pPr>
        <w:pStyle w:val="EndNoteBibliography"/>
        <w:spacing w:after="240"/>
        <w:ind w:left="720" w:hanging="720"/>
        <w:rPr>
          <w:noProof/>
        </w:rPr>
      </w:pPr>
      <w:r w:rsidRPr="00ED21A5">
        <w:rPr>
          <w:noProof/>
        </w:rPr>
        <w:t>1174.</w:t>
      </w:r>
      <w:r w:rsidRPr="00ED21A5">
        <w:rPr>
          <w:noProof/>
        </w:rPr>
        <w:tab/>
        <w:t xml:space="preserve">Turtle EJ, Sule AA, Webb DJ and Bath LE. Aortic dissection in children and adolescents with Turner syndrome: risk factors and management recommendations. </w:t>
      </w:r>
      <w:r w:rsidRPr="00ED21A5">
        <w:rPr>
          <w:i/>
          <w:noProof/>
        </w:rPr>
        <w:t>Arch Dis Child</w:t>
      </w:r>
      <w:r w:rsidRPr="00ED21A5">
        <w:rPr>
          <w:noProof/>
        </w:rPr>
        <w:t>. 2015;100:662-6.</w:t>
      </w:r>
    </w:p>
    <w:p w:rsidR="00ED21A5" w:rsidRPr="00ED21A5" w:rsidRDefault="00ED21A5" w:rsidP="00ED21A5">
      <w:pPr>
        <w:pStyle w:val="EndNoteBibliography"/>
        <w:spacing w:after="240"/>
        <w:ind w:left="720" w:hanging="720"/>
        <w:rPr>
          <w:noProof/>
        </w:rPr>
      </w:pPr>
      <w:r w:rsidRPr="00ED21A5">
        <w:rPr>
          <w:noProof/>
        </w:rPr>
        <w:t>1175.</w:t>
      </w:r>
      <w:r w:rsidRPr="00ED21A5">
        <w:rPr>
          <w:noProof/>
        </w:rPr>
        <w:tab/>
        <w:t xml:space="preserve">Uehara S, Sato K, Hashiyada M, Obara Y, Matsuzaki S, Nata M and Okamura K. X chromosome inactivation patterns in 45,X/46,XX mosaics. </w:t>
      </w:r>
      <w:r w:rsidRPr="00ED21A5">
        <w:rPr>
          <w:i/>
          <w:noProof/>
        </w:rPr>
        <w:t>Journal of human genetics</w:t>
      </w:r>
      <w:r w:rsidRPr="00ED21A5">
        <w:rPr>
          <w:noProof/>
        </w:rPr>
        <w:t>. 2001;46:126-31.</w:t>
      </w:r>
    </w:p>
    <w:p w:rsidR="00ED21A5" w:rsidRPr="00ED21A5" w:rsidRDefault="00ED21A5" w:rsidP="00ED21A5">
      <w:pPr>
        <w:pStyle w:val="EndNoteBibliography"/>
        <w:spacing w:after="240"/>
        <w:ind w:left="720" w:hanging="720"/>
        <w:rPr>
          <w:noProof/>
        </w:rPr>
      </w:pPr>
      <w:r w:rsidRPr="00ED21A5">
        <w:rPr>
          <w:noProof/>
        </w:rPr>
        <w:t>1176.</w:t>
      </w:r>
      <w:r w:rsidRPr="00ED21A5">
        <w:rPr>
          <w:noProof/>
        </w:rPr>
        <w:tab/>
        <w:t xml:space="preserve">Urbach A and Benvenisty N. Studying early lethality of 45,XO (Turner's syndrome) embryos using human embryonic stem cells. </w:t>
      </w:r>
      <w:r w:rsidRPr="00ED21A5">
        <w:rPr>
          <w:i/>
          <w:noProof/>
        </w:rPr>
        <w:t>PLoS One</w:t>
      </w:r>
      <w:r w:rsidRPr="00ED21A5">
        <w:rPr>
          <w:noProof/>
        </w:rPr>
        <w:t>. 2009;4:e4175.</w:t>
      </w:r>
    </w:p>
    <w:p w:rsidR="00ED21A5" w:rsidRPr="00ED21A5" w:rsidRDefault="00ED21A5" w:rsidP="00ED21A5">
      <w:pPr>
        <w:pStyle w:val="EndNoteBibliography"/>
        <w:spacing w:after="240"/>
        <w:ind w:left="720" w:hanging="720"/>
        <w:rPr>
          <w:noProof/>
        </w:rPr>
      </w:pPr>
      <w:r w:rsidRPr="00ED21A5">
        <w:rPr>
          <w:noProof/>
        </w:rPr>
        <w:t>1177.</w:t>
      </w:r>
      <w:r w:rsidRPr="00ED21A5">
        <w:rPr>
          <w:noProof/>
        </w:rPr>
        <w:tab/>
        <w:t xml:space="preserve">Urban B and Bakunowicz-Lazarczyk A. [Ophthalmic manifestations of Turner's syndrome]. </w:t>
      </w:r>
      <w:r w:rsidRPr="00ED21A5">
        <w:rPr>
          <w:i/>
          <w:noProof/>
        </w:rPr>
        <w:t>Klinika oczna</w:t>
      </w:r>
      <w:r w:rsidRPr="00ED21A5">
        <w:rPr>
          <w:noProof/>
        </w:rPr>
        <w:t>. 2005;107:560-2.</w:t>
      </w:r>
    </w:p>
    <w:p w:rsidR="00ED21A5" w:rsidRPr="00ED21A5" w:rsidRDefault="00ED21A5" w:rsidP="00ED21A5">
      <w:pPr>
        <w:pStyle w:val="EndNoteBibliography"/>
        <w:spacing w:after="240"/>
        <w:ind w:left="720" w:hanging="720"/>
        <w:rPr>
          <w:noProof/>
        </w:rPr>
      </w:pPr>
      <w:r w:rsidRPr="00ED21A5">
        <w:rPr>
          <w:noProof/>
        </w:rPr>
        <w:t>1178.</w:t>
      </w:r>
      <w:r w:rsidRPr="00ED21A5">
        <w:rPr>
          <w:noProof/>
        </w:rPr>
        <w:tab/>
        <w:t xml:space="preserve">Vakili K, Fullington NM, Turner CG, Cauley RP, Potanos KM, Lee S, Ferguson M, Lock JE and Kim HB. Aorto-mesenteric and renal allograft transplant: a novel treatment for midaortic syndrome. </w:t>
      </w:r>
      <w:r w:rsidRPr="00ED21A5">
        <w:rPr>
          <w:i/>
          <w:noProof/>
        </w:rPr>
        <w:t>Am J Transplant</w:t>
      </w:r>
      <w:r w:rsidRPr="00ED21A5">
        <w:rPr>
          <w:noProof/>
        </w:rPr>
        <w:t>. 2013;13:1088-92.</w:t>
      </w:r>
    </w:p>
    <w:p w:rsidR="00ED21A5" w:rsidRPr="00ED21A5" w:rsidRDefault="00ED21A5" w:rsidP="00ED21A5">
      <w:pPr>
        <w:pStyle w:val="EndNoteBibliography"/>
        <w:spacing w:after="240"/>
        <w:ind w:left="720" w:hanging="720"/>
        <w:rPr>
          <w:noProof/>
        </w:rPr>
      </w:pPr>
      <w:r w:rsidRPr="00ED21A5">
        <w:rPr>
          <w:noProof/>
        </w:rPr>
        <w:t>1179.</w:t>
      </w:r>
      <w:r w:rsidRPr="00ED21A5">
        <w:rPr>
          <w:noProof/>
        </w:rPr>
        <w:tab/>
        <w:t xml:space="preserve">Vaknin Z, Reish O, Ben-Ami I, Heyman E, Herman A and Maymon R. Prenatal diagnosis of sex chromosome abnormalities: the 8-year experience of a single medical center. </w:t>
      </w:r>
      <w:r w:rsidRPr="00ED21A5">
        <w:rPr>
          <w:i/>
          <w:noProof/>
        </w:rPr>
        <w:t>Fetal diagnosis and therapy</w:t>
      </w:r>
      <w:r w:rsidRPr="00ED21A5">
        <w:rPr>
          <w:noProof/>
        </w:rPr>
        <w:t>. 2008;23:76-81.</w:t>
      </w:r>
    </w:p>
    <w:p w:rsidR="00ED21A5" w:rsidRPr="00ED21A5" w:rsidRDefault="00ED21A5" w:rsidP="00ED21A5">
      <w:pPr>
        <w:pStyle w:val="EndNoteBibliography"/>
        <w:spacing w:after="240"/>
        <w:ind w:left="720" w:hanging="720"/>
        <w:rPr>
          <w:noProof/>
        </w:rPr>
      </w:pPr>
      <w:r w:rsidRPr="00ED21A5">
        <w:rPr>
          <w:noProof/>
        </w:rPr>
        <w:t>1180.</w:t>
      </w:r>
      <w:r w:rsidRPr="00ED21A5">
        <w:rPr>
          <w:noProof/>
        </w:rPr>
        <w:tab/>
        <w:t xml:space="preserve">Valdes-Dapena MA, Huff DS and DiGeorge AM. The association of congenital malformations and malignant tumors in infants and children. </w:t>
      </w:r>
      <w:r w:rsidRPr="00ED21A5">
        <w:rPr>
          <w:i/>
          <w:noProof/>
        </w:rPr>
        <w:t>Ann Clin Lab Sci</w:t>
      </w:r>
      <w:r w:rsidRPr="00ED21A5">
        <w:rPr>
          <w:noProof/>
        </w:rPr>
        <w:t>. 1974;4:363-71.</w:t>
      </w:r>
    </w:p>
    <w:p w:rsidR="00ED21A5" w:rsidRPr="00ED21A5" w:rsidRDefault="00ED21A5" w:rsidP="00ED21A5">
      <w:pPr>
        <w:pStyle w:val="EndNoteBibliography"/>
        <w:spacing w:after="240"/>
        <w:ind w:left="720" w:hanging="720"/>
        <w:rPr>
          <w:noProof/>
        </w:rPr>
      </w:pPr>
      <w:r w:rsidRPr="00ED21A5">
        <w:rPr>
          <w:noProof/>
        </w:rPr>
        <w:t>1181.</w:t>
      </w:r>
      <w:r w:rsidRPr="00ED21A5">
        <w:rPr>
          <w:noProof/>
        </w:rPr>
        <w:tab/>
        <w:t xml:space="preserve">Van Borsel J, Dhooge I, Verhoye K, Derde K and Curfs L. Communication problems in Turner syndrome: a sample survey. </w:t>
      </w:r>
      <w:r w:rsidRPr="00ED21A5">
        <w:rPr>
          <w:i/>
          <w:noProof/>
        </w:rPr>
        <w:t>Journal of communication disorders</w:t>
      </w:r>
      <w:r w:rsidRPr="00ED21A5">
        <w:rPr>
          <w:noProof/>
        </w:rPr>
        <w:t>. 1999;32:435-44; quiz 444-6.</w:t>
      </w:r>
    </w:p>
    <w:p w:rsidR="00ED21A5" w:rsidRPr="00ED21A5" w:rsidRDefault="00ED21A5" w:rsidP="00ED21A5">
      <w:pPr>
        <w:pStyle w:val="EndNoteBibliography"/>
        <w:spacing w:after="240"/>
        <w:ind w:left="720" w:hanging="720"/>
        <w:rPr>
          <w:noProof/>
        </w:rPr>
      </w:pPr>
      <w:r w:rsidRPr="00ED21A5">
        <w:rPr>
          <w:noProof/>
        </w:rPr>
        <w:t>1182.</w:t>
      </w:r>
      <w:r w:rsidRPr="00ED21A5">
        <w:rPr>
          <w:noProof/>
        </w:rPr>
        <w:tab/>
        <w:t xml:space="preserve">Van Borsel J and Tetnowski JA. Fluency disorders in genetic syndromes. </w:t>
      </w:r>
      <w:r w:rsidRPr="00ED21A5">
        <w:rPr>
          <w:i/>
          <w:noProof/>
        </w:rPr>
        <w:t>Journal of fluency disorders</w:t>
      </w:r>
      <w:r w:rsidRPr="00ED21A5">
        <w:rPr>
          <w:noProof/>
        </w:rPr>
        <w:t>. 2007;32:279-96.</w:t>
      </w:r>
    </w:p>
    <w:p w:rsidR="00ED21A5" w:rsidRPr="00ED21A5" w:rsidRDefault="00ED21A5" w:rsidP="00ED21A5">
      <w:pPr>
        <w:pStyle w:val="EndNoteBibliography"/>
        <w:spacing w:after="240"/>
        <w:ind w:left="720" w:hanging="720"/>
        <w:rPr>
          <w:noProof/>
        </w:rPr>
      </w:pPr>
      <w:r w:rsidRPr="00ED21A5">
        <w:rPr>
          <w:noProof/>
        </w:rPr>
        <w:t>1183.</w:t>
      </w:r>
      <w:r w:rsidRPr="00ED21A5">
        <w:rPr>
          <w:noProof/>
        </w:rPr>
        <w:tab/>
        <w:t xml:space="preserve">van den Berg J, Bannink EM, Wielopolski PA, Pattynama PM, de Muinck Keizer-Schrama SM and Helbing WA. Aortic distensibility and dimensions and the effects of growth hormone treatment in the turner syndrome. </w:t>
      </w:r>
      <w:r w:rsidRPr="00ED21A5">
        <w:rPr>
          <w:i/>
          <w:noProof/>
        </w:rPr>
        <w:t>Am J Cardiol</w:t>
      </w:r>
      <w:r w:rsidRPr="00ED21A5">
        <w:rPr>
          <w:noProof/>
        </w:rPr>
        <w:t>. 2006;97:1644-9.</w:t>
      </w:r>
    </w:p>
    <w:p w:rsidR="00ED21A5" w:rsidRPr="00ED21A5" w:rsidRDefault="00ED21A5" w:rsidP="00ED21A5">
      <w:pPr>
        <w:pStyle w:val="EndNoteBibliography"/>
        <w:spacing w:after="240"/>
        <w:ind w:left="720" w:hanging="720"/>
        <w:rPr>
          <w:noProof/>
        </w:rPr>
      </w:pPr>
      <w:r w:rsidRPr="00ED21A5">
        <w:rPr>
          <w:noProof/>
        </w:rPr>
        <w:t>1184.</w:t>
      </w:r>
      <w:r w:rsidRPr="00ED21A5">
        <w:rPr>
          <w:noProof/>
        </w:rPr>
        <w:tab/>
        <w:t xml:space="preserve">Van den Berghe H. Nuclear sexing in a population of Congolese metropolitan newborns. </w:t>
      </w:r>
      <w:r w:rsidRPr="00ED21A5">
        <w:rPr>
          <w:i/>
          <w:noProof/>
        </w:rPr>
        <w:t>Science</w:t>
      </w:r>
      <w:r w:rsidRPr="00ED21A5">
        <w:rPr>
          <w:noProof/>
        </w:rPr>
        <w:t>. 1970;169:1318-20.</w:t>
      </w:r>
    </w:p>
    <w:p w:rsidR="00ED21A5" w:rsidRPr="00ED21A5" w:rsidRDefault="00ED21A5" w:rsidP="00ED21A5">
      <w:pPr>
        <w:pStyle w:val="EndNoteBibliography"/>
        <w:spacing w:after="240"/>
        <w:ind w:left="720" w:hanging="720"/>
        <w:rPr>
          <w:noProof/>
        </w:rPr>
      </w:pPr>
      <w:r w:rsidRPr="00ED21A5">
        <w:rPr>
          <w:noProof/>
        </w:rPr>
        <w:t>1185.</w:t>
      </w:r>
      <w:r w:rsidRPr="00ED21A5">
        <w:rPr>
          <w:noProof/>
        </w:rPr>
        <w:tab/>
        <w:t xml:space="preserve">van den Hoven AT, Chelu RG, Duijnhouwer AL, Demulier L, Devos D, Nieman K, Witsenburg M, van den Bosch AE, Loeys BL, van Hagen IM and Roos-Hesselink JW. Partial anomalous pulmonary venous return in Turner syndrome. </w:t>
      </w:r>
      <w:r w:rsidRPr="00ED21A5">
        <w:rPr>
          <w:i/>
          <w:noProof/>
        </w:rPr>
        <w:t>Eur J Radiol</w:t>
      </w:r>
      <w:r w:rsidRPr="00ED21A5">
        <w:rPr>
          <w:noProof/>
        </w:rPr>
        <w:t>. 2017;95:141-146.</w:t>
      </w:r>
    </w:p>
    <w:p w:rsidR="00ED21A5" w:rsidRPr="00ED21A5" w:rsidRDefault="00ED21A5" w:rsidP="00ED21A5">
      <w:pPr>
        <w:pStyle w:val="EndNoteBibliography"/>
        <w:spacing w:after="240"/>
        <w:ind w:left="720" w:hanging="720"/>
        <w:rPr>
          <w:noProof/>
        </w:rPr>
      </w:pPr>
      <w:r w:rsidRPr="00ED21A5">
        <w:rPr>
          <w:noProof/>
        </w:rPr>
        <w:t>1186.</w:t>
      </w:r>
      <w:r w:rsidRPr="00ED21A5">
        <w:rPr>
          <w:noProof/>
        </w:rPr>
        <w:tab/>
        <w:t xml:space="preserve">van den Hoven AT, Duijnhouwer AL, Eicken A, Aboulhosn J, de Bruin C, Backeljauw PF, Demulier L, Chessa M, Uebing A, Veldtman GR, Armstrong AK, van den Bosch AE, Witsenburg M and Roos-Hesselink JW. Adverse outcome of coarctation stenting in patients with Turner syndrome. </w:t>
      </w:r>
      <w:r w:rsidRPr="00ED21A5">
        <w:rPr>
          <w:i/>
          <w:noProof/>
        </w:rPr>
        <w:t>Catheter Cardiovasc Interv</w:t>
      </w:r>
      <w:r w:rsidRPr="00ED21A5">
        <w:rPr>
          <w:noProof/>
        </w:rPr>
        <w:t>. 2017;89:280-287.</w:t>
      </w:r>
    </w:p>
    <w:p w:rsidR="00ED21A5" w:rsidRPr="00ED21A5" w:rsidRDefault="00ED21A5" w:rsidP="00ED21A5">
      <w:pPr>
        <w:pStyle w:val="EndNoteBibliography"/>
        <w:spacing w:after="240"/>
        <w:ind w:left="720" w:hanging="720"/>
        <w:rPr>
          <w:noProof/>
        </w:rPr>
      </w:pPr>
      <w:r w:rsidRPr="00ED21A5">
        <w:rPr>
          <w:noProof/>
        </w:rPr>
        <w:t>1187.</w:t>
      </w:r>
      <w:r w:rsidRPr="00ED21A5">
        <w:rPr>
          <w:noProof/>
        </w:rPr>
        <w:tab/>
        <w:t xml:space="preserve">van der Sijs-Bos CJ, Stigter RH, Christiaens GC and Leschot J. Prenatal and postnatal prevalence of Turner's syndrome. Data presented were insufficient to challenge specificity of prenatal diagnosis. </w:t>
      </w:r>
      <w:r w:rsidRPr="00ED21A5">
        <w:rPr>
          <w:i/>
          <w:noProof/>
        </w:rPr>
        <w:t>BMJ</w:t>
      </w:r>
      <w:r w:rsidRPr="00ED21A5">
        <w:rPr>
          <w:noProof/>
        </w:rPr>
        <w:t>. 1996;313:47-8.</w:t>
      </w:r>
    </w:p>
    <w:p w:rsidR="00ED21A5" w:rsidRPr="00ED21A5" w:rsidRDefault="00ED21A5" w:rsidP="00ED21A5">
      <w:pPr>
        <w:pStyle w:val="EndNoteBibliography"/>
        <w:spacing w:after="240"/>
        <w:ind w:left="720" w:hanging="720"/>
        <w:rPr>
          <w:noProof/>
        </w:rPr>
      </w:pPr>
      <w:r w:rsidRPr="00ED21A5">
        <w:rPr>
          <w:noProof/>
        </w:rPr>
        <w:t>1188.</w:t>
      </w:r>
      <w:r w:rsidRPr="00ED21A5">
        <w:rPr>
          <w:noProof/>
        </w:rPr>
        <w:tab/>
        <w:t xml:space="preserve">van Egmond H, Orye E, Praet M, Coppens M and Devloo-Blancquaert A. Hypoplastic left heart syndrome and 45X karyotype. </w:t>
      </w:r>
      <w:r w:rsidRPr="00ED21A5">
        <w:rPr>
          <w:i/>
          <w:noProof/>
        </w:rPr>
        <w:t>British heart journal</w:t>
      </w:r>
      <w:r w:rsidRPr="00ED21A5">
        <w:rPr>
          <w:noProof/>
        </w:rPr>
        <w:t>. 1988;60:69-71.</w:t>
      </w:r>
    </w:p>
    <w:p w:rsidR="00ED21A5" w:rsidRPr="00ED21A5" w:rsidRDefault="00ED21A5" w:rsidP="00ED21A5">
      <w:pPr>
        <w:pStyle w:val="EndNoteBibliography"/>
        <w:spacing w:after="240"/>
        <w:ind w:left="720" w:hanging="720"/>
        <w:rPr>
          <w:noProof/>
        </w:rPr>
      </w:pPr>
      <w:r w:rsidRPr="00ED21A5">
        <w:rPr>
          <w:noProof/>
        </w:rPr>
        <w:t>1189.</w:t>
      </w:r>
      <w:r w:rsidRPr="00ED21A5">
        <w:rPr>
          <w:noProof/>
        </w:rPr>
        <w:tab/>
        <w:t xml:space="preserve">van Hagen IM, Duijnhouwer AL, Ten Kate-Booij MJ, Dykgraaf RH, Duvekot JJ, Utens EM and Roos-Hesselink JW. Wish to conceive and concerns to develop cardiovascular complications during pregnancy in patients with Turner syndrome. </w:t>
      </w:r>
      <w:r w:rsidRPr="00ED21A5">
        <w:rPr>
          <w:i/>
          <w:noProof/>
        </w:rPr>
        <w:t>J Psychosom Obstet Gynaecol</w:t>
      </w:r>
      <w:r w:rsidRPr="00ED21A5">
        <w:rPr>
          <w:noProof/>
        </w:rPr>
        <w:t>. 2017;38:45-52.</w:t>
      </w:r>
    </w:p>
    <w:p w:rsidR="00ED21A5" w:rsidRPr="00ED21A5" w:rsidRDefault="00ED21A5" w:rsidP="00ED21A5">
      <w:pPr>
        <w:pStyle w:val="EndNoteBibliography"/>
        <w:spacing w:after="240"/>
        <w:ind w:left="720" w:hanging="720"/>
        <w:rPr>
          <w:noProof/>
        </w:rPr>
      </w:pPr>
      <w:r w:rsidRPr="00ED21A5">
        <w:rPr>
          <w:noProof/>
        </w:rPr>
        <w:t>1190.</w:t>
      </w:r>
      <w:r w:rsidRPr="00ED21A5">
        <w:rPr>
          <w:noProof/>
        </w:rPr>
        <w:tab/>
        <w:t xml:space="preserve">van Hagen IM and Roos-Hesselink JW. Aorta pathology and pregnancy. </w:t>
      </w:r>
      <w:r w:rsidRPr="00ED21A5">
        <w:rPr>
          <w:i/>
          <w:noProof/>
        </w:rPr>
        <w:t>Best practice &amp; research Clinical obstetrics &amp; gynaecology</w:t>
      </w:r>
      <w:r w:rsidRPr="00ED21A5">
        <w:rPr>
          <w:noProof/>
        </w:rPr>
        <w:t>. 2014;28:537-50.</w:t>
      </w:r>
    </w:p>
    <w:p w:rsidR="00ED21A5" w:rsidRPr="00ED21A5" w:rsidRDefault="00ED21A5" w:rsidP="00ED21A5">
      <w:pPr>
        <w:pStyle w:val="EndNoteBibliography"/>
        <w:spacing w:after="240"/>
        <w:ind w:left="720" w:hanging="720"/>
        <w:rPr>
          <w:noProof/>
        </w:rPr>
      </w:pPr>
      <w:r w:rsidRPr="00ED21A5">
        <w:rPr>
          <w:noProof/>
        </w:rPr>
        <w:t>1191.</w:t>
      </w:r>
      <w:r w:rsidRPr="00ED21A5">
        <w:rPr>
          <w:noProof/>
        </w:rPr>
        <w:tab/>
        <w:t xml:space="preserve">van Hagen IM, Roos-Hesselink JW, Ruys TP, Merz WM, Goland S, Gabriel H, Lelonek M, Trojnarska O, Al Mahmeed WA, Balint HO, Ashour Z, Baumgartner H, Boersma E, Johnson MR, Hall R, Investigators R and the ERPT. Pregnancy in Women With a Mechanical Heart Valve: Data of the European Society of Cardiology Registry of Pregnancy and Cardiac Disease (ROPAC). </w:t>
      </w:r>
      <w:r w:rsidRPr="00ED21A5">
        <w:rPr>
          <w:i/>
          <w:noProof/>
        </w:rPr>
        <w:t>Circulation</w:t>
      </w:r>
      <w:r w:rsidRPr="00ED21A5">
        <w:rPr>
          <w:noProof/>
        </w:rPr>
        <w:t>. 2015;132:132-42.</w:t>
      </w:r>
    </w:p>
    <w:p w:rsidR="00ED21A5" w:rsidRPr="00ED21A5" w:rsidRDefault="00ED21A5" w:rsidP="00ED21A5">
      <w:pPr>
        <w:pStyle w:val="EndNoteBibliography"/>
        <w:spacing w:after="240"/>
        <w:ind w:left="720" w:hanging="720"/>
        <w:rPr>
          <w:noProof/>
        </w:rPr>
      </w:pPr>
      <w:r w:rsidRPr="00ED21A5">
        <w:rPr>
          <w:noProof/>
        </w:rPr>
        <w:t>1192.</w:t>
      </w:r>
      <w:r w:rsidRPr="00ED21A5">
        <w:rPr>
          <w:noProof/>
        </w:rPr>
        <w:tab/>
        <w:t xml:space="preserve">van Heerde M, Hruda J and Hazekamp MG. Severe pulmonary hypertension secondary to a parachute-like mitral valve, with the left superior caval vein draining into the coronary sinus, in a girl with Turner's syndrome. </w:t>
      </w:r>
      <w:r w:rsidRPr="00ED21A5">
        <w:rPr>
          <w:i/>
          <w:noProof/>
        </w:rPr>
        <w:t>Cardiol Young</w:t>
      </w:r>
      <w:r w:rsidRPr="00ED21A5">
        <w:rPr>
          <w:noProof/>
        </w:rPr>
        <w:t>. 2003;13:364-6.</w:t>
      </w:r>
    </w:p>
    <w:p w:rsidR="00ED21A5" w:rsidRPr="00ED21A5" w:rsidRDefault="00ED21A5" w:rsidP="00ED21A5">
      <w:pPr>
        <w:pStyle w:val="EndNoteBibliography"/>
        <w:spacing w:after="240"/>
        <w:ind w:left="720" w:hanging="720"/>
        <w:rPr>
          <w:noProof/>
        </w:rPr>
      </w:pPr>
      <w:r w:rsidRPr="00ED21A5">
        <w:rPr>
          <w:noProof/>
        </w:rPr>
        <w:t>1193.</w:t>
      </w:r>
      <w:r w:rsidRPr="00ED21A5">
        <w:rPr>
          <w:noProof/>
        </w:rPr>
        <w:tab/>
        <w:t xml:space="preserve">van Ijsselmuiden MN, Bos AM, Hoek A, van Beek AP and Kerstens MN. [Lichen sclerosus and Turner syndrome]. </w:t>
      </w:r>
      <w:r w:rsidRPr="00ED21A5">
        <w:rPr>
          <w:i/>
          <w:noProof/>
        </w:rPr>
        <w:t>Ned Tijdschr Geneeskd</w:t>
      </w:r>
      <w:r w:rsidRPr="00ED21A5">
        <w:rPr>
          <w:noProof/>
        </w:rPr>
        <w:t>. 2010;154:A773.</w:t>
      </w:r>
    </w:p>
    <w:p w:rsidR="00ED21A5" w:rsidRPr="00ED21A5" w:rsidRDefault="00ED21A5" w:rsidP="00ED21A5">
      <w:pPr>
        <w:pStyle w:val="EndNoteBibliography"/>
        <w:spacing w:after="240"/>
        <w:ind w:left="720" w:hanging="720"/>
        <w:rPr>
          <w:noProof/>
        </w:rPr>
      </w:pPr>
      <w:r w:rsidRPr="00ED21A5">
        <w:rPr>
          <w:noProof/>
        </w:rPr>
        <w:t>1194.</w:t>
      </w:r>
      <w:r w:rsidRPr="00ED21A5">
        <w:rPr>
          <w:noProof/>
        </w:rPr>
        <w:tab/>
        <w:t xml:space="preserve">Van PL, Bakalov VK and Bondy CA. Monosomy for the X-chromosome is associated with an atherogenic lipid profile. </w:t>
      </w:r>
      <w:r w:rsidRPr="00ED21A5">
        <w:rPr>
          <w:i/>
          <w:noProof/>
        </w:rPr>
        <w:t>J Clin Endocrinol Metab</w:t>
      </w:r>
      <w:r w:rsidRPr="00ED21A5">
        <w:rPr>
          <w:noProof/>
        </w:rPr>
        <w:t>. 2006;91:2867-70.</w:t>
      </w:r>
    </w:p>
    <w:p w:rsidR="00ED21A5" w:rsidRPr="00ED21A5" w:rsidRDefault="00ED21A5" w:rsidP="00ED21A5">
      <w:pPr>
        <w:pStyle w:val="EndNoteBibliography"/>
        <w:spacing w:after="240"/>
        <w:ind w:left="720" w:hanging="720"/>
        <w:rPr>
          <w:noProof/>
        </w:rPr>
      </w:pPr>
      <w:r w:rsidRPr="00ED21A5">
        <w:rPr>
          <w:noProof/>
        </w:rPr>
        <w:t>1195.</w:t>
      </w:r>
      <w:r w:rsidRPr="00ED21A5">
        <w:rPr>
          <w:noProof/>
        </w:rPr>
        <w:tab/>
        <w:t xml:space="preserve">Van PL, Bakalov VK, Zinn AR and Bondy CA. Maternal X chromosome, visceral adiposity, and lipid profile. </w:t>
      </w:r>
      <w:r w:rsidRPr="00ED21A5">
        <w:rPr>
          <w:i/>
          <w:noProof/>
        </w:rPr>
        <w:t>JAMA</w:t>
      </w:r>
      <w:r w:rsidRPr="00ED21A5">
        <w:rPr>
          <w:noProof/>
        </w:rPr>
        <w:t>. 2006;295:1373-4.</w:t>
      </w:r>
    </w:p>
    <w:p w:rsidR="00ED21A5" w:rsidRPr="00ED21A5" w:rsidRDefault="00ED21A5" w:rsidP="00ED21A5">
      <w:pPr>
        <w:pStyle w:val="EndNoteBibliography"/>
        <w:spacing w:after="240"/>
        <w:ind w:left="720" w:hanging="720"/>
        <w:rPr>
          <w:noProof/>
        </w:rPr>
      </w:pPr>
      <w:r w:rsidRPr="00ED21A5">
        <w:rPr>
          <w:noProof/>
        </w:rPr>
        <w:t>1196.</w:t>
      </w:r>
      <w:r w:rsidRPr="00ED21A5">
        <w:rPr>
          <w:noProof/>
        </w:rPr>
        <w:tab/>
        <w:t xml:space="preserve">van Teunenbroek A, de Muinck Keizer-Schrama SM, Aanstoot HJ, Stijnen T, Hoogerbrugge N and Drop SL. Carbohydrate and lipid metabolism during various growth hormone dosing regimens in girls with Turner syndrome. Dutch Working Group on Growth Hormone. </w:t>
      </w:r>
      <w:r w:rsidRPr="00ED21A5">
        <w:rPr>
          <w:i/>
          <w:noProof/>
        </w:rPr>
        <w:t>Metabolism</w:t>
      </w:r>
      <w:r w:rsidRPr="00ED21A5">
        <w:rPr>
          <w:noProof/>
        </w:rPr>
        <w:t>. 1999;48:7-14.</w:t>
      </w:r>
    </w:p>
    <w:p w:rsidR="00ED21A5" w:rsidRPr="00ED21A5" w:rsidRDefault="00ED21A5" w:rsidP="00ED21A5">
      <w:pPr>
        <w:pStyle w:val="EndNoteBibliography"/>
        <w:spacing w:after="240"/>
        <w:ind w:left="720" w:hanging="720"/>
        <w:rPr>
          <w:noProof/>
        </w:rPr>
      </w:pPr>
      <w:r w:rsidRPr="00ED21A5">
        <w:rPr>
          <w:noProof/>
        </w:rPr>
        <w:t>1197.</w:t>
      </w:r>
      <w:r w:rsidRPr="00ED21A5">
        <w:rPr>
          <w:noProof/>
        </w:rPr>
        <w:tab/>
        <w:t xml:space="preserve">van Teunenbroek A, Stijnen T, Otten B, de Muinck Keizer-Schrama S, Naeraa RW, Rongen-Westerlaken C and Drop S. A regression method including chronological and bone age for predicting final height in Turner's syndrome, with a comparison of existing methods. </w:t>
      </w:r>
      <w:r w:rsidRPr="00ED21A5">
        <w:rPr>
          <w:i/>
          <w:noProof/>
        </w:rPr>
        <w:t>Acta Paediatr</w:t>
      </w:r>
      <w:r w:rsidRPr="00ED21A5">
        <w:rPr>
          <w:noProof/>
        </w:rPr>
        <w:t>. 1996;85:413-20.</w:t>
      </w:r>
    </w:p>
    <w:p w:rsidR="00ED21A5" w:rsidRPr="00ED21A5" w:rsidRDefault="00ED21A5" w:rsidP="00ED21A5">
      <w:pPr>
        <w:pStyle w:val="EndNoteBibliography"/>
        <w:spacing w:after="240"/>
        <w:ind w:left="720" w:hanging="720"/>
        <w:rPr>
          <w:noProof/>
        </w:rPr>
      </w:pPr>
      <w:r w:rsidRPr="00ED21A5">
        <w:rPr>
          <w:noProof/>
        </w:rPr>
        <w:t>1198.</w:t>
      </w:r>
      <w:r w:rsidRPr="00ED21A5">
        <w:rPr>
          <w:noProof/>
        </w:rPr>
        <w:tab/>
        <w:t xml:space="preserve">van Wassenaer AG, Lubbers LJ and Losekoot G. Partial abnormal pulmonary venous return in Turner syndrome. </w:t>
      </w:r>
      <w:r w:rsidRPr="00ED21A5">
        <w:rPr>
          <w:i/>
          <w:noProof/>
        </w:rPr>
        <w:t>Eur J Pediatr</w:t>
      </w:r>
      <w:r w:rsidRPr="00ED21A5">
        <w:rPr>
          <w:noProof/>
        </w:rPr>
        <w:t>. 1988;148:101-3.</w:t>
      </w:r>
    </w:p>
    <w:p w:rsidR="00ED21A5" w:rsidRPr="00ED21A5" w:rsidRDefault="00ED21A5" w:rsidP="00ED21A5">
      <w:pPr>
        <w:pStyle w:val="EndNoteBibliography"/>
        <w:spacing w:after="240"/>
        <w:ind w:left="720" w:hanging="720"/>
        <w:rPr>
          <w:noProof/>
        </w:rPr>
      </w:pPr>
      <w:r w:rsidRPr="00ED21A5">
        <w:rPr>
          <w:noProof/>
        </w:rPr>
        <w:t>1199.</w:t>
      </w:r>
      <w:r w:rsidRPr="00ED21A5">
        <w:rPr>
          <w:noProof/>
        </w:rPr>
        <w:tab/>
        <w:t xml:space="preserve">Vanermen B, Aertgeerts M, Hoogmartens M and Fabry G. The syndrome of Parsonage and Turner. Discussion of clinical features with a review of 8 cases. </w:t>
      </w:r>
      <w:r w:rsidRPr="00ED21A5">
        <w:rPr>
          <w:i/>
          <w:noProof/>
        </w:rPr>
        <w:t>Acta orthopaedica Belgica</w:t>
      </w:r>
      <w:r w:rsidRPr="00ED21A5">
        <w:rPr>
          <w:noProof/>
        </w:rPr>
        <w:t>. 1991;57:414-9.</w:t>
      </w:r>
    </w:p>
    <w:p w:rsidR="00ED21A5" w:rsidRPr="00ED21A5" w:rsidRDefault="00ED21A5" w:rsidP="00ED21A5">
      <w:pPr>
        <w:pStyle w:val="EndNoteBibliography"/>
        <w:spacing w:after="240"/>
        <w:ind w:left="720" w:hanging="720"/>
        <w:rPr>
          <w:noProof/>
        </w:rPr>
      </w:pPr>
      <w:r w:rsidRPr="00ED21A5">
        <w:rPr>
          <w:noProof/>
        </w:rPr>
        <w:t>1200.</w:t>
      </w:r>
      <w:r w:rsidRPr="00ED21A5">
        <w:rPr>
          <w:noProof/>
        </w:rPr>
        <w:tab/>
        <w:t xml:space="preserve">Varol E and Peker RO. The relation between X chromosome parental origin and aortic stiffness in patients with Turner's syndrome: role of hypertension and antihypertensive drugs. </w:t>
      </w:r>
      <w:r w:rsidRPr="00ED21A5">
        <w:rPr>
          <w:i/>
          <w:noProof/>
        </w:rPr>
        <w:t>Clin Endocrinol (Oxf)</w:t>
      </w:r>
      <w:r w:rsidRPr="00ED21A5">
        <w:rPr>
          <w:noProof/>
        </w:rPr>
        <w:t>. 2015;82:157.</w:t>
      </w:r>
    </w:p>
    <w:p w:rsidR="00ED21A5" w:rsidRPr="00ED21A5" w:rsidRDefault="00ED21A5" w:rsidP="00ED21A5">
      <w:pPr>
        <w:pStyle w:val="EndNoteBibliography"/>
        <w:spacing w:after="240"/>
        <w:ind w:left="720" w:hanging="720"/>
        <w:rPr>
          <w:noProof/>
        </w:rPr>
      </w:pPr>
      <w:r w:rsidRPr="00ED21A5">
        <w:rPr>
          <w:noProof/>
        </w:rPr>
        <w:t>1201.</w:t>
      </w:r>
      <w:r w:rsidRPr="00ED21A5">
        <w:rPr>
          <w:noProof/>
        </w:rPr>
        <w:tab/>
        <w:t xml:space="preserve">Vedantham S, Picus D, Sanchez LA, Braverman A, Moon MR, Sundt T, 3rd, Kim P, Rubin B and Sicard GA. Percutaneous management of ischemic complications in patients with type-B aortic dissection. </w:t>
      </w:r>
      <w:r w:rsidRPr="00ED21A5">
        <w:rPr>
          <w:i/>
          <w:noProof/>
        </w:rPr>
        <w:t>J Vasc Interv Radiol</w:t>
      </w:r>
      <w:r w:rsidRPr="00ED21A5">
        <w:rPr>
          <w:noProof/>
        </w:rPr>
        <w:t>. 2003;14:181-94.</w:t>
      </w:r>
    </w:p>
    <w:p w:rsidR="00ED21A5" w:rsidRPr="00ED21A5" w:rsidRDefault="00ED21A5" w:rsidP="00ED21A5">
      <w:pPr>
        <w:pStyle w:val="EndNoteBibliography"/>
        <w:spacing w:after="240"/>
        <w:ind w:left="720" w:hanging="720"/>
        <w:rPr>
          <w:noProof/>
        </w:rPr>
      </w:pPr>
      <w:r w:rsidRPr="00ED21A5">
        <w:rPr>
          <w:noProof/>
        </w:rPr>
        <w:t>1202.</w:t>
      </w:r>
      <w:r w:rsidRPr="00ED21A5">
        <w:rPr>
          <w:noProof/>
        </w:rPr>
        <w:tab/>
        <w:t xml:space="preserve">Velay A, Kack-Kack W, Abravanel F, Lhomme S, Leyendecker P, Kremer L, Chamouard P, Izopet J, Fafi-Kremer S and Barth H. Parsonage-Turner syndrome due to autochthonous acute genotype 3f hepatitis E virus infection in a nonimmunocompromised 55-year-old patient. </w:t>
      </w:r>
      <w:r w:rsidRPr="00ED21A5">
        <w:rPr>
          <w:i/>
          <w:noProof/>
        </w:rPr>
        <w:t>J Neurovirol</w:t>
      </w:r>
      <w:r w:rsidRPr="00ED21A5">
        <w:rPr>
          <w:noProof/>
        </w:rPr>
        <w:t>. 2017;23:615-620.</w:t>
      </w:r>
    </w:p>
    <w:p w:rsidR="00ED21A5" w:rsidRPr="00ED21A5" w:rsidRDefault="00ED21A5" w:rsidP="00ED21A5">
      <w:pPr>
        <w:pStyle w:val="EndNoteBibliography"/>
        <w:spacing w:after="240"/>
        <w:ind w:left="720" w:hanging="720"/>
        <w:rPr>
          <w:noProof/>
        </w:rPr>
      </w:pPr>
      <w:r w:rsidRPr="00ED21A5">
        <w:rPr>
          <w:noProof/>
        </w:rPr>
        <w:t>1203.</w:t>
      </w:r>
      <w:r w:rsidRPr="00ED21A5">
        <w:rPr>
          <w:noProof/>
        </w:rPr>
        <w:tab/>
        <w:t xml:space="preserve">Venkatraman ES and Begg CB. Properties of a nonparametric test for early comparison of treatments in clinical trials in the presence of surrogate endpoints. </w:t>
      </w:r>
      <w:r w:rsidRPr="00ED21A5">
        <w:rPr>
          <w:i/>
          <w:noProof/>
        </w:rPr>
        <w:t>Biometrics</w:t>
      </w:r>
      <w:r w:rsidRPr="00ED21A5">
        <w:rPr>
          <w:noProof/>
        </w:rPr>
        <w:t>. 1999;55:1171-6.</w:t>
      </w:r>
    </w:p>
    <w:p w:rsidR="00ED21A5" w:rsidRPr="00ED21A5" w:rsidRDefault="00ED21A5" w:rsidP="00ED21A5">
      <w:pPr>
        <w:pStyle w:val="EndNoteBibliography"/>
        <w:spacing w:after="240"/>
        <w:ind w:left="720" w:hanging="720"/>
        <w:rPr>
          <w:noProof/>
        </w:rPr>
      </w:pPr>
      <w:r w:rsidRPr="00ED21A5">
        <w:rPr>
          <w:noProof/>
        </w:rPr>
        <w:t>1204.</w:t>
      </w:r>
      <w:r w:rsidRPr="00ED21A5">
        <w:rPr>
          <w:noProof/>
        </w:rPr>
        <w:tab/>
        <w:t xml:space="preserve">Verdonck A and van Erum R. [Syndromes 12. Turner syndrome]. </w:t>
      </w:r>
      <w:r w:rsidRPr="00ED21A5">
        <w:rPr>
          <w:i/>
          <w:noProof/>
        </w:rPr>
        <w:t>Nederlands tijdschrift voor tandheelkunde</w:t>
      </w:r>
      <w:r w:rsidRPr="00ED21A5">
        <w:rPr>
          <w:noProof/>
        </w:rPr>
        <w:t>. 1999;106:264-6.</w:t>
      </w:r>
    </w:p>
    <w:p w:rsidR="00ED21A5" w:rsidRPr="00ED21A5" w:rsidRDefault="00ED21A5" w:rsidP="00ED21A5">
      <w:pPr>
        <w:pStyle w:val="EndNoteBibliography"/>
        <w:spacing w:after="240"/>
        <w:ind w:left="720" w:hanging="720"/>
        <w:rPr>
          <w:noProof/>
        </w:rPr>
      </w:pPr>
      <w:r w:rsidRPr="00ED21A5">
        <w:rPr>
          <w:noProof/>
        </w:rPr>
        <w:t>1205.</w:t>
      </w:r>
      <w:r w:rsidRPr="00ED21A5">
        <w:rPr>
          <w:noProof/>
        </w:rPr>
        <w:tab/>
        <w:t xml:space="preserve">Verlinde F, Massa G, Lagrou K, Froidecoeur C, Bourguignon JP, Craen M, De Schepper J, Du Caju M, Heinrichs C, Francois I, Maes M and Belgian Study Group of Paediatric E. Health and psychosocial status of patients with turner syndrome after transition to adulthood: the Belgian experience. </w:t>
      </w:r>
      <w:r w:rsidRPr="00ED21A5">
        <w:rPr>
          <w:i/>
          <w:noProof/>
        </w:rPr>
        <w:t>Horm Res</w:t>
      </w:r>
      <w:r w:rsidRPr="00ED21A5">
        <w:rPr>
          <w:noProof/>
        </w:rPr>
        <w:t>. 2004;62:161-7.</w:t>
      </w:r>
    </w:p>
    <w:p w:rsidR="00ED21A5" w:rsidRPr="00ED21A5" w:rsidRDefault="00ED21A5" w:rsidP="00ED21A5">
      <w:pPr>
        <w:pStyle w:val="EndNoteBibliography"/>
        <w:spacing w:after="240"/>
        <w:ind w:left="720" w:hanging="720"/>
        <w:rPr>
          <w:noProof/>
        </w:rPr>
      </w:pPr>
      <w:r w:rsidRPr="00ED21A5">
        <w:rPr>
          <w:noProof/>
        </w:rPr>
        <w:t>1206.</w:t>
      </w:r>
      <w:r w:rsidRPr="00ED21A5">
        <w:rPr>
          <w:noProof/>
        </w:rPr>
        <w:tab/>
        <w:t xml:space="preserve">Verma S, Goyal P, Beam C and Shah D. Turner syndrome and Duchenne muscular dystrophy. </w:t>
      </w:r>
      <w:r w:rsidRPr="00ED21A5">
        <w:rPr>
          <w:i/>
          <w:noProof/>
        </w:rPr>
        <w:t>Muscle Nerve</w:t>
      </w:r>
      <w:r w:rsidRPr="00ED21A5">
        <w:rPr>
          <w:noProof/>
        </w:rPr>
        <w:t>. 2017;56:E12-E15.</w:t>
      </w:r>
    </w:p>
    <w:p w:rsidR="00ED21A5" w:rsidRPr="00ED21A5" w:rsidRDefault="00ED21A5" w:rsidP="00ED21A5">
      <w:pPr>
        <w:pStyle w:val="EndNoteBibliography"/>
        <w:spacing w:after="240"/>
        <w:ind w:left="720" w:hanging="720"/>
        <w:rPr>
          <w:noProof/>
        </w:rPr>
      </w:pPr>
      <w:r w:rsidRPr="00ED21A5">
        <w:rPr>
          <w:noProof/>
        </w:rPr>
        <w:t>1207.</w:t>
      </w:r>
      <w:r w:rsidRPr="00ED21A5">
        <w:rPr>
          <w:noProof/>
        </w:rPr>
        <w:tab/>
        <w:t xml:space="preserve">Vesin S and Chudanova V. [Aortic aneurysm in Turner's syndrome]. </w:t>
      </w:r>
      <w:r w:rsidRPr="00ED21A5">
        <w:rPr>
          <w:i/>
          <w:noProof/>
        </w:rPr>
        <w:t>Cesk Radiol</w:t>
      </w:r>
      <w:r w:rsidRPr="00ED21A5">
        <w:rPr>
          <w:noProof/>
        </w:rPr>
        <w:t>. 1989;43:226-9.</w:t>
      </w:r>
    </w:p>
    <w:p w:rsidR="00ED21A5" w:rsidRPr="00ED21A5" w:rsidRDefault="00ED21A5" w:rsidP="00ED21A5">
      <w:pPr>
        <w:pStyle w:val="EndNoteBibliography"/>
        <w:spacing w:after="240"/>
        <w:ind w:left="720" w:hanging="720"/>
        <w:rPr>
          <w:noProof/>
        </w:rPr>
      </w:pPr>
      <w:r w:rsidRPr="00ED21A5">
        <w:rPr>
          <w:noProof/>
        </w:rPr>
        <w:t>1208.</w:t>
      </w:r>
      <w:r w:rsidRPr="00ED21A5">
        <w:rPr>
          <w:noProof/>
        </w:rPr>
        <w:tab/>
        <w:t xml:space="preserve">Videbech P and Nielsen J. Chromosome abnormalities and season of birth. </w:t>
      </w:r>
      <w:r w:rsidRPr="00ED21A5">
        <w:rPr>
          <w:i/>
          <w:noProof/>
        </w:rPr>
        <w:t>Hum Genet</w:t>
      </w:r>
      <w:r w:rsidRPr="00ED21A5">
        <w:rPr>
          <w:noProof/>
        </w:rPr>
        <w:t>. 1984;65:221-31.</w:t>
      </w:r>
    </w:p>
    <w:p w:rsidR="00ED21A5" w:rsidRPr="00ED21A5" w:rsidRDefault="00ED21A5" w:rsidP="00ED21A5">
      <w:pPr>
        <w:pStyle w:val="EndNoteBibliography"/>
        <w:spacing w:after="240"/>
        <w:ind w:left="720" w:hanging="720"/>
        <w:rPr>
          <w:noProof/>
        </w:rPr>
      </w:pPr>
      <w:r w:rsidRPr="00ED21A5">
        <w:rPr>
          <w:noProof/>
        </w:rPr>
        <w:t>1209.</w:t>
      </w:r>
      <w:r w:rsidRPr="00ED21A5">
        <w:rPr>
          <w:noProof/>
        </w:rPr>
        <w:tab/>
        <w:t xml:space="preserve">Vignetti P, Tarani L, Cives C, Bruni L, Tozzi MC and Pasquino AM. [A clinical and cytogenetic study of 50 women with Turner's syndrome. Considerations of the problem of pregnancies in these patients. Part 2]. </w:t>
      </w:r>
      <w:r w:rsidRPr="00ED21A5">
        <w:rPr>
          <w:i/>
          <w:noProof/>
        </w:rPr>
        <w:t>Minerva Pediatr</w:t>
      </w:r>
      <w:r w:rsidRPr="00ED21A5">
        <w:rPr>
          <w:noProof/>
        </w:rPr>
        <w:t>. 1991;43:295-304.</w:t>
      </w:r>
    </w:p>
    <w:p w:rsidR="00ED21A5" w:rsidRPr="00ED21A5" w:rsidRDefault="00ED21A5" w:rsidP="00ED21A5">
      <w:pPr>
        <w:pStyle w:val="EndNoteBibliography"/>
        <w:spacing w:after="240"/>
        <w:ind w:left="720" w:hanging="720"/>
        <w:rPr>
          <w:noProof/>
        </w:rPr>
      </w:pPr>
      <w:r w:rsidRPr="00ED21A5">
        <w:rPr>
          <w:noProof/>
        </w:rPr>
        <w:t>1210.</w:t>
      </w:r>
      <w:r w:rsidRPr="00ED21A5">
        <w:rPr>
          <w:noProof/>
        </w:rPr>
        <w:tab/>
        <w:t xml:space="preserve">Villanueva-Ortega E, Ahedo B, Fonseca-Sanchez MA, Perez-Duran J, Garibay-Nieto N, Macias-Galaviz MT, Trujillo-Cabrera Y, Garcia-Latorre E and Queipo G. Analysis of PTPN22, ZFAT and MYO9B polymorphisms in Turner Syndrome and risk of autoimmune disease. </w:t>
      </w:r>
      <w:r w:rsidRPr="00ED21A5">
        <w:rPr>
          <w:i/>
          <w:noProof/>
        </w:rPr>
        <w:t>Int J Immunogenet</w:t>
      </w:r>
      <w:r w:rsidRPr="00ED21A5">
        <w:rPr>
          <w:noProof/>
        </w:rPr>
        <w:t>. 2017;44:153-157.</w:t>
      </w:r>
    </w:p>
    <w:p w:rsidR="00ED21A5" w:rsidRPr="00ED21A5" w:rsidRDefault="00ED21A5" w:rsidP="00ED21A5">
      <w:pPr>
        <w:pStyle w:val="EndNoteBibliography"/>
        <w:spacing w:after="240"/>
        <w:ind w:left="720" w:hanging="720"/>
        <w:rPr>
          <w:noProof/>
        </w:rPr>
      </w:pPr>
      <w:r w:rsidRPr="00ED21A5">
        <w:rPr>
          <w:noProof/>
        </w:rPr>
        <w:t>1211.</w:t>
      </w:r>
      <w:r w:rsidRPr="00ED21A5">
        <w:rPr>
          <w:noProof/>
        </w:rPr>
        <w:tab/>
        <w:t xml:space="preserve">Vincent AJ, Nguyen HH, Ranasinha S and Vollenhoven B. Increased detection of co-morbidities with evaluation at a dedicated adult Turner syndrome clinic. </w:t>
      </w:r>
      <w:r w:rsidRPr="00ED21A5">
        <w:rPr>
          <w:i/>
          <w:noProof/>
        </w:rPr>
        <w:t>Climacteric</w:t>
      </w:r>
      <w:r w:rsidRPr="00ED21A5">
        <w:rPr>
          <w:noProof/>
        </w:rPr>
        <w:t>. 2017;20:442-447.</w:t>
      </w:r>
    </w:p>
    <w:p w:rsidR="00ED21A5" w:rsidRPr="00ED21A5" w:rsidRDefault="00ED21A5" w:rsidP="00ED21A5">
      <w:pPr>
        <w:pStyle w:val="EndNoteBibliography"/>
        <w:spacing w:after="240"/>
        <w:ind w:left="720" w:hanging="720"/>
        <w:rPr>
          <w:noProof/>
        </w:rPr>
      </w:pPr>
      <w:r w:rsidRPr="00ED21A5">
        <w:rPr>
          <w:noProof/>
        </w:rPr>
        <w:t>1212.</w:t>
      </w:r>
      <w:r w:rsidRPr="00ED21A5">
        <w:rPr>
          <w:noProof/>
        </w:rPr>
        <w:tab/>
        <w:t xml:space="preserve">Virdis R, Cantu MC, Ghizzoni L, Ammenti A, Nori G, Volta C, Cravidi C, Vanelli M, Balestrazzi P, Bernasconi S and et al. Blood pressure behaviour and control in Turner syndrome. </w:t>
      </w:r>
      <w:r w:rsidRPr="00ED21A5">
        <w:rPr>
          <w:i/>
          <w:noProof/>
        </w:rPr>
        <w:t>Clin Exp Hypertens A</w:t>
      </w:r>
      <w:r w:rsidRPr="00ED21A5">
        <w:rPr>
          <w:noProof/>
        </w:rPr>
        <w:t>. 1986;8:787-91.</w:t>
      </w:r>
    </w:p>
    <w:p w:rsidR="00ED21A5" w:rsidRPr="00ED21A5" w:rsidRDefault="00ED21A5" w:rsidP="00ED21A5">
      <w:pPr>
        <w:pStyle w:val="EndNoteBibliography"/>
        <w:spacing w:after="240"/>
        <w:ind w:left="720" w:hanging="720"/>
        <w:rPr>
          <w:noProof/>
        </w:rPr>
      </w:pPr>
      <w:r w:rsidRPr="00ED21A5">
        <w:rPr>
          <w:noProof/>
        </w:rPr>
        <w:t>1213.</w:t>
      </w:r>
      <w:r w:rsidRPr="00ED21A5">
        <w:rPr>
          <w:noProof/>
        </w:rPr>
        <w:tab/>
        <w:t xml:space="preserve">Viuff MH, Trolle C, Wen J, Jensen JM, Norgaard BL, Gutmark EJ, Gutmark-Little I, Mortensen KH, Gravholt CH and Andersen NH. Coronary artery anomalies in Turner Syndrome. </w:t>
      </w:r>
      <w:r w:rsidRPr="00ED21A5">
        <w:rPr>
          <w:i/>
          <w:noProof/>
        </w:rPr>
        <w:t>J Cardiovasc Comput Tomogr</w:t>
      </w:r>
      <w:r w:rsidRPr="00ED21A5">
        <w:rPr>
          <w:noProof/>
        </w:rPr>
        <w:t>. 2016.</w:t>
      </w:r>
    </w:p>
    <w:p w:rsidR="00ED21A5" w:rsidRPr="00ED21A5" w:rsidRDefault="00ED21A5" w:rsidP="00ED21A5">
      <w:pPr>
        <w:pStyle w:val="EndNoteBibliography"/>
        <w:spacing w:after="240"/>
        <w:ind w:left="720" w:hanging="720"/>
        <w:rPr>
          <w:noProof/>
        </w:rPr>
      </w:pPr>
      <w:r w:rsidRPr="00ED21A5">
        <w:rPr>
          <w:noProof/>
        </w:rPr>
        <w:t>1214.</w:t>
      </w:r>
      <w:r w:rsidRPr="00ED21A5">
        <w:rPr>
          <w:noProof/>
        </w:rPr>
        <w:tab/>
        <w:t xml:space="preserve">Vlaminck S, D'Hont G, Vanagt-Meire F, Ampe W and Depondt M. [The Noonan syndrome]. </w:t>
      </w:r>
      <w:r w:rsidRPr="00ED21A5">
        <w:rPr>
          <w:i/>
          <w:noProof/>
        </w:rPr>
        <w:t>Acta oto-rhino-laryngologica Belgica</w:t>
      </w:r>
      <w:r w:rsidRPr="00ED21A5">
        <w:rPr>
          <w:noProof/>
        </w:rPr>
        <w:t>. 1982;36:1011-20.</w:t>
      </w:r>
    </w:p>
    <w:p w:rsidR="00ED21A5" w:rsidRPr="00ED21A5" w:rsidRDefault="00ED21A5" w:rsidP="00ED21A5">
      <w:pPr>
        <w:pStyle w:val="EndNoteBibliography"/>
        <w:spacing w:after="240"/>
        <w:ind w:left="720" w:hanging="720"/>
        <w:rPr>
          <w:noProof/>
        </w:rPr>
      </w:pPr>
      <w:r w:rsidRPr="00ED21A5">
        <w:rPr>
          <w:noProof/>
        </w:rPr>
        <w:t>1215.</w:t>
      </w:r>
      <w:r w:rsidRPr="00ED21A5">
        <w:rPr>
          <w:noProof/>
        </w:rPr>
        <w:tab/>
        <w:t xml:space="preserve">Vodicka R, Vrtel R, Adamova K, Zapletalova J, Lebl J, Santavy J, Santava A, Kolarova J, Konvalinka D and Krejcirikova E. [Analysis of specific sequences in female patients with Turner syndrome--initial study]. </w:t>
      </w:r>
      <w:r w:rsidRPr="00ED21A5">
        <w:rPr>
          <w:i/>
          <w:noProof/>
        </w:rPr>
        <w:t>Casopis lekaru ceskych</w:t>
      </w:r>
      <w:r w:rsidRPr="00ED21A5">
        <w:rPr>
          <w:noProof/>
        </w:rPr>
        <w:t>. 2002;141:421-4.</w:t>
      </w:r>
    </w:p>
    <w:p w:rsidR="00ED21A5" w:rsidRPr="00ED21A5" w:rsidRDefault="00ED21A5" w:rsidP="00ED21A5">
      <w:pPr>
        <w:pStyle w:val="EndNoteBibliography"/>
        <w:spacing w:after="240"/>
        <w:ind w:left="720" w:hanging="720"/>
        <w:rPr>
          <w:noProof/>
        </w:rPr>
      </w:pPr>
      <w:r w:rsidRPr="00ED21A5">
        <w:rPr>
          <w:noProof/>
        </w:rPr>
        <w:t>1216.</w:t>
      </w:r>
      <w:r w:rsidRPr="00ED21A5">
        <w:rPr>
          <w:noProof/>
        </w:rPr>
        <w:tab/>
        <w:t xml:space="preserve">Voges I, Jerosch-Herold M, Hedderich J, Pardun E, Hart C, Gabbert DD, Hansen JH, Petko C, Kramer HH and Rickers C. Normal values of aortic dimensions, distensibility, and pulse wave velocity in children and young adults: a cross-sectional study. </w:t>
      </w:r>
      <w:r w:rsidRPr="00ED21A5">
        <w:rPr>
          <w:i/>
          <w:noProof/>
        </w:rPr>
        <w:t>J Cardiovasc Magn Reson</w:t>
      </w:r>
      <w:r w:rsidRPr="00ED21A5">
        <w:rPr>
          <w:noProof/>
        </w:rPr>
        <w:t>. 2012;14:77.</w:t>
      </w:r>
    </w:p>
    <w:p w:rsidR="00ED21A5" w:rsidRPr="00ED21A5" w:rsidRDefault="00ED21A5" w:rsidP="00ED21A5">
      <w:pPr>
        <w:pStyle w:val="EndNoteBibliography"/>
        <w:spacing w:after="240"/>
        <w:ind w:left="720" w:hanging="720"/>
        <w:rPr>
          <w:noProof/>
        </w:rPr>
      </w:pPr>
      <w:r w:rsidRPr="00ED21A5">
        <w:rPr>
          <w:noProof/>
        </w:rPr>
        <w:t>1217.</w:t>
      </w:r>
      <w:r w:rsidRPr="00ED21A5">
        <w:rPr>
          <w:noProof/>
        </w:rPr>
        <w:tab/>
        <w:t xml:space="preserve">Volkl TM, Degenhardt K, Koch A, Simm D, Dorr HG and Singer H. Cardiovascular anomalies in children and young adults with Ullrich-Turner syndrome the Erlangen experience. </w:t>
      </w:r>
      <w:r w:rsidRPr="00ED21A5">
        <w:rPr>
          <w:i/>
          <w:noProof/>
        </w:rPr>
        <w:t>Clin Cardiol</w:t>
      </w:r>
      <w:r w:rsidRPr="00ED21A5">
        <w:rPr>
          <w:noProof/>
        </w:rPr>
        <w:t>. 2005;28:88-92.</w:t>
      </w:r>
    </w:p>
    <w:p w:rsidR="00ED21A5" w:rsidRPr="00ED21A5" w:rsidRDefault="00ED21A5" w:rsidP="00ED21A5">
      <w:pPr>
        <w:pStyle w:val="EndNoteBibliography"/>
        <w:spacing w:after="240"/>
        <w:ind w:left="720" w:hanging="720"/>
        <w:rPr>
          <w:noProof/>
        </w:rPr>
      </w:pPr>
      <w:r w:rsidRPr="00ED21A5">
        <w:rPr>
          <w:noProof/>
        </w:rPr>
        <w:t>1218.</w:t>
      </w:r>
      <w:r w:rsidRPr="00ED21A5">
        <w:rPr>
          <w:noProof/>
        </w:rPr>
        <w:tab/>
        <w:t xml:space="preserve">von Kaisenberg CS, Wilting J, Dörk T, Nicolaides KH, Meinhold-Heerlein I, Hillemanns P and Brand-Saberi B. Lymphatic capillary hypoplasia in the skin of fetuses with increased nuchal translucency and Turner's syndrome: comparison with trisomies and controls. </w:t>
      </w:r>
      <w:r w:rsidRPr="00ED21A5">
        <w:rPr>
          <w:i/>
          <w:noProof/>
        </w:rPr>
        <w:t>Molecular Human Reproduction</w:t>
      </w:r>
      <w:r w:rsidRPr="00ED21A5">
        <w:rPr>
          <w:noProof/>
        </w:rPr>
        <w:t>. 2010;16:778-789.</w:t>
      </w:r>
    </w:p>
    <w:p w:rsidR="00ED21A5" w:rsidRPr="00ED21A5" w:rsidRDefault="00ED21A5" w:rsidP="00ED21A5">
      <w:pPr>
        <w:pStyle w:val="EndNoteBibliography"/>
        <w:spacing w:after="240"/>
        <w:ind w:left="720" w:hanging="720"/>
        <w:rPr>
          <w:noProof/>
        </w:rPr>
      </w:pPr>
      <w:r w:rsidRPr="00ED21A5">
        <w:rPr>
          <w:noProof/>
        </w:rPr>
        <w:t>1219.</w:t>
      </w:r>
      <w:r w:rsidRPr="00ED21A5">
        <w:rPr>
          <w:noProof/>
        </w:rPr>
        <w:tab/>
        <w:t xml:space="preserve">Vorsanova SG, Yurov YB, Ulas VY, Demidova IA, Sharonin VO, Kolotii AD, Gorbatchevskaia NL, Beresheva AK and Soloviev IV. Cytogenetic and molecular-cytogenetic studies of Rett syndrome (RTT): a retrospective analysis of a Russian cohort of RTT patients (the investigation of 57 girls and three boys). </w:t>
      </w:r>
      <w:r w:rsidRPr="00ED21A5">
        <w:rPr>
          <w:i/>
          <w:noProof/>
        </w:rPr>
        <w:t>Brain &amp; development</w:t>
      </w:r>
      <w:r w:rsidRPr="00ED21A5">
        <w:rPr>
          <w:noProof/>
        </w:rPr>
        <w:t>. 2001;23 Suppl 1:S196-201.</w:t>
      </w:r>
    </w:p>
    <w:p w:rsidR="00ED21A5" w:rsidRPr="00ED21A5" w:rsidRDefault="00ED21A5" w:rsidP="00ED21A5">
      <w:pPr>
        <w:pStyle w:val="EndNoteBibliography"/>
        <w:spacing w:after="240"/>
        <w:ind w:left="720" w:hanging="720"/>
        <w:rPr>
          <w:noProof/>
        </w:rPr>
      </w:pPr>
      <w:r w:rsidRPr="00ED21A5">
        <w:rPr>
          <w:noProof/>
        </w:rPr>
        <w:t>1220.</w:t>
      </w:r>
      <w:r w:rsidRPr="00ED21A5">
        <w:rPr>
          <w:noProof/>
        </w:rPr>
        <w:tab/>
        <w:t xml:space="preserve">Waldron D. Chromatin: Xist as a recruitment tool. </w:t>
      </w:r>
      <w:r w:rsidRPr="00ED21A5">
        <w:rPr>
          <w:i/>
          <w:noProof/>
        </w:rPr>
        <w:t>Nat Rev Genet</w:t>
      </w:r>
      <w:r w:rsidRPr="00ED21A5">
        <w:rPr>
          <w:noProof/>
        </w:rPr>
        <w:t>. 2016;17:580.</w:t>
      </w:r>
    </w:p>
    <w:p w:rsidR="00ED21A5" w:rsidRPr="00ED21A5" w:rsidRDefault="00ED21A5" w:rsidP="00ED21A5">
      <w:pPr>
        <w:pStyle w:val="EndNoteBibliography"/>
        <w:spacing w:after="240"/>
        <w:ind w:left="720" w:hanging="720"/>
        <w:rPr>
          <w:noProof/>
        </w:rPr>
      </w:pPr>
      <w:r w:rsidRPr="00ED21A5">
        <w:rPr>
          <w:noProof/>
        </w:rPr>
        <w:t>1221.</w:t>
      </w:r>
      <w:r w:rsidRPr="00ED21A5">
        <w:rPr>
          <w:noProof/>
        </w:rPr>
        <w:tab/>
        <w:t xml:space="preserve">Walzer S and Richmond JB. The epidemiology of learning disorders. </w:t>
      </w:r>
      <w:r w:rsidRPr="00ED21A5">
        <w:rPr>
          <w:i/>
          <w:noProof/>
        </w:rPr>
        <w:t>Pediatric clinics of North America</w:t>
      </w:r>
      <w:r w:rsidRPr="00ED21A5">
        <w:rPr>
          <w:noProof/>
        </w:rPr>
        <w:t>. 1973;20:549-65.</w:t>
      </w:r>
    </w:p>
    <w:p w:rsidR="00ED21A5" w:rsidRPr="00ED21A5" w:rsidRDefault="00ED21A5" w:rsidP="00ED21A5">
      <w:pPr>
        <w:pStyle w:val="EndNoteBibliography"/>
        <w:spacing w:after="240"/>
        <w:ind w:left="720" w:hanging="720"/>
        <w:rPr>
          <w:noProof/>
        </w:rPr>
      </w:pPr>
      <w:r w:rsidRPr="00ED21A5">
        <w:rPr>
          <w:noProof/>
        </w:rPr>
        <w:t>1222.</w:t>
      </w:r>
      <w:r w:rsidRPr="00ED21A5">
        <w:rPr>
          <w:noProof/>
        </w:rPr>
        <w:tab/>
        <w:t xml:space="preserve">Wanga S, Silversides C, Dore A, de Waard V and Mulder B. Pregnancy and Thoracic Aortic Disease: Managing the Risks. </w:t>
      </w:r>
      <w:r w:rsidRPr="00ED21A5">
        <w:rPr>
          <w:i/>
          <w:noProof/>
        </w:rPr>
        <w:t>Can J Cardiol</w:t>
      </w:r>
      <w:r w:rsidRPr="00ED21A5">
        <w:rPr>
          <w:noProof/>
        </w:rPr>
        <w:t>. 2015.</w:t>
      </w:r>
    </w:p>
    <w:p w:rsidR="00ED21A5" w:rsidRPr="00ED21A5" w:rsidRDefault="00ED21A5" w:rsidP="00ED21A5">
      <w:pPr>
        <w:pStyle w:val="EndNoteBibliography"/>
        <w:spacing w:after="240"/>
        <w:ind w:left="720" w:hanging="720"/>
        <w:rPr>
          <w:noProof/>
        </w:rPr>
      </w:pPr>
      <w:r w:rsidRPr="00ED21A5">
        <w:rPr>
          <w:noProof/>
        </w:rPr>
        <w:t>1223.</w:t>
      </w:r>
      <w:r w:rsidRPr="00ED21A5">
        <w:rPr>
          <w:noProof/>
        </w:rPr>
        <w:tab/>
        <w:t xml:space="preserve">Warnes CA, Williams RG, Bashore TM, Child JS, Connolly HM, Dearani JA, del Nido P, Fasules JW, Graham TP, Jr., Hijazi ZM, Hunt SA, King ME, Landzberg MJ, Miner PD, Radford MJ, Walsh EP, Webb GD, Smith SC, Jr., Jacobs AK, Adams CD, Anderson JL, Antman EM, Buller CE, Creager MA, Ettinger SM, Halperin JL, Hunt SA, Krumholz HM, Kushner FG, Lytle BW, Nishimura RA, Page RL, Riegel B, Tarkington LG, Yancy CW, American College of C, American Heart Association Task Force on Practice G, American Society of E, Heart Rhythm S, International Society for Adult Congenital Heart D, Society for Cardiovascular A, Interventions and Society of Thoracic S. ACC/AHA 2008 guidelines for the management of adults with congenital heart disease: a report of the American College of Cardiology/American Heart Association Task Force on Practice Guidelines (Writing Committee to Develop Guidelines on the Management of Adults With Congenital Heart Disease). Developed in Collaboration With the American Society of Echocardiography, Heart Rhythm Society, International Society for Adult Congenital Heart Disease, Society for Cardiovascular Angiography and Interventions, and Society of Thoracic Surgeons. </w:t>
      </w:r>
      <w:r w:rsidRPr="00ED21A5">
        <w:rPr>
          <w:i/>
          <w:noProof/>
        </w:rPr>
        <w:t>J Am Coll Cardiol</w:t>
      </w:r>
      <w:r w:rsidRPr="00ED21A5">
        <w:rPr>
          <w:noProof/>
        </w:rPr>
        <w:t>. 2008;52:e143-263.</w:t>
      </w:r>
    </w:p>
    <w:p w:rsidR="00ED21A5" w:rsidRPr="00ED21A5" w:rsidRDefault="00ED21A5" w:rsidP="00ED21A5">
      <w:pPr>
        <w:pStyle w:val="EndNoteBibliography"/>
        <w:spacing w:after="240"/>
        <w:ind w:left="720" w:hanging="720"/>
        <w:rPr>
          <w:noProof/>
        </w:rPr>
      </w:pPr>
      <w:r w:rsidRPr="00ED21A5">
        <w:rPr>
          <w:noProof/>
        </w:rPr>
        <w:t>1224.</w:t>
      </w:r>
      <w:r w:rsidRPr="00ED21A5">
        <w:rPr>
          <w:noProof/>
        </w:rPr>
        <w:tab/>
        <w:t xml:space="preserve">Wasniewska M, Corrias A, Messina MF, Crisafulli G, Salzano G, Valenzise M, Mussa A and De Luca F. Graves' disease prevalence in a young population with Turner syndrome. </w:t>
      </w:r>
      <w:r w:rsidRPr="00ED21A5">
        <w:rPr>
          <w:i/>
          <w:noProof/>
        </w:rPr>
        <w:t>J Endocrinol Invest</w:t>
      </w:r>
      <w:r w:rsidRPr="00ED21A5">
        <w:rPr>
          <w:noProof/>
        </w:rPr>
        <w:t>. 2010;33:69-70.</w:t>
      </w:r>
    </w:p>
    <w:p w:rsidR="00ED21A5" w:rsidRPr="00ED21A5" w:rsidRDefault="00ED21A5" w:rsidP="00ED21A5">
      <w:pPr>
        <w:pStyle w:val="EndNoteBibliography"/>
        <w:spacing w:after="240"/>
        <w:ind w:left="720" w:hanging="720"/>
        <w:rPr>
          <w:noProof/>
        </w:rPr>
      </w:pPr>
      <w:r w:rsidRPr="00ED21A5">
        <w:rPr>
          <w:noProof/>
        </w:rPr>
        <w:t>1225.</w:t>
      </w:r>
      <w:r w:rsidRPr="00ED21A5">
        <w:rPr>
          <w:noProof/>
        </w:rPr>
        <w:tab/>
        <w:t xml:space="preserve">Watanabe M, Zinn AR, Page DC and Nishimoto T. Functional equivalence of human X- and Y-encoded isoforms of ribosomal protein S4 consistent with a role in Turner syndrome. </w:t>
      </w:r>
      <w:r w:rsidRPr="00ED21A5">
        <w:rPr>
          <w:i/>
          <w:noProof/>
        </w:rPr>
        <w:t>Nature genetics</w:t>
      </w:r>
      <w:r w:rsidRPr="00ED21A5">
        <w:rPr>
          <w:noProof/>
        </w:rPr>
        <w:t>. 1993;4:268-71.</w:t>
      </w:r>
    </w:p>
    <w:p w:rsidR="00ED21A5" w:rsidRPr="00ED21A5" w:rsidRDefault="00ED21A5" w:rsidP="00ED21A5">
      <w:pPr>
        <w:pStyle w:val="EndNoteBibliography"/>
        <w:spacing w:after="240"/>
        <w:ind w:left="720" w:hanging="720"/>
        <w:rPr>
          <w:noProof/>
        </w:rPr>
      </w:pPr>
      <w:r w:rsidRPr="00ED21A5">
        <w:rPr>
          <w:noProof/>
        </w:rPr>
        <w:t>1226.</w:t>
      </w:r>
      <w:r w:rsidRPr="00ED21A5">
        <w:rPr>
          <w:noProof/>
        </w:rPr>
        <w:tab/>
        <w:t xml:space="preserve">Watanabe T, Yamasa Y, Abe M, Murase A, Tanaka M and Shimizu K. [Surgery in a case of Turner's syndrome associated with aortic coarctation, aortic valve insufficiency, and right ventricular outflow stenosis]. </w:t>
      </w:r>
      <w:r w:rsidRPr="00ED21A5">
        <w:rPr>
          <w:i/>
          <w:noProof/>
        </w:rPr>
        <w:t>Rinsho Kyobu Geka</w:t>
      </w:r>
      <w:r w:rsidRPr="00ED21A5">
        <w:rPr>
          <w:noProof/>
        </w:rPr>
        <w:t>. 1982;2:853-60.</w:t>
      </w:r>
    </w:p>
    <w:p w:rsidR="00ED21A5" w:rsidRPr="00ED21A5" w:rsidRDefault="00ED21A5" w:rsidP="00ED21A5">
      <w:pPr>
        <w:pStyle w:val="EndNoteBibliography"/>
        <w:spacing w:after="240"/>
        <w:ind w:left="720" w:hanging="720"/>
        <w:rPr>
          <w:noProof/>
        </w:rPr>
      </w:pPr>
      <w:r w:rsidRPr="00ED21A5">
        <w:rPr>
          <w:noProof/>
        </w:rPr>
        <w:t>1227.</w:t>
      </w:r>
      <w:r w:rsidRPr="00ED21A5">
        <w:rPr>
          <w:noProof/>
        </w:rPr>
        <w:tab/>
        <w:t xml:space="preserve">Watkin PM. Otological disease in Turner's syndrome. </w:t>
      </w:r>
      <w:r w:rsidRPr="00ED21A5">
        <w:rPr>
          <w:i/>
          <w:noProof/>
        </w:rPr>
        <w:t>The Journal of laryngology and otology</w:t>
      </w:r>
      <w:r w:rsidRPr="00ED21A5">
        <w:rPr>
          <w:noProof/>
        </w:rPr>
        <w:t>. 1989;103:731-8.</w:t>
      </w:r>
    </w:p>
    <w:p w:rsidR="00ED21A5" w:rsidRPr="00ED21A5" w:rsidRDefault="00ED21A5" w:rsidP="00ED21A5">
      <w:pPr>
        <w:pStyle w:val="EndNoteBibliography"/>
        <w:spacing w:after="240"/>
        <w:ind w:left="720" w:hanging="720"/>
        <w:rPr>
          <w:noProof/>
        </w:rPr>
      </w:pPr>
      <w:r w:rsidRPr="00ED21A5">
        <w:rPr>
          <w:noProof/>
        </w:rPr>
        <w:t>1228.</w:t>
      </w:r>
      <w:r w:rsidRPr="00ED21A5">
        <w:rPr>
          <w:noProof/>
        </w:rPr>
        <w:tab/>
        <w:t xml:space="preserve">Wattad A, Jain J, Kerrigan J and Youngberg G. Focal segmental glomerulosclerosis and Turner syndrome. </w:t>
      </w:r>
      <w:r w:rsidRPr="00ED21A5">
        <w:rPr>
          <w:i/>
          <w:noProof/>
        </w:rPr>
        <w:t>Nephron</w:t>
      </w:r>
      <w:r w:rsidRPr="00ED21A5">
        <w:rPr>
          <w:noProof/>
        </w:rPr>
        <w:t>. 1998;80:106.</w:t>
      </w:r>
    </w:p>
    <w:p w:rsidR="00ED21A5" w:rsidRPr="00ED21A5" w:rsidRDefault="00ED21A5" w:rsidP="00ED21A5">
      <w:pPr>
        <w:pStyle w:val="EndNoteBibliography"/>
        <w:spacing w:after="240"/>
        <w:ind w:left="720" w:hanging="720"/>
        <w:rPr>
          <w:noProof/>
        </w:rPr>
      </w:pPr>
      <w:r w:rsidRPr="00ED21A5">
        <w:rPr>
          <w:noProof/>
        </w:rPr>
        <w:t>1229.</w:t>
      </w:r>
      <w:r w:rsidRPr="00ED21A5">
        <w:rPr>
          <w:noProof/>
        </w:rPr>
        <w:tab/>
        <w:t xml:space="preserve">Wax JR, Prabhakar G, Giraldez RA, Hutchins GM, Stetten G and Blakemore KJ. Unilateral renal hypoplasia and contralateral renal agenesis: a new association with 45,X/46,XY mosaicism. </w:t>
      </w:r>
      <w:r w:rsidRPr="00ED21A5">
        <w:rPr>
          <w:i/>
          <w:noProof/>
        </w:rPr>
        <w:t>Am J Perinatol</w:t>
      </w:r>
      <w:r w:rsidRPr="00ED21A5">
        <w:rPr>
          <w:noProof/>
        </w:rPr>
        <w:t>. 1994;11:184-6.</w:t>
      </w:r>
    </w:p>
    <w:p w:rsidR="00ED21A5" w:rsidRPr="00ED21A5" w:rsidRDefault="00ED21A5" w:rsidP="00ED21A5">
      <w:pPr>
        <w:pStyle w:val="EndNoteBibliography"/>
        <w:spacing w:after="240"/>
        <w:ind w:left="720" w:hanging="720"/>
        <w:rPr>
          <w:noProof/>
        </w:rPr>
      </w:pPr>
      <w:r w:rsidRPr="00ED21A5">
        <w:rPr>
          <w:noProof/>
        </w:rPr>
        <w:t>1230.</w:t>
      </w:r>
      <w:r w:rsidRPr="00ED21A5">
        <w:rPr>
          <w:noProof/>
        </w:rPr>
        <w:tab/>
        <w:t xml:space="preserve">Welsh J and Todd M. Incidence and characteristics of lymphedema in Turner's syndrome. </w:t>
      </w:r>
      <w:r w:rsidRPr="00ED21A5">
        <w:rPr>
          <w:i/>
          <w:noProof/>
        </w:rPr>
        <w:t>Lymphology</w:t>
      </w:r>
      <w:r w:rsidRPr="00ED21A5">
        <w:rPr>
          <w:noProof/>
        </w:rPr>
        <w:t>. 2006;39:152-3.</w:t>
      </w:r>
    </w:p>
    <w:p w:rsidR="00ED21A5" w:rsidRPr="00ED21A5" w:rsidRDefault="00ED21A5" w:rsidP="00ED21A5">
      <w:pPr>
        <w:pStyle w:val="EndNoteBibliography"/>
        <w:spacing w:after="240"/>
        <w:ind w:left="720" w:hanging="720"/>
        <w:rPr>
          <w:noProof/>
        </w:rPr>
      </w:pPr>
      <w:r w:rsidRPr="00ED21A5">
        <w:rPr>
          <w:noProof/>
        </w:rPr>
        <w:t>1231.</w:t>
      </w:r>
      <w:r w:rsidRPr="00ED21A5">
        <w:rPr>
          <w:noProof/>
        </w:rPr>
        <w:tab/>
        <w:t xml:space="preserve">Weng L, Quinlivan E, Gong Y, Beitelshees AL, Shahin MH, Turner ST, Chapman AB, Gums JG, Johnson JA, Frye RF, Garrett TJ and Cooper-DeHoff RM. Association of branched and aromatic amino acids levels with metabolic syndrome and impaired fasting glucose in hypertensive patients. </w:t>
      </w:r>
      <w:r w:rsidRPr="00ED21A5">
        <w:rPr>
          <w:i/>
          <w:noProof/>
        </w:rPr>
        <w:t>Metab Syndr Relat Disord</w:t>
      </w:r>
      <w:r w:rsidRPr="00ED21A5">
        <w:rPr>
          <w:noProof/>
        </w:rPr>
        <w:t>. 2015;13:195-202.</w:t>
      </w:r>
    </w:p>
    <w:p w:rsidR="00ED21A5" w:rsidRPr="00ED21A5" w:rsidRDefault="00ED21A5" w:rsidP="00ED21A5">
      <w:pPr>
        <w:pStyle w:val="EndNoteBibliography"/>
        <w:spacing w:after="240"/>
        <w:ind w:left="720" w:hanging="720"/>
        <w:rPr>
          <w:noProof/>
        </w:rPr>
      </w:pPr>
      <w:r w:rsidRPr="00ED21A5">
        <w:rPr>
          <w:noProof/>
        </w:rPr>
        <w:t>1232.</w:t>
      </w:r>
      <w:r w:rsidRPr="00ED21A5">
        <w:rPr>
          <w:noProof/>
        </w:rPr>
        <w:tab/>
        <w:t xml:space="preserve">Wenstrom KD, Boots LR and Cosper PC. Multiple marker screening test: identification of fetal cystic hygroma, hydrops, and sex chromosome aneuploidy. </w:t>
      </w:r>
      <w:r w:rsidRPr="00ED21A5">
        <w:rPr>
          <w:i/>
          <w:noProof/>
        </w:rPr>
        <w:t>The Journal of maternal-fetal medicine</w:t>
      </w:r>
      <w:r w:rsidRPr="00ED21A5">
        <w:rPr>
          <w:noProof/>
        </w:rPr>
        <w:t>. 1996;5:31-5.</w:t>
      </w:r>
    </w:p>
    <w:p w:rsidR="00ED21A5" w:rsidRPr="00ED21A5" w:rsidRDefault="00ED21A5" w:rsidP="00ED21A5">
      <w:pPr>
        <w:pStyle w:val="EndNoteBibliography"/>
        <w:spacing w:after="240"/>
        <w:ind w:left="720" w:hanging="720"/>
        <w:rPr>
          <w:noProof/>
        </w:rPr>
      </w:pPr>
      <w:r w:rsidRPr="00ED21A5">
        <w:rPr>
          <w:noProof/>
        </w:rPr>
        <w:t>1233.</w:t>
      </w:r>
      <w:r w:rsidRPr="00ED21A5">
        <w:rPr>
          <w:noProof/>
        </w:rPr>
        <w:tab/>
        <w:t xml:space="preserve">Weytjens C, Bove T and Van Der Niepen P. Aortic dissection and Turner's syndrome. </w:t>
      </w:r>
      <w:r w:rsidRPr="00ED21A5">
        <w:rPr>
          <w:i/>
          <w:noProof/>
        </w:rPr>
        <w:t>Journal of Cardiovascular Surgery</w:t>
      </w:r>
      <w:r w:rsidRPr="00ED21A5">
        <w:rPr>
          <w:noProof/>
        </w:rPr>
        <w:t>. 2000;41:295-7.</w:t>
      </w:r>
    </w:p>
    <w:p w:rsidR="00ED21A5" w:rsidRPr="00ED21A5" w:rsidRDefault="00ED21A5" w:rsidP="00ED21A5">
      <w:pPr>
        <w:pStyle w:val="EndNoteBibliography"/>
        <w:spacing w:after="240"/>
        <w:ind w:left="720" w:hanging="720"/>
        <w:rPr>
          <w:noProof/>
        </w:rPr>
      </w:pPr>
      <w:r w:rsidRPr="00ED21A5">
        <w:rPr>
          <w:noProof/>
        </w:rPr>
        <w:t>1234.</w:t>
      </w:r>
      <w:r w:rsidRPr="00ED21A5">
        <w:rPr>
          <w:noProof/>
        </w:rPr>
        <w:tab/>
        <w:t xml:space="preserve">Wiechec M, Knafel A, Nocun A, Wiercinska E, Ludwin A and Ludwin I. What are the most common first-trimester ultrasound findings in cases of Turner syndrome? </w:t>
      </w:r>
      <w:r w:rsidRPr="00ED21A5">
        <w:rPr>
          <w:i/>
          <w:noProof/>
        </w:rPr>
        <w:t>J Matern Fetal Neonatal Med</w:t>
      </w:r>
      <w:r w:rsidRPr="00ED21A5">
        <w:rPr>
          <w:noProof/>
        </w:rPr>
        <w:t>. 2017;30:1632-1636.</w:t>
      </w:r>
    </w:p>
    <w:p w:rsidR="00ED21A5" w:rsidRPr="00ED21A5" w:rsidRDefault="00ED21A5" w:rsidP="00ED21A5">
      <w:pPr>
        <w:pStyle w:val="EndNoteBibliography"/>
        <w:spacing w:after="240"/>
        <w:ind w:left="720" w:hanging="720"/>
        <w:rPr>
          <w:noProof/>
        </w:rPr>
      </w:pPr>
      <w:r w:rsidRPr="00ED21A5">
        <w:rPr>
          <w:noProof/>
        </w:rPr>
        <w:t>1235.</w:t>
      </w:r>
      <w:r w:rsidRPr="00ED21A5">
        <w:rPr>
          <w:noProof/>
        </w:rPr>
        <w:tab/>
        <w:t xml:space="preserve">Wikiera B, Barg E, Konieczna A, Glab E and Noczynska A. [The prevalence of thyro-peroxidase antibodies and thyroid function in Turner's syndrome]. </w:t>
      </w:r>
      <w:r w:rsidRPr="00ED21A5">
        <w:rPr>
          <w:i/>
          <w:noProof/>
        </w:rPr>
        <w:t>Endokrynol Diabetol Chor Przemiany Materii Wieku Rozw</w:t>
      </w:r>
      <w:r w:rsidRPr="00ED21A5">
        <w:rPr>
          <w:noProof/>
        </w:rPr>
        <w:t>. 2006;12:190-4.</w:t>
      </w:r>
    </w:p>
    <w:p w:rsidR="00ED21A5" w:rsidRPr="00ED21A5" w:rsidRDefault="00ED21A5" w:rsidP="00ED21A5">
      <w:pPr>
        <w:pStyle w:val="EndNoteBibliography"/>
        <w:spacing w:after="240"/>
        <w:ind w:left="720" w:hanging="720"/>
        <w:rPr>
          <w:noProof/>
        </w:rPr>
      </w:pPr>
      <w:r w:rsidRPr="00ED21A5">
        <w:rPr>
          <w:noProof/>
        </w:rPr>
        <w:t>1236.</w:t>
      </w:r>
      <w:r w:rsidRPr="00ED21A5">
        <w:rPr>
          <w:noProof/>
        </w:rPr>
        <w:tab/>
        <w:t xml:space="preserve">Wikiera B, Zawadzka K, Laczmanski L, Sloka N, Bolanowski M, Basiak A, Noczynska A and Daroszewski J. Growth Hormone Treatment Increases Plasma Irisin Concentration in Patients with Turner Syndrome. </w:t>
      </w:r>
      <w:r w:rsidRPr="00ED21A5">
        <w:rPr>
          <w:i/>
          <w:noProof/>
        </w:rPr>
        <w:t>Horm Metab Res</w:t>
      </w:r>
      <w:r w:rsidRPr="00ED21A5">
        <w:rPr>
          <w:noProof/>
        </w:rPr>
        <w:t>. 2017;49:122-128.</w:t>
      </w:r>
    </w:p>
    <w:p w:rsidR="00ED21A5" w:rsidRPr="00ED21A5" w:rsidRDefault="00ED21A5" w:rsidP="00ED21A5">
      <w:pPr>
        <w:pStyle w:val="EndNoteBibliography"/>
        <w:spacing w:after="240"/>
        <w:ind w:left="720" w:hanging="720"/>
        <w:rPr>
          <w:noProof/>
        </w:rPr>
      </w:pPr>
      <w:r w:rsidRPr="00ED21A5">
        <w:rPr>
          <w:noProof/>
        </w:rPr>
        <w:t>1237.</w:t>
      </w:r>
      <w:r w:rsidRPr="00ED21A5">
        <w:rPr>
          <w:noProof/>
        </w:rPr>
        <w:tab/>
        <w:t xml:space="preserve">Wiktor AE and Van Dyke DL. Detection of low level sex chromosome mosaicism in Ullrich-Turner syndrome patients. </w:t>
      </w:r>
      <w:r w:rsidRPr="00ED21A5">
        <w:rPr>
          <w:i/>
          <w:noProof/>
        </w:rPr>
        <w:t>Am J Med Genet A</w:t>
      </w:r>
      <w:r w:rsidRPr="00ED21A5">
        <w:rPr>
          <w:noProof/>
        </w:rPr>
        <w:t>. 2005;138A:259-61.</w:t>
      </w:r>
    </w:p>
    <w:p w:rsidR="00ED21A5" w:rsidRPr="00ED21A5" w:rsidRDefault="00ED21A5" w:rsidP="00ED21A5">
      <w:pPr>
        <w:pStyle w:val="EndNoteBibliography"/>
        <w:spacing w:after="240"/>
        <w:ind w:left="720" w:hanging="720"/>
        <w:rPr>
          <w:noProof/>
        </w:rPr>
      </w:pPr>
      <w:r w:rsidRPr="00ED21A5">
        <w:rPr>
          <w:noProof/>
        </w:rPr>
        <w:t>1238.</w:t>
      </w:r>
      <w:r w:rsidRPr="00ED21A5">
        <w:rPr>
          <w:noProof/>
        </w:rPr>
        <w:tab/>
        <w:t xml:space="preserve">Williams JK. Behavioral characteristics of children with Turner syndrome and children with learning disabilities. </w:t>
      </w:r>
      <w:r w:rsidRPr="00ED21A5">
        <w:rPr>
          <w:i/>
          <w:noProof/>
        </w:rPr>
        <w:t>Western journal of nursing research</w:t>
      </w:r>
      <w:r w:rsidRPr="00ED21A5">
        <w:rPr>
          <w:noProof/>
        </w:rPr>
        <w:t>. 1994;16:26-35; discussion 35-9.</w:t>
      </w:r>
    </w:p>
    <w:p w:rsidR="00ED21A5" w:rsidRPr="00ED21A5" w:rsidRDefault="00ED21A5" w:rsidP="00ED21A5">
      <w:pPr>
        <w:pStyle w:val="EndNoteBibliography"/>
        <w:spacing w:after="240"/>
        <w:ind w:left="720" w:hanging="720"/>
        <w:rPr>
          <w:noProof/>
        </w:rPr>
      </w:pPr>
      <w:r w:rsidRPr="00ED21A5">
        <w:rPr>
          <w:noProof/>
        </w:rPr>
        <w:t>1239.</w:t>
      </w:r>
      <w:r w:rsidRPr="00ED21A5">
        <w:rPr>
          <w:noProof/>
        </w:rPr>
        <w:tab/>
        <w:t xml:space="preserve">Wilson DM, Frane JW, Sherman B, Johanson AJ, Hintz RL and Rosenfeld RG. Carbohydrate and lipid metabolism in Turner syndrome: effect of therapy with growth hormone, oxandrolone, and a combination of both. </w:t>
      </w:r>
      <w:r w:rsidRPr="00ED21A5">
        <w:rPr>
          <w:i/>
          <w:noProof/>
        </w:rPr>
        <w:t>J Pediatr</w:t>
      </w:r>
      <w:r w:rsidRPr="00ED21A5">
        <w:rPr>
          <w:noProof/>
        </w:rPr>
        <w:t>. 1988;112:210-7.</w:t>
      </w:r>
    </w:p>
    <w:p w:rsidR="00ED21A5" w:rsidRPr="00ED21A5" w:rsidRDefault="00ED21A5" w:rsidP="00ED21A5">
      <w:pPr>
        <w:pStyle w:val="EndNoteBibliography"/>
        <w:spacing w:after="240"/>
        <w:ind w:left="720" w:hanging="720"/>
        <w:rPr>
          <w:noProof/>
        </w:rPr>
      </w:pPr>
      <w:r w:rsidRPr="00ED21A5">
        <w:rPr>
          <w:noProof/>
        </w:rPr>
        <w:t>1240.</w:t>
      </w:r>
      <w:r w:rsidRPr="00ED21A5">
        <w:rPr>
          <w:noProof/>
        </w:rPr>
        <w:tab/>
        <w:t xml:space="preserve">Wilson R, Chu CE, Donaldson MD, Thomson JA, McKillop JH and Connor JM. An increased incidence of thyroid antibodies in patients with Turner's syndrome and their first degree relatives. </w:t>
      </w:r>
      <w:r w:rsidRPr="00ED21A5">
        <w:rPr>
          <w:i/>
          <w:noProof/>
        </w:rPr>
        <w:t>Autoimmunity</w:t>
      </w:r>
      <w:r w:rsidRPr="00ED21A5">
        <w:rPr>
          <w:noProof/>
        </w:rPr>
        <w:t>. 1996;25:47-52.</w:t>
      </w:r>
    </w:p>
    <w:p w:rsidR="00ED21A5" w:rsidRPr="00ED21A5" w:rsidRDefault="00ED21A5" w:rsidP="00ED21A5">
      <w:pPr>
        <w:pStyle w:val="EndNoteBibliography"/>
        <w:spacing w:after="240"/>
        <w:ind w:left="720" w:hanging="720"/>
        <w:rPr>
          <w:noProof/>
        </w:rPr>
      </w:pPr>
      <w:r w:rsidRPr="00ED21A5">
        <w:rPr>
          <w:noProof/>
        </w:rPr>
        <w:t>1241.</w:t>
      </w:r>
      <w:r w:rsidRPr="00ED21A5">
        <w:rPr>
          <w:noProof/>
        </w:rPr>
        <w:tab/>
        <w:t xml:space="preserve">Winther JF, Boice JD, Jr., Mulvihill JJ, Stovall M, Frederiksen K, Tawn EJ and Olsen JH. Chromosomal abnormalities among offspring of childhood-cancer survivors in Denmark: a population-based study. </w:t>
      </w:r>
      <w:r w:rsidRPr="00ED21A5">
        <w:rPr>
          <w:i/>
          <w:noProof/>
        </w:rPr>
        <w:t>Am J Hum Genet</w:t>
      </w:r>
      <w:r w:rsidRPr="00ED21A5">
        <w:rPr>
          <w:noProof/>
        </w:rPr>
        <w:t>. 2004;74:1282-5.</w:t>
      </w:r>
    </w:p>
    <w:p w:rsidR="00ED21A5" w:rsidRPr="00ED21A5" w:rsidRDefault="00ED21A5" w:rsidP="00ED21A5">
      <w:pPr>
        <w:pStyle w:val="EndNoteBibliography"/>
        <w:spacing w:after="240"/>
        <w:ind w:left="720" w:hanging="720"/>
        <w:rPr>
          <w:noProof/>
        </w:rPr>
      </w:pPr>
      <w:r w:rsidRPr="00ED21A5">
        <w:rPr>
          <w:noProof/>
        </w:rPr>
        <w:t>1242.</w:t>
      </w:r>
      <w:r w:rsidRPr="00ED21A5">
        <w:rPr>
          <w:noProof/>
        </w:rPr>
        <w:tab/>
        <w:t xml:space="preserve">Wisniewski A. [Children with body length deficiency at birth and at risk of growth deficiency since childhood]. </w:t>
      </w:r>
      <w:r w:rsidRPr="00ED21A5">
        <w:rPr>
          <w:i/>
          <w:noProof/>
        </w:rPr>
        <w:t>Pediatr Endocrinol Diabetes Metab</w:t>
      </w:r>
      <w:r w:rsidRPr="00ED21A5">
        <w:rPr>
          <w:noProof/>
        </w:rPr>
        <w:t>. 2009;15:210-5.</w:t>
      </w:r>
    </w:p>
    <w:p w:rsidR="00ED21A5" w:rsidRPr="00ED21A5" w:rsidRDefault="00ED21A5" w:rsidP="00ED21A5">
      <w:pPr>
        <w:pStyle w:val="EndNoteBibliography"/>
        <w:spacing w:after="240"/>
        <w:ind w:left="720" w:hanging="720"/>
        <w:rPr>
          <w:noProof/>
        </w:rPr>
      </w:pPr>
      <w:r w:rsidRPr="00ED21A5">
        <w:rPr>
          <w:noProof/>
        </w:rPr>
        <w:t>1243.</w:t>
      </w:r>
      <w:r w:rsidRPr="00ED21A5">
        <w:rPr>
          <w:noProof/>
        </w:rPr>
        <w:tab/>
        <w:t xml:space="preserve">Wisniewski A, Milde K and Stupnicki R. [Spontaneous growth of girls with Turner's syndrome until 6 years of age]. </w:t>
      </w:r>
      <w:r w:rsidRPr="00ED21A5">
        <w:rPr>
          <w:i/>
          <w:noProof/>
        </w:rPr>
        <w:t>Endokrynol Diabetol Chor Przemiany Materii Wieku Rozw</w:t>
      </w:r>
      <w:r w:rsidRPr="00ED21A5">
        <w:rPr>
          <w:noProof/>
        </w:rPr>
        <w:t>. 2006;12:7-11.</w:t>
      </w:r>
    </w:p>
    <w:p w:rsidR="00ED21A5" w:rsidRPr="00ED21A5" w:rsidRDefault="00ED21A5" w:rsidP="00ED21A5">
      <w:pPr>
        <w:pStyle w:val="EndNoteBibliography"/>
        <w:spacing w:after="240"/>
        <w:ind w:left="720" w:hanging="720"/>
        <w:rPr>
          <w:noProof/>
        </w:rPr>
      </w:pPr>
      <w:r w:rsidRPr="00ED21A5">
        <w:rPr>
          <w:noProof/>
        </w:rPr>
        <w:t>1244.</w:t>
      </w:r>
      <w:r w:rsidRPr="00ED21A5">
        <w:rPr>
          <w:noProof/>
        </w:rPr>
        <w:tab/>
        <w:t xml:space="preserve">Wisniewski A, Milde K, Stupnicki R and Szufladowicz-Wozniak J. Weight deficit at birth and Turner's syndrome. </w:t>
      </w:r>
      <w:r w:rsidRPr="00ED21A5">
        <w:rPr>
          <w:i/>
          <w:noProof/>
        </w:rPr>
        <w:t>J Pediatr Endocrinol Metab</w:t>
      </w:r>
      <w:r w:rsidRPr="00ED21A5">
        <w:rPr>
          <w:noProof/>
        </w:rPr>
        <w:t>. 2007;20:607-13.</w:t>
      </w:r>
    </w:p>
    <w:p w:rsidR="00ED21A5" w:rsidRPr="00ED21A5" w:rsidRDefault="00ED21A5" w:rsidP="00ED21A5">
      <w:pPr>
        <w:pStyle w:val="EndNoteBibliography"/>
        <w:spacing w:after="240"/>
        <w:ind w:left="720" w:hanging="720"/>
        <w:rPr>
          <w:noProof/>
        </w:rPr>
      </w:pPr>
      <w:r w:rsidRPr="00ED21A5">
        <w:rPr>
          <w:noProof/>
        </w:rPr>
        <w:t>1245.</w:t>
      </w:r>
      <w:r w:rsidRPr="00ED21A5">
        <w:rPr>
          <w:noProof/>
        </w:rPr>
        <w:tab/>
        <w:t xml:space="preserve">Wisniewski A, Stupnicki R, Milde K and Szufladowicz-Wozniak J. [Turner's syndrome: subjects with a normal body mass at birth grow taller than born small for gestational age]. </w:t>
      </w:r>
      <w:r w:rsidRPr="00ED21A5">
        <w:rPr>
          <w:i/>
          <w:noProof/>
        </w:rPr>
        <w:t>Endokrynol Diabetol Chor Przemiany Materii Wieku Rozw</w:t>
      </w:r>
      <w:r w:rsidRPr="00ED21A5">
        <w:rPr>
          <w:noProof/>
        </w:rPr>
        <w:t>. 2006;12:131-4.</w:t>
      </w:r>
    </w:p>
    <w:p w:rsidR="00ED21A5" w:rsidRPr="00ED21A5" w:rsidRDefault="00ED21A5" w:rsidP="00ED21A5">
      <w:pPr>
        <w:pStyle w:val="EndNoteBibliography"/>
        <w:spacing w:after="240"/>
        <w:ind w:left="720" w:hanging="720"/>
        <w:rPr>
          <w:noProof/>
        </w:rPr>
      </w:pPr>
      <w:r w:rsidRPr="00ED21A5">
        <w:rPr>
          <w:noProof/>
        </w:rPr>
        <w:t>1246.</w:t>
      </w:r>
      <w:r w:rsidRPr="00ED21A5">
        <w:rPr>
          <w:noProof/>
        </w:rPr>
        <w:tab/>
        <w:t xml:space="preserve">Wit JM, Massarano AA, Kamp GA, Hindmarsh PC, van Es A, Brook CG, Preece MA and Matthews DR. Growth hormone secretion in patients with Turner's syndrome as determined by time series analysis. </w:t>
      </w:r>
      <w:r w:rsidRPr="00ED21A5">
        <w:rPr>
          <w:i/>
          <w:noProof/>
        </w:rPr>
        <w:t>Acta endocrinologica</w:t>
      </w:r>
      <w:r w:rsidRPr="00ED21A5">
        <w:rPr>
          <w:noProof/>
        </w:rPr>
        <w:t>. 1992;127:7-12.</w:t>
      </w:r>
    </w:p>
    <w:p w:rsidR="00ED21A5" w:rsidRPr="00ED21A5" w:rsidRDefault="00ED21A5" w:rsidP="00ED21A5">
      <w:pPr>
        <w:pStyle w:val="EndNoteBibliography"/>
        <w:spacing w:after="240"/>
        <w:ind w:left="720" w:hanging="720"/>
        <w:rPr>
          <w:noProof/>
        </w:rPr>
      </w:pPr>
      <w:r w:rsidRPr="00ED21A5">
        <w:rPr>
          <w:noProof/>
        </w:rPr>
        <w:t>1247.</w:t>
      </w:r>
      <w:r w:rsidRPr="00ED21A5">
        <w:rPr>
          <w:noProof/>
        </w:rPr>
        <w:tab/>
        <w:t xml:space="preserve">Witkowska-Sedek E, Borowiec A, Kucharska A, Chacewicz K, Ruminska M, Demkow U and Pyrzak B. Thyroid Autoimmunity in Girls with Turner Syndrome. </w:t>
      </w:r>
      <w:r w:rsidRPr="00ED21A5">
        <w:rPr>
          <w:i/>
          <w:noProof/>
        </w:rPr>
        <w:t>Adv Exp Med Biol</w:t>
      </w:r>
      <w:r w:rsidRPr="00ED21A5">
        <w:rPr>
          <w:noProof/>
        </w:rPr>
        <w:t>. 2017;1022:71-76.</w:t>
      </w:r>
    </w:p>
    <w:p w:rsidR="00ED21A5" w:rsidRPr="00ED21A5" w:rsidRDefault="00ED21A5" w:rsidP="00ED21A5">
      <w:pPr>
        <w:pStyle w:val="EndNoteBibliography"/>
        <w:spacing w:after="240"/>
        <w:ind w:left="720" w:hanging="720"/>
        <w:rPr>
          <w:noProof/>
        </w:rPr>
      </w:pPr>
      <w:r w:rsidRPr="00ED21A5">
        <w:rPr>
          <w:noProof/>
        </w:rPr>
        <w:t>1248.</w:t>
      </w:r>
      <w:r w:rsidRPr="00ED21A5">
        <w:rPr>
          <w:noProof/>
        </w:rPr>
        <w:tab/>
        <w:t xml:space="preserve">Wojcik M, Janus D, Zygmunt-Gorska A and Starzyk JB. Insulin resistance in adolescents with Turner syndrome is comparable to obese peers, but the overall metabolic risk is lower due to unknown mechanism. </w:t>
      </w:r>
      <w:r w:rsidRPr="00ED21A5">
        <w:rPr>
          <w:i/>
          <w:noProof/>
        </w:rPr>
        <w:t>J Endocrinol Invest</w:t>
      </w:r>
      <w:r w:rsidRPr="00ED21A5">
        <w:rPr>
          <w:noProof/>
        </w:rPr>
        <w:t>. 2015;38:345-9.</w:t>
      </w:r>
    </w:p>
    <w:p w:rsidR="00ED21A5" w:rsidRPr="00ED21A5" w:rsidRDefault="00ED21A5" w:rsidP="00ED21A5">
      <w:pPr>
        <w:pStyle w:val="EndNoteBibliography"/>
        <w:spacing w:after="240"/>
        <w:ind w:left="720" w:hanging="720"/>
        <w:rPr>
          <w:noProof/>
        </w:rPr>
      </w:pPr>
      <w:r w:rsidRPr="00ED21A5">
        <w:rPr>
          <w:noProof/>
        </w:rPr>
        <w:t>1249.</w:t>
      </w:r>
      <w:r w:rsidRPr="00ED21A5">
        <w:rPr>
          <w:noProof/>
        </w:rPr>
        <w:tab/>
        <w:t xml:space="preserve">Wolff DJ, Van Dyke DL and Powell CM. Laboratory guideline for Turner syndrome. </w:t>
      </w:r>
      <w:r w:rsidRPr="00ED21A5">
        <w:rPr>
          <w:i/>
          <w:noProof/>
        </w:rPr>
        <w:t>Genetics in medicine : official journal of the American College of Medical Genetics</w:t>
      </w:r>
      <w:r w:rsidRPr="00ED21A5">
        <w:rPr>
          <w:noProof/>
        </w:rPr>
        <w:t>. 2010;12:52-5.</w:t>
      </w:r>
    </w:p>
    <w:p w:rsidR="00ED21A5" w:rsidRPr="00ED21A5" w:rsidRDefault="00ED21A5" w:rsidP="00ED21A5">
      <w:pPr>
        <w:pStyle w:val="EndNoteBibliography"/>
        <w:spacing w:after="240"/>
        <w:ind w:left="720" w:hanging="720"/>
        <w:rPr>
          <w:noProof/>
        </w:rPr>
      </w:pPr>
      <w:r w:rsidRPr="00ED21A5">
        <w:rPr>
          <w:noProof/>
        </w:rPr>
        <w:t>1250.</w:t>
      </w:r>
      <w:r w:rsidRPr="00ED21A5">
        <w:rPr>
          <w:noProof/>
        </w:rPr>
        <w:tab/>
        <w:t xml:space="preserve">Wolff DJ, Van Dyke DL, Powell CM and Working Group of the ALQAC. Laboratory guideline for Turner syndrome. </w:t>
      </w:r>
      <w:r w:rsidRPr="00ED21A5">
        <w:rPr>
          <w:i/>
          <w:noProof/>
        </w:rPr>
        <w:t>Genetics in medicine : official journal of the American College of Medical Genetics</w:t>
      </w:r>
      <w:r w:rsidRPr="00ED21A5">
        <w:rPr>
          <w:noProof/>
        </w:rPr>
        <w:t>. 2010;12:52-5.</w:t>
      </w:r>
    </w:p>
    <w:p w:rsidR="00ED21A5" w:rsidRPr="00ED21A5" w:rsidRDefault="00ED21A5" w:rsidP="00ED21A5">
      <w:pPr>
        <w:pStyle w:val="EndNoteBibliography"/>
        <w:spacing w:after="240"/>
        <w:ind w:left="720" w:hanging="720"/>
        <w:rPr>
          <w:noProof/>
        </w:rPr>
      </w:pPr>
      <w:r w:rsidRPr="00ED21A5">
        <w:rPr>
          <w:noProof/>
        </w:rPr>
        <w:t>1251.</w:t>
      </w:r>
      <w:r w:rsidRPr="00ED21A5">
        <w:rPr>
          <w:noProof/>
        </w:rPr>
        <w:tab/>
        <w:t xml:space="preserve">Wong HB. The significance of human chromosome abnormalities in Singapore. </w:t>
      </w:r>
      <w:r w:rsidRPr="00ED21A5">
        <w:rPr>
          <w:i/>
          <w:noProof/>
        </w:rPr>
        <w:t>Singapore medical journal</w:t>
      </w:r>
      <w:r w:rsidRPr="00ED21A5">
        <w:rPr>
          <w:noProof/>
        </w:rPr>
        <w:t>. 1979;20:363-70.</w:t>
      </w:r>
    </w:p>
    <w:p w:rsidR="00ED21A5" w:rsidRPr="00ED21A5" w:rsidRDefault="00ED21A5" w:rsidP="00ED21A5">
      <w:pPr>
        <w:pStyle w:val="EndNoteBibliography"/>
        <w:spacing w:after="240"/>
        <w:ind w:left="720" w:hanging="720"/>
        <w:rPr>
          <w:noProof/>
        </w:rPr>
      </w:pPr>
      <w:r w:rsidRPr="00ED21A5">
        <w:rPr>
          <w:noProof/>
        </w:rPr>
        <w:t>1252.</w:t>
      </w:r>
      <w:r w:rsidRPr="00ED21A5">
        <w:rPr>
          <w:noProof/>
        </w:rPr>
        <w:tab/>
        <w:t xml:space="preserve">Wong SC, Cheung M and Zacharin M. Aortic dilatation and dissection in Turner syndrome: What we know, what we are unclear about and what we should do in clinical practice? </w:t>
      </w:r>
      <w:r w:rsidRPr="00ED21A5">
        <w:rPr>
          <w:i/>
          <w:noProof/>
        </w:rPr>
        <w:t>International journal of adolescent medicine and health</w:t>
      </w:r>
      <w:r w:rsidRPr="00ED21A5">
        <w:rPr>
          <w:noProof/>
        </w:rPr>
        <w:t>. 2014.</w:t>
      </w:r>
    </w:p>
    <w:p w:rsidR="00ED21A5" w:rsidRPr="00ED21A5" w:rsidRDefault="00ED21A5" w:rsidP="00ED21A5">
      <w:pPr>
        <w:pStyle w:val="EndNoteBibliography"/>
        <w:spacing w:after="240"/>
        <w:ind w:left="720" w:hanging="720"/>
        <w:rPr>
          <w:noProof/>
        </w:rPr>
      </w:pPr>
      <w:r w:rsidRPr="00ED21A5">
        <w:rPr>
          <w:noProof/>
        </w:rPr>
        <w:t>1253.</w:t>
      </w:r>
      <w:r w:rsidRPr="00ED21A5">
        <w:rPr>
          <w:noProof/>
        </w:rPr>
        <w:tab/>
        <w:t xml:space="preserve">Wong SF, Choi H and Ho LC. Nasal bone hypoplasia: is it a common finding amongst chromosomally normal fetuses of southern Chinese women? </w:t>
      </w:r>
      <w:r w:rsidRPr="00ED21A5">
        <w:rPr>
          <w:i/>
          <w:noProof/>
        </w:rPr>
        <w:t>Gynecologic and obstetric investigation</w:t>
      </w:r>
      <w:r w:rsidRPr="00ED21A5">
        <w:rPr>
          <w:noProof/>
        </w:rPr>
        <w:t>. 2003;56:99-101.</w:t>
      </w:r>
    </w:p>
    <w:p w:rsidR="00ED21A5" w:rsidRPr="00ED21A5" w:rsidRDefault="00ED21A5" w:rsidP="00ED21A5">
      <w:pPr>
        <w:pStyle w:val="EndNoteBibliography"/>
        <w:spacing w:after="240"/>
        <w:ind w:left="720" w:hanging="720"/>
        <w:rPr>
          <w:noProof/>
        </w:rPr>
      </w:pPr>
      <w:r w:rsidRPr="00ED21A5">
        <w:rPr>
          <w:noProof/>
        </w:rPr>
        <w:t>1254.</w:t>
      </w:r>
      <w:r w:rsidRPr="00ED21A5">
        <w:rPr>
          <w:noProof/>
        </w:rPr>
        <w:tab/>
        <w:t xml:space="preserve">Woo HY, Cho HJ, Kong SY, Kim HJ, Jeon HB, Kim EC, Park H, Kim YJ and Kim SH. Marker chromosomes in Korean patients: incidence, identification and diagnostic approach. </w:t>
      </w:r>
      <w:r w:rsidRPr="00ED21A5">
        <w:rPr>
          <w:i/>
          <w:noProof/>
        </w:rPr>
        <w:t>Journal of Korean medical science</w:t>
      </w:r>
      <w:r w:rsidRPr="00ED21A5">
        <w:rPr>
          <w:noProof/>
        </w:rPr>
        <w:t>. 2003;18:773-8.</w:t>
      </w:r>
    </w:p>
    <w:p w:rsidR="00ED21A5" w:rsidRPr="00ED21A5" w:rsidRDefault="00ED21A5" w:rsidP="00ED21A5">
      <w:pPr>
        <w:pStyle w:val="EndNoteBibliography"/>
        <w:spacing w:after="240"/>
        <w:ind w:left="720" w:hanging="720"/>
        <w:rPr>
          <w:noProof/>
        </w:rPr>
      </w:pPr>
      <w:r w:rsidRPr="00ED21A5">
        <w:rPr>
          <w:noProof/>
        </w:rPr>
        <w:t>1255.</w:t>
      </w:r>
      <w:r w:rsidRPr="00ED21A5">
        <w:rPr>
          <w:noProof/>
        </w:rPr>
        <w:tab/>
        <w:t xml:space="preserve">Woodliff HJ and Swann S. Cytogenetic studies in Papua New Guinea. </w:t>
      </w:r>
      <w:r w:rsidRPr="00ED21A5">
        <w:rPr>
          <w:i/>
          <w:noProof/>
        </w:rPr>
        <w:t>Papua and New Guinea medical journal</w:t>
      </w:r>
      <w:r w:rsidRPr="00ED21A5">
        <w:rPr>
          <w:noProof/>
        </w:rPr>
        <w:t>. 1978;21:216.</w:t>
      </w:r>
    </w:p>
    <w:p w:rsidR="00ED21A5" w:rsidRPr="00ED21A5" w:rsidRDefault="00ED21A5" w:rsidP="00ED21A5">
      <w:pPr>
        <w:pStyle w:val="EndNoteBibliography"/>
        <w:spacing w:after="240"/>
        <w:ind w:left="720" w:hanging="720"/>
        <w:rPr>
          <w:noProof/>
        </w:rPr>
      </w:pPr>
      <w:r w:rsidRPr="00ED21A5">
        <w:rPr>
          <w:noProof/>
        </w:rPr>
        <w:t>1256.</w:t>
      </w:r>
      <w:r w:rsidRPr="00ED21A5">
        <w:rPr>
          <w:noProof/>
        </w:rPr>
        <w:tab/>
        <w:t xml:space="preserve">Wyatt D. Lessons from the national cooperative growth study. </w:t>
      </w:r>
      <w:r w:rsidRPr="00ED21A5">
        <w:rPr>
          <w:i/>
          <w:noProof/>
        </w:rPr>
        <w:t>Eur J Endocrinol</w:t>
      </w:r>
      <w:r w:rsidRPr="00ED21A5">
        <w:rPr>
          <w:noProof/>
        </w:rPr>
        <w:t>. 2004;151 Suppl 1:S55-9.</w:t>
      </w:r>
    </w:p>
    <w:p w:rsidR="00ED21A5" w:rsidRPr="00ED21A5" w:rsidRDefault="00ED21A5" w:rsidP="00ED21A5">
      <w:pPr>
        <w:pStyle w:val="EndNoteBibliography"/>
        <w:spacing w:after="240"/>
        <w:ind w:left="720" w:hanging="720"/>
        <w:rPr>
          <w:noProof/>
        </w:rPr>
      </w:pPr>
      <w:r w:rsidRPr="00ED21A5">
        <w:rPr>
          <w:noProof/>
        </w:rPr>
        <w:t>1257.</w:t>
      </w:r>
      <w:r w:rsidRPr="00ED21A5">
        <w:rPr>
          <w:noProof/>
        </w:rPr>
        <w:tab/>
        <w:t xml:space="preserve">Wyrobek AJ, Eskenazi B, Young S, Arnheim N, Tiemann-Boege I, Jabs EW, Glaser RL, Pearson FS and Evenson D. Advancing age has differential effects on DNA damage, chromatin integrity, gene mutations, and aneuploidies in sperm. </w:t>
      </w:r>
      <w:r w:rsidRPr="00ED21A5">
        <w:rPr>
          <w:i/>
          <w:noProof/>
        </w:rPr>
        <w:t>Proceedings of the National Academy of Sciences of the United States of America</w:t>
      </w:r>
      <w:r w:rsidRPr="00ED21A5">
        <w:rPr>
          <w:noProof/>
        </w:rPr>
        <w:t>. 2006;103:9601-6.</w:t>
      </w:r>
    </w:p>
    <w:p w:rsidR="00ED21A5" w:rsidRPr="00ED21A5" w:rsidRDefault="00ED21A5" w:rsidP="00ED21A5">
      <w:pPr>
        <w:pStyle w:val="EndNoteBibliography"/>
        <w:spacing w:after="240"/>
        <w:ind w:left="720" w:hanging="720"/>
        <w:rPr>
          <w:noProof/>
        </w:rPr>
      </w:pPr>
      <w:r w:rsidRPr="00ED21A5">
        <w:rPr>
          <w:noProof/>
        </w:rPr>
        <w:t>1258.</w:t>
      </w:r>
      <w:r w:rsidRPr="00ED21A5">
        <w:rPr>
          <w:noProof/>
        </w:rPr>
        <w:tab/>
        <w:t xml:space="preserve">Xie S, Yang J, Zhang Z, Zhao C, Bi Y, Zhao Q, Pan H and Gong G. The Effects of the X Chromosome on Intrinsic Functional Connectivity in the Human Brain: Evidence from Turner Syndrome Patients. </w:t>
      </w:r>
      <w:r w:rsidRPr="00ED21A5">
        <w:rPr>
          <w:i/>
          <w:noProof/>
        </w:rPr>
        <w:t>Cereb Cortex</w:t>
      </w:r>
      <w:r w:rsidRPr="00ED21A5">
        <w:rPr>
          <w:noProof/>
        </w:rPr>
        <w:t>. 2017;27:474-484.</w:t>
      </w:r>
    </w:p>
    <w:p w:rsidR="00ED21A5" w:rsidRPr="00ED21A5" w:rsidRDefault="00ED21A5" w:rsidP="00ED21A5">
      <w:pPr>
        <w:pStyle w:val="EndNoteBibliography"/>
        <w:spacing w:after="240"/>
        <w:ind w:left="720" w:hanging="720"/>
        <w:rPr>
          <w:noProof/>
        </w:rPr>
      </w:pPr>
      <w:r w:rsidRPr="00ED21A5">
        <w:rPr>
          <w:noProof/>
        </w:rPr>
        <w:t>1259.</w:t>
      </w:r>
      <w:r w:rsidRPr="00ED21A5">
        <w:rPr>
          <w:noProof/>
        </w:rPr>
        <w:tab/>
        <w:t xml:space="preserve">Yaegashi N, Uehara S, Ogawa H, Hanew K, Igarashi A, Okamura K and Yajima A. Association of intrauterine growth retardation with monosomy of the terminal segment of the short arm of the X chromosome in patients with Turner's syndrome. </w:t>
      </w:r>
      <w:r w:rsidRPr="00ED21A5">
        <w:rPr>
          <w:i/>
          <w:noProof/>
        </w:rPr>
        <w:t>Gynecologic and obstetric investigation</w:t>
      </w:r>
      <w:r w:rsidRPr="00ED21A5">
        <w:rPr>
          <w:noProof/>
        </w:rPr>
        <w:t>. 2000;50:237-41.</w:t>
      </w:r>
    </w:p>
    <w:p w:rsidR="00ED21A5" w:rsidRPr="00ED21A5" w:rsidRDefault="00ED21A5" w:rsidP="00ED21A5">
      <w:pPr>
        <w:pStyle w:val="EndNoteBibliography"/>
        <w:spacing w:after="240"/>
        <w:ind w:left="720" w:hanging="720"/>
        <w:rPr>
          <w:noProof/>
        </w:rPr>
      </w:pPr>
      <w:r w:rsidRPr="00ED21A5">
        <w:rPr>
          <w:noProof/>
        </w:rPr>
        <w:t>1260.</w:t>
      </w:r>
      <w:r w:rsidRPr="00ED21A5">
        <w:rPr>
          <w:noProof/>
        </w:rPr>
        <w:tab/>
        <w:t xml:space="preserve">Yamagata B, Barnea-Goraly N, Marzelli MJ, Park Y, Hong DS, Mimura M and Reiss AL. White matter aberrations in prepubertal estrogen-naive girls with monosomic Turner syndrome. </w:t>
      </w:r>
      <w:r w:rsidRPr="00ED21A5">
        <w:rPr>
          <w:i/>
          <w:noProof/>
        </w:rPr>
        <w:t>Cereb Cortex</w:t>
      </w:r>
      <w:r w:rsidRPr="00ED21A5">
        <w:rPr>
          <w:noProof/>
        </w:rPr>
        <w:t>. 2012;22:2761-8.</w:t>
      </w:r>
    </w:p>
    <w:p w:rsidR="00ED21A5" w:rsidRPr="00ED21A5" w:rsidRDefault="00ED21A5" w:rsidP="00ED21A5">
      <w:pPr>
        <w:pStyle w:val="EndNoteBibliography"/>
        <w:spacing w:after="240"/>
        <w:ind w:left="720" w:hanging="720"/>
        <w:rPr>
          <w:noProof/>
        </w:rPr>
      </w:pPr>
      <w:r w:rsidRPr="00ED21A5">
        <w:rPr>
          <w:noProof/>
        </w:rPr>
        <w:t>1261.</w:t>
      </w:r>
      <w:r w:rsidRPr="00ED21A5">
        <w:rPr>
          <w:noProof/>
        </w:rPr>
        <w:tab/>
        <w:t xml:space="preserve">Yamazaki M, Sato A, Nishio S, Takeda T, Miyamoto T, Katai M and Hashizume K. Acromegaly accompanied by Turner syndrome with 47,XXX/45,X/46,XX mosaicism. </w:t>
      </w:r>
      <w:r w:rsidRPr="00ED21A5">
        <w:rPr>
          <w:i/>
          <w:noProof/>
        </w:rPr>
        <w:t>Intern Med</w:t>
      </w:r>
      <w:r w:rsidRPr="00ED21A5">
        <w:rPr>
          <w:noProof/>
        </w:rPr>
        <w:t>. 2009;48:447-53.</w:t>
      </w:r>
    </w:p>
    <w:p w:rsidR="00ED21A5" w:rsidRPr="00ED21A5" w:rsidRDefault="00ED21A5" w:rsidP="00ED21A5">
      <w:pPr>
        <w:pStyle w:val="EndNoteBibliography"/>
        <w:spacing w:after="240"/>
        <w:ind w:left="720" w:hanging="720"/>
        <w:rPr>
          <w:noProof/>
        </w:rPr>
      </w:pPr>
      <w:r w:rsidRPr="00ED21A5">
        <w:rPr>
          <w:noProof/>
        </w:rPr>
        <w:t>1262.</w:t>
      </w:r>
      <w:r w:rsidRPr="00ED21A5">
        <w:rPr>
          <w:noProof/>
        </w:rPr>
        <w:tab/>
        <w:t xml:space="preserve">Yang YH, Ju KS, Kim SB, Cho YH, Lee JH, Lee SH, Choi OH, Chun JH, Kim JI, Kim HJ and Sohn YS. The Korean collaborative study on 11,000 prenatal genetic amniocentesis. </w:t>
      </w:r>
      <w:r w:rsidRPr="00ED21A5">
        <w:rPr>
          <w:i/>
          <w:noProof/>
        </w:rPr>
        <w:t>Yonsei medical journal</w:t>
      </w:r>
      <w:r w:rsidRPr="00ED21A5">
        <w:rPr>
          <w:noProof/>
        </w:rPr>
        <w:t>. 1999;40:460-6.</w:t>
      </w:r>
    </w:p>
    <w:p w:rsidR="00ED21A5" w:rsidRPr="00ED21A5" w:rsidRDefault="00ED21A5" w:rsidP="00ED21A5">
      <w:pPr>
        <w:pStyle w:val="EndNoteBibliography"/>
        <w:spacing w:after="240"/>
        <w:ind w:left="720" w:hanging="720"/>
        <w:rPr>
          <w:noProof/>
        </w:rPr>
      </w:pPr>
      <w:r w:rsidRPr="00ED21A5">
        <w:rPr>
          <w:noProof/>
        </w:rPr>
        <w:t>1263.</w:t>
      </w:r>
      <w:r w:rsidRPr="00ED21A5">
        <w:rPr>
          <w:noProof/>
        </w:rPr>
        <w:tab/>
        <w:t xml:space="preserve">Yang YH, Teng RJ, Tang JR, Yau KI, Huang LH and Hsieh FJ. Etiology and outcome of hydrops fetalis. </w:t>
      </w:r>
      <w:r w:rsidRPr="00ED21A5">
        <w:rPr>
          <w:i/>
          <w:noProof/>
        </w:rPr>
        <w:t>Journal of the Formosan Medical Association = Taiwan yi zhi</w:t>
      </w:r>
      <w:r w:rsidRPr="00ED21A5">
        <w:rPr>
          <w:noProof/>
        </w:rPr>
        <w:t>. 1998;97:16-20.</w:t>
      </w:r>
    </w:p>
    <w:p w:rsidR="00ED21A5" w:rsidRPr="00ED21A5" w:rsidRDefault="00ED21A5" w:rsidP="00ED21A5">
      <w:pPr>
        <w:pStyle w:val="EndNoteBibliography"/>
        <w:spacing w:after="240"/>
        <w:ind w:left="720" w:hanging="720"/>
        <w:rPr>
          <w:noProof/>
        </w:rPr>
      </w:pPr>
      <w:r w:rsidRPr="00ED21A5">
        <w:rPr>
          <w:noProof/>
        </w:rPr>
        <w:t>1264.</w:t>
      </w:r>
      <w:r w:rsidRPr="00ED21A5">
        <w:rPr>
          <w:noProof/>
        </w:rPr>
        <w:tab/>
        <w:t xml:space="preserve">Yeh T, Soto AG, Quintos JB and Topor LS. Turner syndrome and pituitary adenomas: a case report and review of literature. </w:t>
      </w:r>
      <w:r w:rsidRPr="00ED21A5">
        <w:rPr>
          <w:i/>
          <w:noProof/>
        </w:rPr>
        <w:t>J Pediatr Endocrinol Metab</w:t>
      </w:r>
      <w:r w:rsidRPr="00ED21A5">
        <w:rPr>
          <w:noProof/>
        </w:rPr>
        <w:t>. 2017;30:231-235.</w:t>
      </w:r>
    </w:p>
    <w:p w:rsidR="00ED21A5" w:rsidRPr="00ED21A5" w:rsidRDefault="00ED21A5" w:rsidP="00ED21A5">
      <w:pPr>
        <w:pStyle w:val="EndNoteBibliography"/>
        <w:spacing w:after="240"/>
        <w:ind w:left="720" w:hanging="720"/>
        <w:rPr>
          <w:noProof/>
        </w:rPr>
      </w:pPr>
      <w:r w:rsidRPr="00ED21A5">
        <w:rPr>
          <w:noProof/>
        </w:rPr>
        <w:t>1265.</w:t>
      </w:r>
      <w:r w:rsidRPr="00ED21A5">
        <w:rPr>
          <w:noProof/>
        </w:rPr>
        <w:tab/>
        <w:t xml:space="preserve">Yigit H and Ergun E. Elongation of transverse aortic arch; not specific for Turner Syndrome. </w:t>
      </w:r>
      <w:r w:rsidRPr="00ED21A5">
        <w:rPr>
          <w:i/>
          <w:noProof/>
        </w:rPr>
        <w:t>Clin Anat</w:t>
      </w:r>
      <w:r w:rsidRPr="00ED21A5">
        <w:rPr>
          <w:noProof/>
        </w:rPr>
        <w:t>. 2017;30:555-556.</w:t>
      </w:r>
    </w:p>
    <w:p w:rsidR="00ED21A5" w:rsidRPr="00ED21A5" w:rsidRDefault="00ED21A5" w:rsidP="00ED21A5">
      <w:pPr>
        <w:pStyle w:val="EndNoteBibliography"/>
        <w:spacing w:after="240"/>
        <w:ind w:left="720" w:hanging="720"/>
        <w:rPr>
          <w:noProof/>
        </w:rPr>
      </w:pPr>
      <w:r w:rsidRPr="00ED21A5">
        <w:rPr>
          <w:noProof/>
        </w:rPr>
        <w:t>1266.</w:t>
      </w:r>
      <w:r w:rsidRPr="00ED21A5">
        <w:rPr>
          <w:noProof/>
        </w:rPr>
        <w:tab/>
        <w:t xml:space="preserve">Yigit H, Onder A, Ozgur S, Aycan Z, Karademir S and Dogan V. Cardiac MRI and 3D contrast-enhanced MR angiography in pediatric and young adult patients with Turner syndrome. </w:t>
      </w:r>
      <w:r w:rsidRPr="00ED21A5">
        <w:rPr>
          <w:i/>
          <w:noProof/>
        </w:rPr>
        <w:t>Turk J Med Sci</w:t>
      </w:r>
      <w:r w:rsidRPr="00ED21A5">
        <w:rPr>
          <w:noProof/>
        </w:rPr>
        <w:t>. 2017;47:127-133.</w:t>
      </w:r>
    </w:p>
    <w:p w:rsidR="00ED21A5" w:rsidRPr="00ED21A5" w:rsidRDefault="00ED21A5" w:rsidP="00ED21A5">
      <w:pPr>
        <w:pStyle w:val="EndNoteBibliography"/>
        <w:spacing w:after="240"/>
        <w:ind w:left="720" w:hanging="720"/>
        <w:rPr>
          <w:noProof/>
        </w:rPr>
      </w:pPr>
      <w:r w:rsidRPr="00ED21A5">
        <w:rPr>
          <w:noProof/>
        </w:rPr>
        <w:t>1267.</w:t>
      </w:r>
      <w:r w:rsidRPr="00ED21A5">
        <w:rPr>
          <w:noProof/>
        </w:rPr>
        <w:tab/>
        <w:t xml:space="preserve">Ying KL and Gerrard JW. A service for human chromosome studies in Saskatchewan. </w:t>
      </w:r>
      <w:r w:rsidRPr="00ED21A5">
        <w:rPr>
          <w:i/>
          <w:noProof/>
        </w:rPr>
        <w:t>Can Med Assoc J</w:t>
      </w:r>
      <w:r w:rsidRPr="00ED21A5">
        <w:rPr>
          <w:noProof/>
        </w:rPr>
        <w:t>. 1966;94:646-8.</w:t>
      </w:r>
    </w:p>
    <w:p w:rsidR="00ED21A5" w:rsidRPr="00ED21A5" w:rsidRDefault="00ED21A5" w:rsidP="00ED21A5">
      <w:pPr>
        <w:pStyle w:val="EndNoteBibliography"/>
        <w:spacing w:after="240"/>
        <w:ind w:left="720" w:hanging="720"/>
        <w:rPr>
          <w:noProof/>
        </w:rPr>
      </w:pPr>
      <w:r w:rsidRPr="00ED21A5">
        <w:rPr>
          <w:noProof/>
        </w:rPr>
        <w:t>1268.</w:t>
      </w:r>
      <w:r w:rsidRPr="00ED21A5">
        <w:rPr>
          <w:noProof/>
        </w:rPr>
        <w:tab/>
        <w:t xml:space="preserve">Yoong GSW, Sinha AK, Khor LK, Bin Dous YN and Hallinan J. 18F-FDG Uptake in Parsonage-Turner Syndrome. </w:t>
      </w:r>
      <w:r w:rsidRPr="00ED21A5">
        <w:rPr>
          <w:i/>
          <w:noProof/>
        </w:rPr>
        <w:t>Clin Nucl Med</w:t>
      </w:r>
      <w:r w:rsidRPr="00ED21A5">
        <w:rPr>
          <w:noProof/>
        </w:rPr>
        <w:t>. 2017;42:e444-e446.</w:t>
      </w:r>
    </w:p>
    <w:p w:rsidR="00ED21A5" w:rsidRPr="00ED21A5" w:rsidRDefault="00ED21A5" w:rsidP="00ED21A5">
      <w:pPr>
        <w:pStyle w:val="EndNoteBibliography"/>
        <w:spacing w:after="240"/>
        <w:ind w:left="720" w:hanging="720"/>
        <w:rPr>
          <w:noProof/>
        </w:rPr>
      </w:pPr>
      <w:r w:rsidRPr="00ED21A5">
        <w:rPr>
          <w:noProof/>
        </w:rPr>
        <w:t>1269.</w:t>
      </w:r>
      <w:r w:rsidRPr="00ED21A5">
        <w:rPr>
          <w:noProof/>
        </w:rPr>
        <w:tab/>
        <w:t xml:space="preserve">Youker JE and Roe BB. Aneurysm of the aortic sinuses and ascending aorta in Turner's syndrome. </w:t>
      </w:r>
      <w:r w:rsidRPr="00ED21A5">
        <w:rPr>
          <w:i/>
          <w:noProof/>
        </w:rPr>
        <w:t>Am J Cardiol</w:t>
      </w:r>
      <w:r w:rsidRPr="00ED21A5">
        <w:rPr>
          <w:noProof/>
        </w:rPr>
        <w:t>. 1969;23:89-93.</w:t>
      </w:r>
    </w:p>
    <w:p w:rsidR="00ED21A5" w:rsidRPr="00ED21A5" w:rsidRDefault="00ED21A5" w:rsidP="00ED21A5">
      <w:pPr>
        <w:pStyle w:val="EndNoteBibliography"/>
        <w:spacing w:after="240"/>
        <w:ind w:left="720" w:hanging="720"/>
        <w:rPr>
          <w:noProof/>
        </w:rPr>
      </w:pPr>
      <w:r w:rsidRPr="00ED21A5">
        <w:rPr>
          <w:noProof/>
        </w:rPr>
        <w:t>1270.</w:t>
      </w:r>
      <w:r w:rsidRPr="00ED21A5">
        <w:rPr>
          <w:noProof/>
        </w:rPr>
        <w:tab/>
        <w:t xml:space="preserve">Youlton R. [Gonadal dysgenesis: diagnosis and therapeutic perspectives]. </w:t>
      </w:r>
      <w:r w:rsidRPr="00ED21A5">
        <w:rPr>
          <w:i/>
          <w:noProof/>
        </w:rPr>
        <w:t>Revista medica de Chile</w:t>
      </w:r>
      <w:r w:rsidRPr="00ED21A5">
        <w:rPr>
          <w:noProof/>
        </w:rPr>
        <w:t>. 1996;124:103-8.</w:t>
      </w:r>
    </w:p>
    <w:p w:rsidR="00ED21A5" w:rsidRPr="00ED21A5" w:rsidRDefault="00ED21A5" w:rsidP="00ED21A5">
      <w:pPr>
        <w:pStyle w:val="EndNoteBibliography"/>
        <w:spacing w:after="240"/>
        <w:ind w:left="720" w:hanging="720"/>
        <w:rPr>
          <w:noProof/>
        </w:rPr>
      </w:pPr>
      <w:r w:rsidRPr="00ED21A5">
        <w:rPr>
          <w:noProof/>
        </w:rPr>
        <w:t>1271.</w:t>
      </w:r>
      <w:r w:rsidRPr="00ED21A5">
        <w:rPr>
          <w:noProof/>
        </w:rPr>
        <w:tab/>
        <w:t xml:space="preserve">Zaiem F, Alahdab F, Al Nofal A, Murad MH and Javed A. Oral Versus Transdermal Estrogen in Turner Syndrome: A Systematic Review and Meta-Analysis. </w:t>
      </w:r>
      <w:r w:rsidRPr="00ED21A5">
        <w:rPr>
          <w:i/>
          <w:noProof/>
        </w:rPr>
        <w:t>Endocr Pract</w:t>
      </w:r>
      <w:r w:rsidRPr="00ED21A5">
        <w:rPr>
          <w:noProof/>
        </w:rPr>
        <w:t>. 2017;23:408-421.</w:t>
      </w:r>
    </w:p>
    <w:p w:rsidR="00ED21A5" w:rsidRPr="00ED21A5" w:rsidRDefault="00ED21A5" w:rsidP="00ED21A5">
      <w:pPr>
        <w:pStyle w:val="EndNoteBibliography"/>
        <w:spacing w:after="240"/>
        <w:ind w:left="720" w:hanging="720"/>
        <w:rPr>
          <w:noProof/>
        </w:rPr>
      </w:pPr>
      <w:r w:rsidRPr="00ED21A5">
        <w:rPr>
          <w:noProof/>
        </w:rPr>
        <w:t>1272.</w:t>
      </w:r>
      <w:r w:rsidRPr="00ED21A5">
        <w:rPr>
          <w:noProof/>
        </w:rPr>
        <w:tab/>
        <w:t xml:space="preserve">Zarate YA, Sellars E, Lepard T, Carlo WF, Tang X and Collins RT, 2nd. Aortic dilation in pediatric patients. </w:t>
      </w:r>
      <w:r w:rsidRPr="00ED21A5">
        <w:rPr>
          <w:i/>
          <w:noProof/>
        </w:rPr>
        <w:t>Eur J Pediatr</w:t>
      </w:r>
      <w:r w:rsidRPr="00ED21A5">
        <w:rPr>
          <w:noProof/>
        </w:rPr>
        <w:t>. 2015.</w:t>
      </w:r>
    </w:p>
    <w:p w:rsidR="00ED21A5" w:rsidRPr="00ED21A5" w:rsidRDefault="00ED21A5" w:rsidP="00ED21A5">
      <w:pPr>
        <w:pStyle w:val="EndNoteBibliography"/>
        <w:spacing w:after="240"/>
        <w:ind w:left="720" w:hanging="720"/>
        <w:rPr>
          <w:noProof/>
        </w:rPr>
      </w:pPr>
      <w:r w:rsidRPr="00ED21A5">
        <w:rPr>
          <w:noProof/>
        </w:rPr>
        <w:t>1273.</w:t>
      </w:r>
      <w:r w:rsidRPr="00ED21A5">
        <w:rPr>
          <w:noProof/>
        </w:rPr>
        <w:tab/>
        <w:t xml:space="preserve">Zenaty D, Laurent M, Carel JC and Leger J. [Turner Syndrome: what's new in medical care?]. </w:t>
      </w:r>
      <w:r w:rsidRPr="00ED21A5">
        <w:rPr>
          <w:i/>
          <w:noProof/>
        </w:rPr>
        <w:t>Arch Pediatr</w:t>
      </w:r>
      <w:r w:rsidRPr="00ED21A5">
        <w:rPr>
          <w:noProof/>
        </w:rPr>
        <w:t>. 2011;18:1343-7.</w:t>
      </w:r>
    </w:p>
    <w:p w:rsidR="00ED21A5" w:rsidRPr="00ED21A5" w:rsidRDefault="00ED21A5" w:rsidP="00ED21A5">
      <w:pPr>
        <w:pStyle w:val="EndNoteBibliography"/>
        <w:spacing w:after="240"/>
        <w:ind w:left="720" w:hanging="720"/>
        <w:rPr>
          <w:noProof/>
        </w:rPr>
      </w:pPr>
      <w:r w:rsidRPr="00ED21A5">
        <w:rPr>
          <w:noProof/>
        </w:rPr>
        <w:t>1274.</w:t>
      </w:r>
      <w:r w:rsidRPr="00ED21A5">
        <w:rPr>
          <w:noProof/>
        </w:rPr>
        <w:tab/>
        <w:t xml:space="preserve">Zhang Q, Guo X, Tian T, Wang T, Li Q, Wang L, Liu Y, Xing Q, He L and Zhao X. Detection of Turner syndrome using X-chromosome inactivation specific differentially methylated CpG sites: A pilot study. </w:t>
      </w:r>
      <w:r w:rsidRPr="00ED21A5">
        <w:rPr>
          <w:i/>
          <w:noProof/>
        </w:rPr>
        <w:t>Clin Chim Acta</w:t>
      </w:r>
      <w:r w:rsidRPr="00ED21A5">
        <w:rPr>
          <w:noProof/>
        </w:rPr>
        <w:t>. 2017;468:174-179.</w:t>
      </w:r>
    </w:p>
    <w:p w:rsidR="00ED21A5" w:rsidRPr="00ED21A5" w:rsidRDefault="00ED21A5" w:rsidP="00ED21A5">
      <w:pPr>
        <w:pStyle w:val="EndNoteBibliography"/>
        <w:spacing w:after="240"/>
        <w:ind w:left="720" w:hanging="720"/>
        <w:rPr>
          <w:noProof/>
        </w:rPr>
      </w:pPr>
      <w:r w:rsidRPr="00ED21A5">
        <w:rPr>
          <w:noProof/>
        </w:rPr>
        <w:t>1275.</w:t>
      </w:r>
      <w:r w:rsidRPr="00ED21A5">
        <w:rPr>
          <w:noProof/>
        </w:rPr>
        <w:tab/>
        <w:t xml:space="preserve">Zhang SZ, Xie T, Tang YC, Zhang SL and Xu Y. The prevalence of chromosome diseases in the general population of Sichuan, China. </w:t>
      </w:r>
      <w:r w:rsidRPr="00ED21A5">
        <w:rPr>
          <w:i/>
          <w:noProof/>
        </w:rPr>
        <w:t>Clinical genetics</w:t>
      </w:r>
      <w:r w:rsidRPr="00ED21A5">
        <w:rPr>
          <w:noProof/>
        </w:rPr>
        <w:t>. 1991;39:81-8.</w:t>
      </w:r>
    </w:p>
    <w:p w:rsidR="00ED21A5" w:rsidRPr="00ED21A5" w:rsidRDefault="00ED21A5" w:rsidP="00ED21A5">
      <w:pPr>
        <w:pStyle w:val="EndNoteBibliography"/>
        <w:spacing w:after="240"/>
        <w:ind w:left="720" w:hanging="720"/>
        <w:rPr>
          <w:noProof/>
        </w:rPr>
      </w:pPr>
      <w:r w:rsidRPr="00ED21A5">
        <w:rPr>
          <w:noProof/>
        </w:rPr>
        <w:t>1276.</w:t>
      </w:r>
      <w:r w:rsidRPr="00ED21A5">
        <w:rPr>
          <w:noProof/>
        </w:rPr>
        <w:tab/>
        <w:t xml:space="preserve">Zhao C and Gong G. Mapping the effect of the X chromosome on the human brain: Neuroimaging evidence from Turner syndrome. </w:t>
      </w:r>
      <w:r w:rsidRPr="00ED21A5">
        <w:rPr>
          <w:i/>
          <w:noProof/>
        </w:rPr>
        <w:t>Neurosci Biobehav Rev</w:t>
      </w:r>
      <w:r w:rsidRPr="00ED21A5">
        <w:rPr>
          <w:noProof/>
        </w:rPr>
        <w:t>. 2017;80:263-275.</w:t>
      </w:r>
    </w:p>
    <w:p w:rsidR="00ED21A5" w:rsidRPr="00ED21A5" w:rsidRDefault="00ED21A5" w:rsidP="00ED21A5">
      <w:pPr>
        <w:pStyle w:val="EndNoteBibliography"/>
        <w:spacing w:after="240"/>
        <w:ind w:left="720" w:hanging="720"/>
        <w:rPr>
          <w:noProof/>
        </w:rPr>
      </w:pPr>
      <w:r w:rsidRPr="00ED21A5">
        <w:rPr>
          <w:noProof/>
        </w:rPr>
        <w:t>1277.</w:t>
      </w:r>
      <w:r w:rsidRPr="00ED21A5">
        <w:rPr>
          <w:noProof/>
        </w:rPr>
        <w:tab/>
        <w:t xml:space="preserve">Zheng J, Liu Z, Xia P, Lai Y, Wei Y, Liu Y, Chen J, Qin L, Xie L and Wang H. [Clinical manifestation and cytogenetic analysis of 607 patients with Turner syndrome]. </w:t>
      </w:r>
      <w:r w:rsidRPr="00ED21A5">
        <w:rPr>
          <w:i/>
          <w:noProof/>
        </w:rPr>
        <w:t>Zhonghua Yi Xue Yi Chuan Xue Za Zhi</w:t>
      </w:r>
      <w:r w:rsidRPr="00ED21A5">
        <w:rPr>
          <w:noProof/>
        </w:rPr>
        <w:t>. 2017;34:61-64.</w:t>
      </w:r>
    </w:p>
    <w:p w:rsidR="00ED21A5" w:rsidRPr="00ED21A5" w:rsidRDefault="00ED21A5" w:rsidP="00ED21A5">
      <w:pPr>
        <w:pStyle w:val="EndNoteBibliography"/>
        <w:spacing w:after="240"/>
        <w:ind w:left="720" w:hanging="720"/>
        <w:rPr>
          <w:noProof/>
        </w:rPr>
      </w:pPr>
      <w:r w:rsidRPr="00ED21A5">
        <w:rPr>
          <w:noProof/>
        </w:rPr>
        <w:t>1278.</w:t>
      </w:r>
      <w:r w:rsidRPr="00ED21A5">
        <w:rPr>
          <w:noProof/>
        </w:rPr>
        <w:tab/>
        <w:t xml:space="preserve">Zhong Q and Layman LC. Genetic considerations in the patient with Turner syndrome--45,X with or without mosaicism. </w:t>
      </w:r>
      <w:r w:rsidRPr="00ED21A5">
        <w:rPr>
          <w:i/>
          <w:noProof/>
        </w:rPr>
        <w:t>Fertil Steril</w:t>
      </w:r>
      <w:r w:rsidRPr="00ED21A5">
        <w:rPr>
          <w:noProof/>
        </w:rPr>
        <w:t>. 2012;98:775-9.</w:t>
      </w:r>
    </w:p>
    <w:p w:rsidR="00ED21A5" w:rsidRPr="00ED21A5" w:rsidRDefault="00ED21A5" w:rsidP="00ED21A5">
      <w:pPr>
        <w:pStyle w:val="EndNoteBibliography"/>
        <w:spacing w:after="240"/>
        <w:ind w:left="720" w:hanging="720"/>
        <w:rPr>
          <w:noProof/>
        </w:rPr>
      </w:pPr>
      <w:r w:rsidRPr="00ED21A5">
        <w:rPr>
          <w:noProof/>
        </w:rPr>
        <w:t>1279.</w:t>
      </w:r>
      <w:r w:rsidRPr="00ED21A5">
        <w:rPr>
          <w:noProof/>
        </w:rPr>
        <w:tab/>
        <w:t xml:space="preserve">Zilberman A, Dave V, Miano J, Olson EN and Periasamy M. Evolutionarily conserved promoter region containing CArG*-like elements is crucial for smooth muscle myosin heavy chain gene expression. </w:t>
      </w:r>
      <w:r w:rsidRPr="00ED21A5">
        <w:rPr>
          <w:i/>
          <w:noProof/>
        </w:rPr>
        <w:t>Circ Res</w:t>
      </w:r>
      <w:r w:rsidRPr="00ED21A5">
        <w:rPr>
          <w:noProof/>
        </w:rPr>
        <w:t>. 1998;82:566-75.</w:t>
      </w:r>
    </w:p>
    <w:p w:rsidR="00ED21A5" w:rsidRPr="00ED21A5" w:rsidRDefault="00ED21A5" w:rsidP="00ED21A5">
      <w:pPr>
        <w:pStyle w:val="EndNoteBibliography"/>
        <w:spacing w:after="240"/>
        <w:ind w:left="720" w:hanging="720"/>
        <w:rPr>
          <w:noProof/>
        </w:rPr>
      </w:pPr>
      <w:r w:rsidRPr="00ED21A5">
        <w:rPr>
          <w:noProof/>
        </w:rPr>
        <w:t>1280.</w:t>
      </w:r>
      <w:r w:rsidRPr="00ED21A5">
        <w:rPr>
          <w:noProof/>
        </w:rPr>
        <w:tab/>
        <w:t xml:space="preserve">Zinn AR, Alagappan RK, Brown LG, Wool I and Page DC. Structure and function of ribosomal protein S4 genes on the human and mouse sex chromosomes. </w:t>
      </w:r>
      <w:r w:rsidRPr="00ED21A5">
        <w:rPr>
          <w:i/>
          <w:noProof/>
        </w:rPr>
        <w:t>Molecular and cellular biology</w:t>
      </w:r>
      <w:r w:rsidRPr="00ED21A5">
        <w:rPr>
          <w:noProof/>
        </w:rPr>
        <w:t>. 1994;14:2485-92.</w:t>
      </w:r>
    </w:p>
    <w:p w:rsidR="00ED21A5" w:rsidRPr="00ED21A5" w:rsidRDefault="00ED21A5" w:rsidP="00ED21A5">
      <w:pPr>
        <w:pStyle w:val="EndNoteBibliography"/>
        <w:spacing w:after="240"/>
        <w:ind w:left="720" w:hanging="720"/>
        <w:rPr>
          <w:noProof/>
        </w:rPr>
      </w:pPr>
      <w:r w:rsidRPr="00ED21A5">
        <w:rPr>
          <w:noProof/>
        </w:rPr>
        <w:t>1281.</w:t>
      </w:r>
      <w:r w:rsidRPr="00ED21A5">
        <w:rPr>
          <w:noProof/>
        </w:rPr>
        <w:tab/>
        <w:t xml:space="preserve">Zinn AR, Bressler SL, Beer-Romero P, Adler DA, Chapman VM, Page DC and Disteche CM. Inactivation of the Rps4 gene on the mouse X chromosome. </w:t>
      </w:r>
      <w:r w:rsidRPr="00ED21A5">
        <w:rPr>
          <w:i/>
          <w:noProof/>
        </w:rPr>
        <w:t>Genomics</w:t>
      </w:r>
      <w:r w:rsidRPr="00ED21A5">
        <w:rPr>
          <w:noProof/>
        </w:rPr>
        <w:t>. 1991;11:1097-101.</w:t>
      </w:r>
    </w:p>
    <w:p w:rsidR="00ED21A5" w:rsidRPr="00ED21A5" w:rsidRDefault="00ED21A5" w:rsidP="00ED21A5">
      <w:pPr>
        <w:pStyle w:val="EndNoteBibliography"/>
        <w:spacing w:after="240"/>
        <w:ind w:left="720" w:hanging="720"/>
        <w:rPr>
          <w:noProof/>
        </w:rPr>
      </w:pPr>
      <w:r w:rsidRPr="00ED21A5">
        <w:rPr>
          <w:noProof/>
        </w:rPr>
        <w:t>1282.</w:t>
      </w:r>
      <w:r w:rsidRPr="00ED21A5">
        <w:rPr>
          <w:noProof/>
        </w:rPr>
        <w:tab/>
        <w:t xml:space="preserve">Zinn AR, Page DC and Fisher EM. Turner syndrome: the case of the missing sex chromosome. </w:t>
      </w:r>
      <w:r w:rsidRPr="00ED21A5">
        <w:rPr>
          <w:i/>
          <w:noProof/>
        </w:rPr>
        <w:t>Trends in genetics : TIG</w:t>
      </w:r>
      <w:r w:rsidRPr="00ED21A5">
        <w:rPr>
          <w:noProof/>
        </w:rPr>
        <w:t>. 1993;9:90-3.</w:t>
      </w:r>
    </w:p>
    <w:p w:rsidR="00ED21A5" w:rsidRPr="00ED21A5" w:rsidRDefault="00ED21A5" w:rsidP="00ED21A5">
      <w:pPr>
        <w:pStyle w:val="EndNoteBibliography"/>
        <w:spacing w:after="240"/>
        <w:ind w:left="720" w:hanging="720"/>
        <w:rPr>
          <w:noProof/>
        </w:rPr>
      </w:pPr>
      <w:r w:rsidRPr="00ED21A5">
        <w:rPr>
          <w:noProof/>
        </w:rPr>
        <w:t>1283.</w:t>
      </w:r>
      <w:r w:rsidRPr="00ED21A5">
        <w:rPr>
          <w:noProof/>
        </w:rPr>
        <w:tab/>
        <w:t xml:space="preserve">Zinn AR, Tonk VS, Chen Z, Flejter WL, Gardner HA, Guerra R, Kushner H, Schwartz S, Sybert VP, Van Dyke DL and Ross JL. Evidence for a Turner syndrome locus or loci at Xp11.2-p22.1. </w:t>
      </w:r>
      <w:r w:rsidRPr="00ED21A5">
        <w:rPr>
          <w:i/>
          <w:noProof/>
        </w:rPr>
        <w:t>Am J Hum Genet</w:t>
      </w:r>
      <w:r w:rsidRPr="00ED21A5">
        <w:rPr>
          <w:noProof/>
        </w:rPr>
        <w:t>. 1998;63:1757-66.</w:t>
      </w:r>
    </w:p>
    <w:p w:rsidR="00ED21A5" w:rsidRPr="00ED21A5" w:rsidRDefault="00ED21A5" w:rsidP="00ED21A5">
      <w:pPr>
        <w:pStyle w:val="EndNoteBibliography"/>
        <w:spacing w:after="240"/>
        <w:ind w:left="720" w:hanging="720"/>
        <w:rPr>
          <w:noProof/>
        </w:rPr>
      </w:pPr>
      <w:r w:rsidRPr="00ED21A5">
        <w:rPr>
          <w:noProof/>
        </w:rPr>
        <w:t>1284.</w:t>
      </w:r>
      <w:r w:rsidRPr="00ED21A5">
        <w:rPr>
          <w:noProof/>
        </w:rPr>
        <w:tab/>
        <w:t xml:space="preserve">Zuckerman-Levin N, Yaniv I, Schwartz T, Guttmann H and Hochberg Z. Normal DXA bone mineral density but frail cortical bone in Turner's syndrome. </w:t>
      </w:r>
      <w:r w:rsidRPr="00ED21A5">
        <w:rPr>
          <w:i/>
          <w:noProof/>
        </w:rPr>
        <w:t>Clin Endocrinol (Oxf)</w:t>
      </w:r>
      <w:r w:rsidRPr="00ED21A5">
        <w:rPr>
          <w:noProof/>
        </w:rPr>
        <w:t>. 2007;67:60-4.</w:t>
      </w:r>
    </w:p>
    <w:p w:rsidR="00ED21A5" w:rsidRPr="00ED21A5" w:rsidRDefault="00ED21A5" w:rsidP="00ED21A5">
      <w:pPr>
        <w:pStyle w:val="EndNoteBibliography"/>
        <w:ind w:left="720" w:hanging="720"/>
        <w:rPr>
          <w:noProof/>
        </w:rPr>
      </w:pPr>
      <w:r w:rsidRPr="00ED21A5">
        <w:rPr>
          <w:noProof/>
        </w:rPr>
        <w:t>1285.</w:t>
      </w:r>
      <w:r w:rsidRPr="00ED21A5">
        <w:rPr>
          <w:noProof/>
        </w:rPr>
        <w:tab/>
        <w:t xml:space="preserve">Zulian F, Schumacher HR, Calore A, Goldsmith DP and Athreya BH. Juvenile arthritis in Turner's syndrome: a multicenter study. </w:t>
      </w:r>
      <w:r w:rsidRPr="00ED21A5">
        <w:rPr>
          <w:i/>
          <w:noProof/>
        </w:rPr>
        <w:t>Clinical and experimental rheumatology</w:t>
      </w:r>
      <w:r w:rsidRPr="00ED21A5">
        <w:rPr>
          <w:noProof/>
        </w:rPr>
        <w:t>. 1998;16:489-94.</w:t>
      </w:r>
    </w:p>
    <w:p w:rsidR="00FF7F09" w:rsidRDefault="00DE13D0">
      <w:r>
        <w:fldChar w:fldCharType="end"/>
      </w:r>
    </w:p>
    <w:p w:rsidR="005D27D2" w:rsidRDefault="00DE13D0">
      <w:r>
        <w:fldChar w:fldCharType="begin">
          <w:fldData xml:space="preserve">Njc4MTwvYWNjZXNzaW9uLW51bT48dXJscz48cmVsYXRlZC11cmxzPjx1cmw+aHR0cDovL3d3dy5u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D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</w:fldData>
        </w:fldChar>
      </w:r>
      <w:r w:rsidR="0018184E">
        <w:instrText xml:space="preserve"> ADDIN EN.CITE </w:instrText>
      </w:r>
      <w:r>
        <w:fldChar w:fldCharType="begin">
          <w:fldData xml:space="preserve">PEVuZE5vdGU+PENpdGU+PEF1dGhvcj5DbGVtZW50PC9BdXRob3I+PFllYXI+MjAwNDwvWWVhcj48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1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==
</w:fldData>
        </w:fldChar>
      </w:r>
      <w:r w:rsidR="0018184E">
        <w:instrText xml:space="preserve"> ADDIN EN.CITE.DATA </w:instrText>
      </w:r>
      <w:r>
        <w:fldChar w:fldCharType="end"/>
      </w:r>
      <w:r>
        <w:fldChar w:fldCharType="begin">
          <w:fldData xml:space="preserve">bWUvY29tcGxpY2F0aW9ucy9lcGlkZW1pb2xvZ3kvKmdlbmV0aWNzPC9rZXl3b3JkPjxrZXl3b3Jk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L3BlcmlvZGljYWw+PGFsdC1wZXJpb2RpY2Fs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==
</w:fldData>
        </w:fldChar>
      </w:r>
      <w:r w:rsidR="0018184E">
        <w:instrText xml:space="preserve"> ADDIN EN.CITE.DATA </w:instrText>
      </w:r>
      <w:r>
        <w:fldChar w:fldCharType="end"/>
      </w:r>
      <w:r>
        <w:fldChar w:fldCharType="begin">
          <w:fldData xml:space="preserve">b3d0aCBob3Jtb25lIHRyZWF0bWVudCBkb2VzIG5vdCBhZmZlY3QgaW5jaWRlbmNlcyBvZiBtaWRk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jgxPC9wYWdlcz48dm9sdW1lPjIy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==
</w:fldData>
        </w:fldChar>
      </w:r>
      <w:r w:rsidR="0018184E">
        <w:instrText xml:space="preserve"> ADDIN EN.CITE.DATA </w:instrText>
      </w:r>
      <w:r>
        <w:fldChar w:fldCharType="end"/>
      </w:r>
      <w:r>
        <w:fldChar w:fldCharType="begin">
          <w:fldData xml:space="preserve">ZXJpb2RpY2FsPjxmdWxsLXRpdGxlPkogUGVkaWF0ciBFbmRvY3Jpbm9sIE1ldGFiPC9mdWxsLXRp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==
</w:fldData>
        </w:fldChar>
      </w:r>
      <w:r w:rsidR="0018184E">
        <w:instrText xml:space="preserve"> ADDIN EN.CITE.DATA </w:instrText>
      </w:r>
      <w:r>
        <w:fldChar w:fldCharType="end"/>
      </w:r>
      <w:r>
        <w:fldChar w:fldCharType="begin">
          <w:fldData xml:space="preserve">eS8qc3VyZ2VyeTwva2V5d29yZD48a2V5d29yZD5KYXBhbjwva2V5d29yZD48a2V5d29yZD5Mb2dp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L3BlcmlvZGljYWw+PGFsdC1wZXJpb2RpY2FsPjxmdWxsLXRpdGxlPkogUGVkaWF0ciBHYXN0cm9l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==
</w:fldData>
        </w:fldChar>
      </w:r>
      <w:r w:rsidR="0018184E">
        <w:instrText xml:space="preserve"> ADDIN EN.CITE.DATA </w:instrText>
      </w:r>
      <w:r>
        <w:fldChar w:fldCharType="end"/>
      </w:r>
      <w:r>
        <w:fldChar w:fldCharType="begin">
          <w:fldData xml:space="preserve">IERlcGFydG1lbnQgb2YgUGVkaWF0cmljcywgVW5pdmVyc2l0eSBvZiBVdGFoLCBTYWx0IExha2Ug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EwMjItNTwvcGFnZXM+PHZv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L3BlcmlvZGlj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EzNDEtNzwv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YWx0LXBlcmlvZGlj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==
</w:fldData>
        </w:fldChar>
      </w:r>
      <w:r w:rsidR="0018184E">
        <w:instrText xml:space="preserve"> ADDIN EN.CITE.DATA </w:instrText>
      </w:r>
      <w:r>
        <w:fldChar w:fldCharType="end"/>
      </w:r>
      <w:r>
        <w:fldChar w:fldCharType="begin">
          <w:fldData xml:space="preserve">OTwva2V5PjwvZm9yZWlnbi1rZXlzPjxyZWYtdHlwZSBuYW1lPSJKb3VybmFsIEFydGljbGUiPjE3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==
</w:fldData>
        </w:fldChar>
      </w:r>
      <w:r w:rsidR="0018184E">
        <w:instrText xml:space="preserve"> ADDIN EN.CITE.DATA </w:instrText>
      </w:r>
      <w:r>
        <w:fldChar w:fldCharType="end"/>
      </w:r>
      <w:r>
        <w:fldChar w:fldCharType="begin">
          <w:fldData xml:space="preserve">a2V5d29yZD5FdXJvcGU8L2tleXdvcmQ+PGtleXdvcmQ+RmVtYWxlPC9rZXl3b3JkPjxrZXl3b3Jk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==
</w:fldData>
        </w:fldChar>
      </w:r>
      <w:r w:rsidR="0018184E">
        <w:instrText xml:space="preserve"> ADDIN EN.CITE.DATA </w:instrText>
      </w:r>
      <w:r>
        <w:fldChar w:fldCharType="end"/>
      </w:r>
      <w:r>
        <w:fldChar w:fldCharType="begin">
          <w:fldData xml:space="preserve">dGlvbnMsIENhcmRpb3Zhc2N1bGFyL3BoeXNpb3BhdGhvbG9neTwva2V5d29yZD48a2V5d29yZD5Q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==
</w:fldData>
        </w:fldChar>
      </w:r>
      <w:r w:rsidR="0018184E">
        <w:instrText xml:space="preserve"> ADDIN EN.CITE.DATA </w:instrText>
      </w:r>
      <w:r>
        <w:fldChar w:fldCharType="end"/>
      </w:r>
      <w:r>
        <w:fldChar w:fldCharType="begin">
          <w:fldData xml:space="preserve">ZiBWYXJpYW5jZTwva2V5d29yZD48a2V5d29yZD5BdHRlbnRpb24gRGVmaWNpdCBEaXNvcmRlciB3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==
</w:fldData>
        </w:fldChar>
      </w:r>
      <w:r w:rsidR="0018184E">
        <w:instrText xml:space="preserve"> ADDIN EN.CITE.DATA </w:instrText>
      </w:r>
      <w:r>
        <w:fldChar w:fldCharType="end"/>
      </w:r>
      <w:r>
        <w:fldChar w:fldCharType="begin">
          <w:fldData xml:space="preserve">LXBlcmlvZGljYWw+PHBhZ2VzPjE0NzItNjwvcGFnZXM+PHZvbHVtZT44Mzwvdm9sdW1lPjxudW1i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==
</w:fldData>
        </w:fldChar>
      </w:r>
      <w:r w:rsidR="0018184E">
        <w:instrText xml:space="preserve"> ADDIN EN.CITE.DATA </w:instrText>
      </w:r>
      <w:r>
        <w:fldChar w:fldCharType="end"/>
      </w:r>
      <w:r>
        <w:fldChar w:fldCharType="begin">
          <w:fldData xml:space="preserve">MzMtNDc8L3BhZ2VzPjx2b2x1bWU+Mjwvdm9sdW1lPjxudW1iZXI+MTA8L251bWJlcj48a2V5d29y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L3BlcmlvZGljYWw+PGFsdC1wZXJpb2RpY2FsPjxmdWxsLXRpdGxlPkogQ2xpbiBFbmRv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==
</w:fldData>
        </w:fldChar>
      </w:r>
      <w:r w:rsidR="0018184E">
        <w:instrText xml:space="preserve"> ADDIN EN.CITE.DATA </w:instrText>
      </w:r>
      <w:r>
        <w:fldChar w:fldCharType="end"/>
      </w:r>
      <w:r>
        <w:fldChar w:fldCharType="begin">
          <w:fldData xml:space="preserve">RGVwYXJ0bWVudCBNIChFbmRvY3Jpbm9sb2d5IGFuZCBEaWFiZXRlcyksIEFhcmh1cyBLb21tdW5l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==
</w:fldData>
        </w:fldChar>
      </w:r>
      <w:r w:rsidR="0018184E">
        <w:instrText xml:space="preserve"> ADDIN EN.CITE.DATA </w:instrText>
      </w:r>
      <w:r>
        <w:fldChar w:fldCharType="end"/>
      </w:r>
      <w:r>
        <w:fldChar w:fldCharType="begin">
          <w:fldData xml:space="preserve">MjM8L2VkaXRpb24+PGtleXdvcmRzPjxrZXl3b3JkPkFkb2xlc2NlbnQ8L2tleXdvcmQ+PGtleXdv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==
</w:fldData>
        </w:fldChar>
      </w:r>
      <w:r w:rsidR="0018184E">
        <w:instrText xml:space="preserve"> ADDIN EN.CITE.DATA </w:instrText>
      </w:r>
      <w:r>
        <w:fldChar w:fldCharType="end"/>
      </w:r>
      <w:r>
        <w:fldChar w:fldCharType="begin">
          <w:fldData xml:space="preserve">b3JkPjxyZWMtbnVtYmVyPjgzMDwvcmVjLW51bWJlcj48Zm9yZWlnbi1rZXlzPjxrZXkgYXBwPSJF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==
</w:fldData>
        </w:fldChar>
      </w:r>
      <w:r w:rsidR="0018184E">
        <w:instrText xml:space="preserve"> ADDIN EN.CITE.DATA </w:instrText>
      </w:r>
      <w:r>
        <w:fldChar w:fldCharType="end"/>
      </w:r>
      <w:r>
        <w:fldChar w:fldCharType="begin">
          <w:fldData xml:space="preserve">Njc4MTwvYWNjZXNzaW9uLW51bT48dXJscz48cmVsYXRlZC11cmxzPjx1cmw+aHR0cDovL3d3dy5u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</w:fldData>
        </w:fldChar>
      </w:r>
      <w:r w:rsidR="0018184E">
        <w:instrText xml:space="preserve"> ADDIN EN.CITE.DATA </w:instrText>
      </w:r>
      <w:r>
        <w:fldChar w:fldCharType="end"/>
      </w:r>
      <w:r>
        <w:fldChar w:fldCharType="end"/>
      </w:r>
    </w:p>
    <w:p w:rsidR="00472704" w:rsidRDefault="00472704"/>
    <w:p w:rsidR="00472704" w:rsidRDefault="00DE13D0">
      <w:r>
        <w:fldChar w:fldCharType="begin">
          <w:fldData xml:space="preserve">YSwgVGhvcmFjaWMvKmFibm9ybWFsaXRpZXMvKnJhZGlvZ3JhcGh5PC9rZXl3b3JkPjxrZXl3b3Jk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</w:fldData>
        </w:fldChar>
      </w:r>
      <w:r w:rsidR="0018184E">
        <w:instrText xml:space="preserve"> ADDIN EN.CITE </w:instrText>
      </w:r>
      <w:r>
        <w:fldChar w:fldCharType="begin">
          <w:fldData xml:space="preserve">PEVuZE5vdGU+PENpdGU+PEF1dGhvcj5IZW5lZ2FyaXU8L0F1dGhvcj48WWVhcj4xOTk3PC9ZZWFy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==
</w:fldData>
        </w:fldChar>
      </w:r>
      <w:r w:rsidR="0018184E">
        <w:instrText xml:space="preserve"> ADDIN EN.CITE.DATA </w:instrText>
      </w:r>
      <w:r>
        <w:fldChar w:fldCharType="end"/>
      </w:r>
      <w:r>
        <w:fldChar w:fldCharType="begin">
          <w:fldData xml:space="preserve">KmRpYWdub3Npcy9ldGlvbG9neS9waHlzaW9wYXRob2xvZ3k8L2tleXdvcmQ+PGtleXdvcmQ+QW9y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jA5My05PC9wYWdlcz48dm9s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zNTA5LTE2PC9wYWdlcz48dm9s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==
</w:fldData>
        </w:fldChar>
      </w:r>
      <w:r w:rsidR="0018184E">
        <w:instrText xml:space="preserve"> ADDIN EN.CITE.DATA </w:instrText>
      </w:r>
      <w:r>
        <w:fldChar w:fldCharType="end"/>
      </w:r>
      <w:r>
        <w:fldChar w:fldCharType="begin">
          <w:fldData xml:space="preserve">PHllYXI+MjAxNzwveWVhcj48cHViLWRhdGVzPjxkYXRlPlNlcDwvZGF0ZT48L3B1Yi1kYXRlcz48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==
</w:fldData>
        </w:fldChar>
      </w:r>
      <w:r w:rsidR="0018184E">
        <w:instrText xml:space="preserve"> ADDIN EN.CITE.DATA </w:instrText>
      </w:r>
      <w:r>
        <w:fldChar w:fldCharType="end"/>
      </w:r>
      <w:r>
        <w:fldChar w:fldCharType="begin">
          <w:fldData xml:space="preserve">dGxlPjwvdGl0bGVzPjxwZXJpb2RpY2FsPjxmdWxsLXRpdGxlPkFubiBFbmRvY3Jpbm9sIChQYXJp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==
</w:fldData>
        </w:fldChar>
      </w:r>
      <w:r w:rsidR="0018184E">
        <w:instrText xml:space="preserve"> ADDIN EN.CITE.DATA </w:instrText>
      </w:r>
      <w:r>
        <w:fldChar w:fldCharType="end"/>
      </w:r>
      <w:r>
        <w:fldChar w:fldCharType="begin">
          <w:fldData xml:space="preserve">ZD48a2V5d29yZD5NaWRkbGUgQWdlZDwva2V5d29yZD48a2V5d29yZD5SZWdpc3RyaWVzLypzdGF0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L3BlcmlvZGljYWw+PGFsdC1wZXJpb2RpY2FsPjxmdWxsLXRpdGxlPkogQ2xpbiBFbmRvY3Jpbm9s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EzMTctODwvcGFnZXM+PHZvbHVtZT4yPC92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zQ3LTg8L3BhZ2VzPjx2b2x1bWU+Mjwvdm9sdW1lPjxudW1iZXI+ODM0NTwvbnVtYmVyPjxl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==
</w:fldData>
        </w:fldChar>
      </w:r>
      <w:r w:rsidR="0018184E">
        <w:instrText xml:space="preserve"> ADDIN EN.CITE.DATA </w:instrText>
      </w:r>
      <w:r>
        <w:fldChar w:fldCharType="end"/>
      </w:r>
      <w:r>
        <w:fldChar w:fldCharType="begin">
          <w:fldData xml:space="preserve">ZXM+NjU4LTY2PC9wYWdlcz48dm9sdW1lPjYyPC92b2x1bWU+PG51bWJlcj4zPC9udW1iZXI+PGVk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==
</w:fldData>
        </w:fldChar>
      </w:r>
      <w:r w:rsidR="0018184E">
        <w:instrText xml:space="preserve"> ADDIN EN.CITE.DATA </w:instrText>
      </w:r>
      <w:r>
        <w:fldChar w:fldCharType="end"/>
      </w:r>
      <w:r>
        <w:fldChar w:fldCharType="begin">
          <w:fldData xml:space="preserve">dC4yMDEyLjA4LjAyMjwvZWxlY3Ryb25pYy1yZXNvdXJjZS1udW0+PGxhbmd1YWdlPmVuZzwvbGFu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==
</w:fldData>
        </w:fldChar>
      </w:r>
      <w:r w:rsidR="0018184E">
        <w:instrText xml:space="preserve"> ADDIN EN.CITE.DATA </w:instrText>
      </w:r>
      <w:r>
        <w:fldChar w:fldCharType="end"/>
      </w:r>
      <w:r>
        <w:fldChar w:fldCharType="begin">
          <w:fldData xml:space="preserve">Y2Vzc2lvbi1udW0+PHVybHM+PHJlbGF0ZWQtdXJscz48dXJsPmh0dHA6Ly93d3cubmNiaS5ubG0u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kyODwvcGFnZXM+PHZvbHVtZT4yPC92b2x1bWU+PG51bWJlcj44MDQ0PC9udW1iZXI+PGVk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HBhZ2VzPjcyMi03PC9wYWdl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==
</w:fldData>
        </w:fldChar>
      </w:r>
      <w:r w:rsidR="0018184E">
        <w:instrText xml:space="preserve"> ADDIN EN.CITE.DATA </w:instrText>
      </w:r>
      <w:r>
        <w:fldChar w:fldCharType="end"/>
      </w:r>
      <w:r>
        <w:fldChar w:fldCharType="begin">
          <w:fldData xml:space="preserve">PjxrZXl3b3Jkcz48a2V5d29yZD5BYm5vcm1hbGl0aWVzLCBNdWx0aXBsZS9jb21wbGljYXRpb25z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==
</w:fldData>
        </w:fldChar>
      </w:r>
      <w:r w:rsidR="0018184E">
        <w:instrText xml:space="preserve"> ADDIN EN.CITE.DATA </w:instrText>
      </w:r>
      <w:r>
        <w:fldChar w:fldCharType="end"/>
      </w:r>
      <w:r>
        <w:fldChar w:fldCharType="begin">
          <w:fldData xml:space="preserve">PjE5OTU8L3llYXI+PHB1Yi1kYXRlcz48ZGF0ZT5EZWM8L2RhdGU+PC9wdWItZGF0ZXM+PC9kYXRl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==
</w:fldData>
        </w:fldChar>
      </w:r>
      <w:r w:rsidR="0018184E">
        <w:instrText xml:space="preserve"> ADDIN EN.CITE.DATA </w:instrText>
      </w:r>
      <w:r>
        <w:fldChar w:fldCharType="end"/>
      </w:r>
      <w:r>
        <w:fldChar w:fldCharType="begin">
          <w:fldData xml:space="preserve">PjxBdXRob3I+TGFyYTwvQXV0aG9yPjxZZWFyPjIwMTc8L1llYXI+PFJlY051bT42NjM8L1JlY051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NTIwNjI8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==
</w:fldData>
        </w:fldChar>
      </w:r>
      <w:r w:rsidR="0018184E">
        <w:instrText xml:space="preserve"> ADDIN EN.CITE.DATA </w:instrText>
      </w:r>
      <w:r>
        <w:fldChar w:fldCharType="end"/>
      </w:r>
      <w:r>
        <w:fldChar w:fldCharType="begin">
          <w:fldData xml:space="preserve">L2tleXdvcmQ+PGtleXdvcmQ+Q2hpbGQsIFByZXNjaG9vbDwva2V5d29yZD48a2V5d29yZD5Dcm9z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MyLTQ1PC9wYWdlcz48dm9sdW1lPjIxPC92b2x1bWU+PG51bWJl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==
</w:fldData>
        </w:fldChar>
      </w:r>
      <w:r w:rsidR="0018184E">
        <w:instrText xml:space="preserve"> ADDIN EN.CITE.DATA </w:instrText>
      </w:r>
      <w:r>
        <w:fldChar w:fldCharType="end"/>
      </w:r>
      <w:r>
        <w:fldChar w:fldCharType="begin">
          <w:fldData xml:space="preserve">L3RpdGxlcz48cGVyaW9kaWNhbD48ZnVsbC10aXRsZT5BbSBKIE1lZCBHZW5ldDwvZnVsbC10aXRs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==
</w:fldData>
        </w:fldChar>
      </w:r>
      <w:r w:rsidR="0018184E">
        <w:instrText xml:space="preserve"> ADDIN EN.CITE.DATA </w:instrText>
      </w:r>
      <w:r>
        <w:fldChar w:fldCharType="end"/>
      </w:r>
      <w:r>
        <w:fldChar w:fldCharType="begin">
          <w:fldData xml:space="preserve">KEVsZWN0cm9uaWMpJiN4RDswMDI4LTQ3OTMgKExpbmtpbmcpPC9pc2JuPjxhY2Nlc3Npb24tbnVt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==
</w:fldData>
        </w:fldChar>
      </w:r>
      <w:r w:rsidR="0018184E">
        <w:instrText xml:space="preserve"> ADDIN EN.CITE.DATA </w:instrText>
      </w:r>
      <w:r>
        <w:fldChar w:fldCharType="end"/>
      </w:r>
      <w:r>
        <w:fldChar w:fldCharType="begin">
          <w:fldData xml:space="preserve">YSwgVGhvcmFjaWMvKmFibm9ybWFsaXRpZXMvKnJhZGlvZ3JhcGh5PC9rZXl3b3JkPjxrZXl3b3Jk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</w:fldData>
        </w:fldChar>
      </w:r>
      <w:r w:rsidR="0018184E">
        <w:instrText xml:space="preserve"> ADDIN EN.CITE.DATA </w:instrText>
      </w:r>
      <w:r>
        <w:fldChar w:fldCharType="end"/>
      </w:r>
      <w:r>
        <w:fldChar w:fldCharType="end"/>
      </w:r>
    </w:p>
    <w:p w:rsidR="008E5720" w:rsidRDefault="008E5720"/>
    <w:p w:rsidR="008E5720" w:rsidRDefault="00DE13D0">
      <w:r>
        <w:fldChar w:fldCharType="begin">
          <w:fldData xml:space="preserve">eHd2enB4djJlMHhhenN3dCIgdGltZXN0YW1wPSIxNTExMTAxMjI3Ij4zNzg8L2tleT48L2ZvcmVp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=
</w:fldData>
        </w:fldChar>
      </w:r>
      <w:r w:rsidR="0018184E">
        <w:instrText xml:space="preserve"> ADDIN EN.CITE </w:instrText>
      </w:r>
      <w:r>
        <w:fldChar w:fldCharType="begin">
          <w:fldData xml:space="preserve">PEVuZE5vdGU+PENpdGU+PEF1dGhvcj5NYWxhc2hlbmtvdjwvQXV0aG9yPjxZZWFyPjIwMDA8L1ll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EyOTQtNzwvcGFnZXM+PHZvbHVtZT44Mzwvdm9sdW1l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==
</w:fldData>
        </w:fldChar>
      </w:r>
      <w:r w:rsidR="0018184E">
        <w:instrText xml:space="preserve"> ADDIN EN.CITE.DATA </w:instrText>
      </w:r>
      <w:r>
        <w:fldChar w:fldCharType="end"/>
      </w:r>
      <w:r>
        <w:fldChar w:fldCharType="begin">
          <w:fldData xml:space="preserve">L2RpYWdub3Npcy8qcGh5c2lvcGF0aG9sb2d5PC9rZXl3b3JkPjxrZXl3b3JkPkNhdXNlIG9mIERl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NDM5LTQ3PC9wYWdlcz48dm9sdW1lPjU1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xNjYzLTcwPC9wYWdlcz48dm9sdW1lPjEx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cwOC0x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==
</w:fldData>
        </w:fldChar>
      </w:r>
      <w:r w:rsidR="0018184E">
        <w:instrText xml:space="preserve"> ADDIN EN.CITE.DATA </w:instrText>
      </w:r>
      <w:r>
        <w:fldChar w:fldCharType="end"/>
      </w:r>
      <w:r>
        <w:fldChar w:fldCharType="begin">
          <w:fldData xml:space="preserve">MjgwPC91cmw+PC9yZWxhdGVkLXVybHM+PC91cmxzPjwvcmVjb3JkPjwvQ2l0ZT48Q2l0ZT48QXV0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==
</w:fldData>
        </w:fldChar>
      </w:r>
      <w:r w:rsidR="0018184E">
        <w:instrText xml:space="preserve"> ADDIN EN.CITE.DATA </w:instrText>
      </w:r>
      <w:r>
        <w:fldChar w:fldCharType="end"/>
      </w:r>
      <w:r>
        <w:fldChar w:fldCharType="begin">
          <w:fldData xml:space="preserve">cmVuYWwgaHlwZXJ0ZW5zaW9uOiBmaWJyb211c2N1bGFyIGR5c3BsYXNpYSBpbiBjZXJlYnJvLXJl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==
</w:fldData>
        </w:fldChar>
      </w:r>
      <w:r w:rsidR="0018184E">
        <w:instrText xml:space="preserve"> ADDIN EN.CITE.DATA </w:instrText>
      </w:r>
      <w:r>
        <w:fldChar w:fldCharType="end"/>
      </w:r>
      <w:r>
        <w:fldChar w:fldCharType="begin">
          <w:fldData xml:space="preserve">YmVyPjxlZGl0aW9uPjIwMTAvMDMvMjQ8L2VkaXRpb24+PGRhdGVzPjx5ZWFyPjIwMTA8L3llYXI+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xOTctMjAwPC9wYWdlcz48dm9sdW1lPjM0Mjwvdm9s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==
</w:fldData>
        </w:fldChar>
      </w:r>
      <w:r w:rsidR="0018184E">
        <w:instrText xml:space="preserve"> ADDIN EN.CITE.DATA </w:instrText>
      </w:r>
      <w:r>
        <w:fldChar w:fldCharType="end"/>
      </w:r>
      <w:r>
        <w:fldChar w:fldCharType="begin">
          <w:fldData xml:space="preserve">dXJscz48ZWxlY3Ryb25pYy1yZXNvdXJjZS1udW0+MTAuMTAxNi9qLmVqb2dyYi4yMDA5LjEwLjAy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==
</w:fldData>
        </w:fldChar>
      </w:r>
      <w:r w:rsidR="0018184E">
        <w:instrText xml:space="preserve"> ADDIN EN.CITE.DATA </w:instrText>
      </w:r>
      <w:r>
        <w:fldChar w:fldCharType="end"/>
      </w:r>
      <w:r>
        <w:fldChar w:fldCharType="begin">
          <w:fldData xml:space="preserve">L2F1dGhvcnM+PC9jb250cmlidXRvcnM+PHRpdGxlcz48dGl0bGU+W0xldHRlcjogVHVybmVyJmFw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TY5Ni03MDU8L3BhZ2VzPjx2b2x1bWU+MTE5PC92b2x1bWU+PG51bWJlcj42PC9udW1i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==
</w:fldData>
        </w:fldChar>
      </w:r>
      <w:r w:rsidR="0018184E">
        <w:instrText xml:space="preserve"> ADDIN EN.CITE.DATA </w:instrText>
      </w:r>
      <w:r>
        <w:fldChar w:fldCharType="end"/>
      </w:r>
      <w:r>
        <w:fldChar w:fldCharType="begin">
          <w:fldData xml:space="preserve">KFByaW50KSYjeEQ7MDAxMi0zNjkyIChMaW5raW5nKTwvaXNibj48YWNjZXNzaW9uLW51bT4xMzU2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==
</w:fldData>
        </w:fldChar>
      </w:r>
      <w:r w:rsidR="0018184E">
        <w:instrText xml:space="preserve"> ADDIN EN.CITE.DATA </w:instrText>
      </w:r>
      <w:r>
        <w:fldChar w:fldCharType="end"/>
      </w:r>
      <w:r>
        <w:fldChar w:fldCharType="begin">
          <w:fldData xml:space="preserve">dGFseS4mI3hEO0RlcGFydG1lbnQgb2YgQ2FyZGlvbG9neSwgRXJhc211cyBNZWRpY2FsIENlbnRl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I1NzwvcGFnZXM+PHZvbHVtZT4yPC92b2x1bWU+PG51bWJl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wZXJp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==
</w:fldData>
        </w:fldChar>
      </w:r>
      <w:r w:rsidR="0018184E">
        <w:instrText xml:space="preserve"> ADDIN EN.CITE.DATA </w:instrText>
      </w:r>
      <w:r>
        <w:fldChar w:fldCharType="end"/>
      </w:r>
      <w:r>
        <w:fldChar w:fldCharType="begin">
          <w:fldData xml:space="preserve">cnksIENsaW5pY2FsIEluc3RpdHV0ZSBvZiBOZXVyb3NjaWVuY2VzLCBIb3NwaXRhbCBDbGluaWMg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YWx0LXBlcmlvZGlj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==
</w:fldData>
        </w:fldChar>
      </w:r>
      <w:r w:rsidR="0018184E">
        <w:instrText xml:space="preserve"> ADDIN EN.CITE.DATA </w:instrText>
      </w:r>
      <w:r>
        <w:fldChar w:fldCharType="end"/>
      </w:r>
      <w:r>
        <w:fldChar w:fldCharType="begin">
          <w:fldData xml:space="preserve">cGFnZXM+NDUxLTM8L3BhZ2VzPjx2b2x1bWU+NTI8L3ZvbHVtZT48bnVtYmVyPjY8L251bWJlcj48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zE1LTc8L3BhZ2VzPjx2b2x1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==
</w:fldData>
        </w:fldChar>
      </w:r>
      <w:r w:rsidR="0018184E">
        <w:instrText xml:space="preserve"> ADDIN EN.CITE.DATA </w:instrText>
      </w:r>
      <w:r>
        <w:fldChar w:fldCharType="end"/>
      </w:r>
      <w:r>
        <w:fldChar w:fldCharType="begin">
          <w:fldData xml:space="preserve">PSIxNTExMTAxMjI3Ij40MTU8L2tleT48L2ZvcmVpZ24ta2V5cz48cmVmLXR5cGUgbmFtZT0iSm91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xhYmJyLTE+R2Vu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==
</w:fldData>
        </w:fldChar>
      </w:r>
      <w:r w:rsidR="0018184E">
        <w:instrText xml:space="preserve"> ADDIN EN.CITE.DATA </w:instrText>
      </w:r>
      <w:r>
        <w:fldChar w:fldCharType="end"/>
      </w:r>
      <w:r>
        <w:fldChar w:fldCharType="begin">
          <w:fldData xml:space="preserve">ODUxODwvY3VzdG9tMj48bGFuZ3VhZ2U+ZW5nPC9sYW5ndWFnZT48L3JlY29yZD48L0NpdGU+PENp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==
</w:fldData>
        </w:fldChar>
      </w:r>
      <w:r w:rsidR="0018184E">
        <w:instrText xml:space="preserve"> ADDIN EN.CITE.DATA </w:instrText>
      </w:r>
      <w:r>
        <w:fldChar w:fldCharType="end"/>
      </w:r>
      <w:r>
        <w:fldChar w:fldCharType="begin">
          <w:fldData xml:space="preserve">a2V5d29yZD5QcmV2YWxlbmNlPC9rZXl3b3JkPjwva2V5d29yZHM+PGRhdGVzPjx5ZWFyPjIwMDI8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zM5OC03NDAzPC9wYWdlcz48dm9sdW1lPjEx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==
</w:fldData>
        </w:fldChar>
      </w:r>
      <w:r w:rsidR="0018184E">
        <w:instrText xml:space="preserve"> ADDIN EN.CITE.DATA </w:instrText>
      </w:r>
      <w:r>
        <w:fldChar w:fldCharType="end"/>
      </w:r>
      <w:r>
        <w:fldChar w:fldCharType="begin">
          <w:fldData xml:space="preserve">eHd2enB4djJlMHhhenN3dCIgdGltZXN0YW1wPSIxNTExMTAxMjI3Ij4zNzg8L2tleT48L2ZvcmVp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=
</w:fldData>
        </w:fldChar>
      </w:r>
      <w:r w:rsidR="0018184E">
        <w:instrText xml:space="preserve"> ADDIN EN.CITE.DATA </w:instrText>
      </w:r>
      <w:r>
        <w:fldChar w:fldCharType="end"/>
      </w:r>
      <w:r>
        <w:fldChar w:fldCharType="end"/>
      </w:r>
    </w:p>
    <w:p w:rsidR="008E5720" w:rsidRDefault="008E5720"/>
    <w:p w:rsidR="008E5720" w:rsidRDefault="00DE13D0">
      <w:r>
        <w:fldChar w:fldCharType="begin">
          <w:fldData xml:space="preserve">eXdvcmQ+UHJlZ25hbmN5PC9rZXl3b3JkPjxrZXl3b3JkPlByZW5hdGFsIERpYWdub3Npcy9tZXRo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</w:fldData>
        </w:fldChar>
      </w:r>
      <w:r w:rsidR="0018184E">
        <w:instrText xml:space="preserve"> ADDIN EN.CITE </w:instrText>
      </w:r>
      <w:r>
        <w:fldChar w:fldCharType="begin">
          <w:fldData xml:space="preserve">PEVuZE5vdGU+PENpdGU+PEF1dGhvcj5Sb21hbjwvQXV0aG9yPjxZZWFyPjIwMTY8L1llYXI+PFJl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wvcGVyaW9kaWNhbD48YWx0LXBlcmlvZGljYWw+PGZ1bGwtdGl0bGU+SiBDbGluIEVuZG9j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==
</w:fldData>
        </w:fldChar>
      </w:r>
      <w:r w:rsidR="0018184E">
        <w:instrText xml:space="preserve"> ADDIN EN.CITE.DATA </w:instrText>
      </w:r>
      <w:r>
        <w:fldChar w:fldCharType="end"/>
      </w:r>
      <w:r>
        <w:fldChar w:fldCharType="begin">
          <w:fldData xml:space="preserve">aGVyYXB5LyptZXRob2RzPC9rZXl3b3JkPjxrZXl3b3JkPkZlbWFsZTwva2V5d29yZD48a2V5d29y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GFsdC1wZXJpb2RpY2FsPjxmdWxsLXRpdGxlPkogQ2xpbiBFbmRvY3Jpbm9sIE1ldGFiPC9mdWxs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==
</w:fldData>
        </w:fldChar>
      </w:r>
      <w:r w:rsidR="0018184E">
        <w:instrText xml:space="preserve"> ADDIN EN.CITE.DATA </w:instrText>
      </w:r>
      <w:r>
        <w:fldChar w:fldCharType="end"/>
      </w:r>
      <w:r>
        <w:fldChar w:fldCharType="begin">
          <w:fldData xml:space="preserve">c2l0YXJpbyBNaWd1ZWwgU2VydmV0LCBaYXJhZ296YSwgRXNwYW5hLiBFbGVjdHJvbmljIGFkZHJl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1NzQtODwvcGFnZXM+PHZvbHVtZT4zODwvdm9sdW1lPjxudW1iZXI+NDwv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L3BlcmlvZGljYWw+PGFsdC1wZXJpb2RpY2FsPjxmdWxs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==
</w:fldData>
        </w:fldChar>
      </w:r>
      <w:r w:rsidR="0018184E">
        <w:instrText xml:space="preserve"> ADDIN EN.CITE.DATA </w:instrText>
      </w:r>
      <w:r>
        <w:fldChar w:fldCharType="end"/>
      </w:r>
      <w:r>
        <w:fldChar w:fldCharType="begin">
          <w:fldData xml:space="preserve">Q29uZmlkZW5jZSBJbnRlcnZhbHM8L2tleXdvcmQ+PGtleXdvcmQ+Q3l0b2dlbmV0aWMgQW5hbHlz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==
</w:fldData>
        </w:fldChar>
      </w:r>
      <w:r w:rsidR="0018184E">
        <w:instrText xml:space="preserve"> ADDIN EN.CITE.DATA </w:instrText>
      </w:r>
      <w:r>
        <w:fldChar w:fldCharType="end"/>
      </w:r>
      <w:r>
        <w:fldChar w:fldCharType="begin">
          <w:fldData xml:space="preserve">eXBlPjx1cmxzPjxyZWxhdGVkLXVybHM+PHVybD5odHRwOi8vd3d3Lm5jYmkubmxtLm5paC5nb3Yv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==
</w:fldData>
        </w:fldChar>
      </w:r>
      <w:r w:rsidR="0018184E">
        <w:instrText xml:space="preserve"> ADDIN EN.CITE.DATA </w:instrText>
      </w:r>
      <w:r>
        <w:fldChar w:fldCharType="end"/>
      </w:r>
      <w:r>
        <w:fldChar w:fldCharType="begin">
          <w:fldData xml:space="preserve">cj5QaG90b3B1bG9zLCBHLjwvYXV0aG9yPjwvYXV0aG9ycz48L2NvbnRyaWJ1dG9ycz48dGl0bGVz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3MDUtODwvcGFnZXM+PHZvbHVtZT4zODc8L3ZvbHVtZT48bnVtYmVyPjY2MzQ8L251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==
</w:fldData>
        </w:fldChar>
      </w:r>
      <w:r w:rsidR="0018184E">
        <w:instrText xml:space="preserve"> ADDIN EN.CITE.DATA </w:instrText>
      </w:r>
      <w:r>
        <w:fldChar w:fldCharType="end"/>
      </w:r>
      <w:r>
        <w:fldChar w:fldCharType="begin">
          <w:fldData xml:space="preserve">d29yZD48a2V5d29yZD5GZW1hbGU8L2tleXdvcmQ+PGtleXdvcmQ+SHVtYW5zPC9rZXl3b3JkPjxr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YWx0LXBlcmlvZGljYWw+PGZ1bGwtdGl0bGU+SiBDbGluIEVuZG9jcmlub2wg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2FsdC1wZXJpb2RpY2FsPjxwYWdlcz4yNjQtNzwvcGFnZXM+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==
</w:fldData>
        </w:fldChar>
      </w:r>
      <w:r w:rsidR="0018184E">
        <w:instrText xml:space="preserve"> ADDIN EN.CITE.DATA </w:instrText>
      </w:r>
      <w:r>
        <w:fldChar w:fldCharType="end"/>
      </w:r>
      <w:r>
        <w:fldChar w:fldCharType="begin">
          <w:fldData xml:space="preserve">dGljbGUiPjE3PC9yZWYtdHlwZT48Y29udHJpYnV0b3JzPjxhdXRob3JzPjxhdXRob3I+U3V6dWtp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==
</w:fldData>
        </w:fldChar>
      </w:r>
      <w:r w:rsidR="0018184E">
        <w:instrText xml:space="preserve"> ADDIN EN.CITE.DATA </w:instrText>
      </w:r>
      <w:r>
        <w:fldChar w:fldCharType="end"/>
      </w:r>
      <w:r>
        <w:fldChar w:fldCharType="begin">
          <w:fldData xml:space="preserve">cmFtcHRvbiwgRy4gSy48L2F1dGhvcj48YXV0aG9yPkdvc3BvZGFyZXZza2F5YSwgRS48L2F1dGhv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EzMDEtMTA8L3BhZ2VzPjx2b2x1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==
</w:fldData>
        </w:fldChar>
      </w:r>
      <w:r w:rsidR="0018184E">
        <w:instrText xml:space="preserve"> ADDIN EN.CITE.DATA </w:instrText>
      </w:r>
      <w:r>
        <w:fldChar w:fldCharType="end"/>
      </w:r>
      <w:r>
        <w:fldChar w:fldCharType="begin">
          <w:fldData xml:space="preserve">PjE5ODQvMDMvMDE8L2VkaXRpb24+PGtleXdvcmRzPjxrZXl3b3JkPkFkb2xlc2NlbnQ8L2tleXdv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wvcGVyaW9kaWNhbD48YWx0LXBlcmlvZGljYWw+PGZ1bGwt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==
</w:fldData>
        </w:fldChar>
      </w:r>
      <w:r w:rsidR="0018184E">
        <w:instrText xml:space="preserve"> ADDIN EN.CITE.DATA </w:instrText>
      </w:r>
      <w:r>
        <w:fldChar w:fldCharType="end"/>
      </w:r>
      <w:r>
        <w:fldChar w:fldCharType="begin">
          <w:fldData xml:space="preserve">dG9ycz48dGl0bGVzPjx0aXRsZT5PZiBpbnN1bGluIHJlc2lzdGFuY2UgYW5kIG5vcm1hbGN5PC90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==
</w:fldData>
        </w:fldChar>
      </w:r>
      <w:r w:rsidR="0018184E">
        <w:instrText xml:space="preserve"> ADDIN EN.CITE.DATA </w:instrText>
      </w:r>
      <w:r>
        <w:fldChar w:fldCharType="end"/>
      </w:r>
      <w:r>
        <w:fldChar w:fldCharType="begin">
          <w:fldData xml:space="preserve">L3BhZ2VzPjx2b2x1bWU+OTU8L3ZvbHVtZT48a2V5d29yZHM+PGtleXdvcmQ+Q29tcHV0ZWQgdG9t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==
</w:fldData>
        </w:fldChar>
      </w:r>
      <w:r w:rsidR="0018184E">
        <w:instrText xml:space="preserve"> ADDIN EN.CITE.DATA </w:instrText>
      </w:r>
      <w:r>
        <w:fldChar w:fldCharType="end"/>
      </w:r>
      <w:r>
        <w:fldChar w:fldCharType="begin">
          <w:fldData xml:space="preserve">ZGNhcjl3ZGUyZWU4eHh3dnpweHYyZTB4YXpzd3QiIHRpbWVzdGFtcD0iMTUxMTEwMTIyNiI+MTc4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==
</w:fldData>
        </w:fldChar>
      </w:r>
      <w:r w:rsidR="0018184E">
        <w:instrText xml:space="preserve"> ADDIN EN.CITE.DATA </w:instrText>
      </w:r>
      <w:r>
        <w:fldChar w:fldCharType="end"/>
      </w:r>
      <w:r>
        <w:fldChar w:fldCharType="begin">
          <w:fldData xml:space="preserve">bT4xMzg5PC9SZWNOdW0+PHJlY29yZD48cmVjLW51bWJlcj4xMzg5PC9yZWMtbnVtYmVyPjxmb3Jl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Y4LTcxPC9wYWdlcz48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==
</w:fldData>
        </w:fldChar>
      </w:r>
      <w:r w:rsidR="0018184E">
        <w:instrText xml:space="preserve"> ADDIN EN.CITE.DATA </w:instrText>
      </w:r>
      <w:r>
        <w:fldChar w:fldCharType="end"/>
      </w:r>
      <w:r>
        <w:fldChar w:fldCharType="begin">
          <w:fldData xml:space="preserve">eXdvcmQ+UHJlZ25hbmN5PC9rZXl3b3JkPjxrZXl3b3JkPlByZW5hdGFsIERpYWdub3Npcy9tZXRo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</w:fldData>
        </w:fldChar>
      </w:r>
      <w:r w:rsidR="0018184E">
        <w:instrText xml:space="preserve"> ADDIN EN.CITE.DATA </w:instrText>
      </w:r>
      <w:r>
        <w:fldChar w:fldCharType="end"/>
      </w:r>
      <w:r>
        <w:fldChar w:fldCharType="end"/>
      </w:r>
    </w:p>
    <w:p w:rsidR="008E5720" w:rsidRDefault="008E5720"/>
    <w:p w:rsidR="008E5720" w:rsidRDefault="00DE13D0">
      <w:r>
        <w:fldChar w:fldCharType="begin">
          <w:fldData xml:space="preserve">TmV1cm9pbWFnaW5nIGV2aWRlbmNlIGZyb20gVHVybmVyIHN5bmRyb21lPC90aXRsZT48c2Vjb25k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</w:fldData>
        </w:fldChar>
      </w:r>
      <w:r w:rsidR="0018184E">
        <w:instrText xml:space="preserve"> ADDIN EN.CITE </w:instrText>
      </w:r>
      <w:r>
        <w:fldChar w:fldCharType="begin">
          <w:fldData xml:space="preserve">PEVuZE5vdGU+PENpdGU+PEF1dGhvcj5XaXNuaWV3c2tpPC9BdXRob3I+PFllYXI+MjAwOTwvWWVh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YwMS02PC9wYWdlcz48dm9sdW1lPjEwMzwvdm9sdW1lPjxudW1i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2NzY2NjY1PC91cmw+PC9y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==
</w:fldData>
        </w:fldChar>
      </w:r>
      <w:r w:rsidR="0018184E">
        <w:instrText xml:space="preserve"> ADDIN EN.CITE.DATA </w:instrText>
      </w:r>
      <w:r>
        <w:fldChar w:fldCharType="end"/>
      </w:r>
      <w:r>
        <w:fldChar w:fldCharType="begin">
          <w:fldData xml:space="preserve">cGVyaW9kaWNhbD48ZnVsbC10aXRsZT5DZXJlYiBDb3J0ZXg8L2Z1bGwtdGl0bGU+PC9wZXJpb2Rp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==
</w:fldData>
        </w:fldChar>
      </w:r>
      <w:r w:rsidR="0018184E">
        <w:instrText xml:space="preserve"> ADDIN EN.CITE.DATA </w:instrText>
      </w:r>
      <w:r>
        <w:fldChar w:fldCharType="end"/>
      </w:r>
      <w:r>
        <w:fldChar w:fldCharType="begin">
          <w:fldData xml:space="preserve">TmV1cm9pbWFnaW5nIGV2aWRlbmNlIGZyb20gVHVybmVyIHN5bmRyb21lPC90aXRsZT48c2Vjb25k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</w:fldData>
        </w:fldChar>
      </w:r>
      <w:r w:rsidR="0018184E">
        <w:instrText xml:space="preserve"> ADDIN EN.CITE.DATA </w:instrText>
      </w:r>
      <w:r>
        <w:fldChar w:fldCharType="end"/>
      </w:r>
      <w:r>
        <w:fldChar w:fldCharType="end"/>
      </w:r>
    </w:p>
    <w:p w:rsidR="008E5720" w:rsidRDefault="008E5720"/>
    <w:p w:rsidR="008E5720" w:rsidRDefault="008E5720"/>
    <w:p w:rsidR="008E5720" w:rsidRDefault="008E5720"/>
    <w:p w:rsidR="008E5720" w:rsidRDefault="008E5720"/>
    <w:sectPr w:rsidR="008E5720" w:rsidSect="00D46A8D">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Light">
    <w:charset w:val="00"/>
    <w:family w:val="auto"/>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7"/>
  <w:proofState w:spelling="clean" w:grammar="clean"/>
  <w:doNotTrackMoves/>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Circulation (NoIntextCit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rfsz5sdcar9wde2ee8xxwvzpxv2e0xazswt&quot;&gt;SilberbachTSLibraryForTSCVTF&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item&gt;89&lt;/item&gt;&lt;item&gt;90&lt;/item&gt;&lt;item&gt;91&lt;/item&gt;&lt;item&gt;92&lt;/item&gt;&lt;item&gt;93&lt;/item&gt;&lt;item&gt;94&lt;/item&gt;&lt;item&gt;96&lt;/item&gt;&lt;item&gt;97&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8&lt;/item&gt;&lt;item&gt;189&lt;/item&gt;&lt;item&gt;190&lt;/item&gt;&lt;item&gt;192&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9&lt;/item&gt;&lt;item&gt;224&lt;/item&gt;&lt;item&gt;226&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2&lt;/item&gt;&lt;item&gt;276&lt;/item&gt;&lt;item&gt;277&lt;/item&gt;&lt;item&gt;278&lt;/item&gt;&lt;item&gt;279&lt;/item&gt;&lt;item&gt;280&lt;/item&gt;&lt;item&gt;282&lt;/item&gt;&lt;item&gt;283&lt;/item&gt;&lt;item&gt;284&lt;/item&gt;&lt;item&gt;285&lt;/item&gt;&lt;item&gt;286&lt;/item&gt;&lt;item&gt;287&lt;/item&gt;&lt;item&gt;288&lt;/item&gt;&lt;item&gt;289&lt;/item&gt;&lt;item&gt;290&lt;/item&gt;&lt;item&gt;291&lt;/item&gt;&lt;item&gt;292&lt;/item&gt;&lt;item&gt;293&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9&lt;/item&gt;&lt;item&gt;520&lt;/item&gt;&lt;item&gt;521&lt;/item&gt;&lt;item&gt;530&lt;/item&gt;&lt;item&gt;535&lt;/item&gt;&lt;item&gt;536&lt;/item&gt;&lt;item&gt;539&lt;/item&gt;&lt;item&gt;543&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70&lt;/item&gt;&lt;item&gt;571&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4&lt;/item&gt;&lt;item&gt;655&lt;/item&gt;&lt;item&gt;656&lt;/item&gt;&lt;item&gt;657&lt;/item&gt;&lt;item&gt;658&lt;/item&gt;&lt;item&gt;659&lt;/item&gt;&lt;item&gt;660&lt;/item&gt;&lt;item&gt;661&lt;/item&gt;&lt;item&gt;662&lt;/item&gt;&lt;item&gt;663&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9&lt;/item&gt;&lt;item&gt;781&lt;/item&gt;&lt;item&gt;782&lt;/item&gt;&lt;item&gt;783&lt;/item&gt;&lt;item&gt;784&lt;/item&gt;&lt;item&gt;785&lt;/item&gt;&lt;item&gt;786&lt;/item&gt;&lt;item&gt;787&lt;/item&gt;&lt;item&gt;788&lt;/item&gt;&lt;item&gt;789&lt;/item&gt;&lt;item&gt;790&lt;/item&gt;&lt;item&gt;791&lt;/item&gt;&lt;item&gt;792&lt;/item&gt;&lt;item&gt;793&lt;/item&gt;&lt;item&gt;794&lt;/item&gt;&lt;item&gt;795&lt;/item&gt;&lt;item&gt;796&lt;/item&gt;&lt;item&gt;803&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30&lt;/item&gt;&lt;item&gt;831&lt;/item&gt;&lt;item&gt;832&lt;/item&gt;&lt;item&gt;833&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56&lt;/item&gt;&lt;item&gt;861&lt;/item&gt;&lt;item&gt;862&lt;/item&gt;&lt;item&gt;867&lt;/item&gt;&lt;item&gt;868&lt;/item&gt;&lt;item&gt;869&lt;/item&gt;&lt;item&gt;871&lt;/item&gt;&lt;item&gt;874&lt;/item&gt;&lt;item&gt;876&lt;/item&gt;&lt;item&gt;877&lt;/item&gt;&lt;item&gt;878&lt;/item&gt;&lt;item&gt;879&lt;/item&gt;&lt;item&gt;880&lt;/item&gt;&lt;item&gt;882&lt;/item&gt;&lt;item&gt;883&lt;/item&gt;&lt;item&gt;884&lt;/item&gt;&lt;item&gt;886&lt;/item&gt;&lt;item&gt;887&lt;/item&gt;&lt;item&gt;888&lt;/item&gt;&lt;item&gt;889&lt;/item&gt;&lt;item&gt;890&lt;/item&gt;&lt;item&gt;892&lt;/item&gt;&lt;item&gt;893&lt;/item&gt;&lt;item&gt;894&lt;/item&gt;&lt;item&gt;895&lt;/item&gt;&lt;item&gt;896&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49&lt;/item&gt;&lt;item&gt;950&lt;/item&gt;&lt;item&gt;951&lt;/item&gt;&lt;item&gt;952&lt;/item&gt;&lt;item&gt;953&lt;/item&gt;&lt;item&gt;954&lt;/item&gt;&lt;item&gt;955&lt;/item&gt;&lt;item&gt;956&lt;/item&gt;&lt;item&gt;957&lt;/item&gt;&lt;item&gt;958&lt;/item&gt;&lt;item&gt;959&lt;/item&gt;&lt;item&gt;960&lt;/item&gt;&lt;item&gt;961&lt;/item&gt;&lt;item&gt;962&lt;/item&gt;&lt;item&gt;963&lt;/item&gt;&lt;item&gt;964&lt;/item&gt;&lt;item&gt;965&lt;/item&gt;&lt;item&gt;966&lt;/item&gt;&lt;item&gt;967&lt;/item&gt;&lt;item&gt;968&lt;/item&gt;&lt;item&gt;969&lt;/item&gt;&lt;item&gt;970&lt;/item&gt;&lt;item&gt;971&lt;/item&gt;&lt;item&gt;972&lt;/item&gt;&lt;item&gt;973&lt;/item&gt;&lt;item&gt;974&lt;/item&gt;&lt;item&gt;975&lt;/item&gt;&lt;item&gt;976&lt;/item&gt;&lt;item&gt;977&lt;/item&gt;&lt;item&gt;978&lt;/item&gt;&lt;item&gt;979&lt;/item&gt;&lt;item&gt;980&lt;/item&gt;&lt;item&gt;982&lt;/item&gt;&lt;item&gt;983&lt;/item&gt;&lt;item&gt;984&lt;/item&gt;&lt;item&gt;985&lt;/item&gt;&lt;item&gt;986&lt;/item&gt;&lt;item&gt;987&lt;/item&gt;&lt;item&gt;988&lt;/item&gt;&lt;item&gt;989&lt;/item&gt;&lt;item&gt;990&lt;/item&gt;&lt;item&gt;991&lt;/item&gt;&lt;item&gt;993&lt;/item&gt;&lt;item&gt;994&lt;/item&gt;&lt;item&gt;995&lt;/item&gt;&lt;item&gt;996&lt;/item&gt;&lt;item&gt;997&lt;/item&gt;&lt;item&gt;998&lt;/item&gt;&lt;item&gt;999&lt;/item&gt;&lt;item&gt;1000&lt;/item&gt;&lt;item&gt;1002&lt;/item&gt;&lt;item&gt;1003&lt;/item&gt;&lt;item&gt;1004&lt;/item&gt;&lt;item&gt;1005&lt;/item&gt;&lt;item&gt;1007&lt;/item&gt;&lt;item&gt;1008&lt;/item&gt;&lt;item&gt;1009&lt;/item&gt;&lt;item&gt;1010&lt;/item&gt;&lt;item&gt;1011&lt;/item&gt;&lt;item&gt;1012&lt;/item&gt;&lt;item&gt;1013&lt;/item&gt;&lt;item&gt;1014&lt;/item&gt;&lt;item&gt;1015&lt;/item&gt;&lt;item&gt;1016&lt;/item&gt;&lt;item&gt;1019&lt;/item&gt;&lt;item&gt;1020&lt;/item&gt;&lt;item&gt;1021&lt;/item&gt;&lt;item&gt;1022&lt;/item&gt;&lt;item&gt;1023&lt;/item&gt;&lt;item&gt;1024&lt;/item&gt;&lt;item&gt;1025&lt;/item&gt;&lt;item&gt;1026&lt;/item&gt;&lt;item&gt;1027&lt;/item&gt;&lt;item&gt;1028&lt;/item&gt;&lt;item&gt;1029&lt;/item&gt;&lt;item&gt;1030&lt;/item&gt;&lt;item&gt;1031&lt;/item&gt;&lt;item&gt;1032&lt;/item&gt;&lt;item&gt;1033&lt;/item&gt;&lt;item&gt;1034&lt;/item&gt;&lt;item&gt;1035&lt;/item&gt;&lt;item&gt;1036&lt;/item&gt;&lt;item&gt;1037&lt;/item&gt;&lt;item&gt;1038&lt;/item&gt;&lt;item&gt;1039&lt;/item&gt;&lt;item&gt;1040&lt;/item&gt;&lt;item&gt;1041&lt;/item&gt;&lt;item&gt;1042&lt;/item&gt;&lt;item&gt;1043&lt;/item&gt;&lt;item&gt;1044&lt;/item&gt;&lt;item&gt;1045&lt;/item&gt;&lt;item&gt;1046&lt;/item&gt;&lt;item&gt;1047&lt;/item&gt;&lt;item&gt;1048&lt;/item&gt;&lt;item&gt;1051&lt;/item&gt;&lt;item&gt;1052&lt;/item&gt;&lt;item&gt;1053&lt;/item&gt;&lt;item&gt;1054&lt;/item&gt;&lt;item&gt;1055&lt;/item&gt;&lt;item&gt;1056&lt;/item&gt;&lt;item&gt;1057&lt;/item&gt;&lt;item&gt;1058&lt;/item&gt;&lt;item&gt;1059&lt;/item&gt;&lt;item&gt;1060&lt;/item&gt;&lt;item&gt;1061&lt;/item&gt;&lt;item&gt;1062&lt;/item&gt;&lt;item&gt;1063&lt;/item&gt;&lt;item&gt;1064&lt;/item&gt;&lt;item&gt;1065&lt;/item&gt;&lt;item&gt;1066&lt;/item&gt;&lt;item&gt;1067&lt;/item&gt;&lt;item&gt;1068&lt;/item&gt;&lt;item&gt;1069&lt;/item&gt;&lt;item&gt;1070&lt;/item&gt;&lt;item&gt;1071&lt;/item&gt;&lt;item&gt;1072&lt;/item&gt;&lt;item&gt;1073&lt;/item&gt;&lt;item&gt;1074&lt;/item&gt;&lt;item&gt;1075&lt;/item&gt;&lt;item&gt;1078&lt;/item&gt;&lt;item&gt;1079&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7&lt;/item&gt;&lt;item&gt;1098&lt;/item&gt;&lt;item&gt;1099&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4&lt;/item&gt;&lt;item&gt;1115&lt;/item&gt;&lt;item&gt;1116&lt;/item&gt;&lt;item&gt;1117&lt;/item&gt;&lt;item&gt;1118&lt;/item&gt;&lt;item&gt;1119&lt;/item&gt;&lt;item&gt;1120&lt;/item&gt;&lt;item&gt;1121&lt;/item&gt;&lt;item&gt;1122&lt;/item&gt;&lt;item&gt;1123&lt;/item&gt;&lt;item&gt;1124&lt;/item&gt;&lt;item&gt;1125&lt;/item&gt;&lt;item&gt;1126&lt;/item&gt;&lt;item&gt;1127&lt;/item&gt;&lt;item&gt;1128&lt;/item&gt;&lt;item&gt;1129&lt;/item&gt;&lt;item&gt;1130&lt;/item&gt;&lt;item&gt;1131&lt;/item&gt;&lt;item&gt;1133&lt;/item&gt;&lt;item&gt;1134&lt;/item&gt;&lt;item&gt;1135&lt;/item&gt;&lt;item&gt;1136&lt;/item&gt;&lt;item&gt;1137&lt;/item&gt;&lt;item&gt;1138&lt;/item&gt;&lt;item&gt;1139&lt;/item&gt;&lt;item&gt;1141&lt;/item&gt;&lt;item&gt;1142&lt;/item&gt;&lt;item&gt;1143&lt;/item&gt;&lt;item&gt;1144&lt;/item&gt;&lt;item&gt;1145&lt;/item&gt;&lt;item&gt;1146&lt;/item&gt;&lt;item&gt;1147&lt;/item&gt;&lt;item&gt;1148&lt;/item&gt;&lt;item&gt;1149&lt;/item&gt;&lt;item&gt;1150&lt;/item&gt;&lt;item&gt;1151&lt;/item&gt;&lt;item&gt;1152&lt;/item&gt;&lt;item&gt;1153&lt;/item&gt;&lt;item&gt;1154&lt;/item&gt;&lt;item&gt;1155&lt;/item&gt;&lt;item&gt;1156&lt;/item&gt;&lt;item&gt;1157&lt;/item&gt;&lt;item&gt;1158&lt;/item&gt;&lt;item&gt;1159&lt;/item&gt;&lt;item&gt;1160&lt;/item&gt;&lt;item&gt;1161&lt;/item&gt;&lt;item&gt;1162&lt;/item&gt;&lt;item&gt;1163&lt;/item&gt;&lt;item&gt;1164&lt;/item&gt;&lt;item&gt;1165&lt;/item&gt;&lt;item&gt;1166&lt;/item&gt;&lt;item&gt;1167&lt;/item&gt;&lt;item&gt;1168&lt;/item&gt;&lt;item&gt;1169&lt;/item&gt;&lt;item&gt;1170&lt;/item&gt;&lt;item&gt;1171&lt;/item&gt;&lt;item&gt;1172&lt;/item&gt;&lt;item&gt;1173&lt;/item&gt;&lt;item&gt;1174&lt;/item&gt;&lt;item&gt;1175&lt;/item&gt;&lt;item&gt;1176&lt;/item&gt;&lt;item&gt;1177&lt;/item&gt;&lt;item&gt;1179&lt;/item&gt;&lt;item&gt;1180&lt;/item&gt;&lt;item&gt;1181&lt;/item&gt;&lt;item&gt;1182&lt;/item&gt;&lt;item&gt;1183&lt;/item&gt;&lt;item&gt;1184&lt;/item&gt;&lt;item&gt;1185&lt;/item&gt;&lt;item&gt;1186&lt;/item&gt;&lt;item&gt;1187&lt;/item&gt;&lt;item&gt;1188&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7&lt;/item&gt;&lt;item&gt;1208&lt;/item&gt;&lt;item&gt;1209&lt;/item&gt;&lt;item&gt;1210&lt;/item&gt;&lt;item&gt;1211&lt;/item&gt;&lt;item&gt;1212&lt;/item&gt;&lt;item&gt;1213&lt;/item&gt;&lt;item&gt;1216&lt;/item&gt;&lt;item&gt;1217&lt;/item&gt;&lt;item&gt;1218&lt;/item&gt;&lt;item&gt;1219&lt;/item&gt;&lt;item&gt;1220&lt;/item&gt;&lt;item&gt;1222&lt;/item&gt;&lt;item&gt;1223&lt;/item&gt;&lt;item&gt;1224&lt;/item&gt;&lt;item&gt;1225&lt;/item&gt;&lt;item&gt;1226&lt;/item&gt;&lt;item&gt;1227&lt;/item&gt;&lt;item&gt;1228&lt;/item&gt;&lt;item&gt;1229&lt;/item&gt;&lt;item&gt;1230&lt;/item&gt;&lt;item&gt;1231&lt;/item&gt;&lt;item&gt;1232&lt;/item&gt;&lt;item&gt;1233&lt;/item&gt;&lt;item&gt;1234&lt;/item&gt;&lt;item&gt;1235&lt;/item&gt;&lt;item&gt;1236&lt;/item&gt;&lt;item&gt;1237&lt;/item&gt;&lt;item&gt;1238&lt;/item&gt;&lt;item&gt;1239&lt;/item&gt;&lt;item&gt;1241&lt;/item&gt;&lt;item&gt;1242&lt;/item&gt;&lt;item&gt;1243&lt;/item&gt;&lt;item&gt;1245&lt;/item&gt;&lt;item&gt;1247&lt;/item&gt;&lt;item&gt;1249&lt;/item&gt;&lt;item&gt;1250&lt;/item&gt;&lt;item&gt;1251&lt;/item&gt;&lt;item&gt;1252&lt;/item&gt;&lt;item&gt;1253&lt;/item&gt;&lt;item&gt;1254&lt;/item&gt;&lt;item&gt;1255&lt;/item&gt;&lt;item&gt;1256&lt;/item&gt;&lt;item&gt;1257&lt;/item&gt;&lt;item&gt;1258&lt;/item&gt;&lt;item&gt;1259&lt;/item&gt;&lt;item&gt;1260&lt;/item&gt;&lt;item&gt;1262&lt;/item&gt;&lt;item&gt;1263&lt;/item&gt;&lt;item&gt;1264&lt;/item&gt;&lt;item&gt;1265&lt;/item&gt;&lt;item&gt;1268&lt;/item&gt;&lt;item&gt;1278&lt;/item&gt;&lt;item&gt;1279&lt;/item&gt;&lt;item&gt;1281&lt;/item&gt;&lt;item&gt;1283&lt;/item&gt;&lt;item&gt;1284&lt;/item&gt;&lt;item&gt;1291&lt;/item&gt;&lt;item&gt;1304&lt;/item&gt;&lt;item&gt;1305&lt;/item&gt;&lt;item&gt;1306&lt;/item&gt;&lt;item&gt;1307&lt;/item&gt;&lt;item&gt;1308&lt;/item&gt;&lt;item&gt;1311&lt;/item&gt;&lt;item&gt;1320&lt;/item&gt;&lt;item&gt;1321&lt;/item&gt;&lt;item&gt;1324&lt;/item&gt;&lt;item&gt;1335&lt;/item&gt;&lt;item&gt;1344&lt;/item&gt;&lt;item&gt;1347&lt;/item&gt;&lt;item&gt;1352&lt;/item&gt;&lt;item&gt;1353&lt;/item&gt;&lt;item&gt;1364&lt;/item&gt;&lt;item&gt;1374&lt;/item&gt;&lt;item&gt;1380&lt;/item&gt;&lt;item&gt;1386&lt;/item&gt;&lt;item&gt;1389&lt;/item&gt;&lt;item&gt;1394&lt;/item&gt;&lt;item&gt;1410&lt;/item&gt;&lt;item&gt;1411&lt;/item&gt;&lt;item&gt;1417&lt;/item&gt;&lt;item&gt;1418&lt;/item&gt;&lt;item&gt;1419&lt;/item&gt;&lt;item&gt;1420&lt;/item&gt;&lt;item&gt;1427&lt;/item&gt;&lt;item&gt;1449&lt;/item&gt;&lt;item&gt;1456&lt;/item&gt;&lt;item&gt;1460&lt;/item&gt;&lt;item&gt;1470&lt;/item&gt;&lt;item&gt;1486&lt;/item&gt;&lt;item&gt;1487&lt;/item&gt;&lt;item&gt;1494&lt;/item&gt;&lt;item&gt;1496&lt;/item&gt;&lt;item&gt;1498&lt;/item&gt;&lt;item&gt;1502&lt;/item&gt;&lt;item&gt;1505&lt;/item&gt;&lt;item&gt;1506&lt;/item&gt;&lt;item&gt;1518&lt;/item&gt;&lt;item&gt;1519&lt;/item&gt;&lt;item&gt;1523&lt;/item&gt;&lt;item&gt;1533&lt;/item&gt;&lt;item&gt;1534&lt;/item&gt;&lt;item&gt;1535&lt;/item&gt;&lt;item&gt;1536&lt;/item&gt;&lt;item&gt;1537&lt;/item&gt;&lt;item&gt;1540&lt;/item&gt;&lt;item&gt;1545&lt;/item&gt;&lt;item&gt;1549&lt;/item&gt;&lt;item&gt;1562&lt;/item&gt;&lt;item&gt;1580&lt;/item&gt;&lt;item&gt;1581&lt;/item&gt;&lt;item&gt;1582&lt;/item&gt;&lt;item&gt;1583&lt;/item&gt;&lt;item&gt;1584&lt;/item&gt;&lt;item&gt;1585&lt;/item&gt;&lt;item&gt;1598&lt;/item&gt;&lt;item&gt;1603&lt;/item&gt;&lt;item&gt;1604&lt;/item&gt;&lt;item&gt;1605&lt;/item&gt;&lt;item&gt;1606&lt;/item&gt;&lt;item&gt;1614&lt;/item&gt;&lt;item&gt;1649&lt;/item&gt;&lt;item&gt;1657&lt;/item&gt;&lt;item&gt;1660&lt;/item&gt;&lt;item&gt;1661&lt;/item&gt;&lt;item&gt;1678&lt;/item&gt;&lt;item&gt;1680&lt;/item&gt;&lt;item&gt;1684&lt;/item&gt;&lt;item&gt;1690&lt;/item&gt;&lt;item&gt;1691&lt;/item&gt;&lt;item&gt;1692&lt;/item&gt;&lt;item&gt;1693&lt;/item&gt;&lt;item&gt;1694&lt;/item&gt;&lt;item&gt;1695&lt;/item&gt;&lt;item&gt;1696&lt;/item&gt;&lt;item&gt;1698&lt;/item&gt;&lt;item&gt;1700&lt;/item&gt;&lt;item&gt;1707&lt;/item&gt;&lt;item&gt;1716&lt;/item&gt;&lt;item&gt;1724&lt;/item&gt;&lt;item&gt;1729&lt;/item&gt;&lt;item&gt;1731&lt;/item&gt;&lt;item&gt;1741&lt;/item&gt;&lt;item&gt;1744&lt;/item&gt;&lt;item&gt;1745&lt;/item&gt;&lt;item&gt;1747&lt;/item&gt;&lt;item&gt;1750&lt;/item&gt;&lt;item&gt;1751&lt;/item&gt;&lt;item&gt;1752&lt;/item&gt;&lt;item&gt;1753&lt;/item&gt;&lt;item&gt;1754&lt;/item&gt;&lt;item&gt;1755&lt;/item&gt;&lt;item&gt;1756&lt;/item&gt;&lt;item&gt;1757&lt;/item&gt;&lt;item&gt;1758&lt;/item&gt;&lt;item&gt;1759&lt;/item&gt;&lt;item&gt;1761&lt;/item&gt;&lt;item&gt;1762&lt;/item&gt;&lt;item&gt;1763&lt;/item&gt;&lt;item&gt;1764&lt;/item&gt;&lt;item&gt;1765&lt;/item&gt;&lt;item&gt;1766&lt;/item&gt;&lt;item&gt;1767&lt;/item&gt;&lt;item&gt;1769&lt;/item&gt;&lt;item&gt;1770&lt;/item&gt;&lt;item&gt;1771&lt;/item&gt;&lt;item&gt;1772&lt;/item&gt;&lt;item&gt;1774&lt;/item&gt;&lt;item&gt;1776&lt;/item&gt;&lt;item&gt;1777&lt;/item&gt;&lt;item&gt;1778&lt;/item&gt;&lt;item&gt;1780&lt;/item&gt;&lt;item&gt;1782&lt;/item&gt;&lt;item&gt;1783&lt;/item&gt;&lt;item&gt;1784&lt;/item&gt;&lt;item&gt;1785&lt;/item&gt;&lt;item&gt;1786&lt;/item&gt;&lt;item&gt;1787&lt;/item&gt;&lt;item&gt;1788&lt;/item&gt;&lt;item&gt;1789&lt;/item&gt;&lt;item&gt;1791&lt;/item&gt;&lt;item&gt;1792&lt;/item&gt;&lt;item&gt;1793&lt;/item&gt;&lt;item&gt;1794&lt;/item&gt;&lt;item&gt;1795&lt;/item&gt;&lt;item&gt;1796&lt;/item&gt;&lt;item&gt;1797&lt;/item&gt;&lt;item&gt;1798&lt;/item&gt;&lt;item&gt;1799&lt;/item&gt;&lt;item&gt;1800&lt;/item&gt;&lt;item&gt;1801&lt;/item&gt;&lt;/record-ids&gt;&lt;/item&gt;&lt;/Libraries&gt;"/>
  </w:docVars>
  <w:rsids>
    <w:rsidRoot w:val="00FF7F09"/>
    <w:rsid w:val="00002738"/>
    <w:rsid w:val="00027F86"/>
    <w:rsid w:val="0003405E"/>
    <w:rsid w:val="0004353E"/>
    <w:rsid w:val="00092279"/>
    <w:rsid w:val="00097AEA"/>
    <w:rsid w:val="000A05FF"/>
    <w:rsid w:val="000A1EE5"/>
    <w:rsid w:val="000A3224"/>
    <w:rsid w:val="000A585F"/>
    <w:rsid w:val="000B19EE"/>
    <w:rsid w:val="000D0253"/>
    <w:rsid w:val="000E04C2"/>
    <w:rsid w:val="00107A3F"/>
    <w:rsid w:val="00143F99"/>
    <w:rsid w:val="001452C7"/>
    <w:rsid w:val="00164395"/>
    <w:rsid w:val="001777A9"/>
    <w:rsid w:val="0018184E"/>
    <w:rsid w:val="00183948"/>
    <w:rsid w:val="001967BD"/>
    <w:rsid w:val="001A1852"/>
    <w:rsid w:val="001A555A"/>
    <w:rsid w:val="001B02A0"/>
    <w:rsid w:val="001B0FC8"/>
    <w:rsid w:val="001D22B5"/>
    <w:rsid w:val="001E0092"/>
    <w:rsid w:val="001E14ED"/>
    <w:rsid w:val="001F0EE7"/>
    <w:rsid w:val="00221B00"/>
    <w:rsid w:val="002337F0"/>
    <w:rsid w:val="00237F1C"/>
    <w:rsid w:val="00246652"/>
    <w:rsid w:val="00255D96"/>
    <w:rsid w:val="00256F28"/>
    <w:rsid w:val="002700CD"/>
    <w:rsid w:val="002B0250"/>
    <w:rsid w:val="002B6FD3"/>
    <w:rsid w:val="002C19B7"/>
    <w:rsid w:val="002C22D0"/>
    <w:rsid w:val="002E4D0E"/>
    <w:rsid w:val="002E6A44"/>
    <w:rsid w:val="00311202"/>
    <w:rsid w:val="00320F27"/>
    <w:rsid w:val="003344DF"/>
    <w:rsid w:val="003660A3"/>
    <w:rsid w:val="00380892"/>
    <w:rsid w:val="003A7C4F"/>
    <w:rsid w:val="003B32BA"/>
    <w:rsid w:val="003C1623"/>
    <w:rsid w:val="003C29EB"/>
    <w:rsid w:val="003C3F00"/>
    <w:rsid w:val="003D5CC4"/>
    <w:rsid w:val="003F1ABF"/>
    <w:rsid w:val="003F6181"/>
    <w:rsid w:val="00433E1C"/>
    <w:rsid w:val="00472704"/>
    <w:rsid w:val="004735D1"/>
    <w:rsid w:val="0047791F"/>
    <w:rsid w:val="0048343C"/>
    <w:rsid w:val="00490F2E"/>
    <w:rsid w:val="004A1957"/>
    <w:rsid w:val="004B501D"/>
    <w:rsid w:val="004E29F3"/>
    <w:rsid w:val="004E7741"/>
    <w:rsid w:val="004F1DC6"/>
    <w:rsid w:val="00504C36"/>
    <w:rsid w:val="0050613D"/>
    <w:rsid w:val="0051561D"/>
    <w:rsid w:val="00525608"/>
    <w:rsid w:val="00534FC4"/>
    <w:rsid w:val="00540846"/>
    <w:rsid w:val="00546873"/>
    <w:rsid w:val="00562E45"/>
    <w:rsid w:val="005706CE"/>
    <w:rsid w:val="005709FE"/>
    <w:rsid w:val="00571F5D"/>
    <w:rsid w:val="0057518D"/>
    <w:rsid w:val="00592DEB"/>
    <w:rsid w:val="005B53C7"/>
    <w:rsid w:val="005B5A8A"/>
    <w:rsid w:val="005B6BFD"/>
    <w:rsid w:val="005C6767"/>
    <w:rsid w:val="005D27D2"/>
    <w:rsid w:val="0061166A"/>
    <w:rsid w:val="00620700"/>
    <w:rsid w:val="00623669"/>
    <w:rsid w:val="0064323E"/>
    <w:rsid w:val="00655F9B"/>
    <w:rsid w:val="00656679"/>
    <w:rsid w:val="00662481"/>
    <w:rsid w:val="0066619A"/>
    <w:rsid w:val="00682D64"/>
    <w:rsid w:val="00683648"/>
    <w:rsid w:val="006A1938"/>
    <w:rsid w:val="006A64F7"/>
    <w:rsid w:val="006B7A5A"/>
    <w:rsid w:val="006F5F7C"/>
    <w:rsid w:val="006F6F6E"/>
    <w:rsid w:val="006F7E60"/>
    <w:rsid w:val="00702C11"/>
    <w:rsid w:val="00704496"/>
    <w:rsid w:val="007202D4"/>
    <w:rsid w:val="007262ED"/>
    <w:rsid w:val="0076596A"/>
    <w:rsid w:val="007772DC"/>
    <w:rsid w:val="007A2B50"/>
    <w:rsid w:val="007A4980"/>
    <w:rsid w:val="007B0B16"/>
    <w:rsid w:val="007B2DBC"/>
    <w:rsid w:val="007B57DB"/>
    <w:rsid w:val="007D5EF3"/>
    <w:rsid w:val="007F3AF7"/>
    <w:rsid w:val="00805624"/>
    <w:rsid w:val="00811DAA"/>
    <w:rsid w:val="0084127C"/>
    <w:rsid w:val="00844B9E"/>
    <w:rsid w:val="00845994"/>
    <w:rsid w:val="00865833"/>
    <w:rsid w:val="008666B0"/>
    <w:rsid w:val="008734F4"/>
    <w:rsid w:val="00873FA4"/>
    <w:rsid w:val="008759CC"/>
    <w:rsid w:val="0088386F"/>
    <w:rsid w:val="008A0BD0"/>
    <w:rsid w:val="008A0C2E"/>
    <w:rsid w:val="008A3C1E"/>
    <w:rsid w:val="008B0015"/>
    <w:rsid w:val="008B7F84"/>
    <w:rsid w:val="008C6559"/>
    <w:rsid w:val="008E344D"/>
    <w:rsid w:val="008E5720"/>
    <w:rsid w:val="008F0859"/>
    <w:rsid w:val="00944B81"/>
    <w:rsid w:val="009455FB"/>
    <w:rsid w:val="009469CB"/>
    <w:rsid w:val="0096242B"/>
    <w:rsid w:val="009657A9"/>
    <w:rsid w:val="00971DBE"/>
    <w:rsid w:val="00982BAD"/>
    <w:rsid w:val="00986815"/>
    <w:rsid w:val="009A6B95"/>
    <w:rsid w:val="009B5FA4"/>
    <w:rsid w:val="00A2583C"/>
    <w:rsid w:val="00A266D1"/>
    <w:rsid w:val="00A410AC"/>
    <w:rsid w:val="00A440FB"/>
    <w:rsid w:val="00A46ECE"/>
    <w:rsid w:val="00A52226"/>
    <w:rsid w:val="00A76B0F"/>
    <w:rsid w:val="00A959DC"/>
    <w:rsid w:val="00AA604A"/>
    <w:rsid w:val="00AA7218"/>
    <w:rsid w:val="00AB248C"/>
    <w:rsid w:val="00AC087C"/>
    <w:rsid w:val="00AC66B5"/>
    <w:rsid w:val="00AE1FC1"/>
    <w:rsid w:val="00B00E9C"/>
    <w:rsid w:val="00B033B0"/>
    <w:rsid w:val="00B0663D"/>
    <w:rsid w:val="00B14ABF"/>
    <w:rsid w:val="00B36BD3"/>
    <w:rsid w:val="00B40EC2"/>
    <w:rsid w:val="00B47E9E"/>
    <w:rsid w:val="00B51661"/>
    <w:rsid w:val="00B827DE"/>
    <w:rsid w:val="00BB6365"/>
    <w:rsid w:val="00BE570F"/>
    <w:rsid w:val="00C04BA2"/>
    <w:rsid w:val="00C0580C"/>
    <w:rsid w:val="00C35F46"/>
    <w:rsid w:val="00C54E0E"/>
    <w:rsid w:val="00C72994"/>
    <w:rsid w:val="00C81D04"/>
    <w:rsid w:val="00C82495"/>
    <w:rsid w:val="00CA05B2"/>
    <w:rsid w:val="00CA5B30"/>
    <w:rsid w:val="00CB5516"/>
    <w:rsid w:val="00CD2923"/>
    <w:rsid w:val="00CE2345"/>
    <w:rsid w:val="00CE6B9F"/>
    <w:rsid w:val="00D1653B"/>
    <w:rsid w:val="00D17A2D"/>
    <w:rsid w:val="00D26650"/>
    <w:rsid w:val="00D3420D"/>
    <w:rsid w:val="00D46A8D"/>
    <w:rsid w:val="00D51823"/>
    <w:rsid w:val="00D62E33"/>
    <w:rsid w:val="00D67EA8"/>
    <w:rsid w:val="00D730A8"/>
    <w:rsid w:val="00D766D2"/>
    <w:rsid w:val="00D81473"/>
    <w:rsid w:val="00D85CD0"/>
    <w:rsid w:val="00D95202"/>
    <w:rsid w:val="00DB4BB4"/>
    <w:rsid w:val="00DB66C8"/>
    <w:rsid w:val="00DD2B43"/>
    <w:rsid w:val="00DE0B73"/>
    <w:rsid w:val="00DE13D0"/>
    <w:rsid w:val="00DE7108"/>
    <w:rsid w:val="00DF2A05"/>
    <w:rsid w:val="00DF74F1"/>
    <w:rsid w:val="00E05038"/>
    <w:rsid w:val="00E40714"/>
    <w:rsid w:val="00E4726C"/>
    <w:rsid w:val="00E737B0"/>
    <w:rsid w:val="00E90662"/>
    <w:rsid w:val="00E9439C"/>
    <w:rsid w:val="00EB1ECA"/>
    <w:rsid w:val="00ED21A5"/>
    <w:rsid w:val="00EE7F5F"/>
    <w:rsid w:val="00F00947"/>
    <w:rsid w:val="00F014BB"/>
    <w:rsid w:val="00F03B5A"/>
    <w:rsid w:val="00F1073A"/>
    <w:rsid w:val="00F11CE5"/>
    <w:rsid w:val="00F134A8"/>
    <w:rsid w:val="00F139EB"/>
    <w:rsid w:val="00F16EFD"/>
    <w:rsid w:val="00F249D0"/>
    <w:rsid w:val="00F32DED"/>
    <w:rsid w:val="00F33A78"/>
    <w:rsid w:val="00F70DBE"/>
    <w:rsid w:val="00F738C6"/>
    <w:rsid w:val="00F8381E"/>
    <w:rsid w:val="00F93AD6"/>
    <w:rsid w:val="00F953AE"/>
    <w:rsid w:val="00FA6A74"/>
    <w:rsid w:val="00FB27E4"/>
    <w:rsid w:val="00FC2055"/>
    <w:rsid w:val="00FF7F09"/>
  </w:rsids>
  <m:mathPr>
    <m:mathFont m:val="Calibri Light"/>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13D0"/>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EndNoteBibliographyTitle">
    <w:name w:val="EndNote Bibliography Title"/>
    <w:basedOn w:val="Normal"/>
    <w:rsid w:val="00FF7F09"/>
    <w:pPr>
      <w:jc w:val="center"/>
    </w:pPr>
    <w:rPr>
      <w:rFonts w:ascii="Calibri" w:hAnsi="Calibri"/>
    </w:rPr>
  </w:style>
  <w:style w:type="paragraph" w:customStyle="1" w:styleId="EndNoteBibliography">
    <w:name w:val="EndNote Bibliography"/>
    <w:basedOn w:val="Normal"/>
    <w:rsid w:val="00FF7F09"/>
    <w:rPr>
      <w:rFonts w:ascii="Calibri" w:hAnsi="Calibri"/>
    </w:rPr>
  </w:style>
</w:styles>
</file>

<file path=word/webSettings.xml><?xml version="1.0" encoding="utf-8"?>
<w:webSettings xmlns:r="http://schemas.openxmlformats.org/officeDocument/2006/relationships" xmlns:w="http://schemas.openxmlformats.org/wordprocessingml/2006/main">
  <w:divs>
    <w:div w:id="13001866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a="http://schemas.openxmlformats.org/drawingml/2006/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08</Pages>
  <Words>37850</Words>
  <Characters>215745</Characters>
  <Application>Microsoft Word 12.1.1</Application>
  <DocSecurity>0</DocSecurity>
  <Lines>1797</Lines>
  <Paragraphs>431</Paragraphs>
  <ScaleCrop>false</ScaleCrop>
  <HeadingPairs>
    <vt:vector size="2" baseType="variant">
      <vt:variant>
        <vt:lpstr>Title</vt:lpstr>
      </vt:variant>
      <vt:variant>
        <vt:i4>1</vt:i4>
      </vt:variant>
    </vt:vector>
  </HeadingPairs>
  <TitlesOfParts>
    <vt:vector size="1" baseType="lpstr">
      <vt:lpstr/>
    </vt:vector>
  </TitlesOfParts>
  <Company>Family</Company>
  <LinksUpToDate>false</LinksUpToDate>
  <CharactersWithSpaces>264950</CharactersWithSpaces>
  <SharedDoc>false</SharedDoc>
  <HyperlinksChanged>false</HyperlinksChanged>
  <AppVersion>12.0257</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Silberbach</dc:creator>
  <cp:keywords/>
  <dc:description/>
  <cp:lastModifiedBy>Michael Silberbach</cp:lastModifiedBy>
  <cp:revision>10</cp:revision>
  <dcterms:created xsi:type="dcterms:W3CDTF">2018-09-27T13:34:00Z</dcterms:created>
  <dcterms:modified xsi:type="dcterms:W3CDTF">2018-10-03T15:03:00Z</dcterms:modified>
</cp:coreProperties>
</file>